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32F65" w:rsidRPr="00B32F65" w:rsidRDefault="00B32F65" w:rsidP="00B32F65">
      <w:pPr>
        <w:pStyle w:val="Style1"/>
        <w:jc w:val="center"/>
        <w:rPr>
          <w:sz w:val="32"/>
        </w:rPr>
      </w:pPr>
      <w:r w:rsidRPr="00B32F65">
        <w:rPr>
          <w:sz w:val="32"/>
        </w:rPr>
        <w:t xml:space="preserve">Bioinformatics approaches for improved recombinant protein production in </w:t>
      </w:r>
      <w:r w:rsidRPr="00B32F65">
        <w:rPr>
          <w:i/>
          <w:sz w:val="32"/>
        </w:rPr>
        <w:t>Escherichia coli</w:t>
      </w:r>
      <w:r w:rsidRPr="00B32F65">
        <w:rPr>
          <w:sz w:val="32"/>
        </w:rPr>
        <w:t>: Protein solubility prediction</w:t>
      </w:r>
    </w:p>
    <w:p w:rsidR="00B32F65" w:rsidRPr="00B32F65" w:rsidRDefault="00B32F65" w:rsidP="00B32F65">
      <w:pPr>
        <w:pStyle w:val="Style1"/>
        <w:jc w:val="center"/>
        <w:rPr>
          <w:b/>
          <w:sz w:val="28"/>
        </w:rPr>
      </w:pPr>
      <w:r w:rsidRPr="00B32F65">
        <w:rPr>
          <w:b/>
          <w:sz w:val="28"/>
        </w:rPr>
        <w:t>Supplementary Material</w:t>
      </w:r>
    </w:p>
    <w:p w:rsidR="00B32F65" w:rsidRDefault="00B32F65" w:rsidP="00B32F65">
      <w:pPr>
        <w:pStyle w:val="Style1"/>
        <w:jc w:val="center"/>
        <w:rPr>
          <w:vertAlign w:val="superscript"/>
        </w:rPr>
      </w:pPr>
      <w:r w:rsidRPr="000F7D1B">
        <w:t xml:space="preserve">Catherine </w:t>
      </w:r>
      <w:proofErr w:type="spellStart"/>
      <w:r w:rsidRPr="000F7D1B">
        <w:t>Ching</w:t>
      </w:r>
      <w:proofErr w:type="spellEnd"/>
      <w:r w:rsidRPr="000F7D1B">
        <w:t xml:space="preserve"> Han Chang</w:t>
      </w:r>
      <w:r w:rsidRPr="000F7D1B">
        <w:rPr>
          <w:vertAlign w:val="superscript"/>
        </w:rPr>
        <w:t xml:space="preserve"> 1</w:t>
      </w:r>
      <w:r w:rsidRPr="000F7D1B">
        <w:t xml:space="preserve">, </w:t>
      </w:r>
      <w:proofErr w:type="spellStart"/>
      <w:r w:rsidRPr="000F7D1B">
        <w:t>Jiangning</w:t>
      </w:r>
      <w:proofErr w:type="spellEnd"/>
      <w:r w:rsidRPr="000F7D1B">
        <w:t xml:space="preserve"> Song</w:t>
      </w:r>
      <w:r w:rsidRPr="000F7D1B">
        <w:rPr>
          <w:vertAlign w:val="superscript"/>
        </w:rPr>
        <w:t xml:space="preserve"> </w:t>
      </w:r>
      <w:r>
        <w:rPr>
          <w:vertAlign w:val="superscript"/>
        </w:rPr>
        <w:t>2</w:t>
      </w:r>
      <w:r w:rsidR="00EE7B8E">
        <w:rPr>
          <w:vertAlign w:val="superscript"/>
        </w:rPr>
        <w:t>, 3</w:t>
      </w:r>
      <w:r w:rsidRPr="000F7D1B">
        <w:t xml:space="preserve">, </w:t>
      </w:r>
      <w:proofErr w:type="spellStart"/>
      <w:r w:rsidRPr="000F7D1B">
        <w:t>Beng</w:t>
      </w:r>
      <w:proofErr w:type="spellEnd"/>
      <w:r w:rsidRPr="000F7D1B">
        <w:t xml:space="preserve"> Ti </w:t>
      </w:r>
      <w:proofErr w:type="spellStart"/>
      <w:r w:rsidRPr="000F7D1B">
        <w:t>Tey</w:t>
      </w:r>
      <w:proofErr w:type="spellEnd"/>
      <w:r w:rsidRPr="000F7D1B">
        <w:rPr>
          <w:vertAlign w:val="superscript"/>
        </w:rPr>
        <w:t xml:space="preserve"> 1</w:t>
      </w:r>
      <w:r w:rsidRPr="000F7D1B">
        <w:t xml:space="preserve">, </w:t>
      </w:r>
      <w:proofErr w:type="spellStart"/>
      <w:r>
        <w:t>Ramakrishnan</w:t>
      </w:r>
      <w:proofErr w:type="spellEnd"/>
      <w:r>
        <w:t xml:space="preserve"> </w:t>
      </w:r>
      <w:proofErr w:type="spellStart"/>
      <w:r>
        <w:t>Nagasundara</w:t>
      </w:r>
      <w:proofErr w:type="spellEnd"/>
      <w:r>
        <w:t xml:space="preserve"> </w:t>
      </w:r>
      <w:proofErr w:type="spellStart"/>
      <w:r>
        <w:t>Ramanan</w:t>
      </w:r>
      <w:proofErr w:type="spellEnd"/>
      <w:r>
        <w:rPr>
          <w:vertAlign w:val="superscript"/>
        </w:rPr>
        <w:t xml:space="preserve"> 1, *</w:t>
      </w:r>
    </w:p>
    <w:p w:rsidR="00B32F65" w:rsidRDefault="00B32F65" w:rsidP="00B32F65">
      <w:pPr>
        <w:pStyle w:val="Style1"/>
        <w:jc w:val="center"/>
        <w:rPr>
          <w:vertAlign w:val="superscript"/>
        </w:rPr>
      </w:pPr>
    </w:p>
    <w:p w:rsidR="00B32F65" w:rsidRPr="00B32F65" w:rsidRDefault="00B32F65" w:rsidP="00B32F65">
      <w:pPr>
        <w:pStyle w:val="Style1"/>
        <w:jc w:val="center"/>
      </w:pPr>
      <w:proofErr w:type="gramStart"/>
      <w:r>
        <w:rPr>
          <w:vertAlign w:val="superscript"/>
        </w:rPr>
        <w:t xml:space="preserve">1 </w:t>
      </w:r>
      <w:r>
        <w:t xml:space="preserve">School of Engineering, </w:t>
      </w:r>
      <w:proofErr w:type="spellStart"/>
      <w:r>
        <w:t>Monash</w:t>
      </w:r>
      <w:proofErr w:type="spellEnd"/>
      <w:r>
        <w:t xml:space="preserve"> University, Malaysia.</w:t>
      </w:r>
      <w:proofErr w:type="gramEnd"/>
    </w:p>
    <w:p w:rsidR="00B32F65" w:rsidRDefault="00B32F65" w:rsidP="00B32F65">
      <w:pPr>
        <w:pStyle w:val="Style1"/>
        <w:jc w:val="center"/>
      </w:pPr>
      <w:r w:rsidRPr="00B32F65">
        <w:rPr>
          <w:vertAlign w:val="superscript"/>
        </w:rPr>
        <w:t>2</w:t>
      </w:r>
      <w:r>
        <w:t xml:space="preserve"> </w:t>
      </w:r>
      <w:proofErr w:type="gramStart"/>
      <w:r w:rsidRPr="00B32F65">
        <w:t>Department</w:t>
      </w:r>
      <w:proofErr w:type="gramEnd"/>
      <w:r>
        <w:t xml:space="preserve"> of Biochemistry and Molecular Biology, </w:t>
      </w:r>
      <w:proofErr w:type="spellStart"/>
      <w:r>
        <w:t>Monash</w:t>
      </w:r>
      <w:proofErr w:type="spellEnd"/>
      <w:r>
        <w:t xml:space="preserve"> University, Australia.</w:t>
      </w:r>
    </w:p>
    <w:p w:rsidR="00EE7B8E" w:rsidRDefault="00EE7B8E" w:rsidP="00B32F65">
      <w:pPr>
        <w:pStyle w:val="Style1"/>
        <w:jc w:val="center"/>
      </w:pPr>
      <w:r w:rsidRPr="006378FA">
        <w:rPr>
          <w:vertAlign w:val="superscript"/>
        </w:rPr>
        <w:t>3</w:t>
      </w:r>
      <w:r>
        <w:rPr>
          <w:vertAlign w:val="superscript"/>
        </w:rPr>
        <w:t xml:space="preserve"> </w:t>
      </w:r>
      <w:r>
        <w:t>National</w:t>
      </w:r>
      <w:r w:rsidRPr="00F127A9">
        <w:t xml:space="preserve"> Engineering Laboratory for Industrial Enzymes and Key Laboratory of Systems Microbial Biotechnology, Tianjin Institute of Industrial Biotechnology, Chinese Academy of Sciences, China</w:t>
      </w:r>
    </w:p>
    <w:p w:rsidR="00342DD9" w:rsidRDefault="00342DD9" w:rsidP="00342DD9">
      <w:pPr>
        <w:pStyle w:val="Style1"/>
        <w:spacing w:line="240" w:lineRule="auto"/>
        <w:rPr>
          <w:sz w:val="18"/>
        </w:rPr>
      </w:pPr>
    </w:p>
    <w:p w:rsidR="00B6513A" w:rsidRDefault="00B6513A" w:rsidP="00342DD9">
      <w:pPr>
        <w:pStyle w:val="Style1"/>
        <w:spacing w:line="240" w:lineRule="auto"/>
        <w:rPr>
          <w:sz w:val="18"/>
        </w:rPr>
      </w:pPr>
    </w:p>
    <w:p w:rsidR="00B470E6" w:rsidRDefault="00B470E6" w:rsidP="00B470E6">
      <w:pPr>
        <w:pStyle w:val="Heading2"/>
        <w:spacing w:after="240"/>
      </w:pPr>
      <w:r>
        <w:t>Independent Test Dataset</w:t>
      </w:r>
    </w:p>
    <w:p w:rsidR="00620C24" w:rsidRDefault="00B470E6" w:rsidP="001279BB">
      <w:pPr>
        <w:pStyle w:val="Style1"/>
        <w:jc w:val="both"/>
      </w:pPr>
      <w:r>
        <w:t>This section contains the protein sequence</w:t>
      </w:r>
      <w:r w:rsidR="00EE7B8E">
        <w:t>s</w:t>
      </w:r>
      <w:r>
        <w:t xml:space="preserve"> of 2000 instances used in the preliminary comparative analysis</w:t>
      </w:r>
      <w:r w:rsidR="00EE7B8E">
        <w:t xml:space="preserve"> of the prediction performance of different tools</w:t>
      </w:r>
      <w:r>
        <w:t>. Protein sequence</w:t>
      </w:r>
      <w:r w:rsidR="00EE7B8E">
        <w:t>s</w:t>
      </w:r>
      <w:r>
        <w:t xml:space="preserve"> in FASTA format and the predicted output</w:t>
      </w:r>
      <w:r w:rsidR="00EE7B8E">
        <w:t>s</w:t>
      </w:r>
      <w:r w:rsidR="00077F80">
        <w:t xml:space="preserve"> from</w:t>
      </w:r>
      <w:r>
        <w:t xml:space="preserve"> respective prediction tools </w:t>
      </w:r>
      <w:r w:rsidR="001279BB">
        <w:t xml:space="preserve">as obtained </w:t>
      </w:r>
      <w:r w:rsidR="00620C24">
        <w:t>between 13</w:t>
      </w:r>
      <w:r w:rsidR="00620C24" w:rsidRPr="00620C24">
        <w:rPr>
          <w:vertAlign w:val="superscript"/>
        </w:rPr>
        <w:t>th</w:t>
      </w:r>
      <w:r w:rsidR="00620C24">
        <w:t xml:space="preserve"> and</w:t>
      </w:r>
      <w:r w:rsidR="001279BB">
        <w:t xml:space="preserve"> </w:t>
      </w:r>
      <w:r w:rsidR="00A8290F">
        <w:t>27</w:t>
      </w:r>
      <w:r w:rsidR="001279BB" w:rsidRPr="001279BB">
        <w:rPr>
          <w:vertAlign w:val="superscript"/>
        </w:rPr>
        <w:t>th</w:t>
      </w:r>
      <w:r w:rsidR="001279BB">
        <w:t xml:space="preserve"> May 2013 </w:t>
      </w:r>
      <w:r>
        <w:t>were tabulated in Tables S1 and S2, for both soluble and insoluble protein dataset</w:t>
      </w:r>
      <w:r w:rsidR="00EE7B8E">
        <w:t>s</w:t>
      </w:r>
      <w:r>
        <w:t>, respectively.</w:t>
      </w:r>
      <w:r w:rsidR="00011243">
        <w:t xml:space="preserve"> In Tables S1 and S2, the notations “S” and “In” denote soluble and insoluble, respectively.</w:t>
      </w:r>
    </w:p>
    <w:p w:rsidR="00B470E6" w:rsidRPr="00B470E6" w:rsidRDefault="001279BB" w:rsidP="001279BB">
      <w:pPr>
        <w:pStyle w:val="Style1"/>
        <w:jc w:val="both"/>
        <w:sectPr w:rsidR="00B470E6" w:rsidRPr="00B470E6">
          <w:footerReference w:type="default" r:id="rId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 xml:space="preserve"> </w:t>
      </w:r>
      <w:r w:rsidR="00620C24">
        <w:t xml:space="preserve"> </w:t>
      </w:r>
    </w:p>
    <w:p w:rsidR="00B6513A" w:rsidRPr="00B6513A" w:rsidRDefault="00B6513A" w:rsidP="00B6513A">
      <w:pPr>
        <w:pStyle w:val="Caption"/>
        <w:keepNext/>
        <w:rPr>
          <w:rFonts w:ascii="Times New Roman" w:hAnsi="Times New Roman" w:cs="Times New Roman"/>
          <w:b w:val="0"/>
          <w:color w:val="auto"/>
          <w:sz w:val="20"/>
        </w:rPr>
      </w:pPr>
      <w:r w:rsidRPr="00B6513A">
        <w:rPr>
          <w:rFonts w:ascii="Times New Roman" w:hAnsi="Times New Roman" w:cs="Times New Roman"/>
          <w:b w:val="0"/>
          <w:color w:val="auto"/>
          <w:sz w:val="20"/>
        </w:rPr>
        <w:lastRenderedPageBreak/>
        <w:t xml:space="preserve">Table </w:t>
      </w:r>
      <w:r w:rsidR="00B470E6">
        <w:rPr>
          <w:rFonts w:ascii="Times New Roman" w:hAnsi="Times New Roman" w:cs="Times New Roman"/>
          <w:b w:val="0"/>
          <w:color w:val="auto"/>
          <w:sz w:val="20"/>
        </w:rPr>
        <w:t>S</w:t>
      </w:r>
      <w:r w:rsidRPr="00B6513A">
        <w:rPr>
          <w:rFonts w:ascii="Times New Roman" w:hAnsi="Times New Roman" w:cs="Times New Roman"/>
          <w:b w:val="0"/>
          <w:color w:val="auto"/>
          <w:sz w:val="20"/>
        </w:rPr>
        <w:fldChar w:fldCharType="begin"/>
      </w:r>
      <w:r w:rsidRPr="00B6513A">
        <w:rPr>
          <w:rFonts w:ascii="Times New Roman" w:hAnsi="Times New Roman" w:cs="Times New Roman"/>
          <w:b w:val="0"/>
          <w:color w:val="auto"/>
          <w:sz w:val="20"/>
        </w:rPr>
        <w:instrText xml:space="preserve"> SEQ Table \* ARABIC </w:instrText>
      </w:r>
      <w:r w:rsidRPr="00B6513A">
        <w:rPr>
          <w:rFonts w:ascii="Times New Roman" w:hAnsi="Times New Roman" w:cs="Times New Roman"/>
          <w:b w:val="0"/>
          <w:color w:val="auto"/>
          <w:sz w:val="20"/>
        </w:rPr>
        <w:fldChar w:fldCharType="separate"/>
      </w:r>
      <w:r w:rsidR="00AD167D">
        <w:rPr>
          <w:rFonts w:ascii="Times New Roman" w:hAnsi="Times New Roman" w:cs="Times New Roman"/>
          <w:b w:val="0"/>
          <w:noProof/>
          <w:color w:val="auto"/>
          <w:sz w:val="20"/>
        </w:rPr>
        <w:t>1</w:t>
      </w:r>
      <w:r w:rsidRPr="00B6513A">
        <w:rPr>
          <w:rFonts w:ascii="Times New Roman" w:hAnsi="Times New Roman" w:cs="Times New Roman"/>
          <w:b w:val="0"/>
          <w:color w:val="auto"/>
          <w:sz w:val="20"/>
        </w:rPr>
        <w:fldChar w:fldCharType="end"/>
      </w:r>
      <w:r w:rsidRPr="00B6513A">
        <w:rPr>
          <w:rFonts w:ascii="Times New Roman" w:hAnsi="Times New Roman" w:cs="Times New Roman"/>
          <w:b w:val="0"/>
          <w:color w:val="auto"/>
          <w:sz w:val="20"/>
        </w:rPr>
        <w:t>:</w:t>
      </w:r>
      <w:r w:rsidR="00EE7B8E">
        <w:rPr>
          <w:rFonts w:ascii="Times New Roman" w:hAnsi="Times New Roman" w:cs="Times New Roman"/>
          <w:b w:val="0"/>
          <w:color w:val="auto"/>
          <w:sz w:val="20"/>
        </w:rPr>
        <w:t xml:space="preserve"> Protein sequences in FASTA format and the corresponding prediction</w:t>
      </w:r>
      <w:r w:rsidRPr="00B6513A">
        <w:rPr>
          <w:rFonts w:ascii="Times New Roman" w:hAnsi="Times New Roman" w:cs="Times New Roman"/>
          <w:b w:val="0"/>
          <w:color w:val="auto"/>
          <w:sz w:val="20"/>
        </w:rPr>
        <w:t xml:space="preserve"> output</w:t>
      </w:r>
      <w:r w:rsidR="00EE7B8E">
        <w:rPr>
          <w:rFonts w:ascii="Times New Roman" w:hAnsi="Times New Roman" w:cs="Times New Roman"/>
          <w:b w:val="0"/>
          <w:color w:val="auto"/>
          <w:sz w:val="20"/>
        </w:rPr>
        <w:t>s</w:t>
      </w:r>
      <w:r w:rsidRPr="00B6513A">
        <w:rPr>
          <w:rFonts w:ascii="Times New Roman" w:hAnsi="Times New Roman" w:cs="Times New Roman"/>
          <w:b w:val="0"/>
          <w:color w:val="auto"/>
          <w:sz w:val="20"/>
        </w:rPr>
        <w:t xml:space="preserve"> </w:t>
      </w:r>
      <w:bookmarkStart w:id="0" w:name="_GoBack"/>
      <w:bookmarkEnd w:id="0"/>
      <w:r w:rsidR="000821F8" w:rsidRPr="00B6513A">
        <w:rPr>
          <w:rFonts w:ascii="Times New Roman" w:hAnsi="Times New Roman" w:cs="Times New Roman"/>
          <w:b w:val="0"/>
          <w:color w:val="auto"/>
          <w:sz w:val="20"/>
        </w:rPr>
        <w:t xml:space="preserve">for </w:t>
      </w:r>
      <w:r w:rsidR="000821F8">
        <w:rPr>
          <w:rFonts w:ascii="Times New Roman" w:hAnsi="Times New Roman" w:cs="Times New Roman"/>
          <w:b w:val="0"/>
          <w:color w:val="auto"/>
          <w:sz w:val="20"/>
        </w:rPr>
        <w:t>the</w:t>
      </w:r>
      <w:r w:rsidR="00EE7B8E">
        <w:rPr>
          <w:rFonts w:ascii="Times New Roman" w:hAnsi="Times New Roman" w:cs="Times New Roman"/>
          <w:b w:val="0"/>
          <w:color w:val="auto"/>
          <w:sz w:val="20"/>
        </w:rPr>
        <w:t xml:space="preserve"> </w:t>
      </w:r>
      <w:r w:rsidRPr="00B6513A">
        <w:rPr>
          <w:rFonts w:ascii="Times New Roman" w:hAnsi="Times New Roman" w:cs="Times New Roman"/>
          <w:b w:val="0"/>
          <w:color w:val="auto"/>
          <w:sz w:val="20"/>
        </w:rPr>
        <w:t>soluble dataset using different prediction tools.</w:t>
      </w:r>
    </w:p>
    <w:tbl>
      <w:tblPr>
        <w:tblW w:w="0" w:type="auto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9648"/>
        <w:gridCol w:w="630"/>
        <w:gridCol w:w="540"/>
        <w:gridCol w:w="720"/>
        <w:gridCol w:w="540"/>
        <w:gridCol w:w="630"/>
        <w:gridCol w:w="487"/>
        <w:gridCol w:w="797"/>
        <w:gridCol w:w="624"/>
      </w:tblGrid>
      <w:tr w:rsidR="00652CDA" w:rsidRPr="00342DD9" w:rsidTr="00FD00E6">
        <w:trPr>
          <w:trHeight w:val="900"/>
        </w:trPr>
        <w:tc>
          <w:tcPr>
            <w:tcW w:w="9648" w:type="dxa"/>
            <w:vMerge w:val="restart"/>
            <w:noWrap/>
            <w:vAlign w:val="center"/>
          </w:tcPr>
          <w:p w:rsidR="00652CDA" w:rsidRPr="00342DD9" w:rsidRDefault="00652CDA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EQUENCE</w:t>
            </w:r>
          </w:p>
        </w:tc>
        <w:tc>
          <w:tcPr>
            <w:tcW w:w="630" w:type="dxa"/>
            <w:vMerge w:val="restart"/>
            <w:noWrap/>
            <w:textDirection w:val="btLr"/>
          </w:tcPr>
          <w:p w:rsidR="00652CDA" w:rsidRPr="00342DD9" w:rsidRDefault="00652CDA" w:rsidP="00652CDA">
            <w:pPr>
              <w:pStyle w:val="Style1"/>
              <w:spacing w:line="240" w:lineRule="auto"/>
              <w:ind w:left="113" w:right="113"/>
              <w:rPr>
                <w:sz w:val="18"/>
              </w:rPr>
            </w:pPr>
            <w:r w:rsidRPr="00342DD9">
              <w:rPr>
                <w:sz w:val="18"/>
              </w:rPr>
              <w:t>PROSOII</w:t>
            </w:r>
          </w:p>
        </w:tc>
        <w:tc>
          <w:tcPr>
            <w:tcW w:w="540" w:type="dxa"/>
            <w:vMerge w:val="restart"/>
            <w:textDirection w:val="btLr"/>
          </w:tcPr>
          <w:p w:rsidR="00652CDA" w:rsidRPr="00342DD9" w:rsidRDefault="00652CDA" w:rsidP="00652CDA">
            <w:pPr>
              <w:pStyle w:val="Style1"/>
              <w:spacing w:line="240" w:lineRule="auto"/>
              <w:ind w:left="113" w:right="113"/>
              <w:rPr>
                <w:sz w:val="18"/>
              </w:rPr>
            </w:pPr>
            <w:r w:rsidRPr="00342DD9">
              <w:rPr>
                <w:sz w:val="18"/>
              </w:rPr>
              <w:t>CCSOL (% probability of being soluble)</w:t>
            </w:r>
          </w:p>
        </w:tc>
        <w:tc>
          <w:tcPr>
            <w:tcW w:w="1260" w:type="dxa"/>
            <w:gridSpan w:val="2"/>
            <w:noWrap/>
            <w:vAlign w:val="center"/>
          </w:tcPr>
          <w:p w:rsidR="00652CDA" w:rsidRPr="00342DD9" w:rsidRDefault="00652CDA" w:rsidP="00FD00E6">
            <w:pPr>
              <w:pStyle w:val="Style1"/>
              <w:spacing w:line="240" w:lineRule="auto"/>
              <w:rPr>
                <w:sz w:val="18"/>
              </w:rPr>
            </w:pPr>
            <w:proofErr w:type="spellStart"/>
            <w:r>
              <w:rPr>
                <w:sz w:val="18"/>
              </w:rPr>
              <w:t>SOLpro</w:t>
            </w:r>
            <w:proofErr w:type="spellEnd"/>
          </w:p>
        </w:tc>
        <w:tc>
          <w:tcPr>
            <w:tcW w:w="1117" w:type="dxa"/>
            <w:gridSpan w:val="2"/>
            <w:noWrap/>
            <w:vAlign w:val="center"/>
          </w:tcPr>
          <w:p w:rsidR="00652CDA" w:rsidRPr="00342DD9" w:rsidRDefault="00652CDA" w:rsidP="00FD00E6">
            <w:pPr>
              <w:pStyle w:val="Style1"/>
              <w:spacing w:line="240" w:lineRule="auto"/>
              <w:rPr>
                <w:sz w:val="18"/>
              </w:rPr>
            </w:pPr>
            <w:r>
              <w:rPr>
                <w:sz w:val="18"/>
              </w:rPr>
              <w:t>PROSO</w:t>
            </w:r>
          </w:p>
        </w:tc>
        <w:tc>
          <w:tcPr>
            <w:tcW w:w="1421" w:type="dxa"/>
            <w:gridSpan w:val="2"/>
            <w:noWrap/>
            <w:vAlign w:val="center"/>
          </w:tcPr>
          <w:p w:rsidR="00652CDA" w:rsidRDefault="00652CDA" w:rsidP="00FD00E6">
            <w:pPr>
              <w:pStyle w:val="Style1"/>
              <w:spacing w:line="240" w:lineRule="auto"/>
              <w:rPr>
                <w:sz w:val="18"/>
              </w:rPr>
            </w:pPr>
            <w:r>
              <w:rPr>
                <w:sz w:val="18"/>
              </w:rPr>
              <w:t xml:space="preserve">Recombinant Protein Solubility Prediction </w:t>
            </w:r>
          </w:p>
        </w:tc>
      </w:tr>
      <w:tr w:rsidR="00652CDA" w:rsidRPr="00342DD9" w:rsidTr="00DA7583">
        <w:trPr>
          <w:cantSplit/>
          <w:trHeight w:val="1134"/>
        </w:trPr>
        <w:tc>
          <w:tcPr>
            <w:tcW w:w="9648" w:type="dxa"/>
            <w:vMerge/>
            <w:noWrap/>
            <w:vAlign w:val="center"/>
            <w:hideMark/>
          </w:tcPr>
          <w:p w:rsidR="00652CDA" w:rsidRPr="00342DD9" w:rsidRDefault="00652CDA" w:rsidP="00DA7583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vMerge/>
            <w:noWrap/>
            <w:hideMark/>
          </w:tcPr>
          <w:p w:rsidR="00652CDA" w:rsidRPr="00342DD9" w:rsidRDefault="00652CDA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vMerge/>
            <w:hideMark/>
          </w:tcPr>
          <w:p w:rsidR="00652CDA" w:rsidRPr="00342DD9" w:rsidRDefault="00652CDA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textDirection w:val="btLr"/>
            <w:hideMark/>
          </w:tcPr>
          <w:p w:rsidR="00652CDA" w:rsidRPr="00342DD9" w:rsidRDefault="00652CDA" w:rsidP="00652CDA">
            <w:pPr>
              <w:pStyle w:val="Style1"/>
              <w:spacing w:line="240" w:lineRule="auto"/>
              <w:ind w:left="113" w:right="113"/>
              <w:rPr>
                <w:sz w:val="18"/>
              </w:rPr>
            </w:pPr>
            <w:r>
              <w:rPr>
                <w:sz w:val="18"/>
              </w:rPr>
              <w:t>Probability</w:t>
            </w:r>
          </w:p>
        </w:tc>
        <w:tc>
          <w:tcPr>
            <w:tcW w:w="540" w:type="dxa"/>
            <w:textDirection w:val="btLr"/>
            <w:hideMark/>
          </w:tcPr>
          <w:p w:rsidR="00652CDA" w:rsidRPr="00342DD9" w:rsidRDefault="00652CDA" w:rsidP="00652CDA">
            <w:pPr>
              <w:pStyle w:val="Style1"/>
              <w:spacing w:line="240" w:lineRule="auto"/>
              <w:ind w:left="113" w:right="113"/>
              <w:rPr>
                <w:sz w:val="18"/>
              </w:rPr>
            </w:pPr>
            <w:r>
              <w:rPr>
                <w:sz w:val="18"/>
              </w:rPr>
              <w:t>Solubility</w:t>
            </w:r>
          </w:p>
        </w:tc>
        <w:tc>
          <w:tcPr>
            <w:tcW w:w="630" w:type="dxa"/>
            <w:noWrap/>
            <w:textDirection w:val="btLr"/>
            <w:hideMark/>
          </w:tcPr>
          <w:p w:rsidR="00652CDA" w:rsidRPr="00342DD9" w:rsidRDefault="00652CDA" w:rsidP="00652CDA">
            <w:pPr>
              <w:pStyle w:val="Style1"/>
              <w:spacing w:line="240" w:lineRule="auto"/>
              <w:ind w:left="113" w:right="113"/>
              <w:rPr>
                <w:sz w:val="18"/>
              </w:rPr>
            </w:pPr>
            <w:r>
              <w:rPr>
                <w:sz w:val="18"/>
              </w:rPr>
              <w:t>Probability</w:t>
            </w:r>
          </w:p>
        </w:tc>
        <w:tc>
          <w:tcPr>
            <w:tcW w:w="487" w:type="dxa"/>
            <w:textDirection w:val="btLr"/>
            <w:hideMark/>
          </w:tcPr>
          <w:p w:rsidR="00652CDA" w:rsidRPr="00342DD9" w:rsidRDefault="00652CDA" w:rsidP="00652CDA">
            <w:pPr>
              <w:pStyle w:val="Style1"/>
              <w:spacing w:line="240" w:lineRule="auto"/>
              <w:ind w:left="113" w:right="113"/>
              <w:rPr>
                <w:sz w:val="18"/>
              </w:rPr>
            </w:pPr>
            <w:r>
              <w:rPr>
                <w:sz w:val="18"/>
              </w:rPr>
              <w:t>Solubility</w:t>
            </w:r>
          </w:p>
        </w:tc>
        <w:tc>
          <w:tcPr>
            <w:tcW w:w="797" w:type="dxa"/>
            <w:noWrap/>
            <w:textDirection w:val="btLr"/>
            <w:hideMark/>
          </w:tcPr>
          <w:p w:rsidR="00652CDA" w:rsidRPr="00342DD9" w:rsidRDefault="00652CDA" w:rsidP="00652CDA">
            <w:pPr>
              <w:pStyle w:val="Style1"/>
              <w:spacing w:line="240" w:lineRule="auto"/>
              <w:ind w:left="113" w:right="113"/>
              <w:rPr>
                <w:sz w:val="18"/>
              </w:rPr>
            </w:pPr>
            <w:r w:rsidRPr="00342DD9">
              <w:rPr>
                <w:sz w:val="18"/>
              </w:rPr>
              <w:t>(CV-CV')</w:t>
            </w:r>
          </w:p>
        </w:tc>
        <w:tc>
          <w:tcPr>
            <w:tcW w:w="624" w:type="dxa"/>
            <w:noWrap/>
            <w:textDirection w:val="btLr"/>
            <w:hideMark/>
          </w:tcPr>
          <w:p w:rsidR="00652CDA" w:rsidRPr="00342DD9" w:rsidRDefault="00652CDA" w:rsidP="00652CDA">
            <w:pPr>
              <w:pStyle w:val="Style1"/>
              <w:spacing w:line="240" w:lineRule="auto"/>
              <w:ind w:left="113" w:right="113"/>
              <w:rPr>
                <w:sz w:val="18"/>
              </w:rPr>
            </w:pPr>
            <w:r>
              <w:rPr>
                <w:sz w:val="18"/>
              </w:rPr>
              <w:t>Solubility</w:t>
            </w:r>
          </w:p>
        </w:tc>
      </w:tr>
      <w:tr w:rsidR="00565FCD" w:rsidRPr="00342DD9" w:rsidTr="00DA7583">
        <w:trPr>
          <w:trHeight w:val="300"/>
        </w:trPr>
        <w:tc>
          <w:tcPr>
            <w:tcW w:w="14616" w:type="dxa"/>
            <w:gridSpan w:val="9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83300587|sp|P15999.2|ATPA_RAT </w:t>
            </w:r>
            <w:proofErr w:type="spellStart"/>
            <w:r w:rsidRPr="00342DD9">
              <w:rPr>
                <w:sz w:val="18"/>
              </w:rPr>
              <w:t>RecName</w:t>
            </w:r>
            <w:proofErr w:type="spellEnd"/>
            <w:r w:rsidRPr="00342DD9">
              <w:rPr>
                <w:sz w:val="18"/>
              </w:rPr>
              <w:t>: Full=ATP synthase subunit alpha, mitochondrial; Flags: Precursor</w:t>
            </w: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SVRIAAAVARALPRRAGLVSKNALGSSFVGTRNLHASNTRLQKTGTAEMSSILEERILGADTSVDLEETGRVLSIGDGIARVHGLRNVQAEEMVEFSSGLKGMSLNLEPDNVGVVVFGNDKLIKEGDIVKRTGAIVDVPVGDELLGRVVDALGNAIDGKGPVGSKIRRRVGLKAPGIIPRISVREPMQTGIKAVDSLVPIGRGQRELIIGDRQTGKTSIAIDTIINQKRFNDGTDEKKKLYCIYVAIGQKRSTVAQLVKRLTDADAMKYTIVVSATASDAAPLQYLAPYSGCSMGEYFRDNGKHALIIYDDLSKQAVAYRQMSLLLRRPPGREAYPGDVFYLHSRLLERAAKMNDSFGGGSLTALPVIETQAGDVSAYIPTNVISITDGQIFLETELFYKGIRPAINVGLSVSRVGSAAQTRAMKQVAGTMKLELAQYREVAAFAQFGSDLDAATQQLLSRGVRLTELLKQGQYSPMAIEEQVAVIYAGVRGYLDKLEPSKITKFESAFLSHVVSQHQSLLGNIRSDGKISEQSDAKLKEIVTNFLAGFE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2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gi|30698009|ref|NP_201242.2| beta-</w:t>
            </w:r>
            <w:proofErr w:type="spellStart"/>
            <w:r w:rsidRPr="00342DD9">
              <w:rPr>
                <w:sz w:val="18"/>
              </w:rPr>
              <w:t>ureidopropionase</w:t>
            </w:r>
            <w:proofErr w:type="spellEnd"/>
            <w:r w:rsidRPr="00342DD9">
              <w:rPr>
                <w:sz w:val="18"/>
              </w:rPr>
              <w:t xml:space="preserve"> [Arabidopsis thaliana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HMISENGETSAEGSICGYDSLHQLLSANLKPELYQEVNRLLLGRNCGRSLEQIVLPESAKALSSKHDFDLQAASFSADKEQMRNPRVVRVGLIQNSIALPTTAPFSDQTRGIFDKLKPIIDAAGVAGVNILCLQEAWTMPFAFCTRERRWCEFAEPVDGESTKFLQELAKKYNMVIVSPILERDIDHGEVLWNTAVIIGNNGNIIGKHRKNHIPRVGDFNESTYYMEGDTGHPVFETVFGKIAVNICYGRHHPLNWLAFGLNGAEIVFNPSATVGELSEPMWPIEARNAAIANSYFVGSINRVGTEVFPNPFTSGDGKPQHNDFGHFYGSSHFSAPDASCTPSLSRYKDGLLISDMDLNLCRQYKDKWGFRMTARYEVYADLLAKYIKPDFKPQVVSDPLLHKNS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123053|sp|P22315.2|HEMH_MOUSE </w:t>
            </w:r>
            <w:proofErr w:type="spellStart"/>
            <w:r w:rsidRPr="00342DD9">
              <w:rPr>
                <w:sz w:val="18"/>
              </w:rPr>
              <w:t>RecName</w:t>
            </w:r>
            <w:proofErr w:type="spellEnd"/>
            <w:r w:rsidRPr="00342DD9">
              <w:rPr>
                <w:sz w:val="18"/>
              </w:rPr>
              <w:t>: Full=</w:t>
            </w:r>
            <w:proofErr w:type="spellStart"/>
            <w:r w:rsidRPr="00342DD9">
              <w:rPr>
                <w:sz w:val="18"/>
              </w:rPr>
              <w:t>Ferrochelatase</w:t>
            </w:r>
            <w:proofErr w:type="spellEnd"/>
            <w:r w:rsidRPr="00342DD9">
              <w:rPr>
                <w:sz w:val="18"/>
              </w:rPr>
              <w:t xml:space="preserve">, mitochondrial; </w:t>
            </w:r>
            <w:proofErr w:type="spellStart"/>
            <w:r w:rsidRPr="00342DD9">
              <w:rPr>
                <w:sz w:val="18"/>
              </w:rPr>
              <w:t>AltName</w:t>
            </w:r>
            <w:proofErr w:type="spellEnd"/>
            <w:r w:rsidRPr="00342DD9">
              <w:rPr>
                <w:sz w:val="18"/>
              </w:rPr>
              <w:t>: Full=</w:t>
            </w:r>
            <w:proofErr w:type="spellStart"/>
            <w:r w:rsidRPr="00342DD9">
              <w:rPr>
                <w:sz w:val="18"/>
              </w:rPr>
              <w:t>Heme</w:t>
            </w:r>
            <w:proofErr w:type="spellEnd"/>
            <w:r w:rsidRPr="00342DD9">
              <w:rPr>
                <w:sz w:val="18"/>
              </w:rPr>
              <w:t xml:space="preserve"> synthase; </w:t>
            </w:r>
            <w:proofErr w:type="spellStart"/>
            <w:r w:rsidRPr="00342DD9">
              <w:rPr>
                <w:sz w:val="18"/>
              </w:rPr>
              <w:t>AltName</w:t>
            </w:r>
            <w:proofErr w:type="spellEnd"/>
            <w:r w:rsidRPr="00342DD9">
              <w:rPr>
                <w:sz w:val="18"/>
              </w:rPr>
              <w:t>: Full=</w:t>
            </w:r>
            <w:proofErr w:type="spellStart"/>
            <w:r w:rsidRPr="00342DD9">
              <w:rPr>
                <w:sz w:val="18"/>
              </w:rPr>
              <w:t>Protoheme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ferro-lyase</w:t>
            </w:r>
            <w:proofErr w:type="spellEnd"/>
            <w:r w:rsidRPr="00342DD9">
              <w:rPr>
                <w:sz w:val="18"/>
              </w:rPr>
              <w:t>; Flags: Precurso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SASANMAAALRAAGALLREPLVHGSSRACQPWRCQSGAAVAATTEKVHHAKTTKPQAQPERRKPKTGILMLNMGGPETLGEVQDFLQRLFLDRDLMTLPIQNKLAPFIAKRRTPKIQERRIGGGSPIKMWTSKQGEGMVKLLDELSPATAPHKYYIGFRYVHPLTEEAIEEMERDGLERAIAFTQYPQYSCSTTGSSLNAIYRYYNEVGQKPTMKWSTIDRWPTHPLLIQCFADHILKELNHFPEEKRSEVVILFSAHSLPMSVVNRGDPYPQEVGATVHKVMEKLGYPNPYRLVWQSKVGPVPWLGPQTDEAIKGLCERGRKNILLVPIAFTSDHIETLYELDIEYSQVLAQKCGAENIRRAESLNGNPLFSKALADLVHSHIQSNKLCSTQLSLNCPLCVNPVCRKTKSFFTSQQ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3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461595|sp|P31853.2|ATPX_SPIOL </w:t>
            </w:r>
            <w:proofErr w:type="spellStart"/>
            <w:r w:rsidRPr="00342DD9">
              <w:rPr>
                <w:sz w:val="18"/>
              </w:rPr>
              <w:t>RecName</w:t>
            </w:r>
            <w:proofErr w:type="spellEnd"/>
            <w:r w:rsidRPr="00342DD9">
              <w:rPr>
                <w:sz w:val="18"/>
              </w:rPr>
              <w:t xml:space="preserve">: Full=ATP synthase subunit b', </w:t>
            </w:r>
            <w:proofErr w:type="spellStart"/>
            <w:r w:rsidRPr="00342DD9">
              <w:rPr>
                <w:sz w:val="18"/>
              </w:rPr>
              <w:t>chloroplastic</w:t>
            </w:r>
            <w:proofErr w:type="spellEnd"/>
            <w:r w:rsidRPr="00342DD9">
              <w:rPr>
                <w:sz w:val="18"/>
              </w:rPr>
              <w:t xml:space="preserve">; </w:t>
            </w:r>
            <w:proofErr w:type="spellStart"/>
            <w:r w:rsidRPr="00342DD9">
              <w:rPr>
                <w:sz w:val="18"/>
              </w:rPr>
              <w:t>AltName</w:t>
            </w:r>
            <w:proofErr w:type="spellEnd"/>
            <w:r w:rsidRPr="00342DD9">
              <w:rPr>
                <w:sz w:val="18"/>
              </w:rPr>
              <w:t xml:space="preserve">: Full=ATP synthase F(0) sector subunit b'; </w:t>
            </w:r>
            <w:proofErr w:type="spellStart"/>
            <w:r w:rsidRPr="00342DD9">
              <w:rPr>
                <w:sz w:val="18"/>
              </w:rPr>
              <w:t>AltName</w:t>
            </w:r>
            <w:proofErr w:type="spellEnd"/>
            <w:r w:rsidRPr="00342DD9">
              <w:rPr>
                <w:sz w:val="18"/>
              </w:rPr>
              <w:t>: Full=ATPase subunit II; Flags: Precurso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NMLVASSSKTLPTTTTTTITPKPKFPLLKTPLLKLSPPQLPPLKHLNLSVLKSAAITATPLTLSFLLPYPSLAEEIEKASLFDFNLTLPIIMAEFLFLMFALDKIYYTPLGDFMDKRDASIKEQLSGVKDTSSEVKQLEEQANAVMRAARAEISAALNKMKKETQLEVEAKLAEGRKKIEVELQEALGSLEQQKEDTIKSLDSQISALSDDIVKKVLPV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2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806312|gb|AAA66289.1| </w:t>
            </w:r>
            <w:proofErr w:type="spellStart"/>
            <w:r w:rsidRPr="00342DD9">
              <w:rPr>
                <w:sz w:val="18"/>
              </w:rPr>
              <w:t>triosephosphate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isomerase</w:t>
            </w:r>
            <w:proofErr w:type="spellEnd"/>
            <w:r w:rsidRPr="00342DD9">
              <w:rPr>
                <w:sz w:val="18"/>
              </w:rPr>
              <w:t xml:space="preserve">, chloroplast </w:t>
            </w:r>
            <w:proofErr w:type="spellStart"/>
            <w:r w:rsidRPr="00342DD9">
              <w:rPr>
                <w:sz w:val="18"/>
              </w:rPr>
              <w:t>isozyme</w:t>
            </w:r>
            <w:proofErr w:type="spellEnd"/>
            <w:r w:rsidRPr="00342DD9">
              <w:rPr>
                <w:sz w:val="18"/>
              </w:rPr>
              <w:t xml:space="preserve"> [</w:t>
            </w:r>
            <w:proofErr w:type="spellStart"/>
            <w:r w:rsidRPr="00342DD9">
              <w:rPr>
                <w:sz w:val="18"/>
              </w:rPr>
              <w:t>Spinacia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oleracea</w:t>
            </w:r>
            <w:proofErr w:type="spellEnd"/>
            <w:r w:rsidRPr="00342DD9">
              <w:rPr>
                <w:sz w:val="18"/>
              </w:rPr>
              <w:t>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VVSTSLASQITNPNSAVSTQFSGLRRSFLKLENSVSTQSSFFQNVDSHLRLSSSSRRCPRGVVAMAGSGKFFVGGNWKCNGTKESITKLVSDLNSATLEADVDVVVAPPFVYIDQVKSSLTGRVEISAQNCWIGKGGAFTGEISVEQLKDLGCQWVILGHSERRHVIGEQNEFIGKKAAYALNQGVGVIACIGELLEEREAGKTFDVCYQQLKAFADALPSWDNVVVAYEPVWAIGTGKVASPDQAQEVHVAVRDWLKKNVSEEVASKTRIIYGGSVNGGNCAELAKQEDIDGFLVGGASLKGPEFATIVNSVTAKKV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20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gi|2392818|gb|AAC45645.1| NADPH-</w:t>
            </w:r>
            <w:proofErr w:type="spellStart"/>
            <w:r w:rsidRPr="00342DD9">
              <w:rPr>
                <w:sz w:val="18"/>
              </w:rPr>
              <w:t>flavin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oxidoreductase</w:t>
            </w:r>
            <w:proofErr w:type="spellEnd"/>
            <w:r w:rsidRPr="00342DD9">
              <w:rPr>
                <w:sz w:val="18"/>
              </w:rPr>
              <w:t xml:space="preserve"> [Streptomyces </w:t>
            </w:r>
            <w:proofErr w:type="spellStart"/>
            <w:r w:rsidRPr="00342DD9">
              <w:rPr>
                <w:sz w:val="18"/>
              </w:rPr>
              <w:t>viridifaciens</w:t>
            </w:r>
            <w:proofErr w:type="spellEnd"/>
            <w:r w:rsidRPr="00342DD9">
              <w:rPr>
                <w:sz w:val="18"/>
              </w:rPr>
              <w:t>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TPSAAATGHEAADEQRLRELRGLTRQLPTGVAVVTAQDGEVAHGATVSTVSVLSQQPLRIGVSLRRGSYLTGLIRQRRVFALNVLSSRQSAVADWFANPERPRGWRQFDYVRWTAHPKAGMPVLEDALAQLHCRLTDLIPLGASDDLLVAEVLDGRGRNGRPLVNFNGRLHDVEFRGVVRVSRDQPSAVTSL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2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6016135|sp|O31616.1|GLOX_BACSU </w:t>
            </w:r>
            <w:proofErr w:type="spellStart"/>
            <w:r w:rsidRPr="00342DD9">
              <w:rPr>
                <w:sz w:val="18"/>
              </w:rPr>
              <w:t>RecName</w:t>
            </w:r>
            <w:proofErr w:type="spellEnd"/>
            <w:r w:rsidRPr="00342DD9">
              <w:rPr>
                <w:sz w:val="18"/>
              </w:rPr>
              <w:t>: Full=Glycine oxidase; Short=GO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RHYEAVVIGGGIIGSAIAYYLAKENKNTALFESGTMGGRTTSAAAGMLGAHAECEERDAFFDFAMHSQRLYKGLGEELYALSGVDIRQHNGGMFKLAFSEEDVLQLRQMDDLDSVSWYSKEEVLEKEPYASGDIFGASFIQDDVHVEPYFVCKAYVKAAKMLGAEIFEHTPVLHVERDGEALFIKTPSGDVWANHVVVASGVWSGMFFKQLGLNNAFLPVKGECLSVWNDDIPLTKTLYHDHCYIVPRKSGRLVVGATMKPGDWSETPDLGGLESVMKKAKTMLPAIQNMKVDRFWAGLRPGTKDGKPYIGRHPEDSRILFAAGHFRNGILLAPATGALISDLIMNKEVNQDWLHAFRIDRKEAVQ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46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gi|15777939|dbj|BAB68505.1| O-acetyl-L-</w:t>
            </w:r>
            <w:proofErr w:type="spellStart"/>
            <w:r w:rsidRPr="00342DD9">
              <w:rPr>
                <w:sz w:val="18"/>
              </w:rPr>
              <w:t>homoserine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sulfhydrylase</w:t>
            </w:r>
            <w:proofErr w:type="spellEnd"/>
            <w:r w:rsidRPr="00342DD9">
              <w:rPr>
                <w:sz w:val="18"/>
              </w:rPr>
              <w:t xml:space="preserve"> [</w:t>
            </w:r>
            <w:proofErr w:type="spellStart"/>
            <w:r w:rsidRPr="00342DD9">
              <w:rPr>
                <w:sz w:val="18"/>
              </w:rPr>
              <w:t>Thermus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thermophilus</w:t>
            </w:r>
            <w:proofErr w:type="spellEnd"/>
            <w:r w:rsidRPr="00342DD9">
              <w:rPr>
                <w:sz w:val="18"/>
              </w:rPr>
              <w:t xml:space="preserve"> HB8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FETLQLHAGYEPEPTTLSRQVPIYPTTSYVFKSPEHAANLFALKEFGNIYSRIMNPTVDVLEKRLAALEGGKAALATASGHAAQFLALTTLAQAGDNIVSTPNLYGGTFNQFKVTLKRLGIEVRFTSREERPEEFLALTDEKTRAWWVESIGNPALNIPDLEALAQAAREKGVALIVDNTFGMGGYLLRPLAWGAALVTHSLTKWVGGHGAVIAGAIVDGGNFPWEGGRYPLLTEPQPGYHGLRLTEAFGELAFIVKARVDGLRDQGQALGPFEAWVVLLGMETLSLRAERHVENTLHLAHWLLEQPQVAWVNYPGLPHHPHHDRAQKYFKGKPGAVLTFGLKGGYEAAKRFISRLKLISHLANVGDTRTLAIHPASTTHSQLSPEEQAQAGVSPEMVRLSVGLEHVEDLKAELKEAL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77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4138535|emb|CAA06715.1| DNA </w:t>
            </w:r>
            <w:proofErr w:type="spellStart"/>
            <w:r w:rsidRPr="00342DD9">
              <w:rPr>
                <w:sz w:val="18"/>
              </w:rPr>
              <w:t>gyrase</w:t>
            </w:r>
            <w:proofErr w:type="spellEnd"/>
            <w:r w:rsidRPr="00342DD9">
              <w:rPr>
                <w:sz w:val="18"/>
              </w:rPr>
              <w:t xml:space="preserve"> subunit A [Streptococcus </w:t>
            </w:r>
            <w:proofErr w:type="spellStart"/>
            <w:r w:rsidRPr="00342DD9">
              <w:rPr>
                <w:sz w:val="18"/>
              </w:rPr>
              <w:t>pneumoniae</w:t>
            </w:r>
            <w:proofErr w:type="spellEnd"/>
            <w:r w:rsidRPr="00342DD9">
              <w:rPr>
                <w:sz w:val="18"/>
              </w:rPr>
              <w:t>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1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DKNLVNVNLTKEMKASFIDYAMSVIVARALPDVRDGLKPVHRRILYGMNELGVTPDKPHKKSARITGDVMGKYHPHGDSSIYEAMVRMAQWWSYRYMLVDGHGNFGSMDGDSAAAQRYTEARMSKIALEMLRDINKNTVDFVDNYDANEREPLVLPARFPNLLVNGATGIAVGMATNIPPHNLGETIDAVKLVMDNPEVTTKDLMEVLPGPDFPTGALVMGKSGIHKAYETGKGSIVLRSRTEIETTKTGRERIVVTEFPYMVNKTKVHEHIVRLVQEKRIEGITAVRDESNREGVRFVIEVKRDASANVILNNLFKMTQMQTNFGFNMLAIQNGIPKILSLRQILDAYIEHQKEVVVRRTRFDKEKAEARAHILEGLLIALDHIDEVIRIIRASETDAEAQAELMSKFKLSERQSQAILDMRLRRLTGLERDKIQSEYDDLLALIADLADILAKPERVSQIIKDELDEVKRKFSDKRRTELMVGQILSLEDEDLIEESDVLITLSNRGYIKRLDQDEFTAQKRGGRGVQGTGVKDDDFVRELVSTSTHDHLLFFTNKGRVYRLKGYEIPEYGRTAKGLPVVNLLKLDEDESIQTVINVESDRSDDAYLFFTTRHGIVKRTSVKEFANIRQNGLKALNLKDEDELINVLLTEGDMDIIIGTKFGYAVRFNQSAVRGMSRIATGVKGVNLREGDTVVGASLITDQDEVLIITEKGYGKRTVATEYPTKGRGGKGMQTAKITEKNGLLAGLMTVQGDEDLMIITDTGVMIRTNLANISQTGRATMGVKVMRLDQDAQIVTFTTVAVAEKEEVGTENETEGE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9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gi|348008|gb|AAA99492.1| carboxylic ester hydrolase [</w:t>
            </w:r>
            <w:proofErr w:type="spellStart"/>
            <w:r w:rsidRPr="00342DD9">
              <w:rPr>
                <w:sz w:val="18"/>
              </w:rPr>
              <w:t>Arthrobacter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globiformis</w:t>
            </w:r>
            <w:proofErr w:type="spellEnd"/>
            <w:r w:rsidRPr="00342DD9">
              <w:rPr>
                <w:sz w:val="18"/>
              </w:rPr>
              <w:t>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AQTIAPGFESVAELFGRFLSEDREYSAQLAAYHRGVKVLDISGGPHRRPDSVTGVFSCSKGVSGLVIALLVQDGFLDLDAEVVKYWPEFGAEGKATITVAQLLSHQAGLLGVEGGLTLAEYNNSELAAAKLAQMRPLWKPGTAFGYHALTIGVFMEELCRRITGSTLQEIYEQRIRSVTGAHFFLGLPESEEPRYATLRWAADPSQPWIDPASHFGLSANSAVGDILDLPNLREVRAAGLSSAAGVASAEGMARVYAAALTGLAANGDRAAVAPLLSEETIQTVTAEQVFGIDRVFGETSCFGTVFMKSHARSPYGSYRAFGHDGASASLGFADPVYELAFGYVPQQAEPGGAGCRNLELSAAVRKAVTELA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00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1377927|gb|AAB66502.1| </w:t>
            </w:r>
            <w:proofErr w:type="spellStart"/>
            <w:r w:rsidRPr="00342DD9">
              <w:rPr>
                <w:sz w:val="18"/>
              </w:rPr>
              <w:t>homoprotocatechuate</w:t>
            </w:r>
            <w:proofErr w:type="spellEnd"/>
            <w:r w:rsidRPr="00342DD9">
              <w:rPr>
                <w:sz w:val="18"/>
              </w:rPr>
              <w:t xml:space="preserve"> 2,3-dioxygenase [</w:t>
            </w:r>
            <w:proofErr w:type="spellStart"/>
            <w:r w:rsidRPr="00342DD9">
              <w:rPr>
                <w:sz w:val="18"/>
              </w:rPr>
              <w:t>Brevibacterium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fuscum</w:t>
            </w:r>
            <w:proofErr w:type="spellEnd"/>
            <w:r w:rsidRPr="00342DD9">
              <w:rPr>
                <w:sz w:val="18"/>
              </w:rPr>
              <w:t>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NEIPKPVAPAPDILRCAYAELVVTDLAKSRNFYVDVLGLHVSYEDENQIYLRSFEEFIHHNLVLTKGPVAALKAMAFRVRTPEDVDKAEAYYQELGCRTERRKDGFVKGIGDALRVEDPLGFPYEFFFETTHVERLHMRYDLYSAGELVRLDHFNQVTPDVPRGRKYLEDLGFRVTEDIQDDEGTTYAAWMHRKGTVHDTALTGGNGPRLHHVAFSTHEKHNIIQICDKMGALRISDRIERGPGRHGVSNAFYLYILDPDNHRIEIYTQDYYTGDPDNPTITWNVHDNQRRDWWGNPVVPSWYTEASKVLDLDGNVQEIIERTDDSELEVTIGADGFSFTRAGDEDGSYHGQASKGFKLGNQ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6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gi|9501755|dbj|BAB03311.1| multidrug resistant protein [</w:t>
            </w:r>
            <w:proofErr w:type="spellStart"/>
            <w:r w:rsidRPr="00342DD9">
              <w:rPr>
                <w:sz w:val="18"/>
              </w:rPr>
              <w:t>Sphingomonas</w:t>
            </w:r>
            <w:proofErr w:type="spellEnd"/>
            <w:r w:rsidRPr="00342DD9">
              <w:rPr>
                <w:sz w:val="18"/>
              </w:rPr>
              <w:t xml:space="preserve"> sp.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RRLPPIFALLAMSLMAHVTMSGGRVSASLFALQHNDSNFMAGLAYGMYSLLPALASIHIGRWVDRAGPRRVMNTSLVVMMCGLALPAMWPNLPTVLISAMFGGFGFSSYLLAANVAVSFMPVQHSSERVGMLAWLQIGTSISAVFGPSIAGALIDHAGYRAVFAFMAVTVGIGFVLSRRIELYEGGERAKKHASVAAVLGEVASTPALLRIYLIALALSLAWDGFSFMAPVLGHERGYTASQVGIVLSTFACGTLVTRAALPWLSRRLPEWRMLSVACAVTATVFLVLPIAQSVFLHAALGFVYGLSAGVGQPNILNLIYHSMPPEKAGQGVGLRSMIGGISGLGGPWLFGIIASMLSAAPVFLLIGCVMGSASWQAHRAASATK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37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3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498820|emb|CAA82319.1| </w:t>
            </w:r>
            <w:proofErr w:type="spellStart"/>
            <w:r w:rsidRPr="00342DD9">
              <w:rPr>
                <w:sz w:val="18"/>
              </w:rPr>
              <w:t>xylanase</w:t>
            </w:r>
            <w:proofErr w:type="spellEnd"/>
            <w:r w:rsidRPr="00342DD9">
              <w:rPr>
                <w:sz w:val="18"/>
              </w:rPr>
              <w:t xml:space="preserve"> T-6 [</w:t>
            </w:r>
            <w:proofErr w:type="spellStart"/>
            <w:r w:rsidRPr="00342DD9">
              <w:rPr>
                <w:sz w:val="18"/>
              </w:rPr>
              <w:t>Geobacillus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stearothermophilus</w:t>
            </w:r>
            <w:proofErr w:type="spellEnd"/>
            <w:r w:rsidRPr="00342DD9">
              <w:rPr>
                <w:sz w:val="18"/>
              </w:rPr>
              <w:t>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NVVRKPLTIGLALTLLLPMGMTATSAKNADSYAKKPHISALNAPQLDQRYKNEFTIGAAVEPYQLQNEKDVQMLKRHFNSIVAENVMKPISIQPEEGKFNFEQADRIVKFAKANGMDIRFHTLVWHSQVPQWFFLDKEGKPMVNETDPVKREQNKQLLLKRLETHIKTIVERYKDDIKYWDVVNEVVGDDGKLRNSPWYQIAGIDYIKVAFQAARKYGGDNIKLYMNDYNTEVEPKRTALYNLVKQLKEEGVPIDGIGHQSHIQIGWPSEAEIEKTINMFAALGLDNQITELDVSMYGWPPRAYPTYDAIPKQKFLDQAARYDRLFKLYEKLSDKISNVTFWGIADNHTWLDSRADVYYDANGNVVVDPNAPYAKVEKGKGKDAPFVFGPDYKVKPAYWAIIDH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7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18312716|ref|NP_559383.1| nucleoside </w:t>
            </w:r>
            <w:proofErr w:type="spellStart"/>
            <w:r w:rsidRPr="00342DD9">
              <w:rPr>
                <w:sz w:val="18"/>
              </w:rPr>
              <w:t>diphosphate</w:t>
            </w:r>
            <w:proofErr w:type="spellEnd"/>
            <w:r w:rsidRPr="00342DD9">
              <w:rPr>
                <w:sz w:val="18"/>
              </w:rPr>
              <w:t xml:space="preserve"> kinase [</w:t>
            </w:r>
            <w:proofErr w:type="spellStart"/>
            <w:r w:rsidRPr="00342DD9">
              <w:rPr>
                <w:sz w:val="18"/>
              </w:rPr>
              <w:t>Pyrobaculum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aerophilum</w:t>
            </w:r>
            <w:proofErr w:type="spellEnd"/>
            <w:r w:rsidRPr="00342DD9">
              <w:rPr>
                <w:sz w:val="18"/>
              </w:rPr>
              <w:t xml:space="preserve"> str. IM2]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AINIAFFALIMPVEKTLLILKPDAVARGLVGEIISRFEKAGLKIVALKMVKASPEEIERFYPSSEEWLRSAGQKLLKAYQELGIDPRAKIGTDDPVEVGRIIKRSLVKYMTSGPIVVMVLKGNRAVEIVRKLVGPTSPHSAPPGTIRGDYSIDSPDLAAEEGRVVFNLVHASDSPSEAEREIRFWFREEEVL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1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 xml:space="preserve">&gt;gi|68067963|sp|P08980.2|UCRIA_SPIOL </w:t>
            </w:r>
            <w:proofErr w:type="spellStart"/>
            <w:r w:rsidRPr="00342DD9">
              <w:rPr>
                <w:sz w:val="18"/>
              </w:rPr>
              <w:t>RecName</w:t>
            </w:r>
            <w:proofErr w:type="spellEnd"/>
            <w:r w:rsidRPr="00342DD9">
              <w:rPr>
                <w:sz w:val="18"/>
              </w:rPr>
              <w:t xml:space="preserve">: Full=Cytochrome b6-f complex iron-sulfur subunit, </w:t>
            </w:r>
            <w:proofErr w:type="spellStart"/>
            <w:r w:rsidRPr="00342DD9">
              <w:rPr>
                <w:sz w:val="18"/>
              </w:rPr>
              <w:t>chloroplastic</w:t>
            </w:r>
            <w:proofErr w:type="spellEnd"/>
            <w:r w:rsidRPr="00342DD9">
              <w:rPr>
                <w:sz w:val="18"/>
              </w:rPr>
              <w:t xml:space="preserve">; </w:t>
            </w:r>
            <w:proofErr w:type="spellStart"/>
            <w:r w:rsidRPr="00342DD9">
              <w:rPr>
                <w:sz w:val="18"/>
              </w:rPr>
              <w:t>AltName</w:t>
            </w:r>
            <w:proofErr w:type="spellEnd"/>
            <w:r w:rsidRPr="00342DD9">
              <w:rPr>
                <w:sz w:val="18"/>
              </w:rPr>
              <w:t>: Full=</w:t>
            </w:r>
            <w:proofErr w:type="spellStart"/>
            <w:r w:rsidRPr="00342DD9">
              <w:rPr>
                <w:sz w:val="18"/>
              </w:rPr>
              <w:t>Plastohydroquinone:plastocyanin</w:t>
            </w:r>
            <w:proofErr w:type="spellEnd"/>
            <w:r w:rsidRPr="00342DD9">
              <w:rPr>
                <w:sz w:val="18"/>
              </w:rPr>
              <w:t xml:space="preserve"> </w:t>
            </w:r>
            <w:proofErr w:type="spellStart"/>
            <w:r w:rsidRPr="00342DD9">
              <w:rPr>
                <w:sz w:val="18"/>
              </w:rPr>
              <w:t>oxidoreductase</w:t>
            </w:r>
            <w:proofErr w:type="spellEnd"/>
            <w:r w:rsidRPr="00342DD9">
              <w:rPr>
                <w:sz w:val="18"/>
              </w:rPr>
              <w:t xml:space="preserve"> iron-sulfur protein; </w:t>
            </w:r>
            <w:proofErr w:type="spellStart"/>
            <w:r w:rsidRPr="00342DD9">
              <w:rPr>
                <w:sz w:val="18"/>
              </w:rPr>
              <w:t>AltName</w:t>
            </w:r>
            <w:proofErr w:type="spellEnd"/>
            <w:r w:rsidRPr="00342DD9">
              <w:rPr>
                <w:sz w:val="18"/>
              </w:rPr>
              <w:t>: Full=</w:t>
            </w:r>
            <w:proofErr w:type="spellStart"/>
            <w:r w:rsidRPr="00342DD9">
              <w:rPr>
                <w:sz w:val="18"/>
              </w:rPr>
              <w:t>Rieske</w:t>
            </w:r>
            <w:proofErr w:type="spellEnd"/>
            <w:r w:rsidRPr="00342DD9">
              <w:rPr>
                <w:sz w:val="18"/>
              </w:rPr>
              <w:t xml:space="preserve"> iron-sulfur protein; Short=ISP; Short=RISP; Flags: Precurso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FTLSSATPSQLCSSKNGMFAPSLALAKAGRVNVLISKERIRGMKLTCQATSIPADNVPDMQKRETLNLLLLGALSLPTGYMLLPYASFFVPPGGGAGTGGTIAKDALGNDVIAAEWLKTHAPGDRTLTQGLKGDPTYLVVESDKTLATFGINAVCTHLGCVVPFNAAENKFICPCHGSQYNNQGRVVRGPAPLSLALAHCDVDDGKVVFVPWTETDFRTGEAPWWS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61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OP_FL|PROSO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VDDDDKMAATAAAVVAEEDTELRDLLVQTLENSGVLNRIKAELRAAVFLALEEQEKVENKTPLVNESLKKFLNTKDGRLVASLVAEFLQFFNLDFTLAVFQPETSTLQGLEGRENLARDLGIIEAEGTVGGPLLLEVIRRCQQKEKGPTTGEGALDLSDVHSPPKSPEGKTSAQTTPSKIPRYKGQGKKKTSGQKAGDKKANDEANQSDTSVSLSEPKSKSSLHLLSHETKIGSFLSNRTLDGKDKAGLCPDEDDMEGDSFFDDPIPKPEKTYGLRKEPRKQAGSLASLSDAPPLKSGLSSLAGAPSLKDSESKRGNTVLKDLKLISDKIGSLGLGTGEDDDYVDDFNSTSHRSEKSEISIGEEIEEDLSVEIDDINTSDKLDDLTQDLTVSQLSDVADYLEDV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31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AP350_2|PROSO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VDDDDKMGLDIESTSKRVYKQAVFDLTKEIFEEIFAEDPNLNQPVWMKPCRINSSYFRRVKNPNNLDEIKSFIASEVLKLFSLKKEPNHKTDWQKMMKFGRKKRDRVDHILVQELHEEEAQWVNYDEDELCVKMQLADGIFETLIKDTIDVLNQISEKQGRMLL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99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c48c042c0062f498798ce4a0187df1cf526c88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HFTAIDTHTIHETTIIEKEYVDTHHVENFVENFAKVYYSWEQSDKSIDNRMESLKGYLTDELQALNVDTVRKDIPVSSSVRGFQIWTVEPTGDNEFNVTYSVDQLITEGENTKTVHSAYIVSVYVDGSGNMVLVKNPTITNIPKKSSYKPKAIESEGTVDSITTNEINEFLTTFFKLYPTATASELSYYVNDGILKPIGKEYIFQELVNPIHNRKDNQVTVSLTVEYIDQQTKATQVSQFDLVLEKNGSNWKIV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83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d4da74be1c838d2850ad85472eab8b8ff8d1c9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VITMDCLREVGDDLLVNIEVSPASGKFGIPSYNEWRKRIEVKIHSPPQKGKANREIIKEFSETFGRDVEIVSGQKSRQKTIRIQGMGRDLFLKLVSEKFGLEI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26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08faa9865014148f082826963cf9328f8734b4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EHSIRGSIVYEGLTWITAMGYNVTDFLVNMLEQMKCPENWSGLHPVDPLACVWLLYFGPKSRCSEIACVSELFIGKKGPILLPPHMYRGDTSVNSFAHHLCQYVKHLYADYEPEILSCPLDITRVKGCLSDLRQVAESCVFLSQRCLLCHLYKQNAAVSKNILTASDCIILGGSGKSLLGTYMKSYKDPATHDSILLPTYNLEAIVNYILEHYGHETAMAGD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0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783ec7213eec8681078b28c4611589aa1052d04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KDHTEFMVHLNNRIILRRWSIFKEFLHSEELKNTPASVEAELAVTAILEKLNQQIPPRPFQTHSSTTSAKQSTATIHNPQRTYCVGDQLNVLLVAKDYFGNRKEYGGDFLRARIFSPAMKAGTSGKVTDFNNGTYLVSFTLFWEGPVSLSILLMHPSEGVSALWRARNRGYGKIIFTGQFLNGTSPVLTECGLTLNTSAELCQYLDARDHEAFYCLKLPGVPCEALTHMTSKNSNISYLSLEEKLLFRRFNIGVEVVKNLSIVVSLCNNKTNKKKKKCQIGMETPSPGGYTLKGRWITAHCEQNEFRAIKDINNCLTRKLIYLMGDSTLRQWIYYLPKVVKTLKYFDRHGAGPFKTHILLDTERHIFVQWKKHSHPFVTNKLFSMKDDNYIPREIDQVAGDSGTAIVISFGQHFRPFPINVFIRRAINVKNAIERLFLRSPETKVIIKTENIREINEHVEIFSDFHGSIQNLIIRDIFRDLNVGIIDAWDMTVAYRSEDVHPPESVIESQIGMFLNYI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5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e5f903d29fd0b8fe8e40eaf241df0f4b3531d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DYEENYKDKLKKQYDAKTHIVLSHVLKGLTDRRVIVPGEYKSKYDQCAVSCSFKANEGYLYPLDNAFFFLTKPTLYIPFSDVS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7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c48a0d6d84e90043ae195055e89b249d4e45a9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AALRQPQVAELLAEARRAFREEFGAEPELAVSAPGRVNLIGEHTDYNQGLVLPMALELMTVLVGSPRKDGLVSLLTTSEGADEPQRLQFPLPTAQRSLEPGTPRWANYVKGVIQYYPAAPLPGFSAVVVSSVPLGGGLSSSASLEVATYTFLQQLCPDSGTIAARAQVCQQAEHSFAGMPCGIMDQFISLMGQKGHALLIDCRSLETSLVPLSDPKLAVLITNSNVRHSLASSEYPVRRRQCEEVARALGKESLREVQLEELEAARDLVSKEGFRRARHVVGEIRRTAQAAAALRRGDYRAFGRLMVESHRSLRDDYEVSCPELDQLVEAALAVPGVYGSRMTGGGFGGCTVTLLEASAAPHAMRHIQEHYGGTATFYLSQAADGAKVLC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8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1307863474900a8b53e59813e3012e3f12a801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VHFCGLLTLHREPVPLKSISVSVNIYEFVAGVSATLNYENEEKVPLEAFFVFPMDEDSAVYSFEALVDGKKIVAELQDKMKARTNYEKAISQGHQAFLLEGDSSSRDVFSCNVGNLQPGSKAAVTLKYVQELPLEADGALRFVLPAVLNPRYQFSGSSKDSCLNVKTPIVPVEDLPYTLSMVATIDSQHGIEKVQSNCPLSPTEYLGEDKTSAQVSLAAGHKFDRDVELLIYYNEVHTPSVVLEMGMPNMKPGHLMGDPSAMVSFYPNIPEDQPSNTCGEFIFLMDRSGSMQSPMSSQDTSQLRIQAAKETLILLLKSLPIGCYFNIYGFGSSYEACFPESVKYTQQTMEEALGRVKLMQADLGGTEILAPLQNIYRGPSIPGHPLQLFVFTDGEVTDTFSVIKEVRINRQKH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2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23311a41d46d39567419fa820b1a7718a6d98c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IIKLNANKNMPVLAVEKPQEIHKEELSDHHQSNGFTSLDLEMIELENFVLHCPLPEENLA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0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bcd111ed4baed99a67e44c2ed41350a62a6868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QMRFTEEDFNTFTIEGLDARMEVLKETVRPKLTALGEHFAPTLSALTGDEMFPHVAKHARRSVNPPADSWVAFANSKRGYKKLPHFQIGLWESHVFVWFAIIYESPIKEEYGKLLEVNQETITKNIPDSFVWSADHTKPGVHKQSEMDKEQLKTLFERLQTVKKAELLCGIQLQKEEVLNMNNQEFLQRIDDAFKQLAFLYRLTQKVTQ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51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7e018037050ba8bd2d3a6628ee5e175df5cbf9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PTLFLLAAGMGSRYGGLKQLDGLGPNGETIMDYSIYDAINAGFGKLVFVIRKDFEQDFREKIISKYEGHIPCELVFQSIDDLPEGFTCPADRTKPWGTNHAVMMGADVISEPFAVINCDDFYGRDSFQVMGKFLSALPENSKNVYSMVGFRVGNTLSESGTVSRGICSTDANNLLTSVVERTKIQRLDGEVKYIDDNGEWTATPDTTPVSMNFWGFTPDYFAYSEEFFKTFLSDPKNMENLKSEFFIPLMVDKLINDGTATVEVLDTTSKWFGVTYPEDRQSVVDKIQALVDAGEYPAKLF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4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284ea03a2471bdd9792e6de2ec29b54ccc6b1e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IRMGTKGKRPLRSLTPRDKIHAIQRIHDGESKASVARDIGVPESTLRGWCKNEDKLRFMSRQSATDNLCADALGDKMDGGGGGGGGAGGGGLLGPPEKRQRLDGALPLNFSNKLKFDELAFKRSPLNGLDYSTNKNLADLGYNGLPVDYAAFNGGVKAKVFGADINRPAADPSLNAISPLSSLTHLSGLTGISQSPLAISFNELTTNLNLLAQLNPGLAAMSGLNS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2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.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7c4bd381417ddea598f69be2057a4f64f4e5e3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RVSHQGYSTEAEFEEPRVIDLWDLAQSANLTDKELEAFREELKHFEAKIEKHNHYQKQLEIAHEKLRHAESVGDGERVSRSREKHALLEGRTKELGYTVKKHLQDLSGRISRARHNE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50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e545f37b2859f3c88c58cc1483deb1e5131cf4e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SFFSIFGDPSVTSVAIGKFDGMHLAHQRLFSYLDEGGAILTVDAQRGNLTPGEYKREFTPFPLYSIPLGKIKHLSGERFIYMLKKAFPNLTKVVVGYDFRFGKNRAFGVEELRGYFAGEVVVVPEVFHRGHSVHSEAIRELIAQGEMNLAGELLGRDYFIEGRVVRGNGLGSSALFATINLEVESFLIPLEGVYATKTKVGERCFGSVSFVGKRLSVDNLFSIETHLLGVSPHAIPKTEVARIYFLERLRENRRFAELSSLKAQISEDIGRAEQIHAKTFMECMNLQGGRD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09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a23ae4b1e898930349aa7879a99ab342a603ea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TVPDRDNDGIPDSLEVEGYTVDVKNKRTFLSPWISNIHEKKGLTKYKSSPEKWSTASDPYSDFEKVTGRIDKNVSPEARHPLVAAYPIVHVDMENIILSKNEDQSTQNTDSQTRTISKNTSTSRTHTSEVHGNAEVHASFFDIGGSVSAGFSNSNSSTVAIDHSLSLAGERTWAETMGLNTADTARLNANIRYVNTGTAPIYNVLPTTSLVLGKNQTLATIKAKENQLSQILAPNNYYPSKNLAPIALNAQDDFSSTPITMNYNQFLELEKTKQLRLDTDQVYGNIATYNFENGRVRVDTGSNWSEVLPQIQETTARIIFNGKDLNLVERRIAAVNPSDPLETTKPDMTLKEALKIAFGFNEPNGNLQYQGKDITEFDFNFDQQTSQNIKNQLAELNATNIYTVLDKIKLNAKMNILIRDKRFHYDRNNIAVGADESVVKEAHREVINSSTEGLLLNIDKDIRKILSGYIVEIEDTEGLKEVINDRYDMLNISSLRQDGKTFIDFKKYNDKLPLYISNPNYKVNVYAVTKENTIINPSENGDTSTNGIKKILIFSKKGYEI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15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299f92b7579d788c65665bbe52b05152756e72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ASMTGGQQMGRGSAMLPNTGRLAGCTVFITGASRGIGKAIALKAAKDGANIVIAAKTAQPHPKLLGTIYTAAEEIEAVGGKALPCIVDVRDEQQISAAVEKAIKKFGGIDILVNNASAISLTNTLDTPTKRLDLMMNVNTRGTYLASKACIPYLKKSKVAHILNISPPLNLNPVWFKQHCAYTIAKYGMSMYVLGMAEEFKGEIAVNALWPKTAIHTAAMDMLGGPGIESQCRKVDIIADAAYSIFQKPKSFTGNFVIDENILKEEGIENFDVYAIKPGHPLQPDFFLDEYPEAVSKKVESTGAVPELACGRTRAPPPPPLRSG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2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2151c36370ac00cf6ef1e8ac7a8babb5f6706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EALFKEIDVNGDGAVSYEEVKAFVSKKRAIKNEQLLQLIFKSIDADGNGEIDQNEFAKFYGSI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93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d6463116b26a0549a730182acce62558a32fa7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HTDLLFAKETKHEPLLLSHRGAHPDYVLTSDEINGCSEIQLANTEPASIENTIPAIRAAYEAGAEIVEVDLQQTRDGNFVAFRDWNLDCRTNGTGPIWDYTTEELKQLDIGYGYQLEGDNTYPFRGDGVGLIPTLEEILNNFPEERLLLHIQSRSTSDGERLANILESLSTEQLQTLIVTGSHATITYINERFPSVQIMTKEEYQEFSTPTDRSGWSTFRSF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0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cbf3d1d82309c885886effe62d51d33eb2943a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SAFLTPKIHLVGDVSSTMDVVREMLAASPSDTEPFAVLAESQSSGRGTTGRQWSSPRGNMYFSLCLPTTLVAAEFLPVLPLATGLACRAAIMELVEGAVVHVKWPNDIIYDGKKIGGSIAECEGEHLIVGIGINIEVAPPVPDGGRPSYAVNSIASVLGKGAVTPQLLAEAVWRNFFSAVADQGFKRPELIKQFEAAMDKSLVLHKRTPTGRDPMPLHALKLNEWGHLVVGRPDGSEEVLVAEYL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9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00f7ac6d6ffe716fbacc657d31ebdb45b181a6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TGMSERERQVMKKLKEVVDKQRDEIRAKDRELGLKNEDVEALQQQQTRLMKINHDLRHRVTVVEAQGKALIEQKVELEADLQTKEQEMGSLRAELGKLRERLQGEHSQNGEEEPETEPVGEESISDAEKVAMDLKDPNRPRFTLQELRDVLHERNELKSKVFLLQEELAYYKSEEMEEENRIPQPPPIAHPRTSPQPESGIKRLFSFFSRDKKRLANTQRNVHIQESFGQWANTHRDDGYTEQGQEALQH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38bdcedae5c219616f70f4a58d4110ca5e756b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PVKALKQGVKNGTMPIIARFYGIIIKMFFNEHLPPHFHALYGEYNAIFNINTLEMIEGDMPLRARKLVVEWAENHQKELEIMWETKEFKQLPGLE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8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a4ca390e618d8c43e6ce98260c0506be590dab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ARIMLFLAALLPGITATAAVELNNHQARNMDDVRSLGVIYINHNFATESEANLALNEEADVRNAMYYHVILIREPGSNGNIHASANIY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63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26718bb0da44b2217747ec0e520638a640583f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SRTQIVNWLTRCGDIFSTESEYLTGLDREIGDADHGLNMNRGFSKVVEKLPAIADKDIGFILKNTGMTLLSSVGGASGPLFGTFFIRAAQATQARQSLTLEELYQMFRDGADGVISRGKAEPGDKTMCDVWVPVVESLRQSSEQNLSVPVALEAASSIAESAAQSTITMQARKGRASYLGERSIGHQDPGATSVMFMMQMLALAAK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5eb7482351bd8782df300b1c10c8cb360189a2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NPIPSNLKSEAKKAAKILREFTEITSRNGPDKIIPAHVIAKAKGLAILSVIKAGFLVTARGGSGIVVARLPDGKWSAPSAIGIAGLGGGFEIGIEVSDLVIILNYDRAVEAFAKGGNLTLGGNLTVAVGPLGRNLEGNVALRSSAAVFTYCKSRGLFAGVSLEGSCLIERKETNRKFYCQDIRAYDILFGDTPRPAQAEDLYEILDSFTEKYENEGQRINARKAAREQRKSSAKELPPKPLSRPQQSSAPVQLNSGSQSNRNEYKLYPGLSSYHERVGNLNQPIEVTALYSFEGQQPGDLNFQAGDRITVISKTDSHFDWWEGKLRGQTGIFPANYVTM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65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4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9415ac71dcdfb90bb9bce0143e13654cf715fb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EPIEEKIERTVERVPTGIIDELINGGIPRGSVVLVIGDPKAGKSTFLTQFVYNQIKLGVPVIGVLVDISKYEFISNALEFGWEFTPYLDDKIILLDAYTQRLRKAPKFSFEETIVGDLSNTVNLLDAIKDTTLKILSSVKTDGVVGFISSMTPIFFETSKKEIYKFLEDLREFAHRNRQVWVLEMNSGIEEPYVETMVKAIVDGIIELRLVEEGKTLKRYLRIYGMRRTAHRLDWIEYSITSQGIKLI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16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67304a08b1e629597a476e9c84e2fc86fd1466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VTYQTIKVRFQASVCYITFHRPEANNTINDTLIEECLQVLNQCETSTVTVVVLEGLPEVFCFGADFQEIYQEMKRGRKQASSQEPLYDLWMKLQTGPYVTISHVRGKVNAGGLGFVSATDIAIADQTASFSLSELLFGLYPACVLPFLIRRIGRQKAHYMTLMTKPISVQEASEWGLIDAFDAESDVLLRKHLLRLRRLNKKGIAHYKQFMSSLDHQVSRAKATALTANQDMFSDPQNQMGIIRYVETGQFPWEDQ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42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38f82abb258db7476f5ace74836818a8b5fae2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KIKVRTLQNNEEEINVDNDDTILDVKKKIGVAFPEMPYDKQKLIFSGNILKDESKAMDILKENDIVIVMACKKIFSSTKNNQTKESSSKDVIKSNEKASSLPPNCDQNNATSNAPEEGTENRSLNSAESALVTGEKLKETIDNICAMGFERETVKKAMMMAFNNPNRAIDYLTNGFPEESQVNEINAINTITGMNEMNPLNAMPDVNETNETNETNETNDNSYEREDNENAPSLPNLLNNYNSLADNSGQSVADTPDQFRSSPFFNILRDVALSNPQRIPEILEMIGRTDPSFLEFIRENQGEFIRAIQNYGNNDHVGSSENDLMEGEEFADPGNLNITDPNNENFQIPITPLNENEMESIKKLESLGFPKHLALEAFIACDKNEEMAANYLFENMNDYTS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86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2101019f97f1e0807aa1d834c82bd228bb8e2d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HMTGVESFMTKQDTTGKIISIDTSSLRAAGRTGWEDLVRKCIYAFFQPQGREPSYARQLFQEVMTRGTASSPSYRFILNDGTMLSAHTRCKLCYPQSPDMQPFIMGIHIIDREHSGLSPQDDTNSGMSIP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04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d5aa3e522cbfb879c6d3e6b902dcf1f3d02f9f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LLPAFQNAERLLLAHMMRSRDVALVVQERIGGRFNIEEHRALAAYIYAFYEEGHEADPGALISRIPGELQPLASELSLLLIADDVSEQELEDYIRHVLNRPKWLMLKVKEQEKTEAERRKDFLTAARIAKEMIEMKKMLS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60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752a48c10488173a30ccb8b0d9774e525aad16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PFKDITLADRDTITAFTMKSDRRNCDLSFSNLCSWRFLYDTQFAVIDDFLVFKFWAGEQLAYMMPVGNGDLKAVLRKLIEDADKEKHNFCMLGVCSNMRADLEAILPERFIFTEDRAYADYIYLRSDLATLKGKKFQAKRNHINRFRNTYPDYEYTPITPDRIQECLDLEAEWCKVNNCDQQEGTGNERRALIYALHNFEALGLTGGILHVNGKIVAFTFGMPINHETFGVHVEKADTSIDGAYAMINYEFANRIPEQYIYINREEDLGIEGLRKAKLSYQPVTILEKYMACLKDHPMDMVR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3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7ea8398b88fc2428269524e5b324449f43afe3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LTLLEDWCKGMDMDPRKALLIVGIPMECSEVEIQDTVKAGLQPLCAYRVLGRMFRREDNAKAVFIELADTVNYTTLPSHIPGKGGSWEVVVKPRNPDDEFLSRLNYFLKDEGRSMTDVARALGCCSLPAESLDAEVMPQVRSPPLEPPKESMWYRKLKVFSGTASPSPGEETFEDWLEQVTEIMPIWQVSEVEKRRRLLESLRGPALSIMRVLQANNDSITVEQCLDALKQIFGDKEDFGASQFRFLQTSPKIGEKVSTFLLRLEPLLQKAVHKSPLSVRSTDMIRLKHLLARVAMTPALRGKLELLDQRGCPPNFLELMKLIRDEEEWENTEAVMKNKEKPSGRGRGASGRQARAEASVSAPQATVQARSFSDSSPQTIQGGLPPLVKRRRLLGSE</w:t>
            </w:r>
            <w:r w:rsidRPr="00342DD9">
              <w:rPr>
                <w:sz w:val="18"/>
              </w:rPr>
              <w:lastRenderedPageBreak/>
              <w:t>STRGEDHGQATYPKAENQTPGREGPQAAGEELGNEAGAGAMSHPKPWE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0.7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21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eca57531f8d724622593253570bcb623ab4cd1f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KTLLSALAALLLSTAAFAQTAPTPVHAAPTQTASSQTAPTTSTHTPKARTATPRTTAPLPTAPVNVNTATAAQLMTLPGVSNKIAAEIIKDRPYKNAAELVKKVKGIGKNNVKPMTPYLAF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87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2d1c41f063484d09d7f85e326c5c4cd2e2d448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AWEGTYERLFFLALGSSYHVPSLANNIMNFLEGARLYKKNTTYVATLIYEFIILNDASMTPDVKCFWLPVKLPHFLLLSELYSIIEKYKLAKVYYNRGTYDVHTVSANSLVISGSMPTGIIIGSSSPLDYVGVQVNRQLEMDLPI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49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1a8fbf6437d257d1ef9c3e027433cc1fc233fd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GSSATEIEELENTTFKYLTGEQTEKMWQRLKGILRCLVKQLERGDVNVVDLKKNIEYAASVLEAVYIDETRRLLDTE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30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8ce6b1c9eccd4166be6d36c443e7140af5ca7e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RVAANAPPPASHPRRPPRPGTNGWSRRGSCRASWSRDCSGVRSRRVALGMAMDQVNALCEQLVKAVTVMMDPNSTQRYRLEALKFCEEFKEKCPICVPCGLRLAEKTQVAIVRHFGLQILEHVVKFRWNGMSRLEKVYLKNSVMELIANGTLNILEEENHIKDALSRIVVEMIKREWPQHWPDMLIELDTLSKQGETQTELVMFILLRLAEDVVTFQTLPPQRRRDIQQTLTQNMERIFSFLLNTLQENVNKYQQVKTDTSQESKAQANCRVGVAALNTLAGYIDWVSMSHITAENCKLLEILCLLLNEQELQLGAAECLLIAVSRKGKLEDRKPLMVLFGDVAMHYILSAAQTADGGGLVEKHYVFLKRLCQVLCALGNQLCALLGADSDVETPSNFGKYLESFLAFTTHPSQFLRSSTQMTWGALFRHEILSRDPLLLAIIPKYLRASMTNLVKMGFPSKTDSPSCEYSRFDFDSDEDFNAFFNSSRAQQGEVMRLACRLDPKTSFQMAGEWLKYQLSTFLDAGSVNSCSAVGTGEGSLCSVFSPSFVQWEAMTLFLESVITQMFRTLNREEIPVNDGIELLQMVLNFDTKDPLILSCVLTNVSALFPFVTYRPEFLPQVFSKLFSSVTFETVEESKAPRTRAVRNVRRHACSSIIKMCRDYPQLVLPNFDMLYNHVKQLLSNELLLTQMEKCALMEALVLISNQFKNYERQKVFLEELMAPVASIWLSQDMHRVLSDVDAFIVYVGTDQKSCDPGLEDPCGLNRARMSFCVYSILGVVKRTCWPTDLEEAKAGGFVVGYTSSGNPIFRNPCTEQILKLLDNLLALIRTHNTLYAPEMLAKMAEPFTKALDMLDAEKSAILGLPQPLLELNDSPVFKTVLERMQRFFSTLYENCFHILGKAGPSMQQDFYTVEDLATQLLSSAFVNLNNIPDYRLRPMLRVFVKPLVLFCPPEHYEALVSPILGPLFTYLHMRLSQKWQVINQRSLLCGEDEAADENPESQEMLEEQLVRMLTREVMDLITVCCVSKKGADHSSAPPADGDDEEMMATEVTPSAMAELTDLGKCLMKHEDVCTALLITAFNSLAWKDTLSCQRTTSQLCWPLLKQVLSGTLLADAVTWLFTSVLKGLQMHGQHDGCMASLVHLAFQIYEALRPRYLEIRAVMEQIPEIQKDSLDQFDCKLLNPSLQKVADKRRKDQFKRLIAGCIGKPLGEQFRKEVHIKNLPSLFKKTKPMLETEVLDNDGGGLATIFE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70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d4e45073c36987ed2d67f7c9d3322b9dd78427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MGRDAPAPAASQPSGCGKHNSPERKVYMDYNATTPLEPEVIQAMTKAMWEAWGNPSSPYSAGRKAKDIINAARESLAKMIGGKPQDIIFTSGGTESNNLVIHSVVKHFHANQTSKGHTGGHHSPVKGAKPHFITSSVEHDSIRLPLEHLVEEQVAAVTFVPVSKVSGQTEVDDILAAVRPTTRLVTIMLANNETGIVMPVPEISQRIKALNQERVAAGLPPILVHTDAAQALGKQRVDVEDLGVDFLTIVGHKFYGPRIGALYIRGLGEFTPLYPMLFGGGQERNFRPGTENTPMIAGLGKAAELVTQNCEAYEAHMRDVRDYLEERLEAEFGQKRIHLNSQFPGTQRLPNTCNFSIRGPRLQGHVVLAQCRVLMASVGAACHSDHGDQPSPVLLSYGVPFDVARNALRLSVGRSTTRAEVDLVVQDLKQAVAQLEDQ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182ed0ff22120bb6b5295f4f4003373564e367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EGPELHLASQFVNEACRALVFGGCVEKSSVSRNPEVPFESSAYRISASARGKELRLILSPLPGAQPQQEPLALVFRFGMSGSFQLVPREELPRHAHLRFYTAPPGPRLALCFVDIRRFGRWDLGGKWQPGRGPCVLQEYQQFRESVLRNLADKAFDRPICEALLDQRFFNGIGNYLRAEILYRLKIPPFEKARSVLEALQQHRPSPELTLSQKIRTKLQNPDLLELCHSVPKEVVQLGGRGYGSESGEEDFAAFRAWLRCYGMPGMSSLQDRHGRTIWFQGDPGPLAPKGRKSRKKKSKATQLSPEDRVEDALPPSKAPSRTRRAKRDLPKRKGRQAASGHCRPRKVKADIPSLEPEGTSA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53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7157c7edfbda02c39302fdb8da0db16bd20e6f2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PAYTGKVERYRLEEGIVVGRKPLPQGDLLLRLVTPRGSLEAVVRKGQRPTGRTGRLSLFHHVRFQLYAKGEGLPTLTQAELLGRLHGLEAPRRFLLAAFLAELAYRLASPEAAPRIYPLLVSGLRGIAKHEDPLLPLVWAGWRVAKAGGIGPNLEGEGLRLKRGRLGEEGVYLGREGVEALKATLRLPGAQALPHLEGAPLNRLFLALKAHAEEALGPLRSAEAIG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64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a3f7e37416bb3468a2b04e9bd5597cb62d7932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NAEASRVYEIIVESVVNEVREDFENAGIDEQTLQDLKNIWQKKLTETKVTTFSWDNQFNEGNINGVQNDLNFNLATPGVNSSEFNIKEENTGNEGLILPNINSNNNIPHSGETNINTNTVEATNNSGATLNTNTSGNTNADVTSQPKIEVKPEIELTINNANITTVENIDDESEKKDDEEKEEDVEKTRKEKEQIEQVKLQAKKEKRSALLDTDEVGSELDDSDDDYLISEGEEDGPDENLMLCLYDKVTRTKARWKCSLKDGVVTINRNDYTFQKAQVEAEW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2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74ddf754bbc2403c845e0afa67261cfb10f217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TGGSSTKGKDNKYKVYLITMDQMDQHWVNVDAGCKKAVKELGNIDYEWLAPDVKDDAKQIECINNAVAGGANAILLAANGPDAVTSALKEAQSAGVKIIYVDSAADYPAIQTLATDNEAAGKTAGEEMMKGLTAAGIKEGKIGIVNVNAATASCVAREKGFRSAFEGTSFELLGTQYGEGDAAKSKDIAANYITSSCVGLFGANEGSTVGIGIAIEEAGEKIIGVGFDKSDTILELIKGGHLLCTMAQNPDVMGYEGMKTAAKALAGEKIGETNIDTGVSVITKD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70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f8338806ab90935b4e2e53a2d641ecfcab760b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ATRPIRHEALSGFALMPELGRVDIETLKLHVYPEPQLQAKWRADLGEKDRPRVGLFISNKSAQRRWSWDKWRQLALKLNAQAELLIFHDPAEQPSEQQLAGLTARCLSTPSTDDLMAAMSQLDLVISADSAPVHIGSALQIPVVALFESRPEKYLRWYPLGVRHVVVHAGPQVEDIHVDAVESAARSLLTT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46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51f5a2857984d239930de3f4099f4debb6d726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LKAAIEALIFASNGITLERLIKILEKDPEEIKRALEELKKEYEDEAHGVVLREVNGRYRFFTKPEYAGFVSKLSGRKYKNLTDTQMEVVALLLISGPIPKSEIDAFRGKDSSAVLSSLQRMGIVRKKRKGKSYLYQLSPSFVESTMLDEILKEVSQKLSSDGGE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43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6847b851a8fa872021e549bd53ebb7336ecdc9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ESRVKCVIFDCEGTLVDSERLCCEALVQVFGELGVALSYQQVAEHFSGGKIADILHAACQLAKITADIDLLEQRYRSIVAATFRRKLSPMGGARALLNYLKRNQIEFCVASNAPREKIAMTLTLAGLEHYFEGRIFSAFDANSWKPEPDLIRYCAMNMGFTLDECIYVDDTPKGVEAGLNAEVLTFQLSPLNPQHRSHSQQVIVLSNLLQLAEYLSGSVMRQS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45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8c2851563d13311a8c54fb6ff53ea1ff3e670d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LKIGVIADDFTGATDIASFLVENGMPTVQINDVPTGTQPEGCDAVVISLKTRSCPAQEAIKQSLAALVWLKKQGCQQVYFKYCSTFDSTAEGNIGPVTDALMVALDTSFTVISPALPVNGRTVYQGYLFVMNHLLAESGMRHHPINPMTDSYLPRLMEAQAQGRCGVIPAQTLDEGVAATRAALSRLQQEGYRYAVLDALNERHLEIQGEVLRDAPLVTGGSGLAMGLARQWAKHGVSQARSAGYPLSGRAVVLSGSCSQMTNQQVAFYRQHAPTRDVDVARCLSSETREAYAEALAQWVLSQDSELAPMISATASTQALAAIQQQYGATEASHAVEALFSLLAARLAEGGITRFIVAGGETSGVVTQSLGITGFHIGPCISPGVPWVNALHAPVSLALKSGNFGDESFFIRAQREFQ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06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20eb9daee08356a9bf601453932815fcf1f261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GFAMLGINKLGWIEKERPVAGSYDAIVRPLAVSPCTSDIHTVFEGALGDRKNMILGHEAVGEVVEVGSEVKDFKPGDRVIVPCTTPDWRSLEVQAGFQQHSNGMLAGWKFSNFKDGVFGEYFHVNDADMNLAILPKDMPLENAVMITDMMTSGFHGAELADIQMGSSVVVIGIGAVGLMGIAGAKLRGAGRIIGVGSRPICVEAAKFYGATDILNYKNGHIVDQVMKLTNGEGVDRVIMAGGGSETLSQAVSMVKPGGIISNINYHGSGDALLIPRVEWGCGMAHKTIKGGLCPGGRLMKGFAMLGINKLGWIEKERPVAGSYDAIVRPLAVSPCTSDIHTVFEGALGDRKNMILGHEAVGEVVEVGSEVKDFKPGDRVIVPCTTPDWRSLEVQAGFQQHSNGMLAGWKFSNFKDGVFGEYFHVNDADMNLAILPKDMPLENAVMITDMMTSGFHGAELADIQMGSSVVVIGIGAVGLMGIAGAKLRGAGRIIGVGSRPICVEAAKFYGATDILNYKNGHIVDQVMKLTNGEGVDRVIMAGGGSETLSQAVSMVKPGGIISNINYHGSGDALLIPRVEWGCGMAHKTIKGGLCPGGRLRAEMLRDMVVYNRVDLSKLVTHVYHGFDHIEEALLLMKDKPKDLIKAVVI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24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b9a8e210472aab90415015440e773ad7d7801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SIDKKELEKFEKISHNWWNKDGEFGILHRINPIRLEYIIEKITTHYNRHLSKLTYREELVGNMQHSTAAYALVREDASSRLTHKLPLEAEFEKMSNDISKLEILDVGCGGGLIATPLAAQGFNVTAIDALQSNIETATAYAKENGVKINYLQSTIEELDSDKLYDVVICLEVIEHVENVQQFILNLVKHIKPNGMAIISTINRTKKAYILGIIVAEYILGWVPKNTHDYSKFLKPLEIYEMLTDTKIEIKELKGLVYDPAKNEWKLSDDIDVNYFMCLGRKSMCYP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7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5f389bb48f1696d5562a5b4f0ad70bd5859529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MRLANGIVLDKDTTFGELKFSALRREVRIQNEDGSVSDEIKERTYDLKSKGQGRMIQVSIPASVPLKEFDYNARVELINPIADTVATATYQGADVDWYIKADDIVLTKDSSSFKAQPQAKKEPTQD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17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7bf14e6cadb80d6a866d98045370e56e5cd8c4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VLLIQPRQGEAVAAAERRDFLQATGLKPQELTSRMLDTTTSRIGSLEGFDGVIVGGSPLNATNFEYSDWQRHVHRELSLLINHPLPTIFVCYGNTFLTFFSGGQIGRTHPEDSGATTVLLTDAGKRDVLTQDLPDSFTSFTGHTENSVAPAPGHVVLATGPTCPIQMLRANKNTWSVQFHADMDAVGMKNRMDFYSNYGYFSPEDYDRIIAELPSVDSIYANRVLRNFVEVCEGIRVADGAEHQLPEL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77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19bf69a352939596c88d1ecd5dab872c183e02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FSGFTKGTDIADLDAVAQTLKKPADDANKAVNDSIAALKDKPDNPALLADLQHSINKWSVIYNINSTIVRSMKDLMQGILQKF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4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d68f56d9624f696390dce175d0c1031a316d4f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SCSTHPLREEQEKLNVWVALLNLENMYGSQESLTKVFERAVQYNEPLKVFLHLADIYTKSEKYKEAGELYNRMLKRFRQEKAVWIKYGAFVLGRSQAGASHRVLQRALECLPAKEHVDVIVKFAQLEFQLGDVERAKAIFENTLSTYPKRTDVWSVYIDMTIKHGSQTAVRDIFERVIHLSLAPKRMKFFFKRYLDYEKQHGTEKDVQAVKAKALEYVEAKSSALE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93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32eb62cd591a70894e1cd131b9b3561b9679b2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QLNNGDMEYGDGGWYLWNNPDGPAVAESQIAVQGLGVDGSQGAKVVVKELPNPWWGLQLQPPKFLADSGFYKLSFKAKGNMPINSVVQGGPPDYRQKESASFDLTDKWQTYEMIFLADQKGYGLNNITFQIGLKKGWIQLDDVEVEKMDEMSDPSWYNNADARIDSLRKVDFTVKANPGEKVHVKLLRHSFPFGTALALYDTKDSTENWYRNAAKKYFWHGVSENQFKWPEYEPKKGKIKRDEMKEYTDFTAQNHWKLRGHALMWSHQGYGFDKHYSNKGRCEEMAEKLKARIYRDLKEYKGKITEYDVWNEPIHESWTFNKCGWGILDSAFIWAHKADPSAFLYINDYNVVAAGETDRYYGLIKGMLERKVPVMGIGVQCHFGLRPVVPSLIKERLDKLASLGLPIKVTEFDVGDWQAGMNDTEEVQAEKFETFLRTAFSHPAVNGIVFWGFWDNRHWVKNGGMIASDGREKPAAKRVYDLWHKVWTTDLYATADENGEAKFRGFKGYYQVNAGDKKFQITV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00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5bbae4eab9648d1786afe92dae80f2f90cb230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LREDDDDVNIGEKVVDVESELQKYRINSIESTVVIRQLPTQGIAFKLWIPATTLVTLLDNYRRDPNISPLNRTFSSFQFDGSDSSSPINIVELGSGTGIVGIAAAATLGANVTVTDLPNVIENLKFNADANAQVVAKFGGKVHVASLRWGEIDDVESLGQNVDLILASDVVYHVHLYEPLLKTLRFLLLEGSSERVFLMAHLKRWKKESIFFKKARRFFDVDVIHCDDPQEGARIGVVVYRFAPKNQN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1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1c29218a936e6992e445f8ab181b08065790d7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KWVESIFLIFLLNFTESRTLHRNEYGIASILDSYQCTAEISLADLATIFFAQFVQEATYKEVSKMVKDALTAIEKPTGDEQSSGCLENQLPAFLEELCHEKEILEKYGHSDCCSQSEEGRHNCFLAHKKPTPASIPLFQVPEPVTSCEAYEEDRETFMNKFIYEIARRHPFLYAPTILLWAARYDKIIPSCCKAENAVECFQTKAATVTKELRESSLLNQHACAVMKNFGTRTFQAITVTKLSQKFTKVNFTEIQKLVLDVAHVHEHCCRGDVLDCLQDGEKIMSYICSQQDTLSNKITECCKLTTLERGQCIIHAENDEKPEGLSPNLNRFLGDRDFNQFSSGEKNIFLASFVHEYSRRHPQLAVSVILRVAKGYQELLEKCFQTENPLECQDKGEEELQKYIQESQALAKRSCGLFQKLGEYYLQNAFLVAYTKKAPQLTSSELMAITRKMAATAATCCQLSEDKLLACGEGAADIIIGHLCIRHEMTPVNPGVGQCCTSSYANRRPCFSSLVVDETYVPPAFSDDKFIFHKDLCQAQGVALQTMKQEFLINLVKQKPQITEEQLEAVIADFSGLLEKCCQGQEQEVCFAEEGQKLISKTRAALG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0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6f94bede5084cc7569ed7a65f92c16ff60bfd5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MKNTVTEASIYEAQGLKDEALEIYKNILKEDPNNQNAIDAVRRLSGFRSKHKDLNTQMLDFFINMKSDEEINEFKRWLIKI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4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5644b895b33b8177c335fa614a1c73a1cd54b0d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STLKSGSKEVENLKKPFMPPREVHVQVTHSMPPQKIEIFKSLDNWAEENILVHLKPVEKCWQPQDFLPDPASDGFDEQVRELRERAKEIPDDYFVVLVGDMITEEALPTYQTMLNTLDGVRDETGASPTSWAIWTRAWTAEENRHGDLLNKYLYLSGRVDMRQIEKTIQYLIGSGMDPRTENSPYLGFIYTSFQERADFISHGNTARQAKEHGDIKLAQICGTIAADEKRHETAYTKIVEKLFEIDPDGTVLAFADMMRKKISMPAHLMYDGRDDNLFDHFSAVAQRLGVYTAKDYADILEFLVGRWKVDKLTGLSAEGQKAQDYVCRLPPRIRRLEERAQGRAKEAPTMPFSWIFDRQV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47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862c4dfdf133c623bd26f1188e78f728ead5db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DKIHHHHHHMNDFKNQWLRKRTFAIPASRLTGRLTTLKSDVPAADSLFWKLWNGSLDTAVQVLQTDYFKGIAAGTLDPNAYGSLMVQDGYYCFRGRDDYATAATCAQDETLREFFKAKAKSYDEYNETYHQTWHLREASGLIPGTDIKDYADYEAYVAGSLASPYMCVVMLPCEYLWPWIANFLDGYTPTNSLYRFWIEWNGGTPNGAYQMGNMLEQYRDKIDEDKAVEIFNTAMNYELKVFTSSTILTTIENG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2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44811098ac81c5a7d289df201e53d7fe2d885c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PIELSYISDISVPKAASAPAYYDLRALNRLTSVKDQGTAGTCWAFASYSSLESYLKPGEDWDFSENNMKNLLSSAYQEGFDRDPNDGGNRIQAAAYLARWSGPVKESDDPYSTFSGVSPADLPIKKHVQDVIFIPDRADPLDNEAIKWAVQNYGAVYTTMHYNNTFYSPEYYSYYFNGTSEPNHAVAIVGWDDSYDRNNFSKVPPGNGAFIMKNSWGPEWGDKGYFYVSYYDSKAGNGSSVFTAEN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58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774389ae0d23bedc6b3dc67d25b9fa5d1a22a1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LVRTLSALECTKVLTANRVGRLACAKDGQPYVVPLYYAYSDAHLYAFSMPGKKIEWMRANPRVSVQVDEHGQGRGWKSVVVDGRYEELPDLIGHKLQRDHAWSVLSKHTDWWEPGALKPVTPPTADSAPHVFFRILIEQVSGREAS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17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909b6119cbde08ab1cd79edfe06c7ae1da29c4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RGSALSDTERAQLDVMKLLNVSLHEMSRKISRSRHCIRVYLKDPVSYGTSKRAPRRKALSVRDERNVIRAASNSCKTARDIRNELQLSASKRTILNVIKRSGVIVRQKLRPAPLLSADHKLKRLEFAKNNMGT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12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036c6bf27a38c9aa27268a7a00806407fb8f0c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LRIPNIATYTGTIQGKGEVCIIGNKEGKTRGGELYAVLHSTNVNADMTLILLRNVGGNGWGEIKRNDIDKPLKYEDYYTSGLSWIWKIKNNSSETSNYSLDATVHDDKEDSDVLTKCP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9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be214a3c4bad8f8d2393a74ac37cb5b58ecd3b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IHRSTPITIARYGRSRNKTQDFEELSSIRSAEPSQSFSPNLGSPSPPETPNLSHCVSCIGKYLLLEPLEGDHVFRAVHLHSGEELVCKVFDISCYQESLAPCFCLSAHSNINQITEIILGETKAYVFFERSYGDMHSFVRTCKKLREEEAARLFYQIASAVAHCHDGGLVLRDLKLRKFIFKDEERTRVKLESLEDAYILRGDDDSLSDKHGCPAYVSPEILNTSGSYSGKAADVWSLGVMLYTMLVGRYPFHDIEPSSLFSKIRRGQFNIPETLSPKAKCLIRSILRREPSERLTSQEILDHPWFSTDFSVSNSAYGAKEVSDQLVPDVNMEENLDPFF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2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58f60750eae75d48af3ab28e4016b3660296dd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FKNILLPYDFENDFSAIPDYLEKVTDEDSVVVIYHVVTENDLAISVKYYNKHKEDIIREKEKKLTPFLRELEKRDIQYKIDVDFGHIKDTILEKITSGDINNGEFDLVIMSNHRVDLNIKHVLGDVTHKIAKRSSVPVLIV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5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9e32aa130130d799ca29ce08740ae9a417b988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TTPSHLSDRYELGEILGFGGMSEVHLARDLRDHRDVAVKVLRADLARDPSFYLRFRREAQNAAALNHPAIVAVYDTGEAETPAGPLPYIVMEYVDGVTLRDIVHTEGPMTPKRAIEVIADACQALNFSHQNGIIHRDVKPANIMISATNAVKVMDFGIARAIADSGNSVTQTAAVIGTAQYLSPEQARGDSVDARSDVYSLGCVLYEVLTGEPPFTGDSPDSVAYQHVREDPIPPSARHEGLSADLDAVVLKALAKNPENRYQTAAEMRADLVRVHNGEPPEAPKVLTDAERTSLLSSAAGNLSGP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42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37224caccfdf8c243cd4f27f1d5f34242e84e4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DNNESASVEAVRNAKAEQLMSIANLNNANADAKKAVSAAEVALKEAEAAYKKAQAEAEQAEADQQKLLLEKAQATLEMEIEALKLQAEANLNFAKAQLEQAKADLIAALDRVDQAEKTRIKDLLSKVEDLLDDINADRSSLVIAKNDLAKLNAGLVTAEEVRKQTIAAQEEIKATAQALITEYEKYSQEDKANAETAAKEANSKKIALEKIREEKNTALSIANDDYSTASRNAFYCHFVQALQAMGNDYYIVESVNSEGVSYTNDDATTGQVWKSGYQKYVANVDLIQEEVKSYSRGLAVAEKKLVDAKSELTKAKETDTYKNYAKAVTDAQKKYDEAQTGTEKEQALYELQAAEQTLKSYIQPYESGITSAEEEIENKTESLAKWNEYMDVVTGDDSKAYETLIKSLATAIDNQLDANIAYGKANHNYTVQSQLTSALENVANGLSDYVELIQAQKIVIARADEVIADASTIVTKEQAIANKEKEIAQLENSLSVNEPIYADYLAQIKALVES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53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2aec6b4643dc5c1778c6ca4262cc64af740f41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RRLPTVLLKLRMAQHLQAAVAFVEQGHVRVGPDVVTDPAFLVTRSMEDFVTWVDSSK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8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2bb1f4a9141bfd9997f020784be294dcdb06dc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TAALFVSKEFEEEAIALVEGANYKVTSIYKLPKSPNVKFYIQYDKLQQIKNDEEISTLIIFEQLKPRHFINIRRELKGKEVLDKILLLLEIFALHAGSKEAKMQIELARLKYELPIIKETYTKSKIGEQQGPLGAGTYGVESTIKFYKRRINKLMKELESIKIFKEKSIESNKRNNIPSIGIVGYTNSGKTSLFNSLTGLTQKVDTKLFTTMSPKRYAIPINNRKIMLVDTVPFIRGIPPQIVDAFFVTLSEAKYSDALILVIDSTFSENLLIETLQSSFEILREIGVSGKPILVTLNKIDKINGDLYKKLDLVEKLSKELYSPIFDVIPISALKRTNLELLRDKIYQLATQLS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31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e313f0686608e9f6644fd750bc1fc5841b9692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HPYPPPRDKKGSRIGFTTGANAAAAAKAAALALLGEAPEVVDIWLPAGWRQPFRVFRLERKGDGVLVGMIKDAGDDPDVTHGAEIQAFVRFASEDRLEGGEGVGVVTKPGLGVPVGEPAINPVPRRMIWEAVREVTERPLAVTIAIPGGEELAKKTLNPRLGILGGLSVLGTTGVVKPYSTSAFRMSVVQAVGVARANGLLEIAATTGGKSERFAQRLLPHLPEMAFIEMGDFVGDVLRAARKVGVEVVRVVGMIGKISKMADGKTMTHAAGGEVNLSLLLSLLKEAGASPKALKEAEGAATARRFLEIALEEGLELFFVNLVRLAQEKLQAYIGERPFVSVALTDFDEGRCLAAWPDREVYR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3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4f0da71e04a2cf6735419b4690f5f928c44355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7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RMGEIEGTYRVLQTAGMRLGAQTPVGVSTLEPGQTLLPRMQEKHLHLRVKLLDNTMEIFDIEPKCDGQVLLTQVWKRLNLVECDYFGMEFQNTQSYWIWLEPMKPIIRQIRRPKNVVLRLAVKFFPPDPGQLQEEYTRYLFALQLKRDLLEERLTCADTTAALLTSHLLQSEIGDYDETLDREHLKVNEYLPGQQHCLEKILEFHQKHVGQTPAESDFQVLEIARKLEMYGIRFHMASDREGTKIQLAVSHMGVLVFQGTTKINTFNWSKVRKLSFKRKRFLIKLHPEVHGPYQDTLEFLLGSRDECKNFWKICVEYHTFFRLLDQPKPKAKAVFFSRGSSFRYSGRTQKQLVDYFKDSGMKRIPYERRHSKTHTSVRALTADLPKQSISFPEGLRTPASPSSANAFYSLSPSTLVPSGLPEFKDSSSSLTDPQVSYVKSPAAERRSGAVAGGPDTPSAQPLGPPALQPGPGLSTKSPQPSPSSRKSPLSLSPAFQVPLGPAEQGSSPLLSPVLSDAGGAGMDCEEPRHKRVPADEAYFIVKEILATERTYLKDLEVITVWFRSAVVKEDAMPATLMTLLFSNIDPIYEFHRGFLREVEQRLALWEGPSKAHTKGSHQRIGDILLRNMRQLKEFTSYFQRHDEVLTELEKATKRCKKLEAVYKEFELQKVCYLPLNTFLLKPIQRLLHYRLLLRRLCGHYSPGHHDYADCHDALKAITEVTTTLQHILIRLENLQKLTELQRDLVGIENLIAPGREFIREGCLHKLTKKGLQQRMFFLFSDMLLYTSKGVAGTSHFRIRGLLPLQGMLVEESDNEWSVPHCFTIYAAQKTIVVAASTRLEKEKWMLDLNSAIQAAKSGGDTAPALPGRTVCTRPPRSPNEVSLEQESEDDARGVRSSLEGHGQHRANTTMHVCWYRNTSVSRADHSAAVENQLSGYLLRKFKNSHGWQKLWVVFTNFCLFFYKTHQDDYPLASLPLLGYSVSIPREADGIHKDYVFKLQFKSHVYFFRAESKYTFERWMEVIQGASSSAGRAPSIVQDGPQPSSGLEGMVRGKE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19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1d18c308ee843aeffa6afdb032949f926f43d2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HHHHHSSGVDLGTENLYFQSNAMDYFNYQEDGQLWAEQVPLADLANQYGTPLYVYSRATLERHWHAFDKSVGDYPHLICYAVKANSNLGVLNTLARLGSGFDIVSVGELERVLAAGGDPSKVVFSGVGKTEAEMKRALQLKIKCFNVESEPELQRLNKVAGELGVKAPISLRINPDVDAKTHPYISTGLRDNKFGITFDRAAQVYRLAHSLPNLDVHGIDCHIGSQLTALAPFIDATDRLLALIDSLKAEGIHIRHLDVGGGLGVVYRDELPPQPSEYAKALLDRLERHRDLELIFEPGRAIAANAGVLVTKVEFLKHTEHKNFAIIDAAMNDLIRPALYQAWQDIIPLRPRQGEAQTYDLVGPVCETSDFLGKDRDLVLQEGDLLAVRSSGAYGFTMSSNYNTRPRVAEVMVDGNKTYLVRQREELSSLWALESVLP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2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431c2e131608072d52cd848c31e7baf171473f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KAADEPAYLTVGTDVSAKYRGAFCEAKIKTVKRLVKVKVLLKQDNTTQLVQDDQVKGPLRVGAIVETRTSDGSFQEAIISKLTDASWYTVVFDDGDERTLRRTSLCLKGERHFAESETLDQLPLTNPEHFGTPVIAKKTNRGRRSSLPVTEDEKEEESSEEEDEDKRRLNDELLGKVVSVVSATERTEWYPALVISPSCNDDITVKKDQCLVRSFIDSKFYSIARKDIKEVDILNLPESELSTKPGLQKASIFLKTRVVPDNWKMDISEILESSSSDDEDGPAEENDEEKEKEAKKTEEEVPEEELDPEERDNFLQQLYKFMEDRGTPINKPPVLGYKDLNLFKLFRLVYHQGGCDNIDSGAVWKQIYMDLGIPILNSAASYNVKTAYRKYLYGFEEYCRSANIQFRTVHHHEPKVKEEKKDLEESMEEALKLDQEMPLTEVKSEPEENIDSNSESEREEIELKSPRGRRRIARDVNSIKKEIEEEKTEDKLKDNDTENKDVDDDYETAEKKENELLLGRKNTPKQKEKKIKKQEDSDKDSDEEEEKSQEREETESKCDSEGEEDEEDMEPCLTGTKVKVKYGRGKTQKIYEASIKSTEIDDGEVLYLVHYYGWNVRYDEWVKADRIIWPLDKGGPKKKQKKKAKNKEDSEVDEKRDEERQKSKRGRPPLKSTLSSNMPYGLSKTANSEGKSDSCSSDSETEDALEKNLINEELSLKDELEKNENLNDDKLDEENPKISAHILKENDRTQMQPLETLKLEVGENEQIVQIFGNKMEKTEEVKKEAEKSPKGKGRRSKTKDLSLEIIKISSFGQNEAGSEPHIEAHSLELSSLDNKNFSSATEDEIDQCVKEKKLKRKILGQSSPEKKIRIENGMEMTNTVSQERTSDCIGSEGMKNLNFEQHFERENEGMPSLIAESNQCIQQLTSERFDSPAEETVNIPLKEDEDAMPLIGPETLVCHEVDLDDLDEKDKTSIEDVAVESSESNSLVSIPPALPPVVQHNFSVASPLTLSQDESRSVKSESDITIEVDSIAEESQEGLCERESANGFETNVASGTCSIIVQERESREKGQKRPSDGNSGLMAKKQKRTPKRTSAAAKNEKNGTGQSSDSEDLPVLDNSSKCTPVKHLNVSKPQKLARSPARISPHIKDGEKDKHREKHPNSSPRTYKWSFQLNELDNMNSTERISFLQEKLQEIRKYYMSLKSEVATIDRRRKRLKKKDREVSHAGASMSSASSDTGMSPSSSSPPQNVLAVEC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28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4a4f22e915dcfecc1fce1f422d44f2a0f398cb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TVVSGQKQDRQGGERRRSQLDRDQCAYCKEKGHWAKDCPKKPRGPRGPRPQTSL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17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77d9f0bcd8bb55fd98d50ac7d5f00aabc24abd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ESKQIQALRYYSAQGYSVINKYLRGDDYPETQAKETLLSRDYLSTNEPSDEEFKNAMSVYINDIAEGLSSLPETDHRVVYRGLKLDKPALSDVLKEYTTIGNIIIDKAFMSTSPDKAWINDTILNIYLEKGHKGRILGDVAHFKGEAEMLFPPNTKLKIESIVNCGSQDFASQLSKLRLSDDATADTNRIKRIINMRVL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6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1d65ffe475ce2b234e7649d6cf1968f0c6f0d4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QALQTFNFEELPVRTLEVDGEPYFIGKDVADILGYANGRDALSKHVDEDDKKVLTSRNTTLENLPNRGLTAVNESGLYSLIFSSKLESAKRFKRWVTSDVLPAIRKYGIYATDNVIEQTLKDPDYIITVLTEYKKEKEQNLLLQQEIGELKPKADYVDEILKSTGTLATTQIAADYGISAQKLNKLLHEARLQRKVNKQWVLYSEHMGKSYTDSDTITIVRSDGREDTVLQTRWTQKGRLKIHEIMTEFGYEANLGG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42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e9f921d3257d227daeb630b82e41dae48623f5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MFNKQIFTILILSLSLALAGSGCISEGAEDNVAQEITVDEFSNIRENPVTPWNPEPSAPVIDPTAYIDPQASVIGEVTIGANVMVSPMASIRSDEGMPIFVGDRSNVQDGVVLHALETINEEGEPIEDNIVEVDGKEYAVYIGNNVSLAHQSQVHGPAAVGDDTFIGMQAFVFKSKVGNNCVLEPRSAAIGVTIPDGRYIPAGMVVTSQAEADKLPEVTDDYAYSHTNEAVVYVNVHLAEGYKET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7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6af431ca43915de2a8c07019b9ad2fcb664ef3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SAPLTEHNLFSALREYASRLEVQYMIEEEVKKFQEKVLPRVLSEAFATASYAAAAESTASGDAAGAASRTVSSSPPSNTAAPSHATATPNSDWVRTFLKAHVDDVLSRQLSPMIVREVQRQLRSVNGSALAPSSSSGSQPCGESSVPAAAARARAGLPPLPPSPRPSRSPPCETTPVLAGRSTPEYRMDGNSDLTMLASAADDEGLRQRKQILNAIADIEHQLQDAQRELDEVVHQQRLSRRRFEYLCETLQGMGLSPAAENTPSSLCVALEQALDDRKADVVRARLAAILQGLLPPPTEPHSGKGAEIRNEAALTCGSSPSLAPQDGRLLSASLASTKSYAVQSSGHDTPPQLLDRSSSCLRGDAQSPPLVTTGAVEAPPAQPPYSSGMPSVNSTPASARTLTYARHGDASAAAAGAVRPAAAALSRAHRSITTRGTASSAAAAKAASLPPPPSALVTTNETAPPPLPVLRQPSRARPDADAVVSRPAPLPQACVDQSMRERAVRDTHAPTSMRMADSSATAATTTAPPASCTGPSNACFRSSLYHSVPSPSITSVASSREAAAAGEAPRAVVLGIDAVDIPPGVLPGSLGRQGAVRVESVTPQQLAERAGVCCGDVLLSVANRPIGSCEQMQAALAAVRATQPSVALEVYRHTIQEIICVTLQ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41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18a694bc11a67bed90706ddafa6968770cd0aa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AIQAAWPSGTECIAKYNFHGTAEQDLPFCKGDVLTIVAVTKDPNWYKAKNKVGREGIIPANYVQKREGVKAGTKLSLMPW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83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ef796212d8d8e97dfae36c12c991010dc78755c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IEVVCNDRLGKKVRVKCNTDDTIGDLKKLIAAQTGTRWNKIVLKKWYTIFKDHVSLGDYEIHDGMNLELYY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96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968dcd6f28cbae6a17e0ce3a411a00dff878b4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ALLYTPSLPRFFGARLLGKRFPRKLLPLRLAEVPLPEREGFLRVRVRLSGVCGSDLALLYGKSPPSLSPFFSFPAVLGHEILGEHEGALVAVNPLLACADRGLPPCPRCQEGEEGLCQNVAEGPLAPGMLGYNRDLPGGWGEWVLARPLRLYPIPPGVPEERAVFAEPLSVVLRGLNKLKPWPEKVLVLGMGTIGLLAVRLLRALGYAGRLLAVAKYPHQAERAKAFGADGVYGSAKEALLARARRYRYLLFEGHRGGYEAVVEASGSGRGFREALALAREGGKVLLLGAPGLEVVDLSPFWFKEVALWGSYTYTREEFREAVGLLPELEGLESLVGGVYPLEAWPEALVAKGKALFRPK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07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62791cc6fc8dc97d491a370af87143c7303d41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ADGPPRFFTKPEEYVGVNNHRRTLFLDMDETLVHCYFEKPTFFIDTNEDFFQFTLEDDPSVTYYAFRRPGLNEFLYQCAEHYDMRIFTAGEDLYARTLLRWLLPDNLIDESRWYTRDACVGDGYGRLIKNLSMLDGFQFEERATLILDDSAPDNVYPHQNALAIPRFAPQTGHTDEENYGRMQADRGLEMFGRMLCGEHFTRCDDVRVPIARFYALIRTYTRSSTAKSE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2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2e9c2aba99c23f0cb6f57e226211bac1a6fd12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MLYLIFYDITDDNLRNRVAEFLKKKGLDRIQYSVFMGDLNSSRLKDVEAGLKIIGNRKKLQEDERFFILIVPITENQFRERIVIGYSGSEREEKSNVV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22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439551c933d177d19053f4e80b649fd0c53088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LPTAQEVQGLMARYIELVDVGDIEAIVQMFADDATVENPFGQPPIHGREQIAAFFRQGLGGGKVRACLTGPVRASHNGCGAMPFRVEMVWNGQPCALDVIDVMRFDEHGRIQTMQAFWSEVNLSVREP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0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cb2c1fd1cd28e8c95e2c427a281c5ec482dfd2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SDRLAGAGSGGAVVTVAFTNARDCFLHLPRRLVAQLHLLQNQAIEVASDHQPTYLSWVEGRHFNDQSENVAEINRQVGQKLGLSSGDQVFLRPCSHVVSCQQVEVEPLSADDWEILELHAISLEQHLLDQIRIVFPKAVVPIWVDQQTYIFIQIVTLMPAAPYGRLETNTKLLIQPK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28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49abe61c035e9b79815e2878d5bd59e5b47d91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ASTLTRLPIDVQLYILSFLSPHDLCQLGSTNHYWNETVRDPILWRYFLLRDLPSWSSVDWKSLPDLEILKKPISEVTDGAFFDYMAVYRMCCPYLIIQNEPRFAMFGPGLEELNTSLVLSLMSSEELCPTAGLPQRQIDGIGSGVNFQLNNQHKFNILILYSTTRKERDRAREEHTSAVNKMFSRHNEGDDQQGSRYSVIPQIQKVCEVVDGFIYVANAEAHKRHEWQDEFSHIMAMTDPAFGSSGRPLLVLSCISQGDVKRMPCFYLAHELHLNLLNHPWLVQDTEAETLTGFLNGIEWILEEVESKRA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08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704ae7633bfe88673c8eb94f43d5992c9f5c66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SSSQYRRYQDPHHPSIPTPTTLFSQPSLEILGGGVAEELPELALCCDGTVVEGRSNCRCKARAVLPGGMRVRLSKTLAGILRHHPGRYGVRLTREGWARVSEVVEGLRKAGWSWVEEWHIVGVALHDPKGRYELRNGEIRARYGHSIPVNVEPLPGEPPPILYHGTTEEALPLIMERGIMRGRRLKVHLTSSLEDAVSTGRRHGNLVAVLLVDVECLRRRGLKVERMSKTVYTVDWVPPECIAEVRRESLGRS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4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1477ff6cb6665d6f289064da03c34afac44fc9e</w:t>
            </w:r>
          </w:p>
        </w:tc>
        <w:tc>
          <w:tcPr>
            <w:tcW w:w="630" w:type="dxa"/>
            <w:noWrap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GFTCCVPGCYNNSHRDKALHFYTFPKDAELRRLWLKNVSRAGVSGCFSTFQPTTGHRLCSVHFQGGRKTYTVRVPTIFPLRGVNERKVARRPAGAAAARRRQQQQQQQQQQQQQQQQQQQQQQQQQQQQSSPSASTAQTAQLQPNLVSASAAVLLTLQATVDSSQAPGSVQPAPITPTGEDVKPIDLTVQVEFAAAEGAAAAAAASELQAATAGLEAAECPMGPQLVVVGEEGFPDTGSDHSYSLSSGTTEEELLRKLNEQRDILALMEVKMKEMKGSIRHLRLTEAKLREELREKDRLLAMAVIRKKHG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565FCD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1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9eadc2c551aedec704f1a6002c5be3a4c348ee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IVPANHFGPIPGVPVGTMWRFRVQVSESGVHRPHVAGIHGRSNDGAYSLVLAGGYEDDVDNGNYFTYTGSGGRDLSGNKRTAGQSSDQKLTNNNRALALNCHSPINEKGAEAEDWRQGKPVRVVRNMKGGKHSKYAPAEGNRYDGIYKVVKYWPERGKSGFLVWRYLLRRDDTEPEPWTREGKDRTRQLGLTMQYPEGYLEALANKEKSRK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27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f309f887de14f6695af0fa826c74f213ec857a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QIAAVDPAGMSVIRDRNQLFRVNSAGEVENTYTLKVINKTQQVQEYNLDVKGLNDVSWYGKQTIQVEPGEVLNLPMSLGADPDKLNSAITTIQFILTDKSNEFTIEVESRFIK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61005cb9a1947de1321502d1c3d3a5cb704917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VMARPPNNLTPEPVSPVLLTPDGSRTAHNARYGEAYGSRHGAQTQAHHVFLEGSGSDSDPAPRVLEIGFGLGVNFRATLANTAGRGVALDYLAYEFDPAPANLLREVAEGGEGAGHPLWPQVLGMWGQAEALDEAANGARLRVKFCDVTRAELPQYWATALYLDGFSPTRNPEVWTPDFVARLAGALAPGGVLTTYSAAGHVRRSLAAAGLDVERRPGAPGKRECLRAVKP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00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353f55f8c3fe92fbec7a18eb2be7e799d0a48b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EKPAGSLQEQALKRKERLKALRDRQLQGHAPADGEPERKRALEDTETEDRHRELKLRNYTPEDVELKERQVPKAKPASVDDKVKDQLEAANPEPVIEEVDLANLAPRKPDWDLKRDVAKKLEKLERRTQKAIAELIRERLKGSEEELAGAVGAVGVEEGDS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21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9a95fc756237a8479a3b8e3b4c995ac0d00627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HADTATRQHWMSVLAHSQPAELAARLNALNITADYEVIRAAETGLVQIQARMGGTGERFFAGDATLTRAAVRLTDGTLGYSWVQGRDKQHAERCALIDALMQQSRHFQNLSETLIAPLDADRMARIAARQAEVNASRVDFFTMVRGDN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21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dde96f1b47b04b3cefc9fe5213fc52f494cf0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KHFISKKEAKRIWEQMSRYGIDITGESLEVAAQKSASAYYIGGKPMVFQAGDLIPSVYLLNYRNPSRNIVTVDEGAEPHILNGSDLFAPGIVSMDDSIRKGDMIFVKSSKGYFIAVGMAEMDAGEVMATKRGKAARIIHFPGDELIRAF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7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297f7c4618d79919edd59c443b287a39df5932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TRLQKLRIRAPGCGTAEVTTSNAPSEEVTAVTTEVQGETEEKKKVLTTFTVLADMVQNVAGDKLVVESITRIGAEIHGYEPTPSDIVKAQDADLILYNGMNLERWFEQFLGNVKDVPSVVLTEGIEPIPIADGPYTDKPNPHAWMSPRNALVYVENIRQAFVELDPDNAKYYNANAAVYSEQLKAIDRQLGADLEQVPANQRFLVSCEGAFSYLARDYGMEEIYMWPINAEQQFTPKQVQTVIEEVKTNNVPTIFCESTVSDKGQKQVAQATGARFGGNLYVDSLSTEEGPVPTFLDLLEYDARVITNGLLAGTNAQ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0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be4ce2de39510ec9fcd890cec0abff4307d21b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RLLKEKEGIRLEFKEARTALPGNLFETICSMLNHDGGDIVLGVSDDGTVAGVEHAKMETMVSNLVNLSNNPQKLDPPFILFPQTYEIDGKWLIHIQVPSSSQVHKTSGIVFNRSNDGDFRVTQPQQIAEIYNRKRMHYTEGIIYPGLRFEDFKVDLFPKVRNLIRSNNPNHPWLALTDQQMLEKAGLWKRDINSTQEGYTLAAALLLGKDEVIQQLLPFFKIDALVRIEDIYRYDDREYIQTNLIEAYEQLMTFVGKHLPDKFYMEGDQRVSLRNKIFREIAANLIVHREYMNAYPCTFIIYSDRVETENANNPHGEGPIDPEHFAPFPKNPTIIKFFMQLGRVDELGSGILNVNRFIKEYANGGSSQFIEGNVFKMIIPVAGEKIEGAIEGAIEGAIEGAIEGATKKVKDKLAILLKAIAENEGKKVPDYVVITKIPRSSIERYIKQLREANLIDFRDKATLIGGYYLTSKMKQKLKEK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6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28739fb91f18cadcd8bec6cc207aee8589534d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TSTKKLHKEPATLIKAIDGDTVKLMYKGQPMTFRLLLVDTPETKHPKKGVEKYGPEASAFTKKMVENAKKIEVEFDKGQRTDKYGRGLAYIYADGKMVNEALVRQGLAKVAYVYKPNNTHEQHLRKSEAQAKKEKLNIWSENDADSG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10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318c0cb4c61ce5efb37feff0290be330ef3364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IILKLGGSVITRKDSEEPAIDRDNLERIASEIGNASPSSLMIVHGAGSFGHPFAGEYRIGSEIENEEDLRRRRFGFALTQNWVKKLNSHVCDALLAEGIPAVSMQPSAFIRAHAGRISHADISLIRSYLEEGMVPVVYGDVVLDSDRRLKFSVISGDQLINHFSLRLMPERVILGTDVDGVYTRNPKKHPDARLLDVIGSLDDLESLDGTLNTDVTGGMVGKIRELLLLAEKGVESEIINAAVPGNIERALLGEEVRGTRITGK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4a5a78eb14bcec944f1ae3214f77673bef9fce0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NVKLLLPYILKWEGGFVHDPADAGGATNKGVTIATWKRVGYDKDGDGDIDVEDLKLLTDDDVLNRVLKPFYWDRWKADLIESQKVANILVDWVWGSGKYGIVIPQRILGVQADGIVGNKTLQAVNSADPDELFESIFDARREFLEDITARSIKKYEDSIGRKATERELLRHTNKRFLRGWLNRLEDIR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16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de928bb9e51c1097faf7ef91ec1d14b62008e2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RVNDASCGPSGCYTYQVSRHSTEMLHNLNQQRKNGGRFCDVLLRVGDESFPAHRAVLAACSEYFESVFSAQLGDGGAADGGPADVGGATAAPGGGAGGSRELEMHTISSKVFGDILDFAYTSRIVVRLESFPELMTAAKFLLMRSVIEICQEVIKQSNVQILVPPARADIMLFRPPGTSDLGFPLDMTNGAALAANSNGIAGSMQPEEEAARAAGAAIAGQASLPVLPGVDRLPMVAGPLSPQLLTSPFPSVASSAPPLTGKRGRGRPRKANLLDSMFGSPGGLREAGILPCGLCGKVFTDANRLRQHEAQHGVTSLQLGYIDLPPPRLGENGLPISEDPDGPRKRSRTRKQVACEICGKIFRDVYHLNRHKLSHSGEKPYSCPVCGLRFKRKDRMSYHVRSHDGSVGKPYICQSCGKGFSRPDHLNGHIKQVHTSERPHKCQVWVGSSSGLPPLEPLPSDLPSWDFAQPALWRSSHSVPDTAFSLSLKKSFPALENLGPAHSSNTLFCPAPPGYLRQGWTTPEGSRAFTQWPV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4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8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48517b56a07e59450dfe3d7cefbe6e1f6c4dd8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EARDKQVLRSLRLELGAEVLVEGLVLQYLYQEGILTENHIQEINAQTTGLRKTMLLLDILPSRGPKAFDTFLDSLQEFPWVREKLKKAREEAMTDLPAGDRLTGIPSHILNSSPSDRQINQLAQRLGPEWEPMVLSLGLSQTDIYRCKANHPHNVQSQVVEAFIRWRQRFGKQATFQSLHNGLRAVEVDPSLLLHML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7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ef3e7e846af6e3858af12b02c9b211ba4c6743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RNDATNAAGAVGAAMRDHILLPAQEMAKLGKSAQPVLTHAEGIYVHTEDGRRLIDGPAGMWCAQVGYGRREIVDAMAHQAMVLPYASPWYMATSPAARLAEKIATLTPGDLNRIFFTTGGSTAVDSALRFSEFYNNVLGRPQKKRIIVRYDGYHGSTALTAACTGRTGNWPNFDIAQDRISFLSSPNPRHAGNRSQEAFLDDLVQEFEDRIESLGPDTIAAFLAEPILASGGVIIPPAGYHARFKAICEKHDILYISDEVVTGFGRCGEWFASEKVFGVVPDIITFAKGVTSGYVPLGGLAISEAVLARISGENAKGSWFTNGYTYSNQPVACAAALANIELMEREGIVDQAREMADYFAAALASLRDLPGVAETRSVGLVGCVQCLLDPTRADGTAEDKAFTLKIDERCFELGLIVRPLGDLCVISPPLIISRAQIDEMVAIMRQAITEVSAAHGLTAKEPAAV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3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96950fe4b7a02715cfa16ef753a6cfac0798a4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RRARELAMRALFAHTVGGMGLEEAFQHALEEMGGEEEGYAEPLDQEGVAFARRLLSGYKAHQEEVDRVLEETVEGWDFRQMAKTDLAVLRLAVYEMLYEPTPFEPLIEVAVKIANRYGGEHSGSFVNGVLARVYRRVAAGELKTVAKE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5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aed7a546ed8518b46e08c8dcc0745a7f45dd8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LHLTQPQILFVRKTWNHARNQGALEPAISIFRNSFFKNPEIRQMIMFGTKNEGHERLKKHAQLFTVLMDDLIANLDSPSATVAGLREAGEKHVWPTRNQYGCPFHAHLLDQFATAMIERTLEWGEKKDRTETTQRGWTKIVLFVTEQLKEGFQDEQKRAR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6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bbba97f36f56c5dde8ac649b0f47351cf40490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RQVFDDKLLAVISGNSIGVLATIKHDGRPQLSNVQYHFDPRKLLIQVSIAEPRAKTRNLRRDPRASILVDADDGWSYAVAEGTAQLTPPAAAPDDDTVEALIALYRNIAGEHSDWDDYRQAMVTDRRVLLTLPISHVYGLPPGM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03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c52a3b10ae6734fc02c0e41772664478a65d4f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QDRNFDDIAEKFSRNIYGTTKGQLRQAILWQDLDRVLEEIGGRKLRVLDAGGGEGQTAIKMAERGHQVTLCDLSGEMIARARQAAEAKGVSKDMHFIQCPAQDVASHLESPVDLILFHAVLEWVADPVGVLETLWSVLRPGGALSLMFYNANGLLMHNMVAGNFDYVQAGMPKRKKRTLSPDYPRDPAQVYQWLEAIGWQITGKTGVRVFHDYLREKHQQRDCYETLVELETRYCRQEPYISLGRYIHVTAIKSPALAADARITYE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64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cb134f0a088c72ea00bbbba66f89ffd04fc81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KPALEPRGGFSFENCQRNASLERVLPGLKVPHARKTGTTIAGLVFQDGVILGADTRATNDSVVADKSCEKIHFIAPKIYCCGAGVAADAEMTTRMVASKMELHALSTGREPRVATVTRILRQTLFRYQGHVGASLIVGGVDLTGPQLYGVHPHGSYSRLPFTALGSGQDAALAVLEDRFQPNMTLEAAQGLLVEAVTAGILGDLGSGGNVDACVITKTGAKLLRTLSSPTEPVKRSGRYHFVPGTTAVLTQTVKPLTLELVEETVQAMEV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7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dfd85f5008772026fae01e47a34e8a16195e45b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EPLYTEQDLAVNGREGFPNYRIPALTVTPDGDLLASYDGRPTGIGAPGPNSILQRRSTDGGRTWGEQQVVSAGQTTAPIKGFSDPSYLVDRETGTIFNFHVYSQRQGFAGSRPGTDPADPNVLHANVATSTDGGLTWSHRTITADITPDPGWRSRFAASGEGIQLRYGPHAGRLIQQYTIINAAGAFQAVSVYSDDHGRTWRAGEAVGVGMDENKTVELSDGRVLLNSRDSARSGYRKVAVSTDGGHSYGPVTIDRDLPDPTNNASIIRAFPDAPAGSARAKVLLFSNAASQTSRSQGTIRMSCDDGQTWPVSKVFQPGSMSYSTLTALPDGTYGLLYEPGTGIRYANFNLAWLGGICAPFTIPDVALEPGQQVTVPVAVTNQSGIAVPKPSLQLDASPDWQVQGSVEPLMPGRQAKGQVTITVPAGTTPGRYRVGATLRTSAGNASTTFTVTVGLLDQARMSIADVDSEETAREDGRASNVIDGNPSTFWHTEWSRADAPGYPHRISLDLGGTHTISGLQYTRRQNSANEQVADYEIYTSLNGTTWDGPVASGRFTTSLAPQRAVFPARDARYIRLVALSEQTGHKYAAVAELEVEGQ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78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faa6c832e458239b0648c049dd432cf179268b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DPGAEPEASIDDLDAEALIRMALGPRNTMTSSNEQLVDALRASLKENEELRKESRRRADRRQEP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19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d9dab2e2bfc08442305c09c07958df67cfd07d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SVIDKLVFDFGGKTLVSLAPDNNTLCVANKNGLTKILKTNNPEEEPETLDSSKLVSSIKCYSNSHFLMTTMQGDALRYNIDSSQEELLARFALPLRDCCVIHSGKMAVFGGDDLELILLELDDETHKKHAIKIDEQVSQISYNSQMNILAVSMINGKVQIFSLTSTIPNKVHELNDYIVANSYDDTHRDKILSNMMDDIDKDNDNDLSETADPDENNVADPEFCAANRICTRVAWHPKGLHFALPCADDTVKIFSIKGYSLQKTLSTNLSSTKAHFIDLQFDPLRGTYIAAVDLNNKLTVWNWETSEIHYTREFKRKITNIAWKIQADSKTLDLVLGTWSGSIAIVQNLAESVVSNIPD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c389cb9221af3f337d9b5d261fbb3af1f201ca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NPSSTSSPYPLPEEIRNLLADVETFVADILKGENLSKKAKEKRESLIKKIKDVKSIYLQEFQDKGDAEDGEEYDDPFAGPPDTISLASERYDKDDEAPSDGAQFPPIAAQDLPFVLKAGYLEKRRKDHSFLGFEWQKRWCALSKTVFYYYGSDKDKQQKGEFAIDGYSVRMNNTLRKDGKKDCCFEISAPDKRIYQFTAASPKDAEEWVQQLKFVLQDMESDIIPEDYDERGELYDDVDHPLPISNPLTSSQPIDDEIYEELPEEEEDSAPVKVEEQRKMSQDSVHHTSGDKSTDYANFYQGLWDCTGAFSDELSFKRGDVIYILSKEYNRYGWWVGEMKGAIGLVPKAYIMEMYD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6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ce06186b4b61bf166c150ce6636168f260c195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QRTPKIQVYSRHPAENGKSNFLNCYVSGFHPSDIEVDLLKNGERIEKVEHSDLSFSKDGSFYLLYYTEFTPTEKDEYACRVNHVTLSQPKIVKWDRD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5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1357d9018fac83e5801d167fe0d3c05ff7aa3a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VVVQLTLAFREGTINVHDVETQFNQYKTEAASRYNLTISDVSVSDVPFPFSAQ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09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8eb3d0f321305e6702d410d5a95e6f4e36a336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YVLKFDSSRTPSREEIKELIAKHEGVDKELVIVDNNKQLTGKHEIEGYTKIYADKPSAMLYEPDYELIRNGLKQKEA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2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12bfcd4d71251bbf71bba079639d44efe73201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FAYKLLVDERGKRYLLKKNVEKFGTDLGIVDMKDIEEGVELKSHKGHTFYLVEPTMFDILKRMKRTVTTLLPKDIGFIIARAGIREGETVVEAGTGSGALTMYLSNAVGKTGKVITYDIRPEFAKVARKNLLRVGAIKKGQKIIGLDEEFDDEDEIEIEDGLFNVIQKIGDVREKIDEKDVDVIVLDLPDPWNVVENAKKALNKKRGRIVTYLPYIEQVKKTVEKLKEEGFWDIHTYEIIEREIEISEKGVRPSTRMIGHTGYITVARVPPEPLDREEEK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9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1ace4c58caa1c09309600388c69a6c464b35b4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LNQEHPDYTYALRAADGRHAKVNEQILQQSFILMPDELVEHWPVPSLGQLQPAHMDAVLALNPAVILLGTGERQQFPSTDVLAACLTRGIGLEAMTNAAAARTYNVLASEGRRVALAMIVGG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83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91052051ce9558ec03b913ad03b3e5e2f1b8c1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GSSHHHHHHHHSSGLVPRGSHMFYPDPFDVIIIGGGHAGTEAAMAAARMGQQTLLLTHNIDTLGQMSCNPAIGGIGKGHLVKEVDALGGLMAKAIDQAGIQFRILNASKGPAVRATRAQADRVLYRQAVRTALENQPNLMIFQQAVEDLIVENDRVVGAVTQMGLKFRAKAVVLTVGTFLDGKIHIGLDNYSGGRAGDPPSIPLSRRLRELPLRVGRLKTGTPPRIDARTIDFSVLAQQHGDNPMPVFSFMGNASQHPQQVPCYITHTNEKTHDVIRSNLDRSPMYAGVIEGVGPRYCPSIEDKVMRFADRNQHQIFLEPEGLTSNEIYPNGISTSLPFDVQMQIVRSMQGMENAKIVRPGYAIEYDFFDPRDLKPTLESKFIQGLFFAGQINGTTGYEEAAAQGLLAGLNAARLSADKEGWAPARSQAYLGVLVDDLCTLGTKEPYRMFTSRAEYRLMLREDNADLRLTEIGRELGLVDDERWARFNEKLENIERERQRLKSTWVTPSAEAAAEVNAHLTAPLSREASGEDLLRRPEMTYEKLTTLTPFAPALTDEQAAEQVEIQVKYEGYIARQQDEIEKQLRNENTLLPATLDYRQVSGLSNEVIAKLNDHKPASIGQASRISGVTPAAISILLVWLKKQGMLRRS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88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323ad96632055718ad563509973fbf53b1a127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GGTGENLYFQGGSGKSKQAPRASAKQTPSVSKKSGHATNKAITTSTASPSTSDLDEVASLFNTIKQAKAQKHGSAATLQPPSLQRGAGGASVKAHDIKRSSSGAGAPPPSSSSGAQAKPVRDGLYHAPEKSLQMSDNQFFSGTWLREDRAAATTATTSSAVPSTESPEASEELLRREGVNRIVSMEELSKILSHNTRAGTTPNCPFDCDC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69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d9bdcaef734b09c0d4cfe0b281e7734b808bad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EPAEIKIIREAYKKAFLFVNKGLNTDELGQKEEAKNYYKQGIGHLLRGISISSKESEHTGPGWESARQMQQKMKETLQNVRTRLEILEKGLATSLQNDLQEV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22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29d159b98f50bd888b52a7f529a590caf96907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EITFGYVAAGMQFPFNVAVVKGFQAAAKEVGVKTIILDGKTSVEKQGNAIDDLLAQKVDGIAVLPIDGLVAQGWVDRVTAHNIPFVSVATEIGDPQKRPIRDVYPKATALVSSDEIHTGINSGDIAAQLLPKGRVAKIAILEGAPGMPQNWQRTKGFKEGLEKSGIKYQIVASQPTDLTPEQGQSVCQNIITAHPDVDLIYNQADDLVIGCAKAVREASSHAKLVGWGGSRLGIAAIKTGDVDGTVCVQPEKMGQLAFKALYTQFTKPDTPKAQFIEVDTPGVTKANIASCVPQ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0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19d653071b03d7060c51aa26cf8d0f680ef0aa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ILSIIYDGGSRIPGARFAPTKYYQEAMLYDRKDSDIITINLGNQDLFSIDLESLSRTIAESKVQIALGGDHSVTYLLAKATVREGAYLIVLDAHLDYFKDFESVVKNWNFLSFLTDIFEKIIIIGERNFEFPSSFDNKIIILSMEEYWLNKSRVLKKLDSYIDESKDIYLSIDIDVLDPSVFDSVSYPIIGGFQMNDFLGIISKILCSDKVYFCDIVEYNPMVGSDNAHIFYQMIQFVKSKLR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8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8c2e79b590bc5a050594a352158799ec6de6a4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GTIVGTWIKTLRDLYGNDVVDESLKSVGWEPDRVITPLEDIDDDEVRRIFAKVSEKTGKNVNEIWREVGRQNIKTFSEWFPSYFAGRRLVNFLMMMDEVHLQLTKMIKGATPPRLIAKPVAKDAIEMEYVSKRKMYDYFLGLIEGSSKFFKEEISVEEVERGEKDGFSRLKVRIKFKNPVFEYKK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23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463d4023070a69d634f5a389a2593ee74d1c2e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IDYSKWKDIEVSDDEDDTHPNIDTPSLFRWRHQARLERMAEKKMEQEKIDKEKGTTSKKMEELEKKLAAADVTDKSDIQKQIDEVKAQEEAWRKKEAELEEKERLEPWNVDTIGHEAFSTSRINKITEKKPQAPKTDEEDTHAMSTFFETHESLLEKMAVLKNGAKSTELFLAEHPHMASEYTANWLTIEALNAAIDFNEEKMKTMAEQCIIIQYLLELSKSLNAVATNTTVQKQFFKKFEAAEPVYMKHYQDEVKAFEDRLRTRAQTKRDAAMEEAEAEEKAERMKSAPGGIDPQEVFEQLPEEMRKCFEAHDIEALKGVAQKMDEEVFKYHFDRCIASGLWVPGKADDDDDDEEAAPAEEEPTT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69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2846f506ff208043a5f7e2b2ee1f6ec9e7c9cc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QLRAELSHLLGEKLSRIECVNEKADTALWALYDSQGNPMPLMARSFSTPGKARQLAWKTTMLARSGTVRMPTIYGVMTHEEHPGPDVLLLERMRGVSVEAPARTPERWEQLKDQIVEALLAWHRQDSRGCVGAVDNTQENFWPSWYRQHVEVLWTTLNQFNNTGLTMQDKRILFRTRECLPALFEGFNDNCVLIHGNFCLRSMLKDSRSDQLLAMVGPGLMLWAPREYELFRLMDNSLAEDLLWSYLQRAPVAESFIWRRWLYVLWDEVAQLVNTGRFSRRNFDLASKSLLPWL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294f8b5920ecc4fe9623610ded687418753e8a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GAMGTTNGTDYGAYTYKELEREQYWPSENLKISITGAGGFIASHIARRLKHEGHYVIASDWKKNEHMTEDMFCDEFHLVDLRVMENCLKVTEGVDHVFNLAADMGGMGFIQSNHSVIMYNNTMISFNMIEAARINGIKRFFYASSACIYPEFKQLETTNVSLKESDAWPAEPQDAFGLEKLATEELCKHYNKDFGIECRIGRFHNIYGPFGTWKGGREKAPAAFCRKAQTSTDRFEMWGDGLQTRSFTFIDECVEGVLRLTKSDFREPVNIGSDEMVSMNEMAEMVLSFEEKKLPIHHIPGPEGVRGRNSDNNLIKEKLGWAPNMRLKEGLRITYFWIKEQIEKEKAKGSDVSLYGSSKVVGTQAPVQLGSLRAADGK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3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362e95506dcf4c09f26b1b87cf9f49d5ec6698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GQGAPCRRSRSRSRSRGAFNRRSNYGEAHPIQPAVLASIVEEPSSSIMPVVNPLMVAAKELKFPCQLAHGSPVAIIDKWNDMEELYQSIADFFAISKDDIIFLTVNDFKPDMKNMFSGTLNFKDMLFAHVRGQATELRMVKDANVFGVTVTDNGLGNAFIKVISPGSVFDRMRPATQVGQLIEAINGESVLGKRHYQVARMLKSIRRGEECIIRLIAPKSADPGTMKMTRKTGGDLAKGTIRFKSEGGFAVEDIQDQMIQAEMCGKLNELFDQYLGVQDDQLAMRIWETASNCETLWQLSEAIKQSELSMFEFPDGLVFDMWGIIGDLKREQREKKPMPVMKNAISRPSAMKLF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70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cc19c8ea4c1d6d1be913121d530fb42729b008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VERDETREHRIETEIIVDAEDKEERAMGWYYYLDDTLEFPFMGKWKKKSRKTSTIEEKTVEVLGMAPDDECLKDMYVEVADIGGKDDDVYTAKLSDIEAIDVDDDTQEAIADWLYWLARGYK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49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5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082ede3f1b5eb38333e6bf827c7f9000a22671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SITGISPITEYLASLSTYNDQSITFALEDESYEIYVEDLKKDEKKDKVLLSYYESQHPSNESGDGVDGKMLMVTLSPTKDFWLHANNKEHSVELHKCEKPLPDQAFFVLHNMHSNCVSFECKTDPGVFIGVKDNHLALIKVDSSENLCTENILFKLSE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2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379d0b05f2ce1855f5dbba1c89e8db5b0b8de4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TDVNKTETPKAGFSLKSDSKADDKSKNFSFGTSKDGKNTSETDKTESAKSNLGTEASSQQKLESKPVEVKPVSLDNKTLDDLVTKWTNQLSSASKHFDQYSKRITDWDRILVDGGKQISQLYTEAVNAEQAQNKIDQSLQYIERQQEELETFLDNYESRTEALLSDILPSNSGVPGNNNDQKRLQAYKTAESLDENLNALSANLSSLIDEVNDVSNTFNNVTSINLNNKDESAQLIKLLNVHLDALKSLDNNALLLENKIDSIQ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0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6f64cdc437d658c5488a759d16672b4bc31cde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VQQNKELNFKLREKQNEIFELKKIAETLRSKLEKYVDITKKLEDQNLNLQIKISDLEKKLSDANSTFKEMRF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49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cdb84f56b21d998d69f8612583fcbe230cbfbf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RPSWSPTQASGQTVLPFTGIDFRLSPSGVAVDSAGNVYVTSEGMYGRVVKLATGSTGTTVLPFNGLYQPQGLAVDGAGTVYVTDFNNRVVTLAAGSNNQTVLPFDGLNYPEGLAVDTQGAVYVADRGNNRVVKLAAGSKTQTVLPFTGLNDPDGVAVDNSGNVYVTDTDNNRVVKLEAESNNQVVLPFTDITAPWGIAVDEAGTVYVTEHNTNQVVKLLAGSTTSTVLPFTGLNTPLAVAVDSDRTVYVADRGNDRVVKLTS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34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328bd34b7ba7026b708fbf3786ec418616fb26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KYEELLKTLENGINSEEGEIRLVRKSQGRFKEEFNFDLSLGSKPLLTLKVFLGRKPYWQPWVEVFGVNPNLRNVFFGSEAERKLYEFLSEHFGRIFVEYFEDKETTYELQKGVPPALSRLGFELLKLGYTYFRDWYIPEGLMEGGHKIQAEKPKTEEAKKRHLENLKKEFEEFIGKCEDEGLIKKVKERYNFLEHEG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09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b383a1be5cd9ad9e46949894ee827f22f1a399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RVCRPGHVARHVPFQKTGCSTGREGSVEQRTERPTGAGSSKPTQNRQDYGTQDQRSMQMNTGTGHPALPPPPQATSAVPGRCETGNTAEGGLSFHKKKPSVSATNFLSKAAQARTEAATTGPDASAFRVVGKPVTGLSYTDLAGRISNRYITNLTTLVGHGLVKVESFKAGGTEVGTPFNKSGESVSALLYLRH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34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f021efffa1f3812632b3764314fbdce918150b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SGQVAAARQETLVEEILDLSRQRQAGPLSPWFAARLEEQVEKGLFLSPEDLEATGARLVEELVEYRTRTQVSTAVIGMSGGVDSALTAALFKAAGWHVMGHTLPIEQDPTETDRGIEACAALGIEHRPLDLSGAYEAALAQLGELDPDLLSSDETPARTRRGNLRARLRMMTLYDQAHRLGGLVAGTDNFSELTAGFWTLHGDVGDLAPVQSLLKSWEVPWLARAYRVPEATWRAMPTDGLGIGGGDEAQIGATYLEWDILQFALAEALGDDPGLATRHLAFALRMDADRHAQEVLGTLIARMRATWHKRL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16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f9aef93567a1f1169107f43d2193f6ae33530f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KQNDIPQPIRGDKGATVKIPRNIERDRQNPDMLVPPETDHGTVSNMKFSFSDTHNRLEKGGYAREVTVRELPISENLASVNMRLKPGAIRELHWHKEAEWAYMIYGSARVTIVDEKGRSFIDDVGEGDLWYFPSGLPHSIQALEEGAEFLLVFDDGSFSENSTFQLTDWLAHTPKEVIAANFGVTKEEISNLPGKEKYIFENQLPGSLKDDIVEGPNGEVPYPFTYRLLEQEPIESEGGKVYIADSTNFKVSKTIASALVTVEPGAMRELHWHPNTHEWQYYISGKARMTVFASDGHARTFNYQAGDVGYVPFAMGHYVENIGDEPLVFLEIFKDDHYADVSLNQWLAMLPETFVQAHLDLGKDFTDVLSKEKHPVVKKKCS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9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a3330d977bc3c624c01d496a2e68eef318ee29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DQRHPVNDEMRVTINVELDRIEKKYGVKIIYACESGSRGWGFASTNSDYDVRFIYVNHPSHYVRVDNEARDTIEEMVSKELDLAGWSITKTLQLAYKSNPTLLEWLNSPIVYRKVDRDYKLIRDAALKHFIPESSYMHYISMAKQTKMRWLSDEKVRMKKYFYSLRPLLAAMWVRESLEHPPMVFHDLLPLLTDPILYKRIQELVNDKVGATEQDLIDRCPILDQFIDFQLSREKPDFGKYERPDIYALTDLAWHFVDQYKIDTFAKLQGIERRKY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9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ca0b62c8815f9370038746fe56e7d8ad056b7a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1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TGRFTLPSEENFAEKTKELAELWGADAIRNSDGTHLDEAVLALGKKIYNAYFPTRAHNEWITLHMDETPQVYLLTDRILAESDTVDIPLMESFFAEQLKPNRDADPHKYWEVVDRTTGEVVDSANWTLDADEDTVHVSGVAAWHEYTVSFLAYIIWDPVEMYNHLTNDWGDKEHEIPFDIYHPATRKFVFDTFEQWLKDSPQTDVVRFTTFFYQFTLLFDEKRREKVVDWFGCACTVSPRALDDFEAKYGYRLRPEDFVDGGAYNSAWRVPRKAQRDWIDFLSGFVRENVKQLADMSHAAGKEAMMFLGDQWIGTEPYKDGFDELGLDAVVGSIGDGTTTRMIADIPGVKYTEGRFLPYFFPDTFYEGNDPSIEGLDNWRKARRAILRSPISRMGYGGYLSLAAKFPKFVDTVTHIANEFRDIHDRTGGVAAEGELNVAILNSWGKMRSWMAFTVAHALPNKQTYSYYGILESLSGMRVNVRFISFDDVLAHGIDSDIDVIINGGPVDTAFTGGDVWTNPKLVETVRAWVRGGGAFVGVGEPSSAPRFQTGRFFQLADVIGVDEERYQTLSVDKYFPPVVPDHFITADVPVDPAAREAWEQAGYRIPLSGCGGGQSIKPLGGIDFGEPVLNTYPVNENVTLLRADGGQVQLATNDYGKGRGVYISGLPYSAANARLLERVLFYASHNEDKYAAWSSSNPECEVAHFPEQGLYCVINNTDQPQKTTVTLADGTTEDFDLPDSGIAWRE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29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a3e9add5d0201c6521bff075bda5475fd2ac5d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GTLEAQTQGPGSMTSPRNCLRFTLLGCGSSPGVPRINGDWGKCDPKNPKNRRRRASLLVERYDAEGNNTVVVIDTGPDFRMQMIDSGVHMLDAAVYTHPHADHIHGIDDLRTYVVDNGRLMDVYANRLTRNRLYDTFGYCFETPVGSSYPPILSMHDIAPETPFSIEGAGGAIRFEPFSQVHGDIESLGFRIGSVVYCTDVSAFPEQSLQYIKDADVLIIGALQYRPHPSHFSLGEALEWIEKLSPKRAILTHMHVPLDYETVMRETPHHVEPGYDGLRFEVA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6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14341b849b1c495146d70f647b8c0d00e470b4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MQVEYLDLISQAKEIAETQFKAEPFSFDAIWKEVVKHFKISKQDEPNLISRFYQDFLEDPNFVYLGERNWKLRDFMKFDEWNKISQAMFVTKEIFEEGYEDLSNKKKENEEEVNDFIMGNDGDDNSTGDEIVQGLINDFRDDN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90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c6fe39e5648b8bf8a56f13466b05a054431dab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ANNGKDDVKYAALTQKDLDALPVEKRASVLDELGFIHEYGLSVPMNRERALQYYKQACELGGNYGCYNVKYAYQYGDGVAKDSAQANKYAKKMNLDNLLIEQEYIDKFSQEIYMAKALADTDKSQRAAFISILIHALNNRPESDALFFSRIGFNQEKTFRLATLWSQDGDPQMDYQMGRLTLNDFSGRYADEPYQARPASLKWFRAAAEKGVVEAQSLLGGIYSGGEGDEWGIKPDIQEAQKWYGQAAKQGDSDAQIALGKIYYSGATGRTDYAKALALFTQVENDGTNSRSTMPLSWMYYNGLGTAPDCDKAWSYYKKASRYVGKKVEEKIFLSKCAADIQSRKNNADALPKVTLKKERIFSRGITAKPKECALIFQIGTDKIRNMANLHITLELKNADGMATEETLMIPPFGLNTLGIDMQNHDVDPLVTPYDLPLYTQDFCHGIGDIHFTLKSATATINGKNVDLLKADSVRFLD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32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8a48b0df095a4bc304a5f8027c358c55d2431c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SPSEGRCWETLKALRSSDKGRLCYYRDWLLRREDVLEECMSLPKLSSYSGWVVEHVLPHMQENQPLSETSPSSTSASALDQPSFVPKSPDASSAFSPASPATPNGTKGKDESQHTESMVLQSSRGIKVEDCVRMYELVHRMKGTEGLRLWQEEQERKVQALSEMASEQLKRFDEWKELKQHKEFQDLREVMEKSSREALGHQEKLKAEHRHRAKILNLKLREAEQQRVKQAEQERLRKEEGQIRLRALYALQEEMLQLSQQLDASEQHKALLKVDLAAFQTRGNQLCSLISGIIRASSESSYPTAESQAEAERALREMRDLLMNLGQEITRACEDKRRQDEEEAQVKLQEAQMQQGPEAHKEPPAPSQGPGGKQNEDLQVKVQDITMQWYQQLQDASMQCVLTFEGLTNSKDSQAKKIKMDLQKAATIPVSQISTIAGSKLKEIFDKIHSLLSGKPVQSGGRSVSVTLNPQGLDFVQYKLAEKFVKQGEEEVASHHEAAFPIAVVASGIWELHPRVGDLILAHLHKKCPYSVPFYPTFKEGMALEDYQRMLGYQVKDSKVEQQDNFLKRMSGMIRLYAAIIQLRWPYGNQQEIHPHGLNHGWRWLAQILNMEPLSDVTATLLFDFLEVCGNALMKQYQVQFWKMLILIKEDYFPRIEAITSSGQMGSFIRLKQFLEKCLQHKDIPVPKGFLTSSFWR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52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c59c9fc895cd68ce1193583de6e1582b30b279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TLRVSSKSRPNSVAGAIAAMLRTKGEVEVQAIGPQAVNQAVKAIAIARGYIAPDNLDLVVKPAFVKLELENEERTALKFSIKAHPLE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43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049608e4ede6396dbbe39f19f41aec3d122afa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TQGAWLRMTSSAKSMTKSTVTSKELGFLTSQLSGLRISYTPSDVINRISLPSFPGIQPIVARRICPFTGKKANRANKVSFSNHKTKKLQFVNLQYKRVWWEAGKRFVKLRLSTKALKTIEKNGLDAVAKKAGIDLR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25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994f0b073235e2f98660a54736499035a1cbe0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KVAFDLRFDASYKWVALGAYFGNDLSAYAGKDKNNKAIGDMAAMIAFKSAASGDTNFVEGLAFGVDFRLNHLLSAVPTGDKSTLPMGISAWVNYKYALTDSMWVKPYANFWGETNRKSIDASKTDKFFGVAYKVGATFSPAEKIEIDTYWSQGKLSWNKYEGTEGMISAPAFDAHNGTFVIGVKVIY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31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06f1c4fc5ea971e09bb387ec388a6d0dca3985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LGSFKIYQQKSFEQKIESLKKEKDDQLSEGNQKEHFRQGQAEVIAYYPLQGEKVISSVRELINQDVKDKLESKDNLVFYYTEQEESGLKGVVNRNVTKQIYDLVAFKIEETEKTSLGKVHLTEDGQPFTLDQLFSDASKAKEQLIKELTSFIEDKKIEQDQSEQIVKNFSDQDLSAWNFDYKDSQIILYPSPVVENLEEIALPVSAFFDVIQSSYLLEKDAALYQSYFDKKHQKVVALTFDDGPNPATTPQVLETLAKYDIKATFFVLGKNVSGNEDLVKRIKSEGHVVGNHSWSHPILSQLSLDEAKKQITDTEDVLTKVLGSSSKLMRPPYGAITDDIRNSLDLSFIMWDVDSLDWKSKNEASILTEIQHQVANGSIVLMHDIHSPTVNALPRVIEYLKNQGYTFVTIPEMLNTRLKAHELYYSR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74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353d074592974b5999038c988fd3f797e7fd4c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VVLCVLLLSAAEWQLEPDYSRISFVSVKRAKMAEVQRFDRLSGQIDKQGVARIVVPLGTLDSGLALRDERMKDNFFETSRFPEATVESRLDMAGFDDLRVGQSRVEKLDFTLHLHGQQRRLKADVLVTRQGEGLVQVATLEPVLLKLLDFDLEEKLKPLKDMANIPSITPEVPVFAVLNFREVPPEQ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2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5204f1966ecb449bffa1588a946f79f7228abb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TDIDIKTYSDDASLGKEAPTVESAHPIKGEKIAITEDKVYVLYFFNTFYRGADICNDEFTALSEEMADKAVFVAISTDADIAKTEKYLGKEIIDENTKKRLRLDPSHICYDEGKAISKSYAEVSNLSVMSCPMAFVVKDGKVAWRQQFLQTHTVNQSNFREQLSRVLAGEELESNGPRPKVEVEEEEAEGMDGDMSL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64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5cf67f74c9c33d53bb3a04fa1aea46020b7c39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SKAHALTFTVLPITQKTDQWSVKVSEAKNVKEFTRPHKGEYQVYSLGSQKYRGKSSYSGCAIV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40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025596d37350e319ff245cb1f77c45f1d6661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GSLARAAARPNAPTLVDEATVDDFIAHSGKIVVLFFRGDAVRFPEAADLAVVLPELINAFPGRLVAAEVAAEAERGLMARFGVAVCPSLAVVQPERTLGVIAKIQDWSSYLAQIGAMLAEVDQPGEAELQ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05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8ef9d0de6a827a352f46e5087648338a27206f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SKNQKLFVKATADLETLGKILKPRGLKVHADVVLQDVHLQAPPLRLAVPPQVLPDKRFVMRKDLDIIEEEKPAPTSRIPFELLWSVNIKTEKPVLISSNLLQSPVPVALDMQVQSDRKPQGKVMVQSFPFEFFRKKATVNNVDLIFHPDTVAPELSGKISYSNPEVNIRILLLGNTQRPIVNLESDPQLNQQQILSVLLFDKSLDELNEDEVNST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51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69ac83b9f8256751342d1a1a6c0f7170496c708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ESIPLAAPVPVEQAVLETFFSHLGIFSYDKAKDNVEKEREANKSAGGSWLSLLAALAHLAAAEKVYHSLTYLGQKLGGQSFFSRKDSIRTIYTSLHNELKKVVAGRGAPGGTAPHVEELLPHLSEQLCFFVQARMEIADFYEKMYALSTQKFINTEELVSTLDTILRKYSSRFHHPILSPLESSFQLEVGVLSHLLKAQAQISEWKFLPSLVTLHNAHTKLQSWGQTFEKQRETKKHLFGGQSQKAVQPPHLFLWLMKLKTMLLAKFSFYFHEALSRQTTASEMKALTAKANPDLFGKISSFIRKYDAANVSLIFDNRGSESFQGHGYHHPHSYREAPKGVDQYPAVVSLPSDRPVMHWPNVIMIMTDRASDLNSLEKVVHFYDDKVQSTYFLTRPEPHFTIVVIFESKKSERDSHFISFLNELSLALKNPKVFASLKPGSK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43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ce1168a24275762c53f3088fdcfffc9c159fde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DQYSLVASLDNVRNLSTILKAIHFREHATCFATKNGIKVTVENAKCVQANAFIQAGIFQEFKVQEESVTFRINLTVLLDCLSIFGSSPMPGTLTALRMCYQGYGYPLMLFLEEGGVVTVCKINTQEPEETLDFDFCSTNVINKIILQSEGLREAFSELDMTSEVLQITMSPDKPYFRLSTFGNAGSSHLDYPKDSDLMEAFHCNQTQVNRYKISLLKPSTKALVLSCKVSIRTDNRGFLSLQYMIRNEDGQICFVEYYCCP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1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af339f2b48a66a4cab336ccc44e15b6895a6dd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LFDTSPKDNRKDFFDREKEIEKLKGLRAPITLVLGLRRTGKSSIIKIGINELNLPYIYLDLRKFEERNYISYKDFLLELQKEINKLVKRLPSLLKALKNIQGIVIMGNEIKFNWNRKDRLSFANLLESFEQASKDNVIIVLDEAQELVKLRGVNLLPALAYAYDNLKRIKFIMSGSEMGLLYDYLRVEDPESPLFGRAFSTVELKPFSREEAIEFLRRGFQEADIDFKDYEVVYEKIGGIPGWLTYFGFIYLDNKNLDFAINQTLEYAKKLILKEFENFLHGREIARKRYLNIMRTLSKCGKWSDVKRALELEEGIEISDSEIYNYLTQLTKHSWIIKEGEKYCPSEPLISLAF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60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bfe76e0a3b61f6fc73b2826dd95b6308f2a8be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IVVDDSVFSPSYVPKRLPHREQQLQQLDILLGNWLRNPGHHYPRATLLGRPGTGKTVTLRKLWELYKDKTTARFVYINGFIYRNFTAIIGEIARSLNIPFPRRGLSRDEFLALLVEHLRERDLYMFLVLDDAFNLAPDILSTFIRLGQEADKLGAFRIALVIVGHNDAVLNNLDPSTRGIMGKYVIRFSPYTKDQIFDILLDRAKAGLAEGSYSEDILQMIADITGAQTPLDTNRGDARLAIDILYRSAYAAQQNGRKHIAPEDVRKSSKEVLFGISEEVLIGLPLHEKLFLLAIVRSLKISHTPYITFGDAEESYKIVCEEYGERPRVHSQLWSYLNDLREKGIVETRQNKRGEGVRGRTTLISIGTEPLDTLEAVITKLIKEEL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96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0522d4e7fa9e7630cf2a1b6c2bdb4ce972c7a6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VTYQVEMNAAIETVFRYVSEEDLMREWQCGFMENIYFHKLEGMKRKGATFVQRIHNGRKVEEYAGEIIAFHRPSFYGVRLESDYLTMEIFYRLIETEAGGTIVHFECIPTFNNWYTKAIRPFLHQSLRTMGRKQLEALKACLEQQWQGMPLESRV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0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d645d8c8e694a07976988a49ea8f831102203c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FMNVPEVTPEEAKKMLEEEKDKVVLLDVRTPPEHFQVRIPNSMLIPLDELRYAFQNLPKDKKYIVYCRIGERSAFATYFLRQMGYEAYNLAGGILIWPYEKESGAPAK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5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c9c3c1144e6174b1ed8fa17c38b858913ed63a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RRRRNSKLKFEETSDQSPTSTAEFSFSLTKIAVSQICQSIGYKATDASALNTLTLTTTKFLQSLAELASSFSNTANRTEVNLFDIVNGLQDIALSTSDCFPGGSTVHDIESQCLIKSAVLRNLSDFVTYAPEIPFAKPLPRRERDGSFGGDLDHVAVTRSVDVTSVPAWLPPFPDSSLCSDRCSKDNRSDHLWENSDSVIRREILPESLKSKSGGRLPVMRDKVRFKMEQRDWSSGGDTRLERSRDNNNGESGRDLEVKKKIREGYTYCAGEWP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7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0d634ea1a3b27ad9a7abf218a0b8d475e59d50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GKLRVHELAKQLGVTSKELLATLKDQGEFVKTASSTIEPPVVKKMKKHYESLGVTTEAPAASQEPKAKKPAAPKPAAPKPAATPQQAAKPAAPKPAAPKPAAEKKPAPKPAAKPVPKPGFSAAKAESSAPKPAAPKPAAPKPAAQSSTTATPGSMPRPQAKPAPKPGGRAPRVANNPFSSGPRPAPRPGGGNRSGNAPRPGGGPRPGGNRPQGGQGGPAERAPRPGGRGGQPRPQGGSRSQQSGGQERQGGGRRPSPAMMPTHPNPGQMPSRSNGSRNGRGGAGGQGGRPGFGGGRPGGGGSAGGRGGRRGGTAGAFGRPGGAPRKGRKSKRQKRNEYEAMQAPNVIGGVRLPDGGGATIRLARGASLSDFAEKINADAAALVQALFNLGEMVTATASVNEETLQLLGEEMNYKVEVVSPEDEDRELLESFDLQFGED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54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9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a8575e9aaed6de26dfb82778ec7db86d4ea2c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ELYLDTSDVVAVKALSRIFPLAGVTTNPSIIAAGKKPLDVVLPQLHEAMGGQGRLFAQVMATTAEGMVNDALKLRSIIADIVVKVPVTAEGLAAIKMLKAEGIPTLGTAVYGAAQGLLSALAGAEYVAPYVNRIDAQGGSGIQTVTDLHQLLKMHAPQAKVLAASFKTPRQALDCLLAGCESITLPLDVAQQMISYPAVDAAVAKFEQDWQGAFGRTS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24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280e2c65bc460cff7c400229d2af4ab0d966ce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INNLKLIREKKKISQSELAALLEVSRQTINGIEKNKYNPSLQLALKIAYYLNTPLEDIFQWQP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36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dcb812fb2160719afb0884c21faece65689d5b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7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PFRPSFRGQSPIHPSQCQAVRMPGCWPQASKPLDPALGRGAPAGRGHVFGKPEEPSTQRGPAQRESVGLVSMFRGLGIETVSKTPLKREMLPSGRGILGRGLSANLVRKDREELSPTFWDPKVLAAGDSKMAETSVGWSRTLGRGSSDASLLPLGRAAGGISREVDKPPCTFSTPSRGPPQLSSPPALPQSPLHSPDRPLVLTVEHKEKELIVKQGSKGTPQSLGLNLVKIQCHNEAVYQYHVTFSPNVECKSMRFGMLKDHQAVTGNVTAFDGSILYLPVKLQQVLELKSQRKTDSAEISIKIQMTKILEPCSDLCIPFYNVVFRRVMKLLDMKLVGRNFYDPTSAMVLQQHRLQIWPGYAASIRRTDGGLFLLADVSHKVIRNDCVLDVMHAIYQQNKEHFQDECTKLLVGNIVITRYNNRTYRIDDVDWNKTPKDSFTMSDGKEITFLEYYSKNYGITVKEEDQPLLIHRPSERQDNHGMLLKGEILLLPELSFMTGIPEKMKKDFRAMKDLAQQINLSPKQHHSALECLLQRIAKNEAATNELMRWGLRLQKDVHKIEGRVLPMERINLKNTSFITSQELNWVKEVTRDPSILTIPMHFWALFYPKRAMDQARELVNMLEKIAGPIGMRMSPPAWVELKDDRIETYVRTIQSTLGAEGKIQMVVCIIMGPRDDLYGAIKKLCCVQSPVPSQVVNVRTIGQPTRLRSVAQKILLQINCKLGGELWGVDIPLKQLMVIGMDVYHDPSRGMRSVVGFVASINLTLTKWYSRVVFQMPHQEIVDSLKLCLVGSLKKFYEVNHCLPEKIVVYRDGVSDGQLKTVANYEIPQLQKCFEAFENYQPKMVVFVVQKKISTNLYLAAPQNFVTPTPGTVVDHTITSCEWVDFYLLAHHVRQGCGIPTHYVCVLNTANLSPDHMQRLTFKLCHMYWNWPGTIRVPAPCKYAHKLAFLSGHILHHEPAIQLCENLFF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32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296c8f1a37933609105eb55a228176a344b62d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SNQTNQLVNKFLISLPEGKILGYVTDINVEVSGDQYYFILRIKTLENISRGEFHPGMFSSEKKIKIKPSDIVNVGPDVIIIGGGKVPPLREIERLGQIVEDYNALVKELEKRENEIKKLKEEKEKLERELEELKKKIRRLEVIEDDFDHLKEQLIKQEGQLEMAREYIKLLEGVRHDIDNIKANIETLLSGYIEDVVRKIVNDELNARGLKKSP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83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472524140a21cd4d16180bfc3dd5cc1e52f018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LGKFDIKSSFIAKEIDNKTLEIVPGVTEKAYRFIDKDGKKQYVSLMEIRWTSSRVGVKAGTPNNKDSYGMQSVIMQAKASIASGDNVVGGVNGDFYYTVTGEPIGIVYKNGKAVKANHAAEWNFFGVLEDGTPIIGDGKKYNEVKDSLQEALGGNAILVREGRIYQTPSIGGYREPRTAVGIKKDGTIFFVTVDGRQEGHSAGISMPDLAQLMIDLGAVEALNLDGGGSSTFVSRKLGSSDLILKNKPSGGIMRNVGNSWLVINKEESDGIISLAHIEPFHKTFQVGARVQFKATGIDKGGKIISIPQGTVDWSLSDNSYGTIDSNGVFLSNGKVGQVQVQTSYNDEIIGRTWVEIIKPEENNKWNIENKTRIAGVNRFETAVSIAKTMYKDGCENVIITNGYNYTDEISASILGNNLKAPVLLVGNSNEQDKIALDYIKQYMNKDGKVFIVGGTGAVGEKFVDKLKVLGIRNIDRMDGKDRYETNIKTNNKLTIEKGSPIIIASGEGFADALSIASIAQVKNYPIILTSKNNLSKDAKEYIKKIEPSKIHIVGGEGVVSKEVKNSLMELTSLSNNNIVRLQGSDRYNTNISVLKYFDIGGDTLAIASGTTFPDSLVGSVYASSKNAPILLVNNNMNLSEQNKYIHSKKYKSCIIFGGTGVVRDGLF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89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0fced02117bd10f82f54204802c54c0ae70597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EITASLVKELRERTGAGMMDCKKALTEANGDIELAIENMRKSGAIKAAKKAGNVAADGVIKTKIDGNYGIILEVNCQTDFVAKDAGFQAFADKVLDAAVAGKITDVEVLKAQFEEERVALVAKIGENINIRRVAALEGDVLGSYQHGARIGVLVAAKGADEELVKHIAMHVAASKPEFIKPEDVSAEVVEKEYQVQLDIAMQSGKPKEIAEKMVEGRMKKFTGEVSLTGQPFVMEPSKTVGQLLKEHNAEVTGFIRFEVGEGIEKVETDFAAEVAAMSKQSHMSKEKFERTKPHVNVGTIGHVDHGKTTLTAAITTVLAKTYGGAARAFDQIDNAPEEKARGITINTSHVEYDTPTRHYAHVDCPGHADYVKNMITGAAQMDGAILVVAATDGPMPQTREHILLGRQVGVPYIIVFLNKCDMVDDEELLELVEMEVRELLSQYDFPGDDTPIVRGSALKALEGDAEWEAKILELAGFLDSYIPEPERAIDKPFLLPIEDVFSISGRGTVVTGRVERGIIKVGEEVEIVGIKETQKSTCTGVEMFRKLLDEGRAGENVGVLLRGIKREEIERGQVLAKPGTIKPHTKFESEVYILSKDEGGRHTPFFKGYRPQFYFRTTDVTGTIELPEGVEMVMPGDNIKMVVTLIHPIAMDDGLRFAIREGGRTVGAGVVAKVL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42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faf26c2acce147b738907af68855977b238fca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DETAVTQAAIDTYPKQTIELYVPASPGGQSDAGARVLARHISKYLDSDIVIVNQDTAGGALAFENVYRAKADGYKLLYYHQALHTSYAVGQYDYSALEMTPIGTFAGINQVFVTRADAPWDSLEELVEEARQHPYEILYGGQIGGTTHFMGEQLGQVADVDIKVLDVGGESDRMTALLGNQIDFVSTGIGNALNYIESGDFKALAVLSEERDELAPDIPTALEQGYDVQFPIIHTLYGPPNLPEEIIHKWNAAAEQLAEDEEYVQDLVTTFQRHIQMDHNETLTFNQEELKKAEGIAFELFQE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00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9cafcece43a6569eb57d4615445ec8090497c2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QSLVQKQTQKLVMTQDLRQSIELLPLSTLELSDRINSELVENPMLEEEYASERNRTPDLYSRDDLKRKEKNDFLKNSDVSWQDHFSLDKAGGAGTDASDRNQKYIESSPEKSSLSEHLLWQLRLSNLKPDEISIGEILISMLNDHGFIPIPIPDLCTEMKLNEKKVRKVLDQIHRLDPIGIGAKDVQETLLIQAKILKPEDLNLHILIRDHIKDLEKLDYKSISKKMEIQLESVESLASEIKKLEPYPATLYTPNKPDYVIPDVIVREVDGEFDIYINDEWIPRLKVNKEYKNILKN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f5ae360d5cc2bbe4fd65271790f280639749fe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EETITIDSISNGILNNLLTTLIQDIVARETTQQQLLKTRYPDLRSYYFDPNGSLDINGLQKQQESSQYIHCENCGRDVSANRLAAHLQRCLSRGAR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26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eaadb9ed06e540ff3b63c22688ccdf8f88d69b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HHHHHSSGVDLGTENLYFQSMGECSQKGPVPFSHCLPTEKLQRCEKIGEGVFGEVFQTIADHTPVAIKIIAIEGPDLVNGSHQKTFEEILPEIIISKELSLLSGEVCNRTEGFIGLNSVHCVQGSYPPLLLKAWDHYNSTKGSANDRPDFFKDDQLFIVLEFEFGGIDLEQMRTKLSSLATAKSILHQLTASLAVAEASLRFEHRDLHWGNVLLKKTSLKKLHYTLNGKSSTIPSCGLQVSIIDYTLSRLERDGIVVFCDVSMDEDLFTGDGDYQFDIYRLMKKENNNRWGEYHPYSNVLWLHYLTDKMLKQMTFKTKCNTPAMKQIKRKIQEFHRTMLNFSSATDLLCQHSLF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32f990e772140e776702ae84c8de9083364ea4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SVSPDETMLAFGEDVLSRRVYHIYFKDLASGDMITDVLENTEGRVVWGNDNRHVFYIAKDLKTLLGYQVYRHELGTPQSRDILVYEEQDDSYYLSLGKTLDESQIVLFHENTTTSEVSVLDANDPLGLFKPVLPREEGHEYSVSKLGDTYYILTNWQATNFRLMKVAIKDAADKSKWQEVVAHNPNARIEDDLVLKDYLIIQTRENGLTRIKVMPFNGQKPFELSFDEPAYVLGLDVN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23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32bea4276eee2dab717acf1d3a5789ae06b704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VDMTHFSQQDNFSVAARVLGALFYYAPESAEAAPLVAVLTSDGWETQWPLPEASLAPLVTAFQTQCEETHAQAWQRLFVGPWALPSPPWGSVWLDRESVLFGDSTLALRQWMREKGIQFEMKQNEPEDHFGSLLLMAAWLAENGRQTECEELLAWHLFPWSTRFLDVFIEKAEHPFYRALGELARLTLAQWQSQLLIPVAVKPLF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92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c938228708eeb8ed9c1f0ee49c610a629fb06a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KKFEEILKEVENDLIEMAELCAEQTENAVKAFIESDRELAKQVRKRDTTIDLMEMKIEEKCIKAIALYQPVSGDLRELMTAIKISSKLEKVGDNASKICKILLKSDVEGNRKNELLIVMKDYLINMLKNAMIAFKTRDESLARDVYNMDKRLDDLYEQLYRSMISKIIENPKNLTLYTEIIFAGKYLERSGNIVASIGDRIVYMITGERIKEEEIEEELKKEKDIEKNIDQIN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4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aad5cf805e9ded43d3f60c1e32b731eaf7c40b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NYIQGIDHVQVAAPVGCEEEARAFYGETIGMEEIPKPEELKKRGGCWFKCGNQEIHIGVEQNFNPAKRAHPAFYVLKIDEFKQELIKQGIEVIDDHARPDVIRFYVSDPFGNRIEFMENK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48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503bd467511a3cfcd217b77d5c9c652a5ad451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RPILGKYIIKGKIILETGLRIGGQELGVNIGGIDNPVIRNPLTGEPYIPGSSVKGKMRSLMERLLNLDISGNKVRRHECEERECKVCRVFGSTSKEGNNIPSRLLVRDAFLTEDSKTKLLSMETDLPYTEWKTENALDRVTCKADPRSFERIPAGAEFEFEIIYTAENEKHIKEDLENIATALELLEDDYLGGNGSRGYGKVKFSIEKVIFKSADYYKGEGTPVEKEVKGGVEGFKKAIPEIVK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9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e073c81de30bfa79482fe66e07ac0e7209696c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KRNTYIDFLAYYGIGSAHPGGFTLTKQLLAQLPFRHGANVLEIGCGTGKTAAYMVRNFGYKVTAVEKNEIMIQKAKDRWSSEGIDIQLIEGKAEQLPCLHDSFEFVLGESILAFTEKERVISECYRVLQKDGKLVVIEMIINAHIGREEEEKIAQLYGMNELLTESEWIQLFQKANFRRVTIAGGGTIAETISSYIEEPEWNVSQFIPNELYEAWVQHENVRLMYQHILGHRIFICE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01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57ebf4bb9ab1312887c3c4e3be98b20feb8b19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MRVRSLQLQQRRGANKSFPDTAAVDSSAACAHSGLLSPDGTASSAVTPTSTLPSSVGPLSGYALSSPEAHLLGAVPLLAADWQGSGGPVAAAPLPGSSSSPPAVPLALPPSPEPGTTLAKTGHNGVQPLTKPVPHTSAAAAAAAAPASSATSFSPLLAAALVLAKERRYARLAEEAERAAQAKKLRQDSLRNRTLTRTAPNKESDVPRVPPHRLAPLSGKHPGDEVSSMLPLPADSARLQSQMRPAKLALTPPPPSLRWREVNGGGLNAWNLSSDDGD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5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c13822f20a98fa6ec69ae1f2e947a5d4e181a5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SSHTLKTANSYTDVTVSNSTKKAIRESNQYTDHKMHQLENRLDKLEKRLLKLLASSAALNSL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67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e45eb9ed3f823a4a293ce555d7a15ca8a6648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GRGFLIYNGGEKMKQKMIIYDTPAGPYPARVRIALAEKNMLSSVQFVRINLWKGEHKKPEFLAKNYSGTVPVLELDDGTLIAECTAITEYIDALDGTPTLTGKTPLEKGVIHMMNKRAELELLDPVSVYFHHATPGLGPEVELYQNKEWGLRQRDKALHGMHYFDTVLRERPYVAGDSFSMADITVIAGLIFAAIVKLQVPEECEALRAWYKRMQQRPSVKKLLEIRSK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23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da3cabb07d951c6e16c7ae55e7a2d084445687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MITDSLEFHIDPYKEFGATVELLSFLPSDFFPSVRDLLDTAAALYRDALESPEHCSPHHTALRQAILCWGDLMTLATWVGTNLEDPASRDLVVSYVNTNVGLKFRQLLWFHISCLTFGRETVLEYLVSFGVWIRTPPAYRPPNAPILSTLPETT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32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6984038815098cff31a905dbd063b362d901e4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RLNRVLLKDAGNVIDKTLSEILVCPLSKQPLRFCEKTKSLVSDTIGVSFPIKDGIPCLVPKDGKILEEEGDASK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09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267a8549547bc0005e9523a0c703fb129a9a0c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KSVFVGELTWKEYEARVAAGDCVLMLPVGALEQHGHHMCMNVDVLLPTAVCKRVAERIGALVMPGLQYGYKSQQKSGGGNHFPGTTSLDGATLTGTVQDIIRELARHGARRLVLMNGHYENSMFIVEGIDLALRELRYAGIQDFKVVVLSYFDFVKDPAVIQQLYPEGFLGWDIEHGGVFETSLMLALYPDLVDLDRVVDHPPATFPPYDVFPVDPARTPAPGTLSSAKTASREKGELILEVCVQGIADAIREEFPP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10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49f1b267ef19792071876c8116acc06645ba2d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KYYATVAGLPNITVEDRKLPFTSLQFLQELRPILSRTDSKLFDLLLWEQENQFLLRYLEDSEKAKAEESRPTLFSYDTLDGIIAAYREKRVMPRMDSLPEHFRTFLSEKLTEMFREEEEGDVGQMSLSDTEAEEGKARLPISDEDRLAMYYYEYAMKCGNDFLEEWFALNLHIKNILAAITCRKLGWNPINYIVGTGEIEDKLRTSRARDFDLGEELPYLSTLFSVGEETDITKRERLLDVIRWEWLEESVFNRVFTVERLLCYYLELAIIERWVKLDEKTGEETFRRIVKTLKHESAESLDEFRRNQ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68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15ea2603d6a18f0755eb213f3aed1720aef3d7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NKIQELTDKIYREGVEKGNEEARRLIANAQEEAKKIVEDAHKEAESIIASSRKSADELTENTKSELKLFAGQAVNALKSEIATMVTDKIVTAPVKEFAQNKDFLNAFIVALASKWSVDEPIIISTSDAESLKKYFAANAKALLDKGVTIEQVNGIKALFSVSPADGSYKVNFGEEEFMNYFKAFLRPQLVEML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42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d1f107f6ce0cc846edda1cf25b6d5fcecf4717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KEGEHSGAKEVKLTKPKISLSDLTFVIYVTTREKLSSSTISCEEIPLKKCGAELECGSNDRFHIQVENLSHMGISKSRMAGVKIECEVIYKEDSEDEAVVRIVNAERPLGTNFGWLNNDLLAPLAHRGLTAEIQLSFNSELLDKIDLQIFHRGEGRYFSQDDTLGYLQCFFPSK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97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c0cc47eac9989347e0ce9cd93257972b501a3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VDKKHEEKLVEFEGMYPELEKATDDLEKKVKLEDTDYDDLLKKPEKPFNEETELADWNLVLKATDFAARRHRHQKRKDNATPYINHPIGVMYILTNEAKVYDPVTLAAAVLHDVVEDTKTTPEEIQQEFGNEVFQVVKECTDDKNLAKAERKKLQIENYGKHSHQAKLVHLADKLYNLRDLERKAPIGWDKKRVNEYFKWSREVIGEMKGTNESLEYALDDVINRHL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13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7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6168b752bb43abaff0e6b422b29e3d5b14be7a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AYNQEDSKRLSDKYKKEGHFDKLKREILSNPWNNTEENSESFEQALRKRVASTVKEMVNEDEELIFKNRGLTSALIESQLVKDNYLKLGSKMEGDNGDGEKKFDLDVYVRSKLQDPKLLEMIKGQLQETLNSYEEEANGS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0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9fd35229a33c426f90c4ff5c93c4bf56ef7f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DLQQTYYRQVKNPNPVFTPREGAGTLKFCEKLMEKAVGFTSRFDFAIHVAHARSKGLRRRMPPVLRRRAIDALLQGLCFHYDPLANRVQCSITTLAIECGLATESAAGKLSITRATRALTFLSELGLITYQTEYDPLIGCYIPTDITFTPALFAALDVSEDAVAAARRSRVEWENRLRKKQGLDTLGMDELIAKAWRFVRERFRSYQTELKSRGIKRARARRDAGRERQDIVTLVKRQLTREISEGRFTANREAVKREVERRVKERMILSRNRNYSRLATASP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52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2ae4a799a85fa17d96ded685a344ececde4876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KIETSLRDSKSKLLQTSVSVHPDAIEKTIEDIMELKKINPDVNPQLGISLQACLLQIVGYRNLIADVEKLRREAYDSDNPQHEEMLLKLWKFLKPNTPLESRISKQWCEIGFQGDDPKTDFRGMGLLGLYNLQYFAERDATAAQQVLSDSLHPKCRDITKEEISKFSKAEWEKKRMDKAIGYSFAIVGINITDLAYNLLVSGALKTHFYNIAPEAPTLSHFQQTFCYLMHEFHKFWIEEDPMDIMEFNRVREKFRKRIIKQLQNPDMALCPHFAASEGLIN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61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323255b04a12917f88e177bc8a6a3b2c40a5af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DKIHHHHHHMKPTMMTYINEEEEMCRVILADFQTNAEKLESLVKNGAKEWLILATGSSLNAAQSAKYYIENLADVRITIEEPFNHLYYEKLSSHLDLVIGISQSGQSTSTISALERVKKEASVPVVALTSDVTSEIAEFADITLDIGSGKERVGYVTKGFTATVLTLMLTGLHFAYKTVQIDETRFNNEISAFSRAIDAIPATIAETEAFYERWQEEFATAPKFTAIGYGPTVGTCKEFETKFSETVRVPSQGLDLEAFMHGPYLEVNPQHRIFFLETASAVTERLVLLRDYESKYTPFTYTVKFGKGEDDRTLVIPTDLDEYQAPFLMILPFQILAHHIAELKGNKLTERIYTDFGVAMKSKTKPGDY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51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9eb248019ecb11ff665d144a309d289f936ad9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IHISQPLMEIIVRKVAEDGVDDLKNWLLAGREGKDAVMSRKTLAFVRIDMDNHFMWWSMPHSKYYSFFQKCLAANNPYAKFVEKNKGLAYESTTGYYQMRCRWNVLTTNACSL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97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5f9cf9a4aa3515ffba35bfdcf1746e61e0a59e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EEHIAVTRFREYLRVNTEQPNPDYAACRDFLFKYADELGIARRSFETVPGAIFVIMTIPGSQPELPSIMLYSHTDVVPTFREHWTHDPYSAFKDEDGNIFARGAQDMKCVGVQQMEALRNLFAQGIRQWKRTIHLVWGPDEEIFGINGMKGFAKTDEFKKLNLGFSLDEGMPSDDDVYKVFYAERVAWWVKVTFPGNPGHGSQFMENTAMEKLERYLASARKFRDEQKALLESNPDLTIGDVTTLNVNIVNGGVQFNVIPEKFEAFVDIRLTPSIDFNEMRNKLDQWVKDAGEGVTYEFSKHSDLKLVTPHTRDDPFWVAFEDSLKQEKCKFTTEVLIGSTDSRIVREAGVRAINFSPLINTPLLAHAHNEFLNEKVFLRGIEIYQTLINNVANVN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5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ca9e5a517a4d22f10e93573bf9054b8b9cac76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LDEIARLAGVSRTTASYVINGKAKQYRVSDKTVEKVMAVVREHNYHPNAVAAGLRLQ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78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486d14ff71d8c86a3031bd123c38e16a044760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DCHCFYKDSSFPSWPEMFSLDSFRKDRAQHRQRQCKLPPPRLPPMCVNPTPGGTISRASRDLLKEFPQPKNLLNSVIGRALGISHAKDKLVYVHTNGPKKKKVTLHIKWPKSVEVEGYGSKKIDAERQAAAAACQLFKGWGLLGPRNELFDAAKYRVLADRFGSPADSWWRPEPTMPPTSWRQLNPESIRPGGPGGLSRSLGREEEEDEEEELEEGTIDVTDFLSMTQQDSHAPLRDSRGSSFEMTDDDSAIRALTQFPLPKNLLAKVIQIATSSSTAKNLMQFHTVGTKTKLSTLTLLWPCPMTFVAKGRRKAEAENKAAALACKKLKSLGLVDRNNEPLTHAMYNLASLRELGETQRRPCTIQVPEPILRKIETFLNHYPVESSWIAPELRLQSDDILPLGKDSGPLSDPITGKPYVPLLEAEEVRLSQSLLELWRRRGPVWQEAPQLPVDPHRDTILNAIEQHPVVVISGDTGCGKTTRIPQLLLERYVTEGRGARCNVIITQPRRISAVSVAQRVSHELGPSLRRNVGFQVRLESKPPSRGGALLFCTVGILLRKLQSNPSLEGVSHVIVDEVHERDVNTDFLLILLKGLQRLNPALRLVLMSATGDNERFSRYFGGCPVIKVPGFMYPVKEHYLEDILAKLGKHQYLHRHRHHESEDECALDLDLVTDLVLHIDARGEPGGILCFLPGWQEIKGVQQRLQEALGMHESKYLILPVHSNIPMMDQKAIFQQPPVGVRKIVLATNIAETSITINDIVHVVDSGLHKEERYDLKTKVSCLETVWVSRANVIQRRGRAGRCQSGFAYHLFPRSRLEKMVPFQVPEILRTPLENLVLQAKIHMPEKTAVEFLSKAVDSPNIKAVDEAVILLQEIGVLDQREYLTTLGQRLAHISTDPRLAKAIVLAAIFRCLHPLLVVVSCLTRDPFSSSLQNRAEVDKVKALLSHDSGSDHLAFVRAVAGWEEVLRWQDRSSRENYLEENLLYAPSLRFIHGLIKQFSENIYEAFLVGKPSDCTLASAQCNEYSEEEELVKGVLMAGLYPNLIQVRQGKVTRQGKFKPNSVTYRTKSGNILLHKSTINREATRLRSRWLTYFMAVKSNGSVFVRDSSQVHPLAVLLLTDGDVHIRDDGRRATISLSDSDLLRLEGDSRTVRLLKELRRALGRMVERSLRSELAALPPSVQEEHGQLLALLAELLRGPCGSFDVRKTAD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06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63f99b008bd6641941b77fd95b3feccab82f62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HHHHHHGSAIFLAEQGLQIYLKAILIKYADLRLKTHSLRELLMSVGKVFEMEERVAEFIKSNRIMLRELEDAYIDARYEPKLYSRKDAEDIIYFVKQVMTFVEELEDEFERKVDQRTYMNSREKLIKELIERGRKQYLMIKNYHLYLPSIKKACEKIFGNCEVYVFGSVLTGKFTAGSDVDLLIKVPNPPKSLRAKAEVEAKIEELAGLPDYHPFEFHIVDEEGFKWYVEKLKIKLKRV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71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f29ba1cd8963316bd6310d63dcd981bd26249b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KPSLLLYIHGFNSSPLSMKANLMREYCAQHRPDIKVIVPQLPCFPEQAAQLLLDIVEQYKDDYNIGLVGSSLGGYMSTWLNAKYGFKAVVVNPAVKPYELLVDYLGEQTNPYTRETYTLEACHIDELKALDVQSIASPHSFWLLQQTEDEVLDYRQAVDKFAKAKQTVEQGGDHSFVGFERYPAKIIEFLEL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00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602b651293246b6851b107747c636479213ea1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MSFIPVAEDSDFPIQNLPYGVFSTQSNPKPRIGVAIGDQILDLSVIKHLFTGPALSKHQHVFDETTLNNFMGLGQAAWKEARASLQNLLSASQARLRDDKELRQRAFTSQASATMHLPATIGDYTDFYSSRQHATNVGIMFRGKENALLPNWLHLPVGYHGRASSIVVSGTPIRRPMGQMRPDNSKPPVYGACRLLDMELEMAFFVGPGNRFGEPIPISKAHEHIFGMVLMNDWSARDIQQWEYVPLGPFLGKSFGTTISPWVVPMDALMPFVVPNPKQDPKPLPYLCHSQPYTFDINLSVSLKGEGMSQAATICRSNFKHMYWTMLQQLTHHSVNGCNLRPGDLLASGTISGSDPESFGSMLELSWKGTKAIDVGQGQTRTFLLDGDEVIITGHCQGDGYRVGFGQCAGKVLPALSPAG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9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8d727a39a8e72a9b2d138887441763f87ebaed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VEQRNRGRPAVPDAVVRESIVGAAQRLLSSGGAAAMTMEGVASEAGIAKKTLYRFASGRADLIGLLVESWIAPIFPGFEADPQDAAAALERIVYDIAQAVLSREAVSLFRMLASDADLRNRFLPAYNANGIERSRRELARWLDQQASAGRLPLPIPAERVADLLLSAVIAEPLRQITLGLREPLPAWDIAPRVADAVRLIAPGRE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70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5aee1631031314be4198c42bab5164a8a2cea8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NMADLSYVNIFTRDIVAMSAFYQQVFGFQEIESIRSPIFRGLDTGKSCIGFNAHEAYELMQLAQFSETSGIKFLLNFDVDTKEAVDKLVPVAIAAGATLIKAPYETYYHWYQAVLLDPERNVFRINNV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09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b51f7e44b2ddd3262e379a00ef39f397944dd9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ADTIKIGLGVPMTGDYAPYSEWQGARCMADMINAKGGVNGMKIEVLIQDSGADTQTAISLAQKFLDEGAVMLGTIPFSDTMIPVAQVAQGYGVSIFQPQSTQVEMHAGIVDNFFTGVSPDPFTATAAANHALSLGVKNVVLMTSDEGGSWSARTPLWFGDVVEAGGGKVLSKLNFSFGTSDWSPQIAEMKALGEQIDAVYISSIMPDIAVLIRQMRSAGIEAYVVGSDGFDDPSLDAIGTDDPAILDKVFFATLAPSHADSAVVRFIAECKEMGIDVPGLFPATGADTVKAVAWAVEQSGSTDPATLAETLRNADSIPVMSVDAISFKETRTYAQRTIPVIGFEGGKRVLISNEIPANTPTDW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8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50fe7181df78b389d424427c543b068d27576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GHHHHHHSLRDLKEENRIVIWPSYFFSPTRSKGRRLARIPYKIKTEELVSTLRELGLDPIVIENKKYPRDRKINFLIAVKKVKSKNYTLKIIHNALMGTRQTNPNKS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84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cfcb365e9d548dd32a2732b0c57ba34cea0785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VNGKTLIRRFNDYCPEWLAETGDPVGLHIGTLDKPIENVMVTLDVRPEVVAEAIEKQVDLIIAKHPPIFRPVKRLTTDNFQEKMYADLLKHDIAVYAAHTNMDIIDNGLNDWFCELLGIKQTTFLTKTHTVPYKKLAVFVPIDEAPQMREALGLAGAGSQGDYSKTSYSLIGTGRFTPTQGANPTIGEIGQESVVQEAKIEVIFPETKQEQVLAAMLQAHPYEEPAYDVYTIENQSKEFGLGRVGVLDKPVRFSYFVQQVKEAFQLDGLRVIAKDDTKMIQRVAICGGSGEKFYHDALRKQADVYITGDVYYHTAHDMIAEDLPVIDPGHYIEALCKPKLVELMNQWKQENEWAVSIFESEANTNPFRF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9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62dd4d7b96b8f8701243132e4672aec1cfca87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DSGNQGTLCTLEFAVQMTCQSCVDAVRKSLQGVAGVQDVEVHLEDQMVLVHTTLPSQEVQALLEGTGRQAVLKGMGSGQLQ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89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ce5ad8ce95269b395cdb8603abae816273396b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DQQTTTAQTNANFLQIRFTTMSKKIAVIGECMIELSEKGADVKRGFGGDTLNTSVYIARQVDPAALTVHYVTALGTDSFSQQMLDAWRGENVDTSLTQRMENRLPGLYYIETDSTGERTFYYWRNEAAAKFWLESEQSAAICEELANFDYLYLSGISLAILSPTSREKLLSLLRECRANGGKVIFDNNYRPRLWASKEETQQVYQQMLECTDIAFLTLDDEDALWGQQPVEDVIARTHNAGVKEVVVKRGADSCLVSIAGEGLVDVPAVKLPKEKVIDTTAAGDSFSAGYLAVRLTGGIAEDAAKRGHLTASTVIQYRGAIIPREAMP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52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134a56023253684ab285f74acdb2a449d089b0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RVLVLGSGVIGTTSAYYLARAGFEVTVVDRQPAAAMETSFANAGQVSPGYASPWAAPGVPLKAIKWLLQRHAPLAIKATADIDQYLWMAQMLRNCTASRYAVNKERMVRLSEYSRDCLDELRAETGIAYEGRSLGTTQLFRTQAQLDGAAKDIAVLKESGVPFELLDREGIARVEPALANVTDILAGALRLPNDQTGDCQIFTTRLAEMASKLGVEFRFGQDIQRIDFAGDRINGVWIDGKLETADRYVLALGSYSPQLLKPLGIKAPVYPLKGYSLTVPITNPAMAPTSTILDETYKVAITRFDNRIRVGGMAEIAGFDLSLNPRRRETLEMIVNDLYPQGGDLSQASFWTGLRPTTPDGTPIVGATPFRNLFLNTGHGTLGWTMACGSGRLLADLMAKKKPQISAEGLDISRYGNPQESAKHVNPAPAH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1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d941148b110784a57926aafac9b55ed4b6f8dd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RKDSESSCSSDGSHTHEDYTLANDAVVTKYQVAAEITNAVLKEVLANIKEGAIAGDLCDLGDKLILEKTGKLYKKEKNFTKGIAMPTCISIDNCICHYTPLKSEAPVVLKNGQVVKVDLGTHIDGLIATAAHTVVVGASKDNKVTGKLADLLRGTHDALEIAIRSLRPDTENTTITKNIDKTAAEFGLTPIENMLSHQLERNEIDGEKKIIQNSGEKQKGEIEKIKIDKHEAYAIDILFSTGKGQPKDMDTRTTVFRKNEQVSYQLKMKASRVFFSDVNKVHGPMPFSLRSFEEEVKAKMGVVECEKYGLLVPYPVLYEKEGELVAQFKATVLVMPNGLLKIAGLPFDSDVYQSDLTVKDPELQAVLKSALKPKKKKEAKKDEPAAKK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94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3990a1fad916e86aa47d0ca9bdfd7c386d5e8c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TIKALFWDIGGVLLTNGWDREQRADVAQRFGLDTDDFTERHRLAAPELELGRMTLAEYLEQVVFYQPRDFTPEDFRAVMEEQSQPRPEVLALARDLGQRYRMYSLNNEGRDLNEYRIRTFGLGEFLLAFFTSSALGVMKPNPAMYRLGLTLAQVRPEEAVMVDDRLQNVQAARAVGMHAVQCVDAAQLREELAALGV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04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d06902c5f165542af325c823b616e17cf45213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YAKGRIGRVFTVRIDHGDDLILELIKLAELEKIESAVFMLLGALKEGKLVAGPKENRRPPEPVWTGFSDAREILGIGDIFQEDGEPKIHLHAGTARGDDIKLGCLRGESEVFMVVEVFIFELEGISARRIMDPEQGFAPVSFIQIPDNE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55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ec230eacc94a0bd7602a38bc74b85696327d2e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FAIANYIRAETPEAFDKVIEAFTGRAGLVERMEGFRSLQVLANRDRLEVVVITVWESREHFERWVESREFEEAHKRARRRRLEGTTSEGVEYEVLDFTCR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9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4df04b16240455bc35cf4a49f6a355dcf822ba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DGTILTIKRPITVRAVVTPTWKEEAEREISNGIANADQQLAQLEQEGQTVVDQVRRQSANPLDPRVQEQVANIQQQVAGKRSELEEQKRNLLQQQAQVRELEMDQIVEQGQLESSCEIKVGDNLVEKMQVAIVVRDGVIQSIEE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71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c525ff22fde1b3524d0be0e5cd9c30071e218b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WISGLDLVAHQMTARKKNSMALNEADTCRVYVTPKLKESGWENNPSAITEQYTFTDGRVQFKGSKVQRGEQKRADYLLKYTRDFPIAVVEAKPENSPVGQGMQQAKDYAEILGLKFAYSTNGHEILEFDYTTGEEQLLSRFPTPDELFKRLCGDEGIKDEDLDTLLSPYHHVSGYSPRYYQQIAINRAVQSVLQGKKRSLITMATGTGKTVVAFQISWKLWSARWNRTGDYRKPRILFLADRNVLVDDPKDKTFTPFGDARHKIEGGKVVKSREIYFAIYQSIASDERRPGLYKEFPQDFFDLIIIDECHRGSARDNSNWREILEYFEPAFQIGMTATPLREDNRDTYRYFGNPIYTYSLRQGIDDGFLAPYRVHRVISEVDAAGWRPSKGDVDRFGREIPDGEYQTKDFERVIALKARTDAFAKHLTDFMKRTDRFAKTIVFCVDQEHADEMRRALNNLNSDLSRKHPDYVARVTSEEGKIGKGHLSRFQELETSTPVILTTSQLLTTGVDAPTCKNVVLARVVNSMSEFKQIVGRGTRLREDYGKLWFNIIDYTGSATQNFADPDFDGYPEIEDEVVIDEDGEEV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fd5b8413e30f6c17db1a2d3a039c533b90228c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PHMKTTKIKFYYKDDIFALMLKGDTTYKELRSKIAPRIDTDNFKLQTKLFDGSGEEIKTDSQVSNIIQAKLKISVHD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9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e454d2b2ce074cc77d570ac6fddb0063ea2d17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ASVEDEFEDAPDVEPLEPTLKNIIEQKSLKWIFVGGKGGVGKTTCSCSLAVQLAAVRESVLTRFEEPTRSTLSPSSCWSPTALPKSDLNHSHGSNTHLFYTRAQTHCLSIWFSANALIDAAPVIHNECWARFKGTVHPNKVHFYSPSSACKH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5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a0fdb33ff916bdb8a6864526986bbe36301d33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KLKFAHLHQHTQFSLLDGAAKLQDLLKWVKETTPEDPALAMTDHGNLFGAVEFYKKATAMGVKPIIGYEAYVAAESRFDRKRGKGLDGGYFHLTLLAKDFTGYQNLVRLASRAYLEGFYEKPRIDREILREHAQGLIALSGCLGAEIPQFILQDRLDLAEARLNEDLSIFGDRFFIEIQNHGLPEQKKVNQVLKEFARKYGLGMVATNDGHYVRKEDARAHEVLLAIQSKTTLDDPERWRFPCDEFYVKTPEEMRAMLPEAEWGDEPFDNTVEIARMCDVDLPIGDKMVYRIPRFPLPEGRTEAQYLRELTFLGLLRRYPDRITEAFYREVLRLLGTMPPHGDERALAEALARVEEKAWEELRKRLPPLEGVREWTAEAILHRALYELSVIERMGFPGYFLIVQDYINWARGHGVSVGPGRGSAAGSLVAYAVGITNIDPLRFGLLFERFLNPERVSMPDIDTDFSDRERDRVIQYVRERYGEDKVAQIGTFGSLASKAALKDVARVYGIPHKKAEELAKLIPVQFGKPKPLQEAIQVVPELRAEMEKDERIRQVIEVAMRLEGLNRHASVHAAGVVIAAEPLTDLVPLMRDQEGRPVTQYDMGAVEALGLLKMDFLGLRTLTFLDEARRIVKESKGVELDYDRLPLDDPKTFELLSRGETKGVFQLESGGMTATVRGLKPRRLEDIIALVSLYRPGPMEHIPTYIRRHHGQEPVSYAEFPHAEKYLRPILDETYGIPVYQEQIMQIASQVAGYSLGEADLLRRAMGKKRVEEMQKHRERFVRGAKERGVPEEEANRLFDMLEAFANYGFNKSHAAAYSLLSYQTAYVKAHYPVEFMAALLSVERHDSDKVAEYIRDARALGIPVLPPDVNRSGFDFKVVGEEILFGLSAVKNVGEMAARAILEERERGGPFKSLGDFLKRLPEQVVNKRALESLVKAGALDAFGDRARLLASLEPLLRWAAETRERGRSGLVGLFAEVEEPPLVEASPLDEITMLRYEKEALGIYVSGHPVLRYPGLREVASCTIEELSEFVRELPGKPKVLLSGMVEEVVRKPTRSGGMMARFTLSDETGALEVVVFGRAYEGVSPKLKEDIPLLVLAEVEKGEELRVLAQAVWTLEEVLEAPKALEVEVDHALLDEKGVARLKSLLDEHPGSLPVYLRVLGPFGEALFALREVRVGEEALGLLEAEGYRAYLVPDREVFLQGNGGGPKEEVVP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29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191cf3781f439a7f616b88fc3d007d585eccdc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IKAISIDIDGTITYPNRMIHEKALEAIRRAESLGIPIMLVTGNTVQFAEAASILIGTSGPVVAEDGGAISYKKKRIFLASMDEEWILWNEIRKRFPNARTSYTMPDRRAGLVIMRETINVETVREIINELNLNLVAVDSGFAIHVKKPWINKGSGIEKASEFLGIKPKEVAHVGDGENDLDAFKVVGYKVAVAQAPKILKENADYVTKKEYGEGGAEAIYHILEKFGY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84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89f8d5f142667974fa8dac641460d2a331e39e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TLSLEEEKRFEELCKMAFNFARNNECENLKIMIEAGLNVNLKTHKGDSLLMLAAYNNSYESAKMLLEKGAKVDEKNDRGQTPLAGVCFKGYLPMCELLVKYGANIDENNGLGMTPYTFAIMFGRKDVAEFLLKKSKNNFLKKISLKILKFIKKF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22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0709024230f2bd67a783971649b5106ce0e450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GSDKIHHHHHHENLYFQGMKIAVLGTGTVGRTMAGALADLGHEVTIGTRDPKATLARAEPDAMGAPPFSQWLPEHPHVHLAAFADVAAGAELVVNATEGASSIAALTAAGAENLAGKILVDIANPLDFSHGMPPTLNPVNTDSLGEQIQRTFPEAKVVKTLNTMNASLMVDPGRAAGGDHSVFVSGNDAAAKAEVATLLKSLGHQDVIDLGDITTARGAEMLLPVWIRLWGALGTANFNFKIA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6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61f17e4cc947328174a43828d32a0883a9fd39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APTVSVITISFNDLDGLQRTVKSVRAQRYRGRIEHIVIDGGSGDDVVAYLSGCEPGFAYWQSEPDGGRYDAMNQGIAHASGDLLWFLHSADRFSGPDVVAQAVEALSGKGPVSELWGFGMDRLVGLDRVRGPIPFSLRKFLAGKQVVPHQASFFGSSLVAKIGGYDLDFGIAADQEFILRAALVCEPVTIRCVLCEFDTTGVGSHREPSAVFGDLRRMGDLHRRYPFGGRRISHAYLRGREFYAYNSRFWENVFTRMS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79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67a524122c5e0cfa4247117f2b1dfe31dc31f7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RENLYFQGMTEVNLNIYSPRWGRHETYIVELHKDYMEISMGAVTIKATYSENQDPEWSEETLQDIMNNDSVYPPEITQNLFQHAWLEWRKGALDNDEVTRELELVAQWVNKVTEAKPNSDFWRKY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8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6f55075741d1287d9c8d2f2f92962ca6b764d2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WNGREYMSEPASPEKKVIIIAGPNGAGKTTFAEEFLPQEAQCLTFINADLIAAGLAPFEPEQAAFRAGRLMLEEIYNHAQRGQNFAFETTLSGRSYARLIPTWQAQSYIVKLFFLQLLSPELAIARVAQRVRAGGHHVPEAIIRRRFAAGLHNLETLYKLIVDEWVCYDNSGNEPVLINKGGKL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79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341ef5b7343c77f23f23b45b09ca8faa750a84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FTGVQGRVIGYDILRSPEVDKAKPLFTETQWDGSELPIYDAKPLQDALVEYFGTEQDRRHYPAPGSFIVCANKGVTAERPKNDADMKPGQGYGVWSAIAISFAKDPTKDSSMFVEDAGVWETPNEDELLEYLEGRRKAMAKSIAECGQDAHASFESSWIGFAYTMMEPGQIGNAITVAPYVSLPIDSIPGGSILTPDKDMEIMENLTMPEWLEKMGYKSLSANNALK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6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4d6f7998606e6ed7984f2c760035eb1648d544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SRMRHERVVIIKNMFHPMDFEDDPLVLNEIREDLRVECSKFGQIRKLLLFDRHPDGVASVSFRDPEEADYCIQTLDGRWFGGRQITAQAWDGTTDY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88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c9194f0ce9573c874ff697ef7f1b1c81244c0d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IYKEPPPGMFVVPDTVDMTKIHALITGPFDTPYEGGFFLFVFRCPPDYPIHPPRVKLMTTGNNTVRFNPNFYRNGKVCLSILGTWTGPAWSPAQSISSVLISIQSLMTENPYHNEPGFEQERHPGDSKNYNECIRHETIRVAVCDMMEGKCPCPEPLRGVMEKSFLEYYDFYEVACKDRLHLQGQTMQDPFGEKRGHFDYQSLLMRLGLIRQKVLERLHNENAEMDSDSSSSGTETDLHGSLR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9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e95dfdb86142b5b7ed4387bd36bb5a78e7fdad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NHLPFFFGNITREEAEDYLVQGGMSDGLYLLRQSRNYLGGFALSVAHGRKAHHYTIERELNGTYAIAGGRTHASPADLCHYHSQESDGLVCLLKKPFNRPQGVQPKTGPFEDLKENLIREYVKQTWNLQGQALEQAIISQKPQLEKLIATTAHEKMPWFHGKISREESEQIVLIGSKTNGKFLIRARDNNGSYALCLLHEGKVLHYRIDKDKTGKLSIPEGKKFDTLWQLVEHYSYKADGLLRVLTVPCQK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84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a4264c983c5955568491d5dedd0e3d63a76529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FEQRVNSDVLTVSTVNSQDQVTQKPLRDSVKQALKNYFAQLNGQDVNDLYELVLAEVEQPLLDMVMQYTRGNATRAALMMGINRGTLRKKLKKYGM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54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2c8d1fcf94a8124dd905deeeac1438cd889d47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GWANDDAVNEQINSTIEDAIARARGEIPRGESLYECEECGAPIPQARREAIPGVRLCIHCQQEKDLQKPAYTGYNRRGSKDSQL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74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744f0e1828d1063e7060bc6416a9a56d7fd409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LHNGPMKLAEALIERADLQKRAAQLEERLVQNMQVQEGEVPAEDPRELLNELLTVSSALEVLLPRIHRANLSATLPSGQTLTDALTRRDLLDARLKALRRAATAAAERQTRYSNSELRMVAVIPPSELQKLADVMAKERRELEVQIQQANWQTDLPGSG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60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0426b479daddaeac08d327645f24dd919d1000a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VELFKKFSEKVEEIIEAGRILHSRGWVPATSGNISAKVSEEYIAITASGKHKGKLTPEDILLIDYEGRPVGGGKPSAETLLHTTVYKLFPEVNAVVHTHSPNATVISIVEKKDFVELEDYELLKAFPDIHTHEVKIKIPIFPNEQNIPLLAKEVENYFKTSEDKYGFLIRGHGLYTWGRSMEEALIHTEALEFIFECELKLLSFH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65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1b6a108b6fa3131c19f3e10ca3cbd6b72569f5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ADLCLGEDFSEELTCAVCLDSWKDPVELMPCGHIFCKACATGLKECPVCRDPIRSTKVPNRTLVNMALQIQVKCRRCQWRGTREQGMSHVCGASGSGPCAPPTTTPSTMRPPPAPASSSSAAYDYRAPVSSACASYGGYTAPPNLEDFWTSGAPVQPATTPAHPRVIEPTGPHPWTLYGLDQSEYDQIVSLFVFFDDNESGNLEPNEVTRLARWLNFANTPQDVKRIFDDMDVEGSGKLSLGEFLTWLRYNKPNPQALYGLTQSQYNTIMMQFHTYDTNQDGCLEMNEFSRLVQNLGDVRDAVTAQRLFQMIDQDRDGVISLHEFLRFRSGK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94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6b6d1f2ef022bc90900329d54534591dd7a498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EYNNPSDFKSFHDFVASYMKTYSRRLEIGTFRHHKSCMRKFKEYCEGLQFHELTEDFLRDYLIYMKKTLCNADSTAQRNLSTIKIYVSAAIKKGYMENDPFKDFGVK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0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dfd1cd6955e24990a198a5677443f575d1e659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DDDDRILWDCGSPLYDSYELVSLTHIIERHFMSLPSLAGAGKVCCSRRPSDLEEKANRGANTVVDLCCSSDSTTGKLLCGAFGTKWWKRKQNTEAVVDNYNNKKKNMFCRILSKIRISTTRSGSSK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12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9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753b424d123e38e161cfe7cac6cfe7f20b7fb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QYPEQLNGIFQALADPTRRAVLGRLSRGPATVSELAKPFDMALPSFMKHIHFLEDSGWIRTHKQGRVRTCAIEKEPFTAVEAWLAEQQELWESRTDRLEQFVTEHTVTAHAKATP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9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e72d9435b917edff5e386abbbffff7fca123d9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GKLQVCICAARNLHDSQVFGLPDPYCRVRMGDHEYKTKVINNSLNPVWNETFRFQVADESTAQLCVELWNKNIISDDLMGTYSLSLGHMTRGVVNDEWYLLGHSKTNSELHLRVLACDFGINPSPSDVWKVTTDINNDPALGAGKKPPLAAAPVTISSNVNNTPINPNIGPAVVPAAVLMQPQSFPQAAGPFPHQPMYFSPPPAPVGYYPQQPMYYPPQPPVMQQEQLHSQFKAPYTGVVPLQMVSMMNPKDHNFH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40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41d673a3534daf172ccbe4a381b389da0f3a25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THSHHDNVEKQFGSQANAYLHSAVHAAGRDLARLAQRLSDFSHASVLDMGCGAGHASFVAAQHANSVVAYDLSASMLEVVAGAAEERHLSNITLRQGYAEKLPFEDASFEVVISRYSAHHWHDVGQALREVNRVLKPGGVLIIMDVMSPGHPVRDIWLQTVEALRDTSHVRNYSSGEWLAMVNNAMLVTNTVITDRLSLEFRSWVTRMRTPAPLVEAIRLYQASAPVEVKRYFELQDDGSFSSDTIMLEAHKAV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64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b697cc83efbe57044b549e28508e7f04e37c7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QDTFKIAIFTDTHIGYDEQDAITEKDSFRAFKECVQNAHIQNADIILHAGDFFNERNPSRYAVIKTMKILDEFVIGQGNPPEILYSEGLSSDPNWLNPNINIKIPFFCMHGNHDAPNGLGSTSPIQLLSVSKYLNFFKPVDIKETIELQPIVLKRGTIRVVVYGLGYIFEEKFKEVVMGKKLKLIAPEEGEFERTYTILMIHQNMSSYDHDIGVMATRLSDAIWSETNPHNVDLVIWGHEHENLIQRKKYGNIYVTQPGSTVYTQFRKKNAMQRSMAILTISQNPDFDKFEEIKLESPRTFIYDKIEIDNKGLGFENDKLNYIKEQIDDKLLEFMDKDGKTIPKRQRPIMRIDVESTLSPSSLNLRGLVDEYKELVANPTKMFRYVVKKANSGTKQSEKAEKQTSYISEQEHIKIEDILSQKISPSDLNFISFDSLKDSLMEYINSDNMSKSKAFENNINAVFNERINYIIEQSKNKQKEVYDANKAKEFILNQ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56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d8f1f1eb4fb5ca5f7a4ee9c9608ed9a9817a84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VLSSADRASNEKKVKSSYFDLPPMEMSVAFPQATPASTFPPCTSDYYHFNDLLTPEEQAIRKKVRECMEKEVAPIMTEYWEKAEFPFHITPKLGAMGVAGGSIKGYGCPGLSITANAIATAEIARVDASCSTFILVHSSLGMLTIALCGSEAQKEKYLPSLAQLNTVACWALTEPDNGSDASGLGTTATKVEGGWKINGQKRWIGNSTFADLLIIFARNTTTNQINGFIVKKDAPGLKATKIPNKIGLRMVQNGDILLQNVFVPDEDRLPGVNSFQDTSKVLAVSRVMVAWQPIGISMGIYDMCHRYLKERKQFGAPLAAFQLNQQKLVQMLGNVQAMFLMGWRLCKLYETGQMTPGQASLGKAWISSKARETASLGRELLGGNGILADFLVAKAFCDLEPIYTYEGTYDINTLVTGREVTGIASFKPATRSRLDDDG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31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7a0a254bc9eb9ade6b4b9b69bbe9e6922cadd5e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GSLNRHSLLNGVKKMRIILCDTNEVVTNLWQESIPHAYIQNDKYLCIHHGHLQSLMDSMRKGDAIHHGHSYAIVSPGNSYGYLGGGFDKALYNYFGGKPFETWFRNQLGGRYHTVGSATVVDLQRCLEEKTIECRDGIRYIIHVPTVVAPSAPIFNPQNPLKTGFEPVFNAMWNALMHSPKDIDGLIIPGLCTGYAGVPPIISCKSMAFALRLYMAGDHISKELKNVLIMYYLQYPFEPFFPESCKIECQKLGIDIEMLKSFNVEKDAIELLIPRRILTLD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76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ef21a9ba5e1668c003a65388a3bfa5b70f6f9d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ETDADVYEVEDILADRVNKNGINEYYIKWAGYDWYDNTWEPEQNLFGAEKVLKKWKKR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82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b7a4545cd924c66f7d1519f50da30d0fe1bec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4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HHKKRVYPQAQLQYGQNATPLQQPAQFMPPQDPAAAGMSYGQMGMPPQGAVPSMGQQQFLTPAQEQLHQQIDQATTSMNDMHLHNVPLVDPNAYMQPQVPVQMGTPLQQQQQPMAAPAYGQPSAAMGQNMRPMNQLYPIDLLTELPPPITDLTLPPPPLVIPPERMLVPSELSNASPDYIRSTLNAVPKNSSLLKKSKLPFGLVIRPYQHLYDDIDPPPLNEDGLIVRCRRCRSYMNPFVTFIEQGRRWRCNFCRLANDVPMQMDQSDPNDPKSRYDRNEIKCAVMEYMAPKEYTLRQPPPATYCFLIDVSQSSIKSGLLATTINTLLQNLDSIPNHDERTRISILCVDNAIHYFKIPLDSENNEESADQINMMDIADLEEPFLPRPNSMVVSLKACRQNIETLLTKIPQIFQSNLITNFALGPALKSAYHLIGGVGGKIIVVSGTLPNLGIGKLQRRNESGVVNTSKETAQLLSCQDSFYKNFTIDCSKVQITVDLFLASEDYMDVASLSNLSRFTAGQTHFYPGFSGKNPNDIVKFSTEFAKHISMDFCMETVMRARGSTGLRMSRFYGHFFNRSSDLCAFSTMPRDQSYLFEVNVDESIMADYCYVQVAVLLSLNNSQRRIRIITLAMPTTESLAEVYASADQLAIASFYNSKAVEKALNSSLDDARVLINKSVQDILATYKKEIVVSNTAGGAPLRLCANLRMFPLLMHSLTKHMAFRSGIVPSDHRASALNNLESLPLKYLIKNIYPDVYSLHDMADEAGLPVQTEDGEATGTIVLPQPINATSSLFERYGLYLIDNGNELFLWMGGDAVPALVFDVFGTQDIFDIPIGKQEIPVVENSEFNQRVRNIINQLRNHDDVITYQSLYIVRGASLSEPVNHASAREVATLRLWASSTLVEDKILNNESYREFLQIMKARIS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14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06dfa2d3aacd76f7c747ad1a0c919d44f50235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FYLSDIEEEASAGAEPTYNFWEVLLFSNTQENLVTVVGELHTLTDRVVHYKIEPESREVTATTLPSLLALLLEKRNQARRLYRDVLSMKMSELDWDIDDLFTQLQEELTRTDDTLSMYPRRRFY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8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e403ae1acc57ccbe39a0f79ff43d6519621d17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IIKEPIDFINKPESEAKKWGKEEEKRWFTKLNNLEEVAVNQLKNKEYKTKIDNFSTDILFSSLTAIEIMKEDENRNLFDVERIREALLKNTLDRDAIGYVNFTPKELGINFSIRDVELDRDISDETLDKVRQQIINQEYTKFSFISLGLNDNSINESVPVIVKTRVPTTFDYGVLNDKETVSLLLNQGFSIIPESAIITTIKGKDYILIEGSLSQELDFYNKGSEAWGAENYGDYISKLSHEQLGALEGYLHSDYKAINSYLRNNRVPNNDELNKKIELISSALSVKPIPQTLIAYRRVDGIPFDLPSDFSFDKKENGEIIADKQKLNEFIDKWTGKEIENLSFSSTSLKSTPSSFSKSRFIFRLRLSEGAIGAFIYGFSGFQDEQEILLNKNSTFKIFRITPITSIINRVTKMTQVVIDAEGIQNKE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1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28efb00110d912d281e5ce9cb6d3ed6671d9a9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EPGIDKLFGMVDSKYRLTVVVAKRAQQLLRHGFKNTVLEPEERPKMQTLEGLFDDPNAETWAMKELLTGRLVFGENLVPEDRLQKEMERIYPGERE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92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c149bf55757e6b13dd2fa18f3f522cb771d0fe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ELSPCHVRSGRIMTVDGPIPSSALGHTLMHEHLQNDCRCWWNPPQEPERQYLAEAPISIEILSELRQDPFVNKHNIALDDLDLAIAEVKQFAAVGGRSIVDPTCRGIGRDPVKLRRISAETGVQVVMGAGYYLASSMPETAARLSADDIADEIVAEALEGTDGTDARIGLIGEIGVSSDFTAEEEKSLRGAARAQVRTGLPLMVHLPGWFRLAHRVLDLVEEEGADLRHTVLCHMNPSHMDPVYQATLAQRGAFLEFDMIGMDFFYADQGVQCPSDDEVARAILGLADHGYLDRILLSHDVFVKMMLTRYGGNGYAFVTKHFLPRLRRHGLDDAALETLMVTNPRRVFDASI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30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11a90cccc50c697d56b83dc6051bbcf5bcaa70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RNNSAEYIEDKIAEDTNNDKAAGDNGGTKEENKIMAPDFSLKDLDGNTVKLSDYRGKIVFLNFWASWCGPCTSEMPEFEKVHRQFSKEDDAVILAVNLTDGFRETEEKARKFIADNGYTMKVLLDTTGSAAKDYGIYSIPTTYVINRDGSIVTYMEGARPGKVLLDIYEKL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92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83fdb281bc48b1d2407203ff59f84c419a8bfc1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IADSLETTQQDYPDCFFQHVKVNVKNPYDLTRQVCSSMDQWLTERLDSEPLSLAILVDSATSILYLSNQSNSFSLLFHYLRVMGRKLSPTLYCVCQLIHFDMGYGDELLKEAKFYDSLILQLDALPLGVPSEQDGRLSIEERDQAISTVLFKILENQIKFFT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30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d908340e93ada944d97a28f403ab9b5e537dd2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ADGPRELLQLRAAVRHRPQDFVAWLMLADAELGMGDTTAGEMAVQRGLALHPGHPEAVARLGRVRWTQQRHAEAAVLLQQASDAAPEHPGIALWLGHALEDAGQAEAAAAAYTRAHQLLPEEPYITAQLLNWRRRLCDWRALDVLSAQVRAAVAQGVGAVEPFAFLSEDASAAEQLACARTRAQAIAASVRPLAPTRVRSKGPLRVGFVSNGFGAHPTGLLTVALFEALQRRQPDLQMHLFATSGDDGSTLRTRLAQASTLHDVTALGHLATAKHIRHHGIDLLFDLRGWGGGGRPEVFALRPAPVQVNWLAYPGTSGAPWMDYVLGDAFALPPALEPFYSEHVLRLQGAFQPSDTSRVVAEPPSRTQCGLPEQGVVLCCFNNSYKLNPQSMARMLAVLREVPDSVLWLLSGPGEADARLRAFAHAQGVDAQRLVFMPKLPHPQYLARYRHADLFLDTHPYNAHTTASDALWTGCPVLTTPGETFAARVAGSLNHHLGLDEMNVADDAAFVAKAVALASDPAALTALHARVDVLRRASGVFHMDGFADDFGALLQALARRHGWLG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41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a452f5b93572bfd6ae34227732cecc6f4b0535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TISKENAPMACQGNAPGPEGSNDTLDSRCWRGAGVRGNRGYLTGRPDRTGCVWLLIGMNSKIIQDPVHGPIRASDAILEMIDTPEFQRLRYIKNLGLCYLVFPSANHSRFEHSIGTFHLAGMYLDHLGIKSEETAMAALLHDVGHFPFSHTIEDFYRKNRGVDHLEEGIKIIRGERESNIPSILEKYSIDVKKVVSILEGRENVLSEIVSGPIDADELDYLRRDSFYCGVSIGFVNPARVISVSGIYDGRMIIEEKGLSDIESLLISRFLMYQAVYFHKTCRIANRMLERAAIMSEAYDTYRLSDQEFTHLLMSDPRSEDMMRNILDRRLMKVLYKVKYDESLAHDILNAVSEKFIVDIIPPLSFRGKDRLKTQVGVLLENRIATGEESSPLVNALNSAIDRRYIYVYGYHEDERDLKRDLAG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76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6af171bbb3dd2d0bc17aefba8d7a3b667cf0a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 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 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FGHGDEGITPLSSEIVNFSTTVWTDGDKDHLEKHLVENLNCIRHYPEPDAGTLRQMLAKRNSVDNNAILVTNGPTAAFYQIAQAFRGSRSLIAIPSFAEYEDACRMYEHEVCFYPSNEDIGEADFSNMDFCWLCNPNNPDGRLLQRTEILRLLNDHPDTTFVLDQSYVSFTTEEVIRPADIKGRKNLVMVYSFSHAYGIPGLRIGYIVANKDFMKRVAAFSTPWAVNALAIEAAKFILIHPAQFTLPIRKWQRNTVDFITALNRLDGVEVHPSGTTFFLLRLKKGTAAELKKYMLEEYNMLIRDASNFRGLDESYVRITTQRPAQNQLFIKALETFLEKY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31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2b2f83c4e7c8556fe960fb2765e368ea5850a6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PLPNPEGLDSDFLAVLSDYPSPDISPPIFRRGEKLRVISDEGGWWKAISLSTGRESYIPGICVAR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98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603d28eae075a423de48881964d40654645bcf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EPDANGYYYHDTFEGSVGQWTAAGPAEVLLSGRTAYKGSESLLVRNRTAAWNGAQRALNPRTFVPGNTYCFSVVASFIEGASSTTFCMKLQYVDGSGTQRYDTIDMKTVGPNQWVHLYNPQYRIPSDATDMYVYVETADDTINFYIDEAIGAVAGTVIEG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32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3bb90738047ab7f4f5f603eb5981d07da37408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YLYQSRLKDQIIHSVKDVYVHAAGGTYTDAISGMFNVPFGYSCEPIKQRIAQTLNNLPFHPKDHFYSQEWFEASAMLLDRAMMSDGALLYVNSGSEAIESSIAMALEYHQRKGNVKKRKIICRKHSYHGATLGAHSVSGRNDFQELRNSGYDTIRIHPPFAVTHQGRPQEAHSVSDVENIILQTGPEHIAGIIFEPVNHLKGMRESGGEYLAGIRELCDRYDIVMITDEIVTGASRTGSFLNTQRFGVVPDIVALGKGISGGYYPASVMATTAKIASVFEKRGAWIPYSYSHTYASNPVSIASIHASLQVLEQVESSGQLRRLIAKAAELTSEMASNERIARAEASGLLIGLTLDERLGAGAGKRLEQLCFERKLIIRGDENWACLAPAYVMSEAALQEAFEVLNESINH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09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5eedafddc279599a9d5b5d41e86c101042b549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WDFEQCDPNACSGKKLYRLNALRLLRLSEPFHGVVLTPSATEIVSPADRGIVLQNGAAVVDCSWKELDAVPWRKMRMSAPRLLPLLLAANPVNYGRPSKLNCAEALAATLAIVGLTDDARSIMAYFSWGASFFDVNRELLAGYQKCTNSAEIAAFQDKYVEAELQESEARRGLDLDSIDLSDARPLNERRGRLKNRREWQQPSCSEDEEENDKAGEDDNSDEGADARVSEEDEDRRESECAAADSTEET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74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8b00f9c3e7936f67fb1c9e309fe890098dcb7e1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TNWASGEDDHVVARAEYDFVAVSDEEISFRAGDMLNLALKEQQPKVRGWLLASLDGQTTGLIPANYVKILGKRRGRKTI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72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8e573b85bce0a6455b27471cfbbfb60dee3b05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ALAILRVEKLKSFGNVGGSEKHTARLQDTPNADTTKKNIRLIGMEDGKTLEDLVKTKIATDTKHKPRKDAVLCSEMFLSASPEYFRPHDPSLAGEWNDERMVLFAKASITWLKTNYGDKCVRAELHLDEATPHIHAYIVPINDKTKLLSHKEMFGGDGRVGSIKLSKLQDSYAQALAPLGIERGVKGSKATHTKVKEYYQAVNSEPLTAVWSNQKLEPQ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95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308e8947eab7619d83473c43f023afbad0c712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LKQVADKLEEVASKLYHNANELARVAKLLGE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97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3211f79550d0ab319df8c77df2a50bc9618502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DAGEGEDEIQFLRTDDEVVLQCTATIHKEQQKLCLAAEGFGNRLCFLESTSNSKNVPPDLSICTFVLEQSLSVRALQEMLANTVEKSEGQVDVEKWKFMMKTAQGGGHRTLLYGHAILLRHSYSGMYLCCLSTSRSSTDKLAFDVGLQEDTTGEACWWTIHPASKQRSEGEKVRVGDDLILVSMSSERYLHLSYGNSSWHVDAAFQQTLWSVAP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3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d4a45161a286db7ecea50fdc34369e7982497d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CMLTIDTASRTFHKTWVTGQTQGKAVIARERISFWGGFDPQTGRIVDPYSSLRGRDISDCVLILLSSKGSSGTSGMLSLATRAGHAPAAMIQVEMDPVTVMGCLVNNIPLLQATGFDPFEQIQDGDLVRIDGENGTITLAPGQ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52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e245462ea056a771be10cfe044638f4a5bfe4f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LYQKKSKMIGIIIPDLNNRFYAQIIDGIQEVIQKEGYTALISFSTNSDVKKYQNAIINFENNNVDGIITSAFTIPPNFHLNTPLVMYDSANINDDIVRIVSNNTKGGKESIKLLSKKIEKVLIQHWPLSLPTIRERIEAMTAEASKLKIDYLLEETPENNPYISAQSALNKSNQFDAIITVNDLYAAEIIKEAKRRNLKIPDDFQLVGYDNNILCGYTSPTISTIDQNPKLIGQTAAHRLLDLMSGNNSTRNSIIDVLPIKRDST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50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98cbd00f8a76491b2668a27249b2e29e0e5d0c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NAPDSFVAHFREAAPYIRQMRGTTLVAGIDGRLLEGGTLNKLAADIGLLSQLGIRLVLIHGAYHFLDRLAAAQGRTPHYCRGLRVTDETSLGQAQQFAGTVRSRFEAALCGSVSGFARAPSVPLVSGNFLTARPIGVIDGTDMEYAGVIRKTDTAALRFQLDAGNIVWMPPLGHSYGGKTFNLDMVQAAASVAVSLQAEKLVYLTLSDGISRPDGTLAETLSAQEAQSLAEHAASETRRLISSAVAALEGGVHRVQILNGAADGSLLQELFTRNGIGTSIAKEAFVSIRQAHSGDIPHIAALIRPLEEQGILLHRSREYLENHISEFSILEHDGNLYGCAALKTFAEADCGEIACLAVSPQAQDGGYGERLLAHIIDKARGIGISRLFALSTNTGEWFAERGFQTASEDELPETRRKDYRSNGRNSHILVRRLH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51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72eeeb129fbec64f73fe006c634e73385c814f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MSSGDESLRLCMFDLRRGQTEGQELEKILFFYPADLDFSTQLSVIGLSEGLITFTRLFSPEAACEVIEAERHSHVFYEAEPDIWMVMVVEKNKETGAIWRIDALRRVLKEVHSLFVMFHGSIRALIEKEPTGGLTRSLLYPFITDYLSKFFVGKKLQLPTFRETLRERGTVQMLTLARDTAVEVQSLVQVLDSCAGSLRCHSMILFQDLLVSTTLSADDTVDLFTFAVMRLTSKALSSDTSSWSYLRKGPGSSEISSRSNLAPVGSIDSLHSRNGNNMHHVIRPLQNDKWTKGKDGFLITDIWGLETGGSPDSAIPTIWLQQTQERMYLLAYQHKSLTLLLLMPTNAIVNGDLSISAVKQQVIEDASLRILKIEENISRGWGGENAYHIKGYRYLVVDNDTKVSRSSPSGKVTTLAKESLLALNKLREEVDSEKSRAKGQEKDMEICIRAKNNVWVIARVTRGKELYMALEKGSDTLLDTTDAVGRFSNRYCSGAFLM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70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010dbd1db5e3be2d7a176363de3151c06e72aa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PPFQEALGIIQQLKQHGYDAYFVGGAVRDLLLGRPIGDVDIATSALPEDVMAIFPKTIDVGSKHGTVVVVHKGKAYEVTTFKTDGDYEDYRRPESVTFVRSLEEDLKRRDFTMNAIAMDEYGTIIDPFGGREAIRRRIIRTVGEAEKRFREDALRMMRAVRFVSELGFALAPDTEQAIVQNAPLLAHISVERMTMEMEKLLGGPFAARALPLLAETGLNAYLPGLAGKEKQLRLAAAYRWPWLAAREERWALLCHALGVQESRPFLRAWKLPNKVVDEAGAILTALADIPRPEAWTNEQLFSAGLERALSVETVRAAFTGAPPGPWHEKLRRRFASLPIKTKGELAVNGKDVIEWVGKPAGPWVKEALDAIWRAVVNGEVENEKERIYAWLMERNRTREKN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0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6967e577f56c804fac9a7b447fd0b167825d000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LDFGHFDERDKTSRNMRGSRMNGLPSPTHSAHCSFYRTRTLQALSNEKKAKKVRFYRNGDRYFKGIVYAVSSDRFRSFDALLADLTRSLSDNINLPQGVRYIYTIDGSRKIGSMDELEEGESYVCSSDNFFKKVEYTKNVNPNWSVNVKTSANMKAPQSLASSNSAQARENKDFVRPKLVTIIRSGVKPRKAVRVLLNKKTAHSFEQVLTDITEAIKLETGVVKKLYTLDGKQVTCLHDFFGDDDVFIACGPEKFRYAQDDFSLDENECRVMKGNPSATAGPKASPTPQKTSAKSPGPMRRSKSPADSGNDQDANGTSSSQLSTPKSKQSPISTPTSPGSLRKHKDLYLPLSLDDSDSLGDS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52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b51ad3b071d76cedd2f4bcfd09d1fd17739ffd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GSHHHHHHGSMSSGNSSLGIIVGIDDSPAAQVAVRWAARDAELRKIPLTLVHAVSPEVATWLEVPLPPGVLRWQQDHGRHLIDDALKVVEQASLRAGPPTVHSEIVPAAAVPTLVDMSKDAVLMVVGCLGSGRWPGRLLGSVSSGLLRHAHCPVVIIHDEDSVMPHPQQAPVLVGVDGSSASELATAIAFDEASRRNVDLVALHAWSDVDVSEWPGIDWPATQSMAEQVLAERLAGWQERYPNVAITRVVVRDQPARQLVQRSEEAQLVVVGSRGRGGYAGMLVGSVGETVAQLARTPVIVARESL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59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d27cba60bada55276dc6e63ca1105c4d0a0757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YYHHHHHHLESTSLYKKAGSENLYFQGIVDKNKIVIPMSEFLDSMFLVIEKLGVHAEKKGSMIFLSSERVKLADWKQLGAMCSDCYHCKLPLSSFIEIVTRKAKDKFLVMYNEKEVTLVARGVQTIQ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20e9d937c59662cdf85eed23bc65ea60b5b75f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FDDIPENPFLNKKSHKDILKDHGECGTTLIDTLPEVIFLGGTNVGKSSILNNITTSHVSRDLGSLARVSKTTGFTKTLNCYNVGNRLRMIDSPGYGFNSSKEQGKVTLQYLLERKQLVRCFLLLAGDKEINNTDNMIIQYIHEHGVPFEVVFTKMDKVKDLNKFKKKVMSSGLMDLPTLPRLVLTNSLTSSTSPKRFGIDLLRYVIFQSCGLI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48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4530eba573271ad981d63088c00c0f9742acb2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HHHHHHGSEAKVCKFCAGERLDDVVKLLKEKGYKVSIEECIGLCAKYGCGNINVIAGEKEISVGSFEELIKALE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26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44adc84500d12889382ca35fb034079893e139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GFLDALMGNASEVDLGKLAAELSPILGDNEELQLAYKMVRDLFVFTSKRLILIDKQGVTGKKVSYHSIPYKAIVHFQVETAGTFDMDAELKLWISGQHEPLVKELKRGTDVVGIQKTIARYAL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78fcd70b31355f5396491ec510036c4d36df9b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SMANNALQTIINARLPGEEGLWQIHLQDGKISAIDAQSGVMPITENSLDAEQGLVIPPFVEPHIHLDTTQTAGQPNWNQSGTLFEGIERWAERKALLTHDDVKQRAWQTLKWQIANGIQHVRTHVDVSDATLTALKAMLEVKQEVAPWIDLQIVAFPQEGILSYPNGEALLEEALRLGADVVGAIPHFEFTREYGVESLHKTFALAQKYDRLIDVHCDEIDDEQSRFVETVAALAHHEGMGARVTASHTTAMHSYNGAYTSRLFRLLKMSGINFVANPLVNIHLQGRFDTYPKRRGITRVKEMLESGINVCFGHDSVFDPWYPLGTANMLQVLHMGLHVCQLMGYGQINDGLNLITHHSARTLNLQDYGIAAGNSANLIILPAENGFDALRRQVPVRYSVRGGKVIASTQPAQTTVYLEQPEAIDYK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50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cd2f3fe861c0a1038ddee3ec8fe1da20ff4a21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EEVVMKFLHTSDWHVGRTLNGWSLLEEQEWAFQQIVDLAISEKVDGVIISGDLYDRAVPPVDAIKLFNKTLARLVLEEQIPVYAISGNHDGAERLHFGRDFFQHQGLHLSTRLEEAFEPIELENCQIFLLPFIDPIDARIYYKDDEGKEIQGIGDALTYILEDMEKAFDPDKAHVLVTHFAVSKKDDSDGQGLRELMLSETSNTVGGLTNVTSDLFKSFDYVALGHIHTRFASPTKRVQYSGSPVAFNVKEAKRKEEKGVYILELDASGDMSQTFHTLEVKRPIVALQESFETLMSPEFYKNQPCQKAWFAFDIQLSSRKELEGINVRARLEEIYGTDIVEITFSRLGDVREENLTVDQHLKDLEMQSPQEIVFDFYQTVTGGDVLSERQTALVESVFEEIERSR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56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f07f10d2e7b34a3eebe25ef364cbe7acb7c38d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RLNLGCGQYPKAGFLNVDVDPLAKADVFHDLSSFPYPFEDARFDLVEMDHVLEHLPSPRDAMREIWRILKPGGTLRLRVPHFSRGFSHYDHKCGFDVTFPLYFDPTFPGGYTGIPFEHVQTRLVWFAQPWLKRQVLGNFAFNVGKMLGMVFDALGNIAPLATSRLFCFWVGGYEEITFELRRPTNT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5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88bad5907d7de2f33a9943f64564f2abca71211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VLILVFRLVIGEQIIDVLGPEKRRRRTTQEKIAIVQQSFEPGMTVSLVARQHGVAASQLFLWRKQYQEGSLTAVAAGEQVVPASELAAAMKQIKELQRLLGKKTMENELLKEAVEYGRAKKWIAHAPLLPGDG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4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85e03128a8ee40ed1cf76f382ad250838029d0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GEAEVKQENTLYRYLYQIAEKNSSQVAIYYLGKPITYSALISMVDSFAFNLKSLDVDGDVGIMLRNSPQILISILALNRLGLPAFILNQYENPSKYGIKTIIGNASSLCRLDPFPDRAIVVREEDLGPYGSSIDPYFKNDRACFKKFLAKRGILKFSDMIFDKVNREELPENDGVLKRHTFRGDSVYTYPSSFIYEAANSLQQFLEGYRKDVAVYSSLNHISSLIFSLIPLFSGRTLTLMPEFYEVEKTIKAIEKAESSMLVGNTYLYEEMLLKNVEMPKTIRYLFSIGEYIRPEFLKDFFVKYGKDIKIGYDISAATGLVCMQELMKNDFDSVGVALPDCTVSISDRSGKPLPVGENGLVKIKSNRIVDKTDEGGSLSTGDLGHIDESGHLYLAKASETVFGSVVSPEIIEGIIGKVWNKTDLAVGLYKTRSSYRLEAFIASSDRSDAVKFARTCKEILPLEIRPFRYVMVKKIPRSQSGKIIRELLGKESIGSINP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40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028e2326f900f0edb672320c5077b8f1aac08b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RAPAPATPHAPDHSPAPNSPTLTRPPEGPKFPRVKNWELGSITYDTLCAQSQQDGPCTPRRCLGSLVLPRKLQTRPSPGPPPAEQLLSQARDFINQYYSSIKRSGSQAHEERLQEVEAEVASTGTYHLRESELVFGAKQAWRNAPRCVGRIQWGKLQVFDARDCSSAQEMFTYICNHIKYATNRGNLRSAITVFPQRAPGRGDFRIWNSQLVRYAGYRQQDGSVRGDPANVEITELCIQHGWTPGNGRFDVLPLLLQAPDEAPELFVLPPELVLEVPLEHPTLEWFAALGLRWYALPAVSNMLLEIGGLEFSAAPFSGWYMSTEIGTRNLCDPHRYNILEDVAVCMDLDTRTTSSLWKDKAAVEINLAVLHSFQLAKVTIVDHHAATVSFMKHLDNEQKARGGCPADWAWIVPPISGSLTPVFHQEMVNYILSPAFRYQPDP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3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0d9aa73ab89b30efe2e3be748178daea66c50b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HIKWDHSQTWDVPVAEDFPNGSSSSSATVYSIDASPESPDHYLVDHCIDGRVIFPGTGYLCLVWKTLARSLGLSLEETPVVFENVSFHQATILPKTGTVALEVRLLEASHAFEVSDTGNLIVSGKVYLWEDPNSKLF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94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22b3502a2439917be4318e502f4535d325964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RWEEVEPVVRELLDFQISSPEEFRTFINKVTDFFDRVREEHGWLYIKMTVNADKEEFAKAYEEFQKEIVAKLKPYEQKIKEKIVENEHFAPRGYEHMIKVIKNDVELFREENVPLQVKESILSRNYGTIVGNIEVDFEGEKKTLQQLSVYLRDPDRSTRELAWRKRYEGIWEVRDKLNKLFDELKEIRHQQALNAGFSNYRDYMHRLKSRFEYTPEDLYRFHEAVEKEVVPYLVERTKIRQRKLGIESVRPWDTAVDVDGKVLKPFSSVEEFMEKTERALKRLNPTFAERFRLMREKNLLDLENRKGKAPGGYNHTLPKTGAPFIFMNAVGQPGDVRTIFHELGHSMHSFETLSLPVFYRPHRMEVAELASMSLELISMEYWDEFYTDPEDLKKAKIEELEGALYFLPWCMIVDAFQHWIYTNPDHTPKERDEYFAYLMDRFNPGVDWSDLDEEKKTRWLFQLHIFEVPFYYIEYGIAQIGALAIYRNYIEDPEKTLKDYQRFLSVGCSMPVDEVYKTAGIELKFSRDYIREIVDFVAKQIEEIEKEGGS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12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3eed19e8026e99b6ca469f512c7ed37b9b9833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LNCENSCGFSQSESDCCVAMASSCSAVTKDDSVGGTASTGNLSSSFMEEIQGYDVEFDPPLESKYECPICLMALREAVQTPCGHRFCKACIIKSIRDAGHKCPVDNEILLENQLFPDNFAKREILSLMVKCPNEGCLHKMELRHLEDHQAHCEFALMDCPQCQRPFQKFHINIHILKDCPRRQVSCDNCAASMAFEDKEIHDQNCPLANVICEYCNTILIREQMPNHYDLDCPTAPIPCTFSTFGCHEKMQRNHLARHLQENTQSHMRMLAQAVHSLSVIPDSGYISEVRNFQETIHQLEGRLVRQDHQIRELTAKMETQSMYVSELKRTIRTLEDKVAEIEAQQCNGIYIWKIGNFGMHLKCQEEEKPVVIHSPGFYTGKPGYKLCMRLHLQLPTAQRCANYISLFVHTMQGEYDSHLPWPFQGTIRLTILDQSEAPVRQNHEEIMDAKPELLAFQRPTIPRNPKGFGYVTFMHLEALRQRTFIKDDTLLVRCEVSTRFDMGSLRREGFQPRSTDAG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97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3b81c3271b3e189664d916c3b850eb120ad45f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SNGQADRCDRTAYVSGLQPTISDIELFEVFNRVAHVEKVIVRNGAARHALIVFKTVQGLYQVLVNFQGTTLHGRQLHIRPLRESSHANSEAISTMFEKVKHQGNSGNSSYRQEHSFPEYRNQNPQASSYLPPNPRGHRNSTGCFNGGGGGYGRRRSAGGYNQYNQNKYPNETYPGMTLFDNHPVQQYSGFNPIDFRFDDYVEGAKRFDNLANLIRSSTPTDPFANYQKPCESTSTSRSRTNSAKDQKHGPPTWKMELQIKKDDHHHAGGGAATTGQKLSPQQFLAQIAQRQQSEQNADEVAKKKRPNLSVINPSLFYEQYPRTSSPVVYASKSKPSGHYDDKIASPHDPAVLAYSRLRVPQSAFDSLSPIDTDNCSFITKHLGPTTGVKRDLTNDELSDMIVSTGNLRINPTNIDHHDEPAPWSPLKRLRAESGSLSTAQVASPEFSPIKPKTMEFHETEDDVFETGPPPTYLSEGNENAEKKCVEQPKINYDDINNSRLPSNSHSAAPNSEKKHFVFPEYPMCRHSSVPSIAHLVGDLSDFCPHATADEKMLLDEASSIIENTTPAVSTAPAAAPGATMLQ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63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84fcc9313746beb569dfb8d1f9c01471b88990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CPERELQRREEEANVVLTGTVEEIMNVDPVHHTYSCKVRVWRYLKGKDIVTHEILLDGGNKVVIGGFGDPLICDNQVSTGDTRIFFVNPAPQYMWPAHRNELMLNSSLMRITLRNLEEVEHCVEEHRKLK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4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9ba0723c65b62f8c9466224ad33af5b6920ef1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GSIPLIGERFPEMEVTTDHGVIKLPDHYVSQGKWFVLFSHPADFTPVCTTEFVSFARRYEDFQRLGVDLIGLSVDSVFSHIKWKEWIERHIGVRIPFPIIADPQGTVARRLGLLHAESATHTVRGVFIVDARGVIRTMLYYPMELGRLVDEILRIVKALKLGDSLKRAVPADWPNNEIIGEGLIVPPPTTEDQARARMESGQYRCLDWWFCWDTPASRDDVEEARRYLRRAAEKPAKLLYEEARTHL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09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8babc32637589c8a306ebe19e4b1de26d36d0b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EFITVARPYAKAAFDFAVEHQSVERWQDMLAFAAEVTKNEQMAELLSGALAPETLAESFIAVCGEQLDENGQNLIRVMAENGRLNALPDVLEQFIHLRAVSEATAEVDVISAAALSEQQLAKISAAMEKRLS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72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2d5272dd982b1f6579249d4c8bcc5edf873cce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QFNPYGDNGGTILGIAGEDFAVLAGDTRNITDYSINSRYEPKVFDCGDNIVMSANGFAADGDALVKRFKNSVKWYHFDHNDKKLSINSAARNIQHLLYGKRFFPYYVHTIIAGLDEDGKGAVYSFDPVGSYEREQCRAGGAAASLIMPFLDNQVNFKNQYEPGTNGKVKKPLKYLSVEEVIKLVRDSFTSATERHIQVGDGLEILIVTKDGVRKEFYELKR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6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8eb2f898eee92b575834fe8eb5686f4619efcf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IKVGIIGCGGIANGKHMPSLQKVENVEMIAFCDVDISKAASAAEAYGTDNAKVYDDYKALLKDDTIDVIHVCTPNDSHCEITVAGLHAGKHVMCEKPMAKTTAEAQKMIDTAKSTGKKLTIGYQNRFRPDSQFLHQAAQRGDLGDIYFGKAHAIRRRAVPTWGVFLNEEAQGGGPLIDIGTHALDLTLWMMDNYEPESVMSSTFHKLNKQHDAANAWGSWNPDEFTVEDSAFGFIKMKNGATIILESAWAINSLEVDEAKCSLSGTKAGADMKDGLRIHGEDMGTLYTKHVELENKGVDFYEGNEVDEAEEEAKAWIDAVVNDTEPVVKPEQAMVVTKILEAIYQSAKSGKAIYF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6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af471c9ba7b09975e74397c873f1b7425e93cf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RRLGLKLYYRRRGHVKPSLLFVIQSHKGEFVKDRLEEYLNNLKIEKKPDSRESWDSYFMRIARMVSERSTCVHRKVGAVIVKDHRILATGYNQPPSKFPHCNEIGCIRDDLEINSGEHQEICYALHAEQNALMQAAKFGIAVNGATIYVTHKPCSICARLIVNAGIKRVVYEKDYPDPLTDFFFKFTGVESVRFVGDE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2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f2992e23d08cd00f576da5a5932ad207cec13a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TTETAKKKGTPQIFKTDKAQKLAEKWVASMARPTEDDPIETAQEERPHRLGLGAQVSRQTKRRPSDDPLDQKLEAKFAAVKRKNARLVAEAAGSSKNAGDDSEDDDESESKSQAFGKKKKNTSTP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6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bae632287d5fa0d3e78d94afec00413ab9fc57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EMLEEHRCFEGWQQRWRHDSSTLNCPMTFSIFLPPPRDHTPPPVLYWLSGLTCNDENFTTKAGAQRVAAELGIVLVMPDTSPRGEKVANDDGYDLGQGAGFYLNATQPPWATHYRMYDYLRDELPALVQSQFNVSDRCAISGHSMGGHGALIMALKNPGKYTSVSAFAPIVNPCSVPWGIKAFSSYLGEDKNAWLEWDSCALMYASNAQDAIPTLIDQGDNDQFLADQLQPAVLAEAARQKAWPMTLRIQPGYDHSYYFIASFIEDHLRFHAQYL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95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eced30383a781a5cdb3f0be6b19c64d55bd163c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AFADSTNIIAHDKETIAKNVDSTGEEKVAMTNVAEETTPSTDSATTNEKTASENSPTEAAASDVKDVAEASTGAQETNTSSETPAVVEDEKASMEVSIGTSIEDSETSQKEIEGELVVPENPVEEISPEQKRKSLSENIIAGRRFMRTDVFDKAVDVLSVAASIAAEVFGDAHEDTFEANFLYGKALLEVGKLEDRVLANALTDVPKMAEGEEEVQDGIVENPEDVPQDERAEIKQKVEEALGVASEEPETVADEAVKTEQKEAEEDSVEKDVENSDEQNQEEEEVVENEATVDPTEDVEMEGVEEVNDEKEVGQTAEVDGEAEEDDEAEDDEADSMKLAWELLETSRCIADKKAASLAAESTVDGEAIKMWKLNLADVLTSLGEHGIADSKYEQAQKDLTEAISIQTVHLPATSRVIANTTHLLAKAFSSDSLFEQAAAHFNDTKNILIAKSEELKKQLETVSDDAKSDIQSEIKELDGIIPELDAFIVDARASAEQTEKLKSDAKKELEGAAAMLAKVADVTEATDISSMVRRPTKRPASEEAPEETKKRKSGDGVDVAVVTEEQVVESTEEPTPIN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72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4.5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92517d5c4bfd311d9746af2a09335816334c05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QSVEDLFGALRDASASLEVKNSAKEQVSLQQEDVLQIGNNDDEVEIESKFQEIETNLKKLPKLETGFDALANKKKKKNVLPSVETEDKRKPNKSDKNDNDWFTLPKPDDNMRREVQRDLLLIKHRAALDPKRHYKKQRWEVPERFAIGTIIEDKSEFYSSRMNRKERKSTILETLMGDEASNKYFKRKYNEIQEKSTSGRKAHYKKMKEMRKKR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93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cd90345e336eddb6088182f3f7cfbe72af4266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RTRGRPTRPGLKMICILYEPLMVQLTSTVRWCGRYCLLLTFLFFQIKGSWSNKRGKENYNPYSYGNIFTNCCVALCGPISP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26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4b7f923ab5f4f3c398f99202a577759734ec58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VLFTLDVPERLKNLQAEKFPDDTFYFESIDHFTNLGEVDVIITYGSNITEEKIKKATNLKLIMVFSAGVDSLPTKIIQEQKIKVANVRGIHAIPMGEYALSFMLSHVKKAAFFYKMQKEEKWASEEPITELAGKTLVVAGTGAIGAKVAEFAQAFDMEVIGINTTGHPVKPFSKTYAMTDLEKVAPLADFFVSVLPQTEETSGIYQLSFFEKMKTNAVFINIGRGSAVELETLERASKEEQIAHFYLDVLPEEPLPAESYLWQASNVTITPHVSGHSDKYLDRSFEIWFENINHLKENT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49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671167608c0c11d14863bb9a46f16892de7d57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ENANDIVTLRAQGGSDAPSDQPLNQVITNSTRQFNIELIRVQPRGEMMQVWIQPLPFSQLVSWIAYLQERQGVSVDAIDIDRGKVNGVVEVKRLQLKRGG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34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8ced6e1350ff827a202d389f447a2105e1223d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IVLVGTLDTKGEEFAFARDVIEAQGVDVHVIDVGVLDDAEFEPDTTATEVAEAAGTTLDVLREESDRGEAMTAMGEGAAAVVTDLFESGELAGVLGLGGSGNTSIATRAMRALPVGVPKLMVSTMASGDTEPYVGSTDIAMMYSVADIEGLNQLSRQVISNAALAIVGMGTTESDVTVEDRPTVGITMFGVTTPCVQAAREHLEGWGYETIVFHATGTGGQAMERLIREGIIDGVLDITTTEWADELVGGVLNAGPERLDAAAQTGVPQVVSTGALDMVNFGPRDSVPDEFEGRQFHVHNPQVTLMRTTPEECAELGEILATKLNAATGPAAVALPLGGVSVLDVEGKDFYDPEADAALFDAIHKHIDPAVELFEMEAPINDEAFARALAEKLDEYMRAAGVG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36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9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515bd6e70a7df3833adea9a92fca4a0c66ecd0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APMSKSVVEAKNEDGSSITVHTQGAHLTSWRTREGEEILYTSPNAVYKQGVPIRGGVPIIFPQFGNRGPLPAHGFARIREWNVKELRSGMASFTLELPSSELRKQGAELRHNNDTSASGTVSLLYTITFSNEQLKLQMEVTSHDTEADIRFTFAFHTYFAVGDITKTRVDGVNTTSFINNLKEQQALQSPEPLWCIREEVDRIYVDQKSAISLLDQARHRTVHVSGENLPDVVLWNPWVEKTARLKDLPLDGYNKFVCVEHGSIAKEVILPPKGVWKASQCISSRGVSN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bda510b16c420190a505c29158774fd82769f6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VYSYTEKKRIRKDFGKRPQVLDVPYLLSIQLDSFQKFIEQDPEGQYGLEAAFRSVFPIQSYSGNSELQYVSYRLGEPVFDVQECQIRGVTYSAPLRVKLRLVIYEREAPEGTVKDIKEQEVYMGEIPLMTDNGTFVINGTERVIVSQLHRSPGVFFDSDKGKTHSSGKVLYNARIIPYRGSWLDFEFDPKDNLFVRIDRRRKLPATIILRALNYTTEQILDLFFEKVIFEIRDNKLQMELVPERLRGETASFDIEANGKVYVEKGRRITARHIRQLEKDDVKLIEVPVEYIAGKVVAKDYIDESTGELICAANMELSLDLLAKLSQSGHKRIETLFTNDLDHGPYISETLRVDPTNDRLSALVEIYRMMRPGEPPTREAAESLFENLFFSEDRYDLSAVGRMKFNRSLLREEIEGSGILSKDDIIDVMKKLIDIRNGKGEVDDIDHLGNRRIRSVGEMAENQFRVGLVRVERAVKERLSLGDLDTLMPQDMINAKPISAAVKEFFGSSQLSQFMDQNNPLSEITHKRRISALGPGGLTRERAGFEVRDVHPTHYGRVCPIETPEGPNIGLINSLSVYAQTNEYGFLETPYRKVTDGVVTDEIHYLSAIEEGNYVIAQANSNLDEEGHFVEDLVTCRSKGESSLFSRDQVDYMDVSTQQVVSVGASLIPFLEHDDANRALMGANMQRQAVPTLRADKPLVGTGMERAVAVDSGVTAVAKRGGVVQYVDASRIVIKVNEDEMYPGEAGIDIYNLTKYTRSNQNTCINQMPCVSLGEPVERGDVLADGPSTDLGELALGQNMRVAFMPWNGYNFEDSILVSERVVQEDRFTTIHIQELACVSRDTKLGPEEITADIPNVGEAALSKLDESGIVYIGAEVTGGDILVGKVTPKGETQLTPEEKLLRAIFGEKASDVKDSSLRVPNGVSGTVIDVQVFTRDGVEKDKRALEIEEMQLKQAKKDLSEELQILEAGLFSRIRAVLVAGGVEAEKLDKLPRDRWLELGLTDEEKQNQLEQLAEQYDELKHEFEKKLEAKRRKITQGDDLAPGVLKIVKVYLAVKRRIQPGDKMAGRHGNKGVISKINPIEDMPYDENGTPVDIVLNPLGVPSRMNIGQILETHLGMAAKGIGDKINAMLKQQQEVAKLREFIQRAYDLGADVRQKVDLSTFSDEEVMRLAENLRKGMPIATPVFDGAKEAEIKELLKLGDLPTSGQIRLYDGRTGEQFERPVTVGYMYMLKLNHLVDDKMHARSTGSYSLVTQQPLGGKAQFGGQRFGEMEVWALEAYGAAYTLQEMLTVKSDDVNGRTKMYKNIVDGNHQMEPGMPESFNVLLKEIRSLGINIELE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20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46ee3462c49fc27b5f7e3299f560fc81818a72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CKFEGSKVFFTSDTHFYHGNIIRFCNRPFKDVGMMNETIISNWNNTVGLDDIVFHLGDFCLGGSAEWTKILDRLNGKIYLILGNHDLKNLRQGYVDRFEHLAMQMHIEVNKQKIYLNHYPFLCFDGGYKDVWQLFGHVHTRNNNTGIDATRLQHLYPTQYDVGVDNNNFMPVSFAQVKTIIEKQIKQSKMEE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44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0a08fc5cd63fcd5bef81aebfb9307c40784901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HKCFKDESFETRISCPLCQKELIMTWQRDNIPYFGEIMYVSAKCPCSFRFADTMILSSKEPMRYELSVESPEDLDARVIRSTSGTIRIPEMGIVVEPGTVSDSYITNIEGVLQRVQNVLMTASRWVREDEEKFARSQELLCMLNEVIEGRRAITVIIEDPLGNSAIISKKAVASKLSKEEAEKLNTGMIVFDVDKSELAHDISDNVKPLGG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26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15e977164bd6007d4241a2c7f055ab2f2da29c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HHHHHSSGLVPRGSQEIEAKEACDWLRAAGFPQYAQLYEDSQFPINIVAVKNDHDFLEKDLVEPLCRRLNTLNKCASM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50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19b089237011bafdaab1463858f89eb1b52c95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MAIRTSELLKRPPVSLPETATIREVATELAKNRVGLAVLTARDNPKRPVAVVSERDILRAVAQRLDLDGPAMPIANSPITVLDTDPVHVAAEKMRRHNIRHVVVVNKNGELVGVLSIRDLCFERAILLELATAEVPAT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2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bb17b81962fc870b929d66abca5c1111819c8a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IIGERINGMFGDIKRAIQERDPAPVQEWARRQEEGGARALDLNVGPAVQDKVSAMEWLVEVTQEVSNLTLCLDSTNIKAIEAGLKKCKNRAMINSTNAEREKVEKLFPLAVEHGAALIGLTMNKTGIPKDSDTRLAFAMELVAAADEFGLPMEDLYIDPLILPANVAQDHAPEVLKTLQQIKMLADPAPKTVLGLSNVSQNCQNRPLINRTFLAMAMACGLDAAIADACDEALIETAATAEILLNQTVYCDSFVKMFKT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27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e23c7ed67d8d268738bf937a644b9b6db87d87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LEVPNGPWRSLTFYPAWLTVSEGANATFTCSLSNWSEDLMLNWNRLSPSNQTEKQAAFSNGLSQPVQDARFQIIQLPNRHDFHMNILDTRRNDSGIYLCGAISLHPKAKIEESPGAELVVTERILETSTRYP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76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b05a76a7275ac83fc371e3d4fc817b8a24a99b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TYPVEIAGVRRELPIVQVGPGVAVALLNLLGDTELTEAAAEALAKRLPPEVEVLVTPEVKAVPLAHALSRITGKPYVVARKTEKPYMINPVSRQVLSITTGKPQLLVLDGADIPRVRGKKVAIVDDVVSTGSTLAGLRELIESVGGEVVAVLAVFTEGTPRQDVVALGHLPLFKP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81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7880e63ad19469cc15258ec33f889f4e69cd3b0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ESVDVMDVIAICCPKYKDRPQIARVVQRTSSGVSVQWMAGSYSGSWTEAKRRDGRKLVPWVDTIKESDIIYKKIALTSANKLTNKVVQTLRSLYAAKDGT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49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02e4ea89b635939502788f9189b7d61020a833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EYDEECLLTFLKKQSQLFDEPVAETMEEAEAFLEDCMAVVVDSLDEVREYFEESGADVENMDAEELEEASEVFPLSGGRYLIVEG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95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7.9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a795fcfb2f27aeacddae47493bb4c6aa5b416b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KILIPSSLIPLTGAVLQCLLLAKEQGFSIDEIELGVSPTQFIQLVLGQNTFRVGTDLIDVCEEAETADFVLYYQSGLSVSECRQQPSSAIFIGIQDVESKLDDSVKTTSADVLDIWRHPVNDEIRALSVASTSRTTTLQTDQHLAWTVTLLALDFPIEDALTLARPMTNVSRETLINGETMVKQEWASQFADFPTPVLEDCRLGIKVGWSSHGQSVNFPHLSKQSLGLYPVVDDVSWIERLLPLGINTIQLRIKDPYQPDLEQQIARAIELGRQYDAQVFINDYWQLAIKHGAFGVHLGQEDIEDSNLSQLSTAGICLGLSTHGYYELLRIVQINPSYIALGHIFSTTTKQMPSKPQGLVRLALYQKLNDSIPYGESVGYPTVAIGGIDQSNAEQVWQCGVSSLAVVRAITLSESPKQVIEFFDQLMNTTSTSLVMEDYRAY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1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9d13f3370f893e689905e07ff39c5524a8ef74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VGGSDERFLCRSIRKLVYPKKGLRADDTWQLIVNNDEYKQAIQIEECEGADQPCDFAANFPQSYNPICKQHYTQQTLASIKSDGELDVVQNSFKIPSCCKCALKTG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46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bbc6e1c74cdc148a556214b1370451df7ec59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DESYVDVSGVSVHYRFSKGSKPRKNLVIVDVNGKREWDGIRFIERIQEWGISVYYPDYPDALDSKDTLSSKSADYVKLSPKFYSDFIYSLHLKNTMLIGSGVNGDVALRCAMEYPERCSNIIVINAPGYDDYKIELYKVQKPVLLIWGDSGGYQSIMRGQSYHDLISDSVFKVFDKSAEPHVDKTEKFYSLLKNYIAE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09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3538d3222028fd0d4b158cab86415abaee58b1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LDEMEFRFQLQKKENRRGHKMSKFNRIHLVVLDSVGIGAAPDANNFVNAGVPDGASDTLGHISKTVGLNVPNMAKIGLGNIPRETPLKTVAAESNPTGYATKLEEVSLGKDTMTGHWEIMGLNITEPFDTFWNGFPEEILTKIEEFSGRKVIRETNKPYSGTAVIYDFGPRQMETGELIIYTSADPVLQIAAHEDIIPLDELYRICEYARSITLERPALLGRIIARPYVGEPGNFTRTANRRDLAVSPFSPTVLDKLNEAGIDTYAVGKINDIFNGAGINHDMGHNKSNSHGIDTLLKTMGLAEFEKGFSFTNLVDFDALYGHRRNAHGYRDCLHEFDERLPEIIAAMRENDLLLITADHGNDPTYAGTDHTREYIPLLAYSPAFKGNGLIPVGHFADISATVADNFGVETAMIGESFLDKLV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17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d4f2769220c5c4af102647a7321e3f3311383c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PPYQVQVRKKMVTVSEWYVRSLGATMNGRRTDDEDALLVHSPLAGFPDARLVGLFDGHAGYEVSRFCATHASSFLGEQTVDLDSAKGVDFRFQAEQWTAGETERFEKGGIMVVIEQKWSRAGHLFFRVHAANVGDSRAFLLRRDGSFVALSADHKPNDPDERQRIESAGGHRLKQEPSLPADAQRVVAVPDVVQTFAEPGDILFLACDGMFEARGMTWSGVAALLKESLEELRGDLPRVAYKLLDSAFTRGMKLRMANQRLKESFGKVTVEPAIVNGERVDLRAVDGAAVHPEGEPVQTLIDVTVFRSATATRSGLKSGSGRRRERQEVEAKGE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0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e324c3838afebe07877d832170373c1bba320b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QLEEQLHNVETVRSITMQLEMALTKLKKDMMRGGDAKQYQVWQRESKALESAIAIIHYVAGD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1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63cc24d90e88a3a5f5ed3f5ca7ba4cc1b56b7d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NYYLEEVVDEIYYKEGKENRELKMDILSIKIENELKIIENLCGNCKRKNTLYEAIKNIKSLLKQYYIVFNGTQDALFLVEMLKDGNFKYVRNNNAYLHEFGLKGEEIINKTPKDVFGEELGKRFCNYYKNCIEGKRVVVFEDDLFLNGKKRVFLTKLLPIVDEDDGVFIVGSREDITKRKEMEIELDRMANYDELTNIPNMRLFFKSFRNTINESKKMDKKFAVLFIDLDWFKEINDNYGHNVGDEVLVCAVKRIYKCLRKGDILGRIGGDEFAAILKDISDREEIEKIVKDIQNSLRKRIKIGDVTCNIDSSIGITIFPEDGEKIEVLMRNSDKAMYKVKNREKGGYRFFNNMIREYNFKNKDGHVHTKYCPHGSDDNIEDYIEEAIKYKLDEISFTEHLPLPENFIDPSPLKDSAMKLEEMESYLKEGHELQEKYKDKIKVNIGVEVDYIEGYEIETELLLNKYGKYLNDGILSVHMIKGNKRYYCIDFSEKEFKKIINDLGSLEELYNKYYDTLIMALKSDLGPYKPKRIGHLNLVRRFNKEFPYNYEKHISKIEEILDLIKEKGYELDFNIAGLRKKECNEFYIEGKVLEMAIEKGIPMVLGSDSHSAKYIKCIKEF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46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a8454d6f92d246b478db1956a9f6030668ec638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EDTDTRKINHSFLRDHSYVTEADVISTVEFNHTGELLATGDKGGRVVIFQREPESKNAPHSQGEYDVYSTFQSHEPEFDYLKSLEIEEKINKIKWLPQQNAAHSLLSTNDKTIKLWKITERDKRPEGYNLKDEEGKLKDLSTVTSLQVPVLKPMDLMVEVSPRRTFANGHTYHINSISVNSDCETYMSADDLRINLWHLAITDRSFNIVDIKPANMEDLTEVITASEFHPHHCNLFVYSSSKGSLRLCDMRAAALCDKHSKLFEEPEDPSNRSFFSEIISSVSDVKFSHSGRYMLTRDYLTVKVWDLNMEARPIETYQVHDYLRSKLCSLYESDCIFDKFECAWNGSDSVIMTGAYNNFFRMFDRNTKRDVTLEASRESSKPRAVLKPRRVCVGGKRRRDDISVDSLDFTKKILHTAWHPAENIIAIAATNNLYIFQDKVNSDM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1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21bbd0858457bc5b2f724bfe2d851ecf023ef7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TNQKHLEDFGYLKMTQKEGTILPEEYVSIIQHPKGGPKSVTLRENKVSGLKENFIHYLTDTEPGSSGSPVFNDQWTLVALHHSGVPNPEIK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81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9da8125cc7bc5b9a5fc1119d19054d3bfeda04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AAGEGTPSSRGPRRDPPRRPPRNGYGVYVYPNSFFRYEGEWKAGRKHGHGKLLFKDGSYYEGAFVDGEITGEGRRHWAWSGDTFSGQFVLGEPQGYGVMEYKAGGCYEGEVSHGMREGHGFLVDRDGQVYQGSFHDNKRHGPGQMLFQNGDKYDGDWVRDRRQGHGVLRCADGSTYKGQWHSDVFSGLGSMAHCSGVTYYGLWINGHPAEQATRIVILGPEVMEVAQGSPFSVNVQLLQDHGEIAKSESGRVLQISAGVRYVQLSAYSEVNFFKVDRDNQETLIQTPFGFECIPYPVSSPAAGVPGPRAAKGGAEADVPLPRGDLELYLGALHGQEDTPGGLLGSSL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56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257aa7200c47569f6a632d240ae0efa3d2e520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GGGGGMKPQLLALKQFVQTEFEKVDFETFRQNFNRCLEREQSTLLIYEDDDYDDQSFFLKPMLSDAFFISSEVVKQLDLLAVLVDNPKGDVKSCCQSFYEALTLFISALAITKGVDVGRYHQQLGKRFGVLTV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62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c492242e73036047c1be704991dc1bdd9c6444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NLSDIIEKETGKQLVIQESILMLPEEVEEVIGNKPESDILVHTAYDESTDENVMLLTSDAPEYKPWALVIQDSNGENKIKM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36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dd1d1dfe1cd7ded2b9893f012eead048ad7958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KVGDVDAFAANAVTNGNVNVDIVVGSNAAAKDVVSAANIAAKVGSLMFKEGSATDGNAKVTVSASSKSDNIKNIWDAGNAFAATNEVFLFAAADDDYTGTAAGTGVPNYLLGKTFMDYTVPPAAQVIDLEDLQTLAAVSDADPSGWDIFGTNKDFEAAEAVAAVIRTQQPAAALFNTGADLQVSEDEAFYMSLAFEEDKYGSALADYARLFPGMRIPFLGQEMVVVKLDTDDDLVILGKEVYDGVVKQRGDNYDLGNGYAVKVNNVLTQGAAYKADVQLLKDGKVVASKFDTIDGNGNQITIVYKDIGIVVNDAWEDIGGNYGFAEMVITKDVVTLELGEEYINDWEAYAVRATAAGLIESDSATSTAAVPVVGIALKYVGDDVDKIRKDKTFSIANYAKLDFDEDSGDMAVQFLMDDAKDVTLSIGQKVSVLNAEIKLNELMADAKQSVPMTAPIAKLDAEASLSAANKDLILVGGPVVNTLAKELADKGLIAIDNASPATLAVAKGAANGKDVLVVAGGDRDKTAAAATALIAM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96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277b09484ea4d51d6c0f4f67f3649536daab8d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TIQEVREGLPIEKMADFSLEELLGMAIKAEIGAREFYKSLAEKIKIEALKEKINWLAEEEKKHEALLRKLYSQMFPGKEVVFPKEHIGPELQPVARELEKVQDIIDLIRWAMKAEEIAAEFYLKLEEMVKEEEKKRLMRYLADMERGHYYTLRAEYELLLNWEMYSQMMHIG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49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53c99a46b4ba1b17fb4dc8768a050265a262e8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ENQRQQFPVEHVQLLCINCMVAVGHGSDLRKVEGTHHVNVNPNFSNYYNVSRDPVVINKVFKDWKPGGVISCRNCGEVWGLQMIYKSVKLPVLKVRSMLLETPQGRIQAKKWSRVPFSVPDFDFLQHCAENLSDLSLDLE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6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68c64802d1d7bc5166b7adc81fa19737b8773f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GPGSMASGTVMETERVIREKLEASGQYGKMRAMIMEAALRTVSASDSDDSGAHKPLVFHSTVALTDAKRNGVTELSIVQEYLQYLGLQYTARVLQLEAGLQEVPLRTSAELQQQLHIAANNQPGPCLSALVHGGATGLIQSIPATEAPADAAGEEGTKAEEDVDDAASDHHQPGGENTTYFISKWKKRHFVRHNQVSGQQLQIEYLTDCHTVVLDELDSMTVDDCEGGELVISACEGSVFLRGCKNMTIHVACKQLRTRDCEHINLHIFASTDPVVEMSHHISFYPFHLRLPGLQRLFAEARLDPKANRFVHVYDFTSTEPHLPTPHFEVHFPDHHLSMEDRYASYGAPECPPEIEALLALRLMPAASSESGRNKSYDIRTGAQVWAQAGPTPVPAVAAAAAVGAATATSVNAYAESSDEEEDEMASDNDRAGFSAPQSSSKPTTSSSISEEDVQATKREAAQSAMQHIGGLSTAPPLAPTPALGAAAHIATGGGIDNEEYSSFEDGDDDSNADDKYDVEEDEDD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2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8c46d5b0fdce0bbbfb9961f6905da9e1f032e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WMVELKEPFATLWRGKDPFEEVKTLQGEVFRELETRRTLRFEMAGKSYFLKWHRGTTLKEIIKNLLSLRMPVLGADREWNAIHRLRDVGVDTMYGVAFGEKGINPLTRTSFIITEDLTPTISLEDYCADWATNPPDVRVKRMLIKRVATMVRDMHAAGINHRDCYICHFLLHLPFSGKEEELKISVIDLHRAQLRTRVPRRWRDKDLIGLYFSSMNIGLTQRDIWRFMKVYFSAPLKDILKQEQGLLSQAEAKATKIRERTIRKS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58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ea6cd47dde94f48fed91ec3866c4d91cd53b38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ARYVLTSACIQTGTMALTVSLRQRLLGREQVRFVDEDGEAYTVEVDWKAGVLRGLGPYYQKRRLSANETVLLLFRGEEVELKAAPRPGQRPPAREREARPEEVSPPPESQKRRVRVTPYPKEVLFPHEPLEPPGATEDLRRLGFQLEEGPPWVYRAFSGRRRLTLVLLRLGEGEVERLKPYRLQGAYTALLAPESQRDRVPEGVGFVSPEALTRLARLKGRFPLTPWDLEDLLKEGRVDLEAVEALEDRLAAELSERGAFAALLLLLARKPLGEVFLLADLEAEALEEGLVPEVVRQGVEVLAQPPFLLLKRLSPGEFLLRQSVEEALEDLRAFAEGLAGRLSRARS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80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81052735789c2a4c742214a7bccc9fc86ef8ab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DPEVTLLLQCPGGGLPQEQIQAELSPAHDRRPLPGGDEAITAIWETRLKAQPWLFDAPKFRLHSATLAPIGSRGPQLLLRLGLTSYRDFLGTNWSSSAAWLRQQGATDWGDTQAYLADPLGVGAALATADDFLVFLRRSRQVAEAPGLVDVPGGHPEPQALCPGGSPQHQDLAGQLVVHELFSSVLQEICDEVNLPLLTLSQPLLLGIARNETSAGRASAEFYVQCSLTSEQVRKHYLSGGPEAHESTGIFFVETQNVRRLPETEMWAELCPSAKGAIILYNRVQGSPTGAALGSPALLPP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84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8d3eff4714b5cd001a2eb9972ca90ade3e937d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EKLNEIVVRKTKNVEDHVLDVIVLFNQGIDEVILKGTGREISKAVDVYNSLKDRLGDGVQLVNVQTGSEVRDRRRISYILLRLKRV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27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0d2c302224b78fde54dd69d474b795e885ee9b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WKQAVRPCLRLPNFRFDWTSFNVLSAQKRWVKSFSTAVSIKEDPFWSAPLKKVLENHPETQYAYPDSTTVLECARGLVRDDLSSVLVFENVQDKLRWIGIFSERDIVRKVASQGLPLEKTQLKKAYTTRDRVETITVDKTVQDVVDILVSKDVQNIAVLYQKKHGDAFREDCYGVLTSRDLSTFFLSIPENDRSFFEQQTVKDVLESKGLDRSGDNTVYQIHQSVSVDEAIQKMDDHKVGTLLVTQSG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92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29cb2e6a0876dc1cccb28352ac78bdf4e4bcb0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MEQVCDVFDIYAICACCKVESKNEGKKNEVFNNYTFRGLGNKGVLPWKCISLDMKYFRAVTTYVNESKYEKLKYKRCKYLNKETVDNVNDMPNSKKLQNVVVMGRTNWESIPKKFKPLSNRINVILSRTLKKEDFDEDVYIINKVEDLIVLLGKLNYYKCFILGGSVVYQEFLEKKLIKKIYFTRINSTYECDVFFPEINENEYQIISVSDVYTSNNTTLDFIIYKKTNNKMLNEQNCIKGEEKNNDMPLKNDDKDTCHMKKLTEFYKNVDKYKINYE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97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55aff6fb4851775952f8a8f6800fb0187c5e03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VIVRLQDQTLPFELPAGARASQLSNLLSSSGMAFSLHTQGRVLSEAAELNDKMVIDAFVPADGAGL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13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872516b1a1215f8c00c76adb43c29a905021f5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PIEKAKKVAKSAKKGKKHPVNSYLKGGILRYSKAQMYKRRALYRLKDKKSPVVEKAKVPIKKVKKIGGPKNGGERTVFLKKSKASYPTKTFVKKRPSKANFSEHKRNTRRNLTPGTVLILLAGRHQGKRVVLLKVLASGLLLVTGPFALNSCPLRRVSQRYVIGTSSKVDLGAFKVPEHLNDAYFRRLKAKKDKKTGEADIFAAKKERFVPNEQRKKDQKEVDAALLKVIKAHPEGKFFAKYLQNMFALHSSQYPHRMRF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07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27235c9e0ea8c00f81a8d20f6760f1a87a755bb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ELLLVETPIPQQKHYESKPFPAVISPPSASIPIPALSLPLFTQTIKTQKHYLDSLLHESGAVLFRGFPVNSADDFNDVVEAFGFDELPYVGGAAPRTSVVGRVFTANESPPDQKIPFHHEMAQVREFPSKLFFYCEIEPKCGGETPIVLSHVVYERMKDKHPEFVQRLEEHGLLYVRVLGEDDDPSSPIGRGWKSTFLTHDKNLAEQRAVDLGMKLEWTEDGGAKTVMGPIPAIKYDESRNRKVWFNSMVAAYTGWEDKRNDPRKAVTFGDGKPLPADIVHDCLRILEEECVAVPWQRGDVLLIDNWAVLHSRRPFDPPRRVLASLC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07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6d14ec5f7eb41ff45ae1aca7da746e02e65201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YNKVLIIDDHPVLRFAVRVLMEKEGFEVIGETDNGIDGLKIAREKIPNLVVLDIGIPKLDGLEVIARLQSLGLPLRVLVLTGQPPSLFARRCLNSGAAGFVCKHENLHEVINAAKAVMAGYTYFPSTTLSEMRMGDNAKS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f046b40497831b82c075f7785818d1da4eb21d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QEELRQQIAELVAQYAETAMAPKPFEAGKSVVPPSGKVIGTKELQLMVEASLDGWLTTGRFNDAFEKKLGEYLGVPYVLTTTSGSSANLLALTALTSPKLGVRALKPGDEVITVAAGFPTTVNPTIQNGLIPVFVDVDIPTYNVNASLIEAAVSDKTKAIMIAHTLGNLFDLAEVRRVADKYNLWLIEDCCDALGSTYDGKMAGTFGDIGTVSFYPAKHITMGEGGAVFTQSAELKSIIESFRDWGRDCYCAPGCDNTCKKRFGQQLGSLPFGYDHKYTYSHLGYNLKITDMQAACGLAQLERIEEFVEKRKANFKYLKDALQSCADFIELPEATENSDPSWFGFPITLKEDSGVSRIDLVKFLDEAKVGTRLLFAGNLTRQPYFHDVKYRVVGELTNTDRIMNQTFWIGIYPGLTHDHLDYVVSKFEEFFGLN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72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48d073ab4eabe5d4e642be47b7b926ac630896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DKIHHHHHHENLYFQGMLYDLTVVQFSKMLKNLNAIFDKAEAFAELKKVDMDVLLNSRLAADQFNLIRQVQIACDTAKVGVARLTGQLETAPKHDDSETTLAELRQRIASVLTYLEGFSEADFANAATIQISQPRWQGKYLTGYEFAIEHAIPNLYFHITTAYGILRHNGVEVGKKDYLGAMPYKAPI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3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1cc4c785c1467ab3f8a78c51a45c5765b2f38e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HLRFRAVEAHIVESLVPTLLNELSSLLSTARNAFTFELINTQYFAEGGVYPMVEVLWFGREQQTQDQIAQVITDQIRQLLGADSHLAVVFIPLQRTAYYLDGQH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e9550f45ac1bb4d0a0980c3e2ec04353da91e6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PSRSESDDDKYIPSGLLNIAGSTANTNDIKVSEICEFYNDNKPACNVVEKSSRESDVFVDLSGKEAEIIARPAPIAPVSSDASKPSNSPSVASRILTIPPGSHVLGLPGVDPREISTMPSQSHMPTFSPPGPVKRQNVYHHAPLQIPAIYAVPGHPMIHQRPMPYCPPGLLALKQKSLATMQLPVTMINPNAGMYPHVIVPMHPQMAAMAATFNPGLMVVSHPVPVIPIPSNSSQSSQPPMPAPQPTTPEEPRVCAGLRKQLKMEAAARFKAERDAQKAKLKAEKLAEKTKTTVVKKKKEKISGQSNRKFSNFSKDMFVIRLKDVDSFDRNNEIWRIDNHVLLQKFCGVPSLRAPARQFQSTNRMSGYDSRATWRLFIINPDNVEVNEYGSEVTIREYPSINDLRQAKQRAELKDGAFSEIEKSEYGEKVIRHEAKKLSREQKRLERKQRKLQWKRQFTTASSKFQSTSDNPSELNDAEKALSNSRMGERDEAVCRDIIAELLDAIEVNEYDDEDSCMYSDLESSSSEDDEEDAGSLISVAYSTDNEDFKSCKIELFQEDELPEVALELTI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84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be4aae469fc3bd34add1e64f70d416222f230f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RYLVVAHRTAKSPELAAKLKELLAQDPEARFVLLVPAVPPPGWVYEENEVRRRAEEEAAAAKRALEAQGIPVEEAKAGDISPLLAIEEELLAHPGAYQAIVLSTLPPGPSRWLRLDVHTQAERFGLPVIHVIAQ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99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96384775eb5732b3666aa0dd919c3cfccd4f72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SDLKSLATKFASDHESGKLLVLPTVWDTWSAGLVEEAGFSGLTIGSHPVADATGSSDGENMNFADYMAVVKKITSAVSIPVSVDVESGYGLSPADLIAQILEAGAVGINVEDVVHSEGKRVREAQEHADYIAAARQAADVAGVDVVINGRTDAVKLGADVFEDPMVEAIKRIKLMEQAGARSVYPVGLSTAEQVERLVDAVSVPVNITAHPVDGHGAGDLATLAGLGVRRVTFGPLWQKWLAATSAQQLKGW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29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c64d402735eee4dc877d3d8d2e3d9d0a2f06cb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ASSDKSSIAWLKKRPIAHRGLHDQNKTCWENTLSAFDAAAKAGFAIECDAHLTRDGGVVVFHDDDLKRLAGCEGRICELTTDEATALHIGGTADHVPTLRQMLDLVDGRVPLVIELKGIEGRDDGLVAAVAKELSPYKGEAAIMSFDHHLIRRFTADAPGIPGGLTAEGTRMQDFEKHFSMLAHGISFVSYNVHHLPNPFVTFVRERLQIPVISWTVRDREMQKYSDLNVDQITFEGFDPRALI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24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2d3d3c2c921611f02f87d192cc692e5118209d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RQKWEWKVGTGLNGFGSVLNDLTNGGTKLTITVTGNKPILLGRTKEAFATPVTSGVDGIPHIAFTDYEGASVELRNPDGETEKGLAYFVLPMKNAEGTKVGSVKVNASYAGALGRGGVTSADGELMSLFAEGSHAIFYGGLPTNVKNSELKGGSAAAARTELFGSLSKNDILGQIQRVNANITSLVNVPGSFNENMAYTDGSVVSVAYALGIANGQTIEATFNQAVTTSTQWSAPLNVAITYYGGGGGGGGGGWMTGDFNGSVDIGGSITADD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07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16a751cfff8a2e5009e492b7691532598e8b78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TKHIAQATVKVLQSYLTYQAVLRIQSELGETNPPQAIWLNQYLASHSIQNGETFLTELLDENKELVLRILAVREDIAESVLDFLPGMTRNSLAESNIAHRRHLLERLTRTVAEVDNFPSETSNGESNNNDSPPSAA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19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217853c44d7f173aef8a458a393041ec6ad334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TDKLAIIAVTERGRDLAITLTKTVAATIFVPGKHCNEQTNSLTPDFGTAMREIFTKYQALICIMATGIAVRTLAPAIEDKLSDPAVLVMDEHGKFIISLLSGHVGGANELTEQIAMITGGAAVITTATDRANVAAIDNIAKQLNGYLPDFKATTKRINGLLAAGKEVGLYIDEPLDIDTRGFTMEEVSPQVYISTKYKLQVATHERIQLVPKQFILGVGCRKGVSAETIDAAFTHFCEQENIHPRAFREIHSITLKAEEPAILHLAEKWRVPFIVHPAEELQTVAGKYPTSAFVQKTVQVGNVALSSADIGSNGNVVTSRFAENGVTFAAGKLTKNSEVA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49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f2c220fb53c2d25ab5b4f3d434b5939df36a09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STYGTLLKVTSYGESHGKAIGCVIDGFLSNIEINFDLIQKQLDRRRPNQSKLTSNRNEKDKLVILSGFDENKTLGTPITFLIYNEDIKKEDYNSFINIPRPGHGDYTYFMKYHVKNKSGSSRFSGRETATRVAAGACIEQWLYKSYNCSIVSYVHSVGNIKIPEQVSKELENKNPPSRDLVDSYGTVRYNEKEKIFMDCFNRIYDMNASMLKTDEYNKNTLTIPSIDNTYINVKTNECNINQVDNNHNNYINDKDNTFNNSEKSDEWIYLQTRCPHPYTAVQICSYILKLKNKGDSVGGIATCIIQNPPIGIGEPIFDKLEAELAKMILSIPAVKGIEFGSGFNGTYMFGSMHNDIFIPVENMSTKKESDLLYDDKGECKNMSYHSTIQNNEDQILNSTKGFMPPKNDKNFNNIDDYNVTFNNNEEKLLITKTNNCGGILAGISTGNNIVFRSAIKPVSSIQIEKETSDFYGNMCNLKVQGRHDSCILPRLPPIIEASSSMVIGDLILRQISKYGDKKLPTLFRN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22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a91daf452b65a266b579b79a5a2808e82229e1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DTPFIVFWELTRACMLACKHCRAKAIRKRHPDELTTEECFNVIDQLSEFNPKPLLIITGGDPLMRDDVTEIISHAAEKGFRVAIAFSGTEKATEEKLRELKEAGVARVAVSIDGSDEEKHDSFRGVRGTFRMSMMAIENAKKAGLPFQINTTVTRENIEDLPNIARLCLELGAVMWDVFFVVPTGRAKAEMMPTPQQFEDVLCWLYDLSKKTGLNVKSSAATHLRRIELMRDRGEMPAVGELYYRLLERIEDFPEGEGIVVAGGHGKSLSTDGIRRAIGITDGRGMFFISHIGEVYPSGFLPIVAGNVRNTSLKEIYYSSEIFVNLRDPDRLKGKCGRCEYRKICGGSRARAYAVHGDYLAEEPCCIYIPQSSREGGS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46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8c370d904d3691999b191bc82fc25f33a5dec7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PDSPTSQRCAGSNNRKPKRVATRKADGGDQPLAVNGPSSPECIRTRTQKLEKELRELVLRNRSRHERLQNMRNRATLSSPPPSGPQSFERAARPSDESKPRSETEGRNKLPNLYKCFDEARTKSLLEYEKNKGSKESCMYSSYIPRDADLTPRGKQRD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3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4f294e725af24b44a358fd657d6d38b8a0037c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DVLSQSEIDALLSALSSGELQPDELPKEEEKQKVKVYDFTSPQKFAKEHIRTLELIHDNYSRIMSNYLTAQLRDNVKVKIETVEQITYEEFIHSVPNPTILTIFRMPPLKGSILYETNPQFIYQAIDILLGGNGAGKYKPREITDIDKNIIMKINQGLIDNLKLAWGEVINVEPEIESLETNPALNQTLAPHEPVALITFSVDVGNSHTYINICIPYLSIEKILDKLVVQYWYQENDEEIVKESRVELRKRLDVVEVPVIAKLGQTEITVEDFLRLSIGDVITLNSKCSDPVPVYIYDNLHYLAAPGILGKNMGIKILDKIDKDVGKYE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80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271d6f144e4edd4f34a61f4844eda3b9d8ddb3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TSKLNITLSGPDLAALLCSRVCHDVISPVGAINNGLELLDEGGTDDDALDLIRTSALNASVRLKFARLAFGASGSAGASIDTGEAEKAAQDFAAAEKKAEVSWSGPRAIVPKNRVKLLLNLFLVAYGAIPRGGNVDVLLENPEGDARFEIAVKGRMMRVPAKFVEIYEGRLEEAVDAHSVQPYYTLLLAEEANMTVEYKVHDDRIVFTAKTVA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3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be1a9199f122b1e2ace1f1ef48d58a0d8ee751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AAGNSISVKVDVPSQVKGQGTLEMSYYIYPITMRLPGFMSDARFNRRYTDFETLRGQLCATYWYCIVPPIPEKESVQDKLGKLPRMVASAKETTASEGDLLEYRRISLRRFLQRLAYHPILGKSDLLQKFTNDNEWRQCIRDPVKPPRFIVSSSLEEIARSWVPSSSASGAGAQGSGGAAGGGGVSQTGAAYQSALTQEPVDEATWRATSEYIGELESNLKNMRNLLEALVDRHRRAASAVSNFAASFGLLANGEEDAELRGAIEGVRDCGRKVADVYSKHADNESTRLVSTLSFYVGMCAAVRETLNHMFSAHQYLRNLQKKGQELQASAMRAQSANQVQVQSELHFVNEQRAHLEEDLMGAEKTFSEEFVLFHENKQYDAKDMLKKFGMLELSFSESMKQEWDALRPMLESLG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78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958e89cd56824f6f4446956b068fb69e9374f6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GNSHTTPWTNPGLAENFMNSFMQGLSSMPGFTASQLDDMSTIAQSMVQSIQSLAAQGRTSPNKLQALNMAFASSMAEIAASEEGGGSLSTKTSSIASAMSNAFLQTTGVVNQPFINEITQLVSMFAQAGMNDVS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15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530ffe487c80f2a862c6ecd94986c3791a5cc5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ETDFEEKMILIRRTARMQAGGRRFRFGALVVVGDRQGRVGLGFGKAPEVPLAVQKAGYYARRNMVEVPLQNGTIPHEIEVEFGASKIVLKPAAPGTGVIAGAVPRAILELAGVTDILTKELGSRNPINIAYATMEALRQLRTKADVERLRKGEAHAQAQ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75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113748b8149963031ffa12412bd3ca968b20a2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DMQVYIANLGKYNEGELVGAWFTFPIDFEEVKEKIGLNDEYEEYAIHDYELPFTVDEYTSIGELNRLWEMVSELPEELQSELSALLTHFSSIEELSEHQEDIIIHSDCDDMYDVARYYIEETGALGEVPASLQNYIDYQAYGRDLDLSGTFISTNHGIFEIV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7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5.4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376f7095ae00ab405774fcc84502821082d1b6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SIQGQENVMSQSEFDSALPNGIGLAPYLRMKQEGMTENESRIVEWLLKPGNLSCAPAIKDVAEALAVSEAMIVKVSKLLGFSGFRNLRSALEDYFSQSEQVLPSELAFDEAPQDVVNKVFNITLRT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03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eab678ca3338246b2e8d56f6783527d2d54711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QRRLASTEWVDIVNEENEVIAQASREQMRAQCLRHRATYIVVHDGMGKILVQRRTETKDFLPGMLDATAGGVVQADEQLLESARREAEEELGIAGVPFAEHGQFYFEDKNCRVWGALFSCVSHGPFALQEDEVSEVCWLTPEEITARCDEFTPDSLKALALWMKRNAKNEAVETETA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42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7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a2a10b463c801951bb0a03194e0ef3cfb68509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VNKSKNLVTDQDLLDVVNFFNRPLHALIAEVSKTTSDLELVRSTTQGIENICLLLDLVGTECIKDASAAKTSV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66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e7b0ffaf0a0b6828445914a9cf39db4a8ebf04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AYTTTVKLDGDTKTYTLSPTVKKYTLMDLGFVKGRSGAFSFERSLDPTSPYQAAFKLKMTVNADLTGFKMTTVTGNGVQRANIFKNDAHPEAVEQLRYILANFIERDILTT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06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a81edf5ebe689a8a2bc261f5597e745cf0f602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GDVVTRDVNKLPVAAREMIGKHFSQTKVAYIKIEKDLFQTTSYDVKLADGIELEFNSKGEWLEIDCKNKSVPSTFIPQAISKYMKANYNGHKTVKIERNRKGYELTLENGLEVDFDQFGGFLKLS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8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673a7f59bf93aad7c8317181762482216448f1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DDVEFRYADFLFKNNNYAEAIEVFNKLEAKKYNSPYIYNRRAVCYYELAKYDLAQKDIETYFSKVNATKAKSADFEYYGKILMKKGQDSLAIQQYQAAVDRDTTRLDMYGQIGSYFYNKGNFPLAIQYMSKQIRPTTTDPKVFYELGQAYYYNKEYVKADSSFVKVLELKPNIYIGYLWRARANAAQDPDTKQGLAKPYYEKLIEVCAPGGAKYKDELIEANEYIAYYYTINRDKVKADAAWKNILALDPTNKKAIDGLKM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63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78bd5d21e7195b7381125eb463a4547d7b04c71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GKISFPVGVLFSGSGSYAQPARQGFRGAMTAIAHINASRRFPFNLQAHHFDPAGEADRYASLCRQLIRERDVRHVVGCTTSWSRKEAIPVVEKLDALLWYPCVYEGFEVSENLIYVAACANQHLVPLLDYIAPRFGSRAMLVGANYIWGWENNRIARDILHRSGGEVLGERFVSIGDTDIDHLIDEVREKRPDFILNNLIGPSSYAFLRAYQALGEADDRFRPEKCPIISCNLYEGEITGLGHAAAGHFTVSCYFRTLQSPENDSFLKTLAALDPGAIVDAFYAQAFSAVVMIAEAIMRCGSDDADLVRGALRGQSVDTPLGAISVDRWTNHVELPAHIGRARADGSFEIVKRSHEAIAPDPFLTSTPLVRPLGRDEVRPELRVV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42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8e6971de0f41b9102ff0a0a3aced49df2dea8a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LKLTKAMPVLYVSDVQAAADFYRVKLGFTIDFLHGQPAFYASVSRDEACIHLRFVHQPMYVAGLREKEQVIAAFLSVANVKGLFAEYQTRKVPFVRRLKKEPWAQSSFIVSDPDGNALCFAG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9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6a99c7a5f3eb6115f1fae3815fcb7e8bf1df40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KGIVLAGGSGTRLYPITRAVSKQLLPIYDKPMIYYPLSVLMLAGIRDILIISTPRDLPLYRDLLGDGSQFGVRFSYRVQEEPRGIADAFIVGKDFIGDSKVALVLGDNVFYGHRFSEILRRAASLEDGAVIFGYYVRDPRPFGVVEFDSEGRVISIEEKPSRPKSNYVVPGLYFYDNQVVEIARRIEPSDRGELEITSVNEEYLRMGKLRVELMGRGMAWLDTGTHDGLLEASSFIETIQKRQGFYIACLEEIAYNNGWITREDVLEMAEKLEKTDYGKYLRDLAEGNFH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18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184a6bca1fe2ab822eb56fc84377338cd13d83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IAISAPRTATDRTKLPYCHESFHNLQELRHSASLANKVFIQRDYTDGTVCKFQTKFPSELDSRIERTLFEDTVKTLNTYYAEAEKIGGQSYIEGCLACLTVYLIFLCIETRYEKVLKKISRYIQEQNEKVYAPRGLLITDPIERGMRVIEISVYEDRGSSGSSSGSSTTSSSG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93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937dc1bd7cfe5315e76db88dd30d267c3ae020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SWSHPQFEKIEGRMQNDILQVVSQGWKYFKGNFYYFSLIPKTWYSAEQFCVSRNSHLTSVTSESEQEFLYKTAGGLIYWIGLTKAGMEGDWSWVDDTPFNKVQSARFWIPGEPNNAGNNEHCGNIKAPSLQAWNDAPCDKTFLFICKRPYVPSE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9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8b9388abbeb28ab8fadabf23c085e01dd4c82e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HCTATTLIDDARTRVTRFDFEPGQNTGWHRHEMDYVITAITDCHMRLVHPDDSVTEVTVPAGTAYARDAGVEHDVINAGDTAMSFVEIELKPRA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06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93bb8118f3a0929decdeafc7a01d34acd745d5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DSRPIFDWEQIIRKKAVVYIGLDALSDSEVASAVGNSMFADLVSVAGHIYKHGIHAGLPGEGESKVPVNLHCDEFNELMGDEFIPLINKGGGAGMQVTAYTQTSSDIEARIGNAAKTAQVQGNFNNLIMLRVRENRTAELLTTQLPQVEIYTKTLVSGHQDTDISAGQDFTSSTQDRVGTVKVPLLEPADVVTLPKGQAFALLEGGQLWKIRMPLPADDADDTLMPQSIAKIAEEMRRNYHSGEAWWNDAPGIVPAGGVRG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3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fab7039c3aa440456473e049bba31c722c6b0b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GGDDGNLIIKKRFVSEAELDERRKRRQEEWEKVRKPEDPEECPEEVYDPRSLYERLQEQKDRKQQEYEEQFKFKNMVRGLDEDETNFLDEVSRQQELIEKQRREEELKELKEYRNNLKKVGISQENKKEVEKKLTVKPIETKNKFSQAKLLAGAVKHKSSESGNSVKRLKPDPEPDDKNQEPSSCKSLGNTSLSGPSIHCPSAAVCIGILPGLGAYSGSSDSESSSDSEGTINATGKIVSSIFRTNTFLEA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1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1ea402a8249c1476d8731aa6e417f8419348a8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TDFSKLSKYVETLRVKPKQSIDLKKDFDTDYDHKMLTKEEGEELLNLGISKLSEIQEKLYASGTKSVLIVFQAMDAAGKDGTVKHIMTGLNPQGVKVTSFKVPSKIELSHDYLWRHYVALPATGEIGIFNRSHYENVLVTRVHPEYLLSEQTSGVTAIEQVNQKFWDKRFQQINNFEQHISENGTIVLKFFLHVSKKEQKKRFIERIELDTKNWKFSTGDLKERAHWKDYRNAYEDMLANTSTKQAPWFVIPADDKWFTRLLIAEIICTELEKLNLTFPTVSLEQKAELEKAKAELVAEKSS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84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7ca1b751d9fd3a3f94bc344a517b8a7c9923bd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RFWQYINGVDMRGSHHHHHHGMASMTGGQQMGRDLYDDDDKDRWMLKLIVKNGYVIDPSQNLEGEFDILVENGKIKKIDKNILVPEAEIIDAKGLIVCPGFIDIHVHLRDPGQTYKEDIESGSRCAVAGGFTTIVCMPNTNPPIDNTTVVNYILQKSKSVGLCRVLPTGTITKGRKGKEIADFYSLKEAGCVAFTDDGSPVMDSSVMRKALELASQLGVPIMDHCEDDKLAYGVINEGEVSALLGLSSRAPEAEEIQIARDGILAQRTGGHVHIQHVSTKLSLEIIEFFKEKGVKITCEVNPNHLLFTEREVLNSGANARVNPPLRKKEDRLALIEGVKRGIIDCFATDHAPHQTFEKELVEFAMPGIIGLQTALPSALELYRKGIISLKKLIEMFTINPARIIGVDLGTLKLGSPADITIFDPNKEWILNEETNLSKSRNTPLWGKVLKGKVIYTIKDGKMVYK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71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9d94691b64150c96e4f149ecff583443dde046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DKIHHHHHHMRTLNKDEHNYIKQIANIHETLLSQVESNYKCTKLSIALRYEMICSRLEHTNDKIYIYENEGQLIAFIWGHFSNEKSMVNIELLYVEPQFRKLGIATQLKIALEKWAKTMNAKRISNTIHKNNLPMISLNKDLGYQVSHVKMYKDI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71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9494412eaaabcceb86a38e421c7a4e9214922d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SSEFEEAYRELEEGKLESALEKFLKIAEKEQSVEVWVNIGNIYRRMNLLAKAIESYKRALEIDQKNPVVLFNLGSAYYQMGKFFEALKLLEKAEEQGLTDPRVKIVKALCKIKLNLPDPMEGLDEDQKRIVKDLMKN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81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2f6fb80d3e8117b58fba865c51c06f510b1b8c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AEKLGSEIKKIRVMRGLTQKQLSDNICHQSEVSRIESGAVYPSMDILQGIAAKLQVPIIHFYEVLIYSDIERKKQFKDQIIMLCKQKRYKEIYNKVWNELKKEEYHPEFQQFLQWQYHVAAYILKKIDYEYCILELKKLLNQQLAGIDVYQNLYIENAIANIYAENSYFKKSIELFEDILKQLEVLHDNEEFEVKVRYNHAKALYLDNQYEESLYQVNKAIEISCRINSMALIGQLYYQRGECLGKLEYDGAEVEDAYKKASFFFDILEMHTYKEALVNKIS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07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d9c7ae6471e2725377acdf817f3f7fe907b41d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GILGACGRLRLEPATPLTPLLCAERDECRAHPCRNGGSCRNLPGAYVCRCPAGFVGVHCETEVDACDSSPCQHGGRCESGGGAYLCVCPESFFGYHCETVSDPCFSSPCGGRGYCLASNGSHSCTCKVGYTGEDCAKELFPPTALKMERVEESGVSISWNPPNGPAARQMLDGYAVTYVSSDGSYRRTDFVDRTRSSHQLQALAAGRAYNISVFSVKRNSNNKNDISRPAVLLARTRPRPVEGFEVTNVTASTISVQWALHRIRHATVSGVRVSIRHPEALRDQATDVDRSVDRFTFRALLPGKRYTIQLTTLSGLRGEEHPTESLATAPTHVWTRPLPPANLTAARVTATSAHVVWDAPTPGSLLEAYVINVTTSQSTKSRYVPNGKLASYTVRDLLPGRRYQLSVIAVQSTELGPQHSEPAHLYIITSPRDGADRRWHQGGHHPRVLKNRPPPARLPELRLLNDHSAPETPTQPPRFSELVDGRGRVSARFGGSPSKAATVRSHVPGNCSENPCQNGGTCVPGADAHSCDCGPGFKGRRCELACIKVSRPCTRLFSETKSFPVWEGGVCHHVYKRVYRVHQDICFKESCESTSL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08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2c4f6e654f9195c9825c254f9597545ec1a354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FGPFKLTSPVAGGLLWKIPWRMSTHQKTRQRERLRNVDQVIKQLTLGLHVQRCQDKGLTYQEAMESKKKYKPRSKSLRLLNKPSVFPKENQMSSKDKYWTFDKKAVGYRKGIHKVPKWTKISIRKAPKF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9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8b799bf6930c0db84b739389c592b1e83f81ce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KSNTYRMLVLLEDDTKINKEDEKFLKGKPGKMHEFVDELILPFNVDELDELNTWFDKFDAEICIPNEGHIKYEISSDGLIVLMLDKEIEEVVEKVKKFVEEN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54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705ceb71f6ea95549d1bb19ac3b84e572e4d95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TLLIKNASFVATMDKNENELRDVSIFCENGVIKEVGDCKNIFKNIDKVIDANDLIVIPGLINTHHHLFQNLTRVYKPAQNKPLFGWLTSLYPIWQNIIPSDIYISSLIGISEMVLTGCTTTSDHLYLFPNGSKLEDQIEAAKLVGCRFHAARGFMSVGESKGGLPPDSLTENENFIMKDCQRVVEEFNNPDPFSMLRVVLAPCSPFSVSENLMKITAEMARGYNVTLHTHLAENDEDIEYSMKHFNKSPGEYAKDLGWLGDDVWHAHCVKLSRSESKLFSKTCTGIAHCPTSNMRLASGIAPVRDWIDLGVKVGLGVDGSSSNDSGHLLAEARQTMLLQRVKHGAESFSAREALKIATKGGAETLCRRDIGGNFSWKSSRFCY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8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ca4e92767c9e04d9ddef29b8671464a1c62377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AHHHHHHMSKHSSSASGSSHSRTIGEEGDDCMSPPSEEEAALDDEAVAWVPDEIEFIAARRRLAIVNCDWDHVRAVDLYAILFHALPLGGQLLDVSVYRSEFGKRMLEHERMHGPDLWVHDGDADVAADGEGGAEEGSGGAMPEMVGLPEDVSEDAVSEPRSDGWADDDPRMMTEQGEDGEWFSDGKYRRYEMDRMKYYYAVATFDSADTAAMVYNELDGMDIEASGVILDLRYVDDEEMFESPVSRADRIPANFKPLASFKMSALSQSKFRISWDQDDVFRHQSLQDSFTGTTEEDDLAAYLAPADSDDEMDSNPLDQEKKAREKRNIRRRYAALLEEVGGIPEELEGDRTGDGLGDHADLGSNGLGNFSNRDVDDLDDSSDDDSINHFSDVEMDGHDADEGGDEEEDDEGSVVGDMEATLDMEADTKAASLQRDARLRQMKSADLAKQAELKYKLRRKEMKKSKKDMLRQEREAGKAYQAAHEAEDRQKLRELMGTGDGAVRVSGKERRKAHAKQVKERLAEERAVKKKMRAANQLGVTQQVQHTRREQEAEKAVGQIDDRFKSKLLSDPRFHLEVSQKDKRVADDVTQLASTVAKARQGKRGRPDGDGKHTTAGNSVDDTVDFFLAKKKKA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43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783126165d6eb0a887e84db7e3bcbee9c4732a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PSHASDRGGGDGDSVENQSPELRKDPVTNRWVIFSPARAKRPTDFKSKSPQNPNPKPSSCPFCIGREQECAPELFRVPDHDPNWKLRVIENLYPALSRNLETQSTQPETGTSRTIVGFGFHDVVIESPVHSIQLSDIDPVGIGDILIAYKKRINQIAQHDSINYIQVFKNQGASAGASMSHSGSQMMALPVVPPTVSSRLDGTKDYFEETGKCCLCEAKSKHFVIDESSHFVSVAPFAATYPFEIWIIPKDHSSHFHHLDDVKAVDLGGLLKLMLQKIAKQLNDPPYNYMIHTSPLKVTESQLPYTHWFLQIVPQLSGVGGFEIGTGCYINPVFPEDVAKVMREVSL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03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a4d0f35375e7ab6a1efe130f69631130179125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RADALKRREHIITTTCNLYRTHHHDSLTMENIAEQAGVGVATLYRNFPDRFTLDMACAQYLFNVVISLQLQAISTFPTDPEGVWTSFNQLLFDRGLGSLVPALAPESLDDLPDEVSALRRTTEKNTTTLINLAKQHGLVHHDIAPGTYIVGLITISRPPITALATISENSHKALLGLYLSGLKHGMMANIGEHDGK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7f1528af9f3a3f763f4b4c0dab1949310dd51c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VNKQTKNIGVILPDISNPYFISLITQIQKFALDYMFSTILFNTMLAEPNNKNSKHPLTEEDYLKIILEKQVDGLLILGGEIDKEVVSKDYINALNQLNREIPVVVIGSKIPELNCLFIERNLKKGITTLVSHLTALDHKNIGFIGGEAGVKITSYRLESFKAAMASYNHSVNEDWIVLSDYYTADGYAAMTKLLENNTTLPTALVAINDNVAIGAIRAINDAKLSCPEDIAIVSCDQFMNGDYQTPRLTSMDQHNEYLGKMALLQLISAINGQVEPMIINHNPELIIRESCGS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31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7e74fa6170ee794c2df61ea61da0b8da0d2bf8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NSTIKNIEIIEMGEKSRETSSPWSSTILLVKITSADGLVGYGEAPTTLMTLPVLESMKEVARVFNGKDFFNVERNVFDFYRNSFYLPVSMEATSALSAFEIASWDLIGKQLGTPVYKLLGGEVNQKMRAYANGWYNDCVSPDDFLKKAKEVVKMGFTAMKFDPFGDNYDSITNDGLENARNIVGTLRSELGDKVDLLIEYHGRFSKIAAIKAGMALEEYHPFFYEEPLHPDLDHDLLDLKNYYRVPIALGERVLNKKIFARFISQKLVDIIQPDLTNSGGILEGKKIAAIADGFGIPVAPHNAFGPIQTAATLNLDTTITNFIIQESFEMFWPDWKKKLVSSGYKLENGYFTLTNEPGVCKVNEDIVEKYQVSGMEPFDDKEPPWVVSGTFKPYRQ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5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4f9f44ccc56b84324ccda80e4076d3f2e51aab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AEKIKQVVEKMIRKHGTNNPFEIASQKGIVLMFESLGKIYGYHHTFHRIQIIHINDELNEPMKRFVCAHELGHAVLHPELSTSFLRKNTLFCMDKIEREANEFAVELLLSDEVLYTYQGTDATIYEAAAAYGIPREVVHLKNFD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22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403d4353bf95dff0ec6feb4603255ecad555fe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AVQEADLLTAAAVALNRHAALLRELGSVFAAAGHELYLVGGSVRDALLGRLSPDLDFTTDARPERVQEIVRPWADAVWDTGIEFGTVGVGKSDHRMEITTFRADSYDRVSRHPEVRFGDCLEGDLVRRDFTTNAMAVRVTATGPGEFLDPLGGLAALRAKVLDTPAAPSGSFGDDPLRMLRAARFVSQLGFAVAPRVRAAIEEMAPQLARISAERVAAELDKLLVGEDPAAGIDLMVQSGMGAVVLPEIGGMRMAIDEHHQHKDVYQHSLTVLRQAIALEDDGPDLVLRWAALLHDIGKPATRRHEPDGGVSFHHHEVVGAKMVRKRMRALKYSKQMIDDISQLVYLHLRFHGYGDGKWTDSAVRRYVTDAGALLPRLHKLVRADCTTRNKRRAARLQASYDRLEERIAELAAQEDLDRVRPDLDGNQIMAVLDIPAGPQVGEAWRYLKELRLERGPLSTEEATTELLSWWKSRGN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34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863f007184482d62293739eb4765ba7292da0b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ADYLISGGTSYVPDDGLTAQQLFNCGDGLTYNDFLILPGYIDFTADQVDLTSALTKKITLKTPLVSSPMDTVTEAGMAIAMALTGGIGFIHHNCTPEFQANEVRKVKKYEQGFITDPVVLSPKDRVRDVFEAKARHGFCGIPITDTGRMGSRLVGIISSRDIDFLKEEEHDCFLEEIMTKREDLVVAPAGITLKEANEILQRSKKGKLPIVNEDDELVAIIARTDLKKNRDYPLASKDAKKQLLCGAAIGTHEDDKYRLDLLAQAGVDVVVLDSSQGNSIFQINMIKYIKDKYPNLQVIGGNVVTAAQAKNLIDAGVDALRVGMGSGSICITQEVLACGRPQATAVYKVSEYARRFGVPVIADGGIQNVGHIAKALALGASTVMMGSLLAATTEAPGEYFFSDGIRLKKYRGMGSLDAMDKHLSSQNRYFSEADKIKVAQGVSGAVQDKGSIHKFVPYLIAGIQHSCQDIGAKSLTQVRAMMYSGELKFEKRTSSAQVEGGVHSLHSYEKRL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5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05acb952161dc1f7655fa5d7fc4e3544713632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NCIALLAVLLVTPLAWADDRDKANDLLRDATITFNEFVADPNMGWFRDNVKDARAVVIAPQVLKLGFIFGGSGGNAVVLAKDKQTGEWGYPAFYTAGAVTAGLQIGGELTDVIMMVMTESGMNALLSSKFQLGADASIAAGPVGTGSQVATVDILQFSRAKGIYGGLTLEGAVITPREDLNAAFYGRIVDPVDILIRHTVTNPLADRLRAAVAKATLSRPVLH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0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d37c3ced6404833c468c22cad900f7bda7d6ef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WVLKMDEVIESGLVHDFDASLSGIGQELGAGAYSMSDVLALPIFKQEDSSLPLDGETEHPPFQYVMCAATSPAVKLHDETLTYLNQGQSYEIRMLDNRKMGDMPEINGKLVKSIIRVVFHDRRLQYTEHQQLEGWKWNRPGDRLLDLDIPMSVGIIDTRTNPSQLNAVEFLWDPAKRTSAFIQVHCISTEFTPRKHGGEKGVPFRIQVDAFKQNENGEYTDHLHSASCQIKVFKPKGADRKQKTDREKMEKRTAHEKEKYQPSYDTTILTEMRLEPIIEDAVEHEQKKSSKRTLPADYGDSLAKRGSCSPWPDAPTAYVNNSPSPAPTFTSPQQSTCSVPDSNSSSPNHQGDGASQTSGEQIQPSATIQETQQWLLKNRFSSYTRLFSNFSGADLLKLTKEDLVQICGAADGIRLYNSLKSRSVRPRLTIYVCREQPSSTVLQGQQQAASSASENGSGAPYVYHAIYLEEMIASEVARKLALVFNIPLHQINQVYRQGPTGIHILVSDQMVQNFQDESCFLFSTVKAESSDGIHII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47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1778678ef40e9c2cfe45408b3e947a7dc0469a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QTQISGTRIKLPSGKDAGLVDILSFCYGLSETDVQVLIALAKSEARGTEDLESDLKLSKASINRSLNKLLEMGLVMRIKEPGNKAGRPRYLYKTKDYNELKQKILSDIKDCAEKMAQLVDQEFS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6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9f5d5b79f942ecd4b314c8a9cfd592cd103efd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GCSHRFYYSHMIQTSVRSFEVGEDLASMAVDERISLLRSRMQSISKSGDFSLDYNCKTADKNIIPLSDPLSHVLPWGGLPRGMIVESTITPLLAILFIAQVSGSGRRVGVVGWPDLNYAGVLGYGGCYERIFAVPQQERTSLRVVTALAHGCDLVITRAGPTPRTYTPLQTQRFRNSLRSDAGCVIMMGDHVVSPAARLASAVVGYHGIGKGTGRIKAVEITVTGIAKGFYRTSRVIVGKHIAPAAEKTTMKVV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30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39488d92deee2a150453fe540ab7fb53d412fa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7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LEDPVVLQRRDWENPGVTQLNRLAAHPPFASWRNSEEARTDRPSQQLRSLNGEWRFAWFPAPEAVPESWLECDLPEADTVVVPSNWQMHGYDAPIYTNVTYPITVNPPFVPTENPTGCYSLTFNVDESWLQEGQTRIIFDGVNSAFHLWCNGRWVGYGQDSRLPSEFDLSAFLRAGENRLAVMVLRWSDGSYLEDQDMWRMSGIFRDVSLLHKPTTQISDFHVATRFNDDFSRAVLEAEVQMCGELRDYLRVTVSLWQGETQVASGTAPFGGEIIDERGGYADRVTLRLNVENPKLWSAEIPNLYRAVVELHTADGTLIEAEACDVGFREVRIENGLLLLNGKPLLIRGVNRHEHHPLHGQVMDEQTMVQDILLMKQNNFNAVRCSHYPNHPLWYTLCDRYGLYVVDEANIETNGMVPMNRLTDDPRWLPAMSERVTRMVQRDRNHPSVIIWSLGNESGHGANHDALYRWIKSVDPSRPVQYEGGGADTTATDIICPMYARVDEDQPFPAVPKWSIKKWLSLPGETRPLILCEYAHAMGNSLGGFAKYWQAFRQYPRLQGGFVWDWVDQSLIKYDENGNPWSAYGGDFGDTPNDRQFCMNGLVFADRTPHPALTEAKHQQQFFQFRLSGQTIEVTSEYLFRHSDNELLHWMVALDGKPLASGEVPLDVAPQGKQLIELPELPQPESAGQLWLTVRVVQPNATAWSEAGHISAWQQWRLAENLSVTLPAASHAIPHLTTSEMDFCIELGNKRWQFNRQSGFLSQMWIGDKKQLLTPLRDQFTRAPLDNDIGVSEATRIDPNAWVERWKAAGHYQAEAALLQCTADTLADAVLITTAHAWQHQGKTLFISRKTYRIDGSGQMAITVDVEVASDTPHPARIGLNCQLAQVAERVNWLGLGPQENYPDRLTAACFDRWDLPLSDMYTPYVFPSENGLRCGTRELNYGPHQWRGDFQFNISRYSQQQLMETSHRHLLHAEEGTWLNIDGFHMGIGGDDSWSPSVSAEFQLSAGRYHYQLVWCQ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1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158c498b21fbb699ecb2e6faac9b07e073fb84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SRNVPFPYAETDVADLQARMTAGELDSTTLTQAYLQRIAALDRTGPRLRAVIELNPDALKEAAERDRERRDGRLRGPLHGIPLLLKDNINAAPMATSAGSLALQGFRPDDAYLVRRLRDAGAVVLGKTNLSEWANFRGNDSISGWSARGGQTRNPYRISHSPCGSSSGSAVAVAANLASVAIGTETDGSIVCPAAINGVVGLKPTVGLVSRDGIIPISFSQDTAGPMARSVADAAAVLTAIAGRDDADPATATMPGRAVYDYTARLDPQGLRGKRIGLLQTPLLKYRGMPPLIEQAATELRRAGAVVVPVELPNQGAWAEAERTLLLYEFKAGLERYFNTHRAPLRSLADLIAFNQAHSKQELGLFGQELLVEADATAGLADPAYIRARSDARRLAGPEGIDAALAAHQLDALVAPTTGVAWPIRSEGDDFPGESYSAAAVAGYPSLTVPMGQIDGLPVGLLFMGTAWSEPKLIEMAYAYEQRTRARRPPHFDTDALIDAGE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33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69a962efc89f6ae7e51d075134f3a8a569fbd8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PVPSFGEAMAYFAMVKRYLTSFPIDDRVQSHILHLEHDLVHVTRKNHARQAGVRGLGHQ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02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b10db938e65cd7db07e293fafe4879fc610e0a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FTTGLMSLDTALNEMLSRVTPLTAQETLPLVQCFGRILASDVVSPLDVPGFDNSAMDGYAVRLADIASGQPLPVAGKSFAGQPYHGEWPAGTCIRIMTGAPVPEGCEAVVMQEQTEQMDNGVRFTAEVRSGQNIRRRGEDISAGAVVFPAGTRLTTAELPVIASLGIAEVPVIRKVRVALFSTGDQLQLPGQPLGDGQIYDTNRLAVHLMLEQLGCEVINLGIIRDDPHALRAAFIEADSQADVVISSGGVSVGEADYTKTILEELGEIAFWKLAIKPGKPFAFGKLSNSWFCGLPGNPVSATLTFYQLVQPLLAKLSGNTASGLPARQRVRTASRLKKTPGRLDFQRGVLQRNADGELEVTTTGHQGSHIFSSFSLGNCFIVLERDRGNVEVGEWVEVEPFNALFGG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b9bea2d60f4149328a3ac243ba4ffb7e997525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TAHPGYLGSQDTFYVGTLKGVGRIYQQTFVDTYSKVAFAKLYTTKIPITSADILNDKVLPFFEQYNLPILRILTDRGTEYCGKVEHHDYQLYLAINNIDHTKTKANSPQTNGICERFHKTILQEFYQVTFRKKIYESIDELQKDLDEWMDYYNNQRTHQGKMCCGRTPMQTLIEDKQIWMEKFI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86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ec78a618eccc2c7688c213a4e3e52fe85b57b2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FERAKSAIESDVDFWDKLQAELEEMAKRDAEAHPWLSDYDDLTSATYDKGYQFEEENPLRDHPQPFEEGLRRLQEGDLPNAVLLFEAAVQQDPKHMEAWQYLGTTQAENEQELLAISALRRCLELKPDNQTALMALAVSFTNESLQRQACEILRDWLRYTPAYAHLVTPAEEGAGGAGLGPSKRILGSLLSDSLFLEVKELFLAAVRLDPTSIDPDVQCGLGVLFNLSGEYDKAVDCFTAALSVRPNDYLLWNKLGATLANGNQSEEAVAAYRRALELQPGYIRSRYNLGISCINLGAHREAVEHFLEALNMQRKSRGPRGEGGAMSENIWSTLRLALSMLGQSDAYGAADARDLSTLLTMFGLP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34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771516019a5ab367b61ca99ef7aee23bbce566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QIPLVSQYDPYGQTAQLQQLQQQQQQHIPPTQMNPEPDVLRNLMVNYIPTTVDEVQLRQLFERYGPIESVKIVCDRETRQSRGYGFVKFQSGSSAQQAIAGLNGFNILNKRLKVALAASGHQRPGIAGAVGDGNGY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9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cb2fdf64a2b17a8ffd2494cacc598f14e1a5f0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ALTVRDWPALEALAKTMPADAGARAMTDDDLRAAGVDRRVPEQKLGAAIDEFASLRLPDRIDGRFVDGRRANLTVFDDARVAVRGHARAQRNLLERLETELLGGTLDTAGDEGGIQPDPILQGLVDVIGQGKSDIDAYATIVEGLTKYFQSVADVMSKLQDYISAKDDKNMKIDGGKIKALIQQVIDHLPTMQLPKGADIARWRKELGDAVSISDSGVVTINPDKLIKMRDSLPPDGTVWDTARYQAWNTAFSGQKDNIQNDVQTLVEKYSHQNSNFDNLVKVLSGAISTLTDTAKSYLQ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6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4616dec2944d7b9c5e570fb86bc5965de232ef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SQKPNKKPVLINEETQAPNMTSVVSVVSTLFKMYKKRRMTKEEPPPMVDSSMPSTSKSTCQITITCENSESEDSTCSSSISSFLSLDFDKLSLDSDLCEGRYDQNRPAPGPQSLPTRITQNMPPTAKNVQFYRTPAHKSGRFLPYEVPFKLRRRRKATKDSSLTDIEVLLKIKLKGDVESLRMCIFDKENILPKPCSVQAARPPSPEAEEVDELSEYFTHFVRVELKMSSLAESMY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80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9c1c204a979edea489a1a0763f378f855f76a4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HVKPPQFTWAQWFETQHINMTSQQCTNAMQVINNYQRRCKNQNTFLLTTFANVVNVCGNPNMTCPSNKTRKNCHHSGSQVPLIHCNLTTPSPQNISNCRYAQTPANMFYIVACDNRDQRRDPPQYPVVPVHLDRI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81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c9e574d29160c7a7dfec80314016d010a7619af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GKISERLVITSEMIENIQSVKAYCWEEAMEKMIENLRQTELKLHHKMLHSVLQAPMSTLNTLKAGGILNRFSKDIAILDDSLMRSVSRVFKFIDMPTEG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22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1df25c9dc55909160b04ce019df2f20022e8c7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RALSMHLLDRLTIRLFHDERQKQFSGDHARSLGWSSTESQFLRFKTMTQAINFEQKTVLDLGCGYGDFKTFLDMSCCIKSYTGVDQQSSFIKQAKSLFKHHTNCEFIKADFSATTLPKADIVVASGSLNYRARNKTYHAKVIKEMYERAEEAVIFNLLNSEHFTSSSLLEAHDPQQVLKYCLSFCPDSELITDYANEDFTIVMRHSNSS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78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5b51321164dd489258ce7a2e59cfb49d3bf075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TTPEQIAVEYPIPTYRFVVSIGDEKVPFNSVSGLDISHDVIEYKDGTGNYYKMPGQRQAINITLRKGVFSGDTKLFDWLNSIQLNQVEKKDISISLTNEAGTEILMTWSVANAFPTSLTAPAFDATSNEVAVQEISLTADRVTIQA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6dc84f487592bf32ab64821a6362ccab6947a4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DPDQFGPDLIEQLAQSGKYSQDNTKGDAMIGVKQPLPKAVLRTQHDKNKEAISILDFGVIDDGVTDNYQAIQNAIDAVASLPSGGELFIPASNQAVGYIVGSTLLIPGGVNIRGVGKASQLRAKSGLTGSVLRLSYDSDTIGRYLRNIRVTGNNTCNGIDTNITAEDSVIRQVYGWVFDNVMVNEVETAYLMQGLWHSKFIACQAGTCRVGLHFLGQCVSVSVSSCHFSRGNYSADESFGIRIQPQTYAWSSEAVRSEAIILDSETMCIGFKNAVYVHDCLDLHMEQLDLDYCGSTGVVIENVNGGFSFSNSWIAADADGTEQFTGIYFRTPTSTQSHKIVSGVHINTANKNTAANNQSIAIEQSAIFVFVSGCTLTGDEWAVNIVDINECVSFDKCIFNKPLRYLRSGGVSVTDCYLAGITEVQKPEGRYNTYRGCSGVPSVNGIINVPVAVGATSGSAAIPNPGNLTYRVRSLFGDPASSGDKVSVSGVTINVTRPSPVGVALPSMVEYLA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04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a1bf87ee927ff4d15c4a369678ef9ad1852133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LALSTAFTGVRDVPAQQIVNEMKVGWNLGNTMDAIGGETNWGNPMTTHAMINKIKEAGFNTLRLPVTWDGHMGAAPEYTIDQTWMKRVEEIANYAFDNDMYVIINLHHENEWLKPFYANEAQVKAQLTKVWTQIANNFKKYGDHLIFETMNEPRPVGASLQWTGGSYENREVVNRYNLTAVNAIRATGGNNATRYIMVPTLAASAMSTTINDLVIPNNDSKVIVSLHMYSPYFFAMDINGTSSWGSDYDKSSLDSEFDAVYNKFVKNGRAVVIGEMGSINKNNTAARVTHAEYYAKSAKARGLTPIWWDNGYSVAGKAETFGIFNRSNLTWDAPEVMKAFIKGIGGSSTTTPTTPTTPTTPTTPTTPTTPTTPTTPTTPQSAVEVTYAITNSWGSGASVNVTIKNNGTTPINGWTLKWTMPINQTITNMWSASFVASGTTLSVTNAGYNGTIAANGGTQSFGFNINYSGVLSKPTGFTVNGTECTVKKGELEGKPIPNPLLGLDSTRT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33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0b9c1cea8d151d34418dc4811ba35163666ade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KYSESYCDVLIVGAGPAGLMAARVLSEYVRQKPDLKVRIIDKRSTKVYNGQADGLQCRTLESLKNLGLADKILSEANDMSTIALYNPDENGHIRRTDRIPDTLPGISRYHQVVLHQGRIERRILDSIAEISDTRIKVERPLIPEKMEIDSSKAEDPEAYPVTMTLRYMSEDESTPLQFGHKTENGLFRSNLQTQEEEDANYRLPEGKEAGEIETVHCKYVIGCDGGHSWVRRTLGFEMIGEQTDYIWGVLDAVPASNFPDIRSRCAIHSAESGSIMIIPRENNLVRFYVQLQARAEKGGRVDRTKFTPEVVIANAKKIFHPYTFDVQQLDWFTAYHIGQRVTEKFSKDERVFIAGDACHTHSPKAGQGMNTSMMDTYNLGWKLGLVLTGRAKRDILKTYEEERQPFAQALIDFDHQFSRLFSGRPAKDVADEMGVSMDVFKEAFVKGNEFASGTAINYDENLVTDKKSSKQELAKNCVVGTRFKSQPVVRHSEGLWMHFGDRLVTDGRFRIIVFAGKATDATQMSRIKKFAAYLDSENSVISRYTPKGADRNSRIDVITIHSCHRDDIEMHDFPAPALHPKWQYDFIYADCDSWHHPHPKSYQAWGVDETKGAVVVVRPDGYTSLVTDLEGTAEIDRYFSGILVEPKEKSGAQTEADWTKST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0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3c38aafea387c51cede4b8caaeab70d5eb6f14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PSARRVQGALETRGFGHLKVVELPASTRTAKEAAQAVGAEVGQIVKSLVFVGEKGAYLFLVSGKNRLDLGKATRLVGGPLRQATPEEVRELTGFAIGGVPPVGHNTPLPAYLDEDLLGYPEVWAAGGTPRALFRATPKELLALTGAQVADLK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54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3dac5e01930be9266ecd2d30beafdd6280f554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RAGLLEGVIKEKGGVPVYPSYLAGEWGGSGQEIEVKSPIDLATIAKVISPSREEVERTLDVLFKRGRWSARDMPGTERLAVLRKAADIIERNLDVFAEVLVMNAGKPKSAAVGEVKAAVDRLRLAELDLKKIGGDYIPGDWTYDTLETEGLVRREPLGVVAAITPFNYPLFDAVNKITYSFIYGNAVVVKPSISDPLPAAMAVKALLDAGFPPDAIALLNLPGKEAEKIVADDRVAAVSFTGSTEVGERVVKVGGVKQYVMELGGGDPAIVLEDADLDLAADKIARGIYSYAGQRCDAIKLVLAERPVYGKLVEEVAKRLSSLRVGDPRDPTVDVGPLISPSAVDEMMAAIEDAVEKGGRVLAGGRRLGPTYVQPTLVEAPADRVKDMVLYKREVFAPVALAVEVKDLDQAIELANGRPYGLDAAVFGRDVVKIRRAVRLLEVGAIYINDMPRHGIGYYPFGGRKKSGVFREGIGYAVEAVTAYKTIVFNYKGKGVWKY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6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237f65ac8259625a8b1b969f19c0c336332a66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TPWQRMLCCRGRGMTPWQRMLCCRERGMTPWRRMLCCRGRGMTPWQRLPRCRERGMTPWQRMLCCRGRGMTPWRRMLCCRGRGMTPWQRLPRCRERGMTPWQRMLCCRGRGMTPWRRMLCCRGRGMTPWQRMLCCRGRGMTPWQRMLCCRGRGMTPWRRMLCCRGRGMTPWRRLPRCRGRGMTPWRRLPGCRERGMTPWRRMLCCRERGMTPWRRMLCCRGRGMTPWRRMLCCRRRGMTPWRRMLCCRGRGMTPWRLPRCRGRGMTPWRRMLCCRGRGMTPWR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83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4.9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ddec130f55919c9ab0aec242066b188e48751f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TLSFPRYNIAEIVVHIRNKLLTGADGKNLSKSDFLPNPKPEVLYMIYMRALQLVYGVRLEHFYMMPVNIEVMYPHIMEGFLPVSNLFFHLDSFMPICRVNDFEIADILYPKANRTSRFLSGIINFIHFRETCLEKYEEFLLQNKSSVDKIQQLSNAHQEALMKLEKLNSVPVEEQEEFKQLKDDIQELQHLLNQDFRQKTTLLQERYTKMKSDFSEKTKHVNELKLSVVSLKEVQDSLKSKIVDSPEKLKNYKEKMKDTVQKLRSAREEVMEKYDIYRDSVDCLPSCQLEVQLYQKKSQDLADNREKLSSILKESLNLEGQIDSDSSELKKLKTEENSLIRLMTLKKERLATMQFKINKKQEDVKQYKRTMIEDCNKVQEKRDAVCEQVTAINQDIHKIKSGIQQLRDAEKREKLKSQEILVDLKSALEKYHEGIEKTTEECCTRIGGKTAELKRRMFKMP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27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632156ecf74635347c4fa19010cd662f6cbe4b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DPNAKENLIPEDPNEDIIERIESGGIENGEWLKHGILEANVKISDTKEETKDEIIAFAPNLSQTEQVKDTKDENFALEIMFDKHKEYFASGILKLPAISGQKKLSNSFRTYITFHVIQGIVEVTVCKNKFLSVKGSTFQIPAFNEYAIANRGNDEAKMFFVQVTV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55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7717465343ecd8165baba144e6f0fee25d9cab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PRQGYSLSGYYTHPFQGYEHRQLRYQQPGPGSSPSSFLLKQIEFLKGQLPEAPVIGKQTPSLPPSLPGLRPRFPVLLASSTRGRQVDIRGVPRGVHLGSQGLQRGFQHPSPRGRSLPQRGVDCLSSHFQELSIYQDQEQRILKFLEELGEGKATTAHDLSGKLGTPKKEINRVLYSLAKKGKLQKEAGTPPLWKIAVSTQAWNQHSGVVRPDGHSQGAPNSDPSLEPEDRNSTSVSEDLLEPFIAVSAQAWNQHSGVVRPDSHSQGSPNSDPGLEPEDSNSTSALEDPLEFLDMAEIKEKICDYLFNVSDSSALNLAKNIGLTKARDINAVLIDMERQGDVYRQGTTPPIWHLTDKKRERMQIKRNTNSVPETAPAAIPETRRNAEFLTCNIPTSNASNNMVTTEKVENGQEPVIKLENRQEARPEPARLKPPVHYNGPSKAGYVDFENGQWATDDIPDDLNSIRAAPGEFRAIMEMPSFYSHGLPRCSPYKKLTECQLKNPISGLLEYAQFASQTCEFNMIEQSGPPHEPRFKFQVVINGREFPPAEAGSKKVAKQDAAMKAMTILLEEAKAKDSGKSEESSHYSTEKESEKTAESQTPTPSATSFFSGKSPVTTLLECMHKLGNSCEFRLLSKEGPAHEPKFQYCVAVGAQTFPSVSAPSKKVAKQMAAEEAMKALHGEATNSMASDNQPEGMISESLDNLESMMPNKVRKIGELVRYLNTNPVGGLLEYARSHGFAAEFKLVDQSGPPHEPKFVYQAKVGGRWFPAVCAHSKKQGKQEAADAALRVLIGENEKAERMGFTEVTPVTGASLRRTMLLLSRSPEAQPKTLPLTGSTFHDQIAMLSHRCFNTLTNSFQPSLLGRKILAAIIMKKDSEDMGVVVSLGTGNRCVKGDSLSLKGETVNDCHAEIISRRGFIRFLYSELMKYNSQTAKDSIFEPAKGGEKLQIKKTVSFHLYISTAPCGDGALFDKSCSDRAMESTESRHYPVFENPKQGKLRTKVENGEGTIPVESSDIVPTWDGIRLGERLRTMSCSDKILRWNVLGLQGALLTHFLQPIYLKSVTLGYLFSQGHLTRAICCRVTRDGSAFEDGLRHPFIVNHPKVGRVSIYDSKRQSGKTKETSVNWCLADGYDLEILDGTRGTVDGPRNELSRVSKKNIFLLFKKLCSFRYRRDLLRLSYGEAKKAARDYETAKNYFKKGLKDMGYGNWISKPQEEKNFYLCP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03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56d31e02464071db7c68d7994c6f932579f979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KINFHTHTKRCKHAKGEDKDYIDAAIKNNLDILGFSDHGPYPDNRFNLRMNFNELEEYKSTLEKLKIKFKNFIQIKIGLEIEYLPSDDFYYNYLKNELKFDYLALGQHLFLTENGELKNTYSLKSTKEYIEYAKSICLGIKSGYFDFVAHPDLIFINDFPWDENCDKACNLIIDTAKKYDFILEFNANGIRRGKKTYSDGERFPYPYEKFWNKASLAKVKTIINSDCHTPCDLWDNTMDYAYTLANNLNLNIID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94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af71e3a3051b38619eb58a14253e89701bedf8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YEVEVKVPGEYETVRAALADVDAAEHTTVAQADTYYDAPHRAFEQTDEAFRLRRVATAARGFERGDDLTADIDAVLSGPARADGESRVTYKGPLVEAESKTREEFETAVGDDAQMAAIIEQLGFESAAVVRKLRTKHHFEGFTVLLDAVEDVGEYVEIETTVEAEHAVSGAREDAYAVLRRLGLDPTDQIRTSYLGLRTSN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7e62b7776eb32ee98fe747e9679081a0a03a3e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NITSSASQEGTRLNLICTVWHKKEEAEGFVVFLCKDRSGDCSPETSLKQLRLKRDPGIDGVGEISSQLMFTISQVTPLHSGTYQCCARSQKSGIRLQGHFFSILFTETGNYTVTGLKQRQHLEFSHNEGTL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48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721b1866ce82c01c56f03a0bd75d3ece94c028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GELEVGFMMSGNQKVVDLPIGIPSSVLNQHLGVFATTGMGKSNLMKVFCASAINTRNAGILLTDPHGEYATGQPGDPDSRGLVHHPKAQEGLSVFTIREPAIAQEYGMKPLRIGHKDLSISDLGLVFDLTAAQYEVVNLLMPFSTNEIIDFFINEDVESLPSHLRTTAYIGNHQDIAQRVRSAPADALRLVQRQIRTLLDLTSLFVDSSSSSLPEILSDLDENKVVLIDIPGMSDAAELFILSAISRAIFKDRQRRFIEQGSAAASGRVLISIEEAQRVLSQRSEKTGVFREIAMEGRKFGVGLGVITQQPKNIDQRVLAQMNTLFVMGLADHHDREIIASSAKHDLRVLDTEIQTLDRGDAVISTVGIPFPVSCHIHYFEEYLDALWE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8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a6e06e98de46e0b5e1e185de0412ccb67aae7d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LLGDIVEKDTSDSVESNDNGTLSTNNCGTGFPELYKPKKISSWKERLREKRAQKKKTSGKDAEKQQTSTDAPLSEAKSIHNENIKVLQGMSDEQIVQEREDLYNSLDPKLIAKLLKNINKRAKDENNTPLFAEIEGASGTWVGGNKQGIYDLPPLDDEDVDVALEIRPMLGKDAKHVQFEEAGKEKDVEGEGKTNDDVDDIAPLDFQMAQCIDHMKNEELFKDVHFIKEESQNEINLEKLDINDPNFNDKLHEKYFPDLPKEVDKLKWMQPVQQKTDKNYIIEDVSECRFDFNGDLVPPTRQIDSTIHSGLHHHSDSPELAGYTIVELEHLARSTFPSQRCIAIQTLGRILYKLGQKSYYQLVPEIDADTYKEDGSISNVMDKIYSMFWDLIKDGKVIESLEISSDEKFTRNLSVRNYAIDALWLWKQGGGDFRT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3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dad90efbd3bc5e37bf58547950eb092fd5987b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SITFEEHYVIEDIQKETMNAISADPKGIPMKVMLEGLEKKTGFTNADELSHHDERIQFMNNQDVQIQVLSYGNGSPSNLVGQKAIELCQKANDQLANYIAQYPNRFVGFATLPINEPEAAAREFERCINDLGFKGALIMGRAQDGFLDQDKYDIIFKTAENLDVPIYLHPAPVNSDIYQSYYKGNYPEVTAATFACFGYGWHIDVGIHTIHLVLSGIFDRYPKLNMIIGHWGEFIPFFLERMDEALFAEHLNHPVSYYFKNNFYITPSGMLTKPQFDLVKKEVGIDRILYAADYPYIEPEKLGVFLDELGLTDEEKEKISYTNGAKLLGLSPN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17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7ebf4808f690f9fe67736e7a0404e79b20cc60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ELISVSDRIYTKLEMNNPGGSHKYRAARRIVEHAVRKGEIIPGVTTVIEKTGGSFGFGLLAACHKYQVAVELAVGLSFSQTKRDLLECFGARLIGKEMLMAGATPKDVVMHHLDNQAALGKSYFYTDQFNNPVGIEAHRYQTASELAVQLTNAGAGRQILFVGCAGTGASFTGITLGLKDHGFDVSTVLVDPNGCDSRAGVFADHRFEGMAVGVCPPFMDWSLVDERAQVQHAEMLAAQRWFYMQSGIFVGNTAAACLAVAQRMAQHPRYVETTLVTIAYDAGLWYQDLLGANRRKA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3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aaf73124f881bed88d07fc62110d44b937fd3b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TSNPDEEWREVRHTGLVQKLIVYPPPPTKGGLGVTNEDLECLEEGEFLNDVIIDFYLKYLILEKASDELVERSHIFSSFFYKCLTRKENNLTEDNPNLSMAQRRHKRVRTWTRHINIFNKDYIFVPVNESSHWYLAVICFPWLEEAVYEDFPQTVSQQSQAQQSQNDNKTIDNDLRTTSTLSLSAEDSQSTESNMSVPKKMCKRPCILILDSLKAASVQNTVQNLREYLEVEWEVKLKTHRQFSKTNMVDLCPKVPKQDNSSDCGVYLLQYVESFFKDPIVNFELPIHLEKWFPRHVIKTKREDIRELILKLHLQQQKGS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28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f5999afaabaab307ed7354441a6dc6ec14514f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TNFNELNQLAEEAKRRAEIARQRELHTLKGHVESVVKLKGLDIETIQQSYD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23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d23127eb440fa774c9aff2059207a9777b0817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EVIKEFDETVSQMDKAELEERWRLAQAFNATLKPSEILDPFTEQEKKKGVSEYANMLKVHERIGYVEIPAIDQEIPMYVGTSEDILQKGAGLLEGASLPVGGENTHTVITAHRGLPTAELFSQLDKMKKGDIFYLHVLDQVLAYQVDQIVTVEPNDFEPVLIQHGEDYATLLTCTPYMINSHRLLVRGKRIPYTAPIAERNRAVRERGQ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70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a862700db5f68237d26531af1a2c33c33eb5f8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GSSHHHHHHSSGRENLYFQGHMPPEPVWHISAVTEKFPTHGAILYISLTFSFYKKMLRVLWHILLVYGKHAGKRKYRKVMTETNDSLYMKRNNCSGEYATLALSTRSCSFNMQQNDWVTMEGLFPFVMVLCHLETKPMKIGIQLILQVPFMGLGIHKENKEFYLI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10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d36228805a09f841ad88211c568e41ddce5360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DSLRNKVVVITGASSGIGRSIALESASRGATVVLLARRLDKLEEIAAEARELSASAAFAVKADLSLASDIEAAFAEVKEKVKRIDYLVNAAGFGKFEEFMEADMQDATEMFQVDVLGLMYMTRLFGRLMLDQGSGQIINFGSMAGKVPTTKSAAYSAAKAAVIQFSNVLRLELKPFGVKVMTVNPGPVYTNFFNIADASGQYVKNVQAFMLDPDDVAWEVVHYFGSNKRELNLPVSLAALAKLYNLFPGIGDKLSLEFASREGHHTITTDPNSSSVDKLAA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7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d458447e3a34bb62168c8e08befa6e4589a310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QVVRELYSPSEQYKVEIIKRKDGLYTTEVYRWMEDCGYEFWSSINQGFSLIDNEEHARKIAIEQLKGCSREKINTNVLK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1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d4220635c5a69e611b02f3a52a3eccdb1fb28c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LIDQIVAAVPGVPDISGNASALSLQRRSQEFATSWISMTYSQSYGDLAQNWQNDEGGAGNFDSYAEEKLQNFFSGNRDWKYCFAAEDTKNGEPLDYDDIPGDGAGTGSAFKSEIYFNTYGGIDNYCNDEHIGAQNTGDG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31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3eda6f140fe7401f9566b06e09221f6ddee365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GSHHHHHHGSGLKWTDSREIGEALYDAYPDLDPKTVRFTDMHQWICDLEDFDDDPQASNEKILEAILLVWLDEA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88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4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ba8efece9dbfe27b67e775c587bb68f0b11d1d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SVTLSEPKSSVIVNGRRRITSKFVDGGEMIEEYDVITDDLLLRKYRSRTTLGGFSAWEVEVGNEASTRNLDKELVVETSGSPEVVKQDALEFYVFRIRNLPYAKEVFSVAVEHSKPTDMGEIVVRTSNKKYFKRLSIPDMNRRNLKLDPAQLSFDVQHNTLIIRYKKPLVVLAAESAAKKERASLPAKRIDDADSRTSCNQ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9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77f533aeda6b7bc62ffe42ee8ffc7d7492928b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LSEGEWQLVLHVWAKVEADVAGHGQDIFIRLFKSHPETLEKFDRFKHLKTEAEMKASEDLKKQGVTFLTALGAILKKKGHHEAELKPLAQSHATKHKIPIKYLEFISEAIIHVLHSRHPGNFGADAQGAMNKALELFRKDIAAKYKELGYQ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52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29d14b2437c5d582044516f73a631ef3c2fd8a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VSLFLSDAAQADAQSGKVHALGLGWRQCQTPTPPFALVLFLDIDWDETNKQHQLKCQLLTADGDPVVVPGPHGPQRILFEAAAEAGRAPGAIHGTSVRMPLTLNIPAGIPLEPGIYEWRVEVEGYERATAVEAFIVAGGGHPPASC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20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dee48ea3efe810a284e0df430caaef2c753129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RTTGTRTTGILADGAIRALFAGDKLKSEADLDVDQVQPASLDLRLGSKAYRVRASFMPGPGTRVIDKLNRFSLHEVDLSQGAVLETGCVYIVPLMESLALPADMSASANPKSSTGRLDIFTRVMTDNAQEFDKIPAGYTGPLYLEISPRTFPIVVRRGSRLSQIRFRIGHALLNESEVLKLHETETLVASENPNVTGGGIALSIDLKGFGENGLIGYRGKHHTAVVDVDKKAQHDVLDFWEPLFARGRAELILDPDEFYILVSREAVHVPPLYAAEMTPFDPLVGEFRVHYAGFFDPGFGHAQAGGTGSRAVLEVRSHEVPFILEHGQIVGRLVYEHMLEKPEGLYGTGLGSNYQAQGLKLSKHFRA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94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14164b9f378d397027a3b159d57ed526fa023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DKIHHHHHHMKSERILVVKTEDFLKEFGEFEGFMRVNFEDFLNFLDQYGFFRERDEAEYDETTKQVIPYVVIMDGDRVLITKRTTKQSEKRLHNLYSLGIGGHVREGDGATPREAFLKGLEREVNEEVDVSLRELEFLGLINSSTTEVSRVHLGALFLGRGKFFSVKEKDLFEWELIKLEELEKFSGVMEGWSKISAAVLLNLFLTQ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13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a8e8c399f8f2603c8d3d4d10663afcd747c539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ILTFKIKHGRDFSAELKKAKQIAEFAVKTHTLSSKDVKQFGLKSIIANQILRKYSRNKQIKKVKSVKLTVPNQGIKVDKEKREIYIPSLKLTLTYMFRNDFEKINQIEIDECYAYVSVNIPEKKMIEPKKWIGIDRNATGHIAVVADPQTGKIWKLGKKAEHIHNKYKAIRKKLQKKKKYKLLKKIKDRESRIVRDLNHKVSKKIVEIAQGENAGIKLEKLNGIRSNKKHTKPFKYGLNSWSFYQLEFFIQYKAKMNGIPLTYVDPRYTSKECSRCGYIGIREDKSFECPRCGHVDHADANASFNIAVRPPLMEGTGRLHADSDACKGSTDTPEEATPGTTGTLEPPKL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26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f4e070847238febaab948bf107549f40e26ac3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ASNVNEESHALYGAVVVRLVDRVMLCKTPSAPMDGFTIPSTAWADLVSRCSAPHFRTSAFLNVTADKDPKQEVTLSYHLMTDDAFGYGIIGAKAVSRRDGHAALDELAALFKKMFVEPPSTLNPKLADVFVRPARDLLMKYSS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74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4e380935326da572613f900d477283d5d539ee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DTTGRAYNLTWKSTNFKTILEWEPKSIDHVYTVQISTRLENWKSKCFLTAETECDLTDEVVKDVGQTYMARVLSYPARNGNTTGFPEEPPFRNSPEFTPYLDTNLGQPTIQSFEQVGTKLNVTVQDARTLVRRNGTFLSLRAVFGKDLNYTLYYWRASSTGKKTATTNTNEFLIDVDKGENYCFSVQAVIPSRKRKQRSPESLTECTSREQGRAREM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5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d77eed8df0358def5404a671a16a8dbde5a407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MKNIIFDFDSTLIKKESLELILEPILQKSPAKLKEIEYITNLGMQGDISFRDSLQKRLAIASPTKQSIKEFSNKYCPNLLTDGIKELVQDLKNKGFEIWIFSGGLSESIQPFADYLNIPRENIFAVETIWNSDGSFKELDNSNGACDSKLSAFDKAKGLIDGEVIAIGDGYTDYQLYEKGYATKFIAYMEHIEREKVINLSKYVARNVAELASLI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95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d4788ae9d3bccb27b1f682d91373d992fecd98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HPNIATLLSANLGESRTRHLLSLVSVPDGLPSDAEGRATRAEIAQALNMVLFAGILDRVPTGRAYTDDVAATGGKVVFDHGALRTVKWRDNGALPEGEAAFTRILRPLGYRLNGNYPLDRISMTGRSYAHADAPEGIAQFFVSEFHPERFSDAFREAVGRVTGNSADPLTPRAQTLLWQLDRDGVLTVADGAELIGLLVPCFERQHGVPRLADYETLLRESAEMAWIATEGNAFNHATDRVDDVFGLSEQQKALGRPMKDKVEVSGSGRVKQTAFRADTVRRQFIGAQGETVERDVPGSFYEFITRDRFADAPAASPRVDLGFDAGNAQGIFKMTAA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fed83c13af4f912baeb9c03896c9ce29257c8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ENSEGTGVALGRNQPLKKEKPKWKSDYPMTDGQLRSKRDEFWDTAPAFEGRKEIWDALKAAAHAFESNDHELAQAIIDGANITLPHGALTECYDELGNRYQLPVYCLAPPINMIEEKSDIETLDI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05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4115b86eee64d8adcae40bcad53c1d0dc19883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GETKVDQEELFTSISEIFSDLDPDVVYLMLSECDFKVENAMDCLLELSATDTKIEESSSQSFVASENQVGAAESK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4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4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4ee99f9b59bf502344c4e2641722c0f4cc90d1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MKMIFTTAALAIFLLLAGIDAHALKEPAPSSAPPARPAEQDELALFRASIRMEKREFVADAMDLDEVQARKFWSIYHQYEADLMKLNEARYALINDYAVNFDSISETKADELVRAALEFRKSRTALLENYYGKLAKALSKKIGARFLQVESVLQGAEDVEIGASLPLMPKS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56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2e7a88d42a1f0d1dd48e166877abc7aa663432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IRSDFSNEDIYDNIDPDTISFPPKIATTDLFLPLFFHFGSTRQFMDKLHEVISGDYEPSQAEKLVQDLCDETGIRKNFSTSILTCLSGDLMVFPRYFLNMFKDNVNPPPNVPGIWTHDDDESLKSNDQEQIRKLVKKHGTGRMEMRKRFFEKDLLVPRGS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44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e8be4b1d541d12d5e48bfa612c7a30e5337d3c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ASYFIGVDVGTGSARAGVFDLQGRMVGQASREITMFKPKADFVEQSSENIWQAVCNAVRDAVNQADINPIQVKGLGFDATCSLVVLDKEGNPLTVSPSGRNEQNVIVWMDHRAITQAERINATKHPVLEFVGGVISPEMQTPKLLWLKQHMPNTWSNVGHLFDLPDFLTWRATKDETRSLCSTVCKWTYLGHEDRWDPSYFKLVGLADLLDNNAAKIGATVKPMGAPLGHGLSQRAASEMGLIPGTAVSVSIIDAHAGTIGILGASGVTGENANFDRRIALIGGTSTAHMAMSRSAHFISGIWGPYYSAILPEYWLNEGGQSATGALIDHIIQSHPCYPALLEQAKNKGETIYEALNYILRQMAGEPENIAFLTNDIHMLPYFHGNRSPRANPNLTGIITGLKLSTTPEDMALRYLATIQALALGTRHIIETMNQNGYNIDTMMASGGGTKNPIFVQEHANATGCAMLLPEESEAMLLGSAMMGTVAAGVFESLPEAMAAMSRIGKTVTPQTNKIKAYYDRKYRVFHQMYHDHMRYQALMQEG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2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7bf7d74cceccce9e41f47ade9a3e27d4f459a8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EFCGPKPLCVRSRLRSLVVVRPRRAVCPNPRPPHTLGSGREMLRRNRQLHSRLRVDGRSRQPDAGDKSRSCFRLQPFTVENEHTAASTGASGPVVLEPRRAGTSGFRAGASSSHSTRKKHFLVIELHAPRQALRQREAGGVPPHPPHTGTGFHFHTPTQ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81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3a243f4179c1e6220fb360cf41b82209b7a795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IEPQSDAHVLKSRLEWGEPAFTILDVRDRSTYNDGHIMGAMAMPIEDLVDRASSSLEKSRDIYVYGAGDEQTSQAVNLLRSAGFEHVSELKGGLAAWKAIGGPTEGIIESRTPAGADDYNVVSRMQNHLENQKKEV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84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0241a84c4b502836a20704b034044d7df53be7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MEDTLHVGVTAPKLISLGAKVQGWRATQEDAEAAFVISIPCLSDTPDTGADDDKAEETIAARESNDAVAMAVFCVFDGHGGDAVAKLAASRFESHLRKAVCSVRHDEAEASAVLRRVDQESTTPQYSVSEASPLRPRESGCFPQLSSNDVNSGAALGDVGVRSVSNVTVEMVRQLTEGSADKSVARGSAADHSETSDTCHGLSASPTVSRREMEALRLYFAGIMEEALLSLDDELRSSDEGRRGDYNCTGCTACVVGITTNFILCANIGDSGAAFYTPQDIVPISITHRTTDPGERARINAAGYTLVEHRIEGLLAVSRALGDYDFKQCGGRGPREQAVTAVPDVTIMPVPPAAAVGRWGVVVACDGVWDTLTPHQVHHAIMNTPNDLEVASSATEVVIRAREMAYASQKEGDKSHINTEKY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8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ef92796941a2e1e8f2de250b28a2954d4ef312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TKEASRPALDLARQAYEAFKARGLNLNMQRGQPADADFDLSNGLLTVLGAEDVRMDGLDLRNYPGGVAGLPSARALFAGYLDVKAENVLVWNNSSLELQGLVLTFALLHGVRGSTGPWLSQTPKMIVTVPGYDRHFLLLQTLGFELLTVDMQSDGPDVDAVERLAGTDPSVKGILFVPTYSNPGGETISLEKARRLAGLQAAAPDFTIFADDAYRVHHLVEEDRAEPVNFVVLARDAGYPDRAFVFASTSKITFAGAGLGFVASSEDNIRWLSKYLGAQSIGPNKVEQARHVKFLTEYPGGLEGLMRDHAAIIAPKFRAVDEVLRAELGEGGEYATWTLPKGGYFISLDTAEPVADRVVKLAEAAGVSLTPAGATYPAGQDPHNRNLRLAPTRPPVEEVRTAMQVVAACIRLATEEYRAG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1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aa411365a42611ada846f63f4f6fa0a36dcc40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VAIVFDSAGTLVKIMRVIKDLKKNKFICNSQTVDIVDKKKGRALVIIKEDPLKVVDKENPEKLISDLLKEVEIGISYCNPPINREGIFKDRKTKVKELQEPLNILKRYEVETGYGSALIIDTYAGEVEYTIATAGCLFKEVKETIKQLKDLGVKVFIASGDRKGFIKRLAEITGVDERYIMAEAHQELKRDLIRNLKKEGYFTIMVGDGANDVPAMIESDLAVVTLQNGNVSRRALETADIKIYNIKEIVDICKKVINGEIKGRMQIKEC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6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669f1accee17faa9ba620dad9002b3831d5777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MLSRNATFNSHGQDSSYFLGWQEYEKNPYHEVHNTNGIIQMGLAENQLCFDLLESWLAKNPEAAAFKKNGESIFAELALFQDYHGLPAFKKAMVDFMAEIRGNKVTFDPNHLVLTAGATSANETFIFCLADPGEAVLIPTPYYPGFDRDLKWRTGVEIVPIHCTSSNGFQITETALEEAYQEAEKRNLRVKGVLVTNPSNPLGTTMTRNELYLLLSFVEDKGIHLISDEIYSGTAFSSPSFISVMEVLKDRNCDENSEVWQRVHVVYSLSKDLGLPGFRVGAIYSNDDMVVAAATKMSSFGLVSSQTQHLLSAMLSDKKLTKNYIAENHKRLKQRQKKLVSGLQKSGISCLNGNAGLFCWVDMRHLLRSNTFEAEMELWKKIVYEVHLNISPGSSCHCTEPGWFRVCFANLPERTLDLAMQRLKAFVGEYYNVPEVNGGSQSSHLSHSRRQSLTKWVSRLSFDDRGPIPG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51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0bc61bd0a33fe2bc3bb12739781f4abcc49b4d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VKVGLFDKLKKSDTQRKALPSLKEKVKEEPSEVELVPVEEDKLVKEIIKPKVTYIKKVSISTYADLKNVSEEISAGNIVIADLTPLESKPELLTKVAEQLRMTAETFGWDIAKLCKNESKVIITPPNIRIFRE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31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13771db3168e1da45cff1a93ab639b4cac398df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PSEMRNLQATDFAKEIDARKKELMELRFQAAAGQLAQPHRVRQLRREVAQLNTVKAELARKGEQ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63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28c1e4499cde03a6e9198ca9d72c36a4dccc0c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AITKINDCFELLSMVTYADKLKSLIKKEFSISFEEFAVLTYISENKEKEYYLKDIINHLNYKQPQVVKAVKILSQEDYFDKKRNEHDERTVLILVNAQQRKKIESLLSRVNKRITEANNEIE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16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207ecf56bbf75b43a484526a8477938a219536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EPDPDKLKKAIVQVEHDERPARLILNRRPPAEGYAWLKYEDDGQEFEANLADVKLVALI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0e0d85c6bb315b505e964a91bd3b475c178a21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QRITINGKTLEMPKVFKDEEEVAEFASDVLQKALKLDKYRRQFRNGRVVLDVKLSDVGISKSGIDSVTYIFACKGKTCGLITMYPNGPKVVVY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26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b8cfdf0c7ca13cb84d1f9f09fee0ac07e9572f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TPLGVPCSEDVLEALAEAYVNMDMATMTAFHKKAMTEMLRAGGGDGGAEPAAVDYEEHLLRASGGFSGAAVATSTPAAPVAPGGDAAAAESAAPLVKKAPEKTAFDITLKMFPAETKIKLIKELRSVCGLSIQEAKTAIDKCPGVIARQVPKSDAEKLKDAMVKLGAEVEL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21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59ff4772ae91bee67eaf4a14baa65c9b7dd8c8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HTNWQVCSLVVQAKSERISDISTQLNAFPGCEVAVSDAPSGQLIVVVEAEDSETLIQTIESVRNVEGVLAVSLVYHQQEEQGEET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60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409ab5b133494f5f59e76cd973947538a7e2ec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IIGYVIGQATTQEALILAERPVRLGTYVVLEYDNVKALGLITNVTRGSPMLDDNMNDIEIVQRLKQFNNSIPVYTKAKVKMLCDMNNHFLMPDIPPFAGTPAREAEDEELKSIYSQDGQIRIGSLIGKNVEVKLNINSFARHLAILAATGSGKSNTVAVLSQRISELGGSVLIFDYHGEYYDSDIKNLNRIEPKLNPLYMTPREFSTLLEIRENAIIQYRILRRAFIKVTNGIREKLKEGQIPFSTLNSQFYELMKDELETQGNSDKKSSAKDEVLNKFEEFMDRYSNVIDLTSSDIIEKVKRGKVNVVSLTQLDEDSMDAVVSHYLRRILDSRKDFKRSKNSGLKFPIIAVIEEAHVFLSKNENTLTKYWASRIAREGRKFGVGLTIVSQRPKGLDENILSQMTNKIILKIIEPTDKKYILESSDNLSEDLAEQLSSLDVGEAIIIGKIVKLPAVVKIDMFEGKLLGSDPDMIGEWKKVEESEKIAKGFADFGTEIG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7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ff8d9b5f5d7deab5698e43505a5ef58981a77e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SYQETLTSDESINELIAETTGINHLEVIENVIDSMEQDDSAMVSHTPEGGYLWKFKYGSVEVFVQLNGTTDEDTITVWSTVLNLPAKDEPRLMRYLLEMNCSSTFEARFGIIENRVVVISTRTLAELSPGEVSRLITIVATIADNNDEALQTEFGAT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8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f670b9f6b264ac742c6d6d585bcb351734d771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LLETNRLRLQTIDIPLLDAASKQDHQAIKELGYETNGEWPNSDFFEAIPYFREILVKNNGTKGFDSWIIVKKDNYEIVGGTGFLGDPDENGMIEIGFATNKSHRRKGYCVEAAQKLINWALSRETVSRITARCEHDNLGSQKTLEKLGFILNHKSAEYKHWIYVT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7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c9b379e71dfa46b805481d69bf386a23dd1380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PISPIETVPVKLKPGMDGPKVKQWPLTEEKIKALVEICTEMEKEGKISKIGPENPYNTPVFAIKKKDSTKWRKLVDFRELNKRTQDFWEVQLGIPHPAGLKKKKSVTVLDVGDAYFSVPLDEDFRKYTAFTIPSINNETPGIRYQYNVLPQGWKGSPAIFQSSMTKILEPFRKQNPDIVIYQYMDDLYVGSDLEIGQHRTKIEELRQHLLRWGLTTPDKKHQKEPPFLWMGYELHPDKWTVQPIVLPEKDSWTVNDIQKLVGKLNWASQIYPGIKVRQLCKLLRGTKALTEVIPLTEEAELELAENREILKEPVHGVYYDPSKDLIAEIQKQGQGQWTYQIYQEPFKNLKTGKYARMRGAHTNDVKQLTEAVQKITTESIVIWGKTPKFKLPIQKETWETWWTEYWQATWIPEWEFVNTPPLVKLWYQLEKEPIVGAETFYVDGAANRETKLGKAGYVTNRGRQKVVTLTDTTNQKTELQAIYLALQDSGLEVNIVTDSQYALGIIQAQPDQSESELVNQIIEQLIKKEKVYLAWVPAHKGIGGNEQVDKLVSAGIRKVLFLDGI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73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efc9cef161e84d84d1c8e093a4cfb9a7979f5e1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PRPMILEDSPEIPAGAEEEVDAGEETVEQFFAHSKGNTVYISFATTDMKITIGINHDNATLEELVNAVKDLLSELRKR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57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0a9cac38e7840ce3e0526dace6320f23dfd4c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KYFDPHIHMVSRTTDDYQNMAAAGITGVIEPAFWQGQARTSVGSFIDYFDTLLGWERFRASMFGIHHFCTIGLNPKEANDLSVANEVLEILPRYLVKDGVVAVGEIGYDDITPEEDRFLAAQLELARQFNLPVLVHTPHRDKIGGTKRTLAVIREVGIAENLVIIDHLNELTLPLVLDSDCWRGHSIYPNTKMSEQRMVALLQEYGSEKMVVNSAADWGISDPLKVPKTGQAMLAAGFSEAQVEQVLFHNPVDFFAQSGQLDKQLVSTPLPIDQRRQWQDNSALRGQEPVV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4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969b5433454af7dfcff601b90edffaf5bae5a6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EVKVKVQPPDADPVEIENRIIELCHQFPHGITDQVIQNEMPHIEAQQRAVAINRLLSMGQLDLLRSNTGLLYRIKDSQNAGKMKGSDNQEKLVYQIIEDAGNKGIWSRDIRYKSNLPLTEINKILKNLESKKLIKAVKSVAASKKKVYMLYNLQPDRSVTGGAWYSDQDFESEFVEVLNQQCFKFLQSKAETARESKQNPMIQRNSSFASSHEVWKYICELGISKVELSMEDIETILNTLIYDGKVEMTIIAAKEGTVGSVDGHMKLYRAVNPIIPPTGLVRAPCGLCPVFDDCHEGGEISPSNCIYMTEWLE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51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cc5c3bedf4c994338edac284ec08a854e1a378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GVLSGMAKTYLEFSDPNGAEHKFYEVTVDGPELTIRYGRIGTDGQRSTKTFPDAAVAQAEADKKIREKRKKGYEDAVMGARQKRTVVRREVTETRSTTRQIAPVLWRFKTRSAAYGIFVDQNTAWVGNDSGEVFALTLSGEVDRSFRLPDGVKCLVSDQFRTFAGCDDGNVYDLSGKLPFMAYEVESKAALLWLDLHGGTLGVSDSGGGVYAFDAESDQQWGHTDDRASMGWMVRVDARGVYYGHSRGVGMFDRESGFPNWHRPTRGSVLFGWQEGNDLYAGTSANLIQRFTKAGEHVQDYQCDGSVLSCAASPGGEFVFAGDSGSAVYCFNRAGERLWKLGTGCASALSMQFAADKLYIVTTNGTLAAIDVSPAAIEAARQGTTPEVRDVKLAAAMPAQAPATELTVTRNASGGVLLRGVQEGSKVRIRPDDSRFHKDWNVQFPRNLRAADGLYVVDDLEDAGGFYRVVGDLRRLEN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2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ce832695ee340faa3e9a916577ef24c6ed1a1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IRVSYGTAVAMGLIRAKIVVKPTTAYLMTYHDGKCINDCKFCAQARSSKANLKMLSRISWPAFNIEDVIKNFHNGSFKRVCLQTIDYPGLIDDIWGILERLSVLKTPISISITPVSKDILMEFKKFGVDYIGIGLDAASEEIYRNVKISRHSWDDMWMFLEDVVSVFGRGRGVVHIIVGLGEKDRDLIETIFRVYKKGGIVSLFAFTPLKGTQMENYPPPSIERYRKIQAAHYLIRTGKVEFSDFEFDERGNLIHLPSYDIPPSAFITYGCPWCNRPYYNERPGREPYNYPSLEMARNDFEKIKRELF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79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680783a498968dae3d38e528ad5a7403a791b2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MHTALINHIRKFIFLTDEDAGTLSAFFQLKKVRKKETLLKTGEICRINYFVVKGCLRLFFIDEKGIEQTTQFAIENWWLSDYMAFQKQQPADFYIQSVENCELLSITYTEQENLFERIPALERYFRLVYQKSFAAAQLRSKFQHMYSKEEQYHNFSSRFPEFIQRVPQYLLASYLGFTPEYLSEIRKKYI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31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7ac8530a10a5121ac03adf0be0b2145b7b6e7f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KFDTRTFQGLILTLQDYWARQGCTIVQPLDMEVGAGTSHPMTCLRELGPEPMAAAYVQPSRRPTDGRYGENPNRLQHYYQFQVVIKPSPDNIQELYLGSLKELGMDPTIHDIRFVEDNWENPTLGAWGLGWEVWLNGMEVTQFTYFQQVGGLECKPVTGEITYGLERLAMYIQGVDSVYDLVWSDGPLGKTTYGDVFHQNEVEQSTYNFEYADVDFLFTCFEQYEKEAQQLLALENPLPLPAYERILKAAHSFNLLDARKAISVTERQRYILRIRTLTKAVAEAYYASREALGFPMCNKD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4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ffb3e88e8961c1a5056c33f558e79c4e39d90d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TRPNDFVVTRTATIKAAPEAIFPLINDFSRWPTWSPYEKLDPDMKRRLSGAQSGKGAVYAWEGNGKAGKGCMEIVNSVPFSLVSLKLDFEKPFRANNSVDFTLTPSGDTTAVSWAMRGSRPFIAKLMGLFMNFDTLIGRDFEVGLANLKRNT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25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fbd85c4d6fd8a34f8fe70da347deca6d6c2225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SKIKIMSKTHVKPTKPVLGKKQFHLTTFDLPYLAFYYNQKFLLYKFQNLLDLEEPTFQNEVVENLKDGLGLVLEDFYQLAGKLAKDDEGVFRVEYDAEDSEINGVEFSVAHAADVTVDDLTAEDGTAKFKELVPYNGILNLEGLSRPLLAVQVTKLKDGLAMGLAFNHAVLDGTSTWHFMSSWAEICRGAQSISTQPFLDRSKARDTRVKLDLTAPKDPNETSNGEDAANPTVEPPQLVEKIFRFSDFAVHTIKSRANSVIPSDSSKPFSTFQSLTSHIWRHVTLARGLKPEDITIFTVFADCRRRVDPPMPEEYFGNLIQAIFTGTAAGLLAAHGPEFGASVIQKAIAAHDASVIDARNDEWEKSPKIFQFKDAGVNCVAVGSSPRFRVYEVDFGFGKPETVRSGSNNRFNGMMYLYQGKAGGISIDVEITLEASVMEKLVKSKEFLLSEEEEEDDGKKLTNGNGHVNGNGNGYVNGNGNGF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27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68236ec76301d9888a206ebd4ed5444e323141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FKLNFHEKINQKDCWQSLIDHKERSYSLDFVNNTEKELPLIYGYEVKDFENHGVKIGYTTCKPSDKIQSAIEERILSQEKEFRFLDENIEKIEEVKVIFWAIAINEKDESFKDYSLHSFIKEKNLLKESQAGGEWFIVDENKDKFEYLSQIFRQFRAPSLF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28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a51862d4ce931862426fc94493917045b23747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ATLQSYTQTAMSGNRGGSYISGIVPSFKERRPFHERQKDVEEIRSQQPNKVPVIIERFDGERSLPLMDRCKFLVPEHITVAELMSIVRRRLQLHPQQAFFLLVNERSMVSNSMSMSNLYSQERDPDGFVYMVYTSQPAF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34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9f2506cd5253bf0ed06a88817571c7a1fcfc2d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FQRVHQQLLQSHHLFEPLSPVQLQELLASSDLVNLDKGAYVFRQGEPAHAFYYLISGCVKIYRLTPEGQEKILEVTNERNTFAEAMMFMDTPNYVATAQAVVPSQLFRFSNKAYLRQLQDNTPLALALLAKLSTRLHQRIDEIETLSLKNATHRVVRYLLTLAAHAPGENCRVEIPVAKQLVAGHLSIQPETFSRIMHRLGDEGIIHLDGREISILDRERLECF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41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16d641aa27fb9f25060bae828b623efdbc5e66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SWFLQATNKQMSLTPLFEELLLRCPPKIKSNKGHMASAYQLAQGNWEPLDCGVHLGTIPARRVKIHPYEAYLKLKDLLEEEEKKPKCRDTVIREHNKWILKKVRHQGNLNTKKTLNPGKLSEQLDREGHKRNIYNNQIGTIMTEAGIRLEKLPVVRAQTDTKSFHEAIRDKIDKNENQQSPGLHDKLLEIFHTIAQPSLRHTYSDVTWEQLEAGVNRKGAAGFLEKKNVGEVLDSEKHLVEQLIRDLKTGRKIRYYETAIPKNEKRDVSDDWQSGDLVDEKKPRVIQYPEAKTRLAITKVMYNWVKQQPVVIPGYEGKTPLFNIFNKVRKEWDLFNEPVAVSFDTKNWDTQVTSRDLRLIGEIQKYYYRKEWHKFIDTITDHMVEVPVITADGEVYIRNGQRGSGQPDTSAGNSMLNVLTMMYAFCESTGVPYKSFNNRVARIHVCGDDGFLITEKGLGLKFANNGMQILHEAGKPQKITEGERMKVAYRFEDIEFCSHTPVPVRWSDNTSSYMAGRDTAVILSKMATRLDSSGERGTIAYEKAVAFSFLLMYSWNPLVRRICLLVLSQQPETTPSTQTTYYYKGDPIGAYKDVIGKNLCELKRTGFEKLANLNLSLSTLGIWSKHTSKRIIQDCVTIGKEEGNWLVNADRLISSKTGHLYIPDKGYTLQGKHYEQLQLQARTSPVTGVGTERYKLGPIVNLLLRRLRVLLMAAVGA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1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bb6ac274335c885fb9d22adab526a3818fb8e3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IREIEQERASFAFKVVSDIKDKYSQNKKVQGKYSSYAEKAPTIILNNGLGATLAFFLSKLEKPIDDVDYKSINPESFGNAENIAYAFLYKHLSTWLAEGNGKDSAFSGLTNGEDPLKYIMEKTAIDVAISTEEALSILNWIKKFAKAMLEEE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9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6ed15a2f702f0b94be79aca17042ff6691e0fa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RFPTAFAASLVLVSSLTACGFHLRNSLALPPDTPAVKVQSALQYSELAKLLRRGLKAAGATLADEDAKSGFAQVQVLSERWGDLPIAIDSQGRAQEFSLRYAAIFTVTTANGAILVPQQVIELSRDYVSPPVDATGTATEREILADELRKDMSASILRRIDSVVRARVERGESLESTPTAPLQPSTTPPVQPSGTPESSVPASLPPAPQPSNNNAA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53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d1ee731c48e2d1a93bc573d1f42ef5d39846ab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RRAAMIPTNHHNEHASRKDPNEQTNDHDNEEFTQRLGKSAERVWLAGIGALGRVQSEGARFFEALVNEGEEIKQRRRESSLHSAESIREHVEVKLEETWENTQRNWRRMNQLFDERIQDILHTLKIPTREEIEALRHEIEILRNELHELRNEKKTRNPSPSTPKSNKSHTE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44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85f38303e450bae7ab12937afd5ccaa90f1f7e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QAAEAQNAQAIPDVIENIRVSIKMANSKELTTFMGDMVEIQLPDQDRNNYSKTQAEFVLRDFMKKYPPTNFTYIHKVLDKEDFKFTIGEYVYAGGSMRITMVIKPSNSKYQIDSIVIE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65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44add8034c910808c51716c94823806b87de103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HHHHHHMDDIKVFQNEVLGTLQRGKEENISCDNLVLEINSLKYAYNISLKEVMQVLSHVVLEFPLQQMDSPLDSSRYCALLLPLLKAWSPVFRNYIKRAADHLEALAAIEDFFLEHEALGISMAKVLMAFYQLEILAGETILSWFSQRDTTDKGQQLRKNQQLQRFIQWLKEAEEESSED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fe92d23d99f4742805a24ca1539b7eb38f23f6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QSPLLKEQIESIVIGKKATVGVAVWGPDDLEPLLINPFEKFPMQSVFKLHLAMLVLHQVDQGKLDLNQTVIVNRAKVLQNTWAPIMKAYQGDEFSVPVQQLLQYSVSHSDNVACDLLFELVGGPAALHDYIQSMGIKETAVVANEAQMHADDQVQYQNWTSMKGAAEILKKFEQKTQLSETSQALLWKWMVETTTGPERLKGLLPAGTVVAHKTGTSQIKAGKTAATNDLGIILLPDGRPLLVAVFVKDSAESSRTNEAIIAQVAQTAYQFELKKLSALSP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3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8497ba7ee67398ff76b0e61d87c5d469e3d2dd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ISSDYIPDSKFYKVEAIVRPWRIQQVSSALLKIGIRGVTVSDVRGFGAQGGSTERHGGSEFSEDKFVAKVKMEIVVKKDQVESVINTIIEGARTGEIGDGKIFVLPVSDVIRVRTGERGEKAEKMTGDMLSP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97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d4e09000ab3832be3cebe92788cab37010ae2d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GVMTGAKFTQIQFGMTRQQVLDIAGAENCETGGSFGDSIHCRGHAAGDYAAYATFGFTSAAADAKVDSKSQEKLLAPSAPTLTLAKFNQVTVGMTRAQVLATVGQGSCTTWSEYYPAYPSTAGVTLSLSCFDVDGYSSTGFYRGSAHLWFTDGVLQGKRQWDL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39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aa4dfc7d765a98198c4cb608db8d332f83e8ef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EGKQEASMPLVPIDSFSYSWLVNFPSLEATIDDHHQTYEDSSSSSSFIEMDPRLPPSRRFFIKTSHESSFKFDNFVSFSDEDHSLVHADELFRDGYVMPYRLKPTSAATEEESEPLDTTTSEKIDTRGLNSKPSPTSSRKLRRVSKWVLLKYLDFLTPLCKRLRRCRSAVTTGSIGMDSRIRVTTSCRSRVYSDEMTSSPRISVADDYYWRRSCDSESSIYEAVLHCKKSFGT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2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2639e9552bd0423b092483e110f6dd26a9f63d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TSDNAAFEGTFKEMFRRHAAGVAIITVNYNGTPYGFTATSVASLSAQPPRFTFNMARSSSSWPAIANTTHIGVHMLGLDNQELADRFARTKNRFEGDHWELGPYEVPILKDVAGWLIGKIQMRLSFENNAVVVVEVVEGQVGEDGTPLLYHSGAYSQPVPLDYE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3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4d55aa10edba8c64a340c3e7386d922e56f988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SRVPISEEQAQQMLMKQQAQQDRVDAMNEQREGLLRAFVTAEGRERLKRIEQVKVERAQAVESYIIQSVRQGKLQPPVTDETVREILSQLASQGVEAKSSITFARKRMDDD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5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298683a641797088f79c8b9c9b870b6024fd0a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KYDIPTMTAEAVSLLKSLISIPSISREETQAADFLQNYIEAEGMQTGRKGNNVWCLSPMFDLKKPTILLNSHIDTVKPVNGWRKDPFTPREENGKLYGLGSNDAGASVVSLLQVFLQLCRTSQNYNLIYLASCEEEVSGKEGIESVLPGLPPVSFAIVGEPTEMQPAIAEKGLMVLDVTATGKAGHAARDEGDNAIYKVLNDIAWFRDYRFEKESPLLGPVKMSVTVINAGTQHNVVPDKCTFVVDIRSNELYSNEDLFAEIRKHIACDAKARSFRLNSSRIDEKHPFVQKAVKMGRIPFGSPTLSDQALMSFASVKIGPGRSSRSHTAEEYIMLKEIEEAIGIYLDLLDGL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61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24538a1c64ba9b8108cdb07ae21077ff899b01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DLTVSLEEASRLESENVKRLRQEKRLSLIVDLDQTIIHATVDPTVGEWMSDPGNVNYDVLRDVRSFNLQEGPSGYTSCYYIKFRPGLAQFLQKISELYELHIYTMGTKAYAKEVAKIIDPTGKLFQDRVLSRDDSGSLAQKSLRRLFPCDTSMVVVIDDRGDVWDWNPNLIKVVPYEFFVGIGDINSNFLAKSTPLPEQEQLIPLEIPKDEPDSVDEINEENEETPEYDSSNSSYAQDSSTIPEKTLLKDTFLQNREALEEQNKERVTALELQKSERPLAKQQNALLEDEGKPTPSHTLLHNRDHELERLEKVLKDIHAVYYEEENDISSRSGNHKHANVGLIIPKMKQKVLKGCRLLFSGVIPLGVDVLSSDIAKWAMSFGAEVVLDFSVPPTHLIAAKIRTEKVKKAVSMGNIKVVKLNWLTESLSQWKRLPESDYLL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37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906d16b5135bc2ebf5892598a0779a2e30bfbf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IIDNIQHVMFPIAAQVEKLEKAKVDKAILFCTTPHPERARSYKELKEEMSILFKVLSGDGLQVVSLDRMKQNNQKVVQAIQKYPQKFYGFGSVPLGLSLNDTIDWIEEQIVRNGLKGLGEFTPGSDEQVGQLETIFQALAKFPSLPVWVHTFNPVSLKGIQILMNLTKKYPHISVIFGHMGGYYWMNVIDFVKETPNAFIDLSGTFSTLAVRMAITEIPQKCLFGSDAPYGEPFMSKELVEYLAPTDTIRDMVLGGNIQKLLELS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57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2c2f9fd711eb0d82b6ae43ff08673e12ff5363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HLISGFENFEKKINYRFKNKAYLLQAFTHASYHYNTITDCYQRLEFLGDAILDYLITKHLYEDPRQHSPGVLTDLRSALVNNTIFASLAVKYDYHKYFKAVSPELFHVIDDFVQFQLEKNEMQGMDSELRRSEEDEEKEEDIEVPKAMGDIFESLAGAIYMDSGMSLETVWQVYYPMMRPLIEKFSANVPRS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5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c20555604af65d091bbf02c097326dd8c18e38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RGLDPMHVGNARYVKNDDLPKTVPVFPLPGALLLPEGHLPLNIFEPRYLAMIDTALASHRLIGMVQPALHVIEAGIEGGPLSAVGCLGRITSFSETGDGRYVISLTGVCRFRLLEEVAGSEPYRSFRHAPFIADLSGEYDEEAVDRENLLRVFRAFLDANQLEADWESVERAGNRVLVNSLSMMSPFGPAEKQALLEAPDLKTRAETLIAITEIVLAQGSGEGGTVLQ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99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c768c55b1e0d810f9618671ebfbd7a77022589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PTIITDVLCYITKPDRHNLVVVKVETNKGIYGLGCATFQQRPKAVSLVVSEYLKPILIGRDANNIEDLWQMMMVNSYWRNGPILNNAISGVDMALWDIKGKLANMPLYQLFGGKSRDAIAAYTHAVADNLEDLYTEIDEIRKKGYQHIRCQLGFYGGNSSEFHTTDNPTQGSYFDQDEYMRTTVSMFSSLREKYGYKFHILHDVHERLFPNQAVQFAKDVEKYKPYFIEDILPPDQNEWLGQIRSQTSTPLATGELFNNPMEWKSLIANRQVDFIRCHVSQIGGITPALKLGSLCAAFGVRIAWHTPSDITPIGVAVNIHLNINLHNAAIQENIEINDNTRCVFSGIPEAKNGFFYPIESPGIGVDIDENEIIKYPVEHRPHEWTQSRIPDGTIVTKGIITITTDPNSSSVDKLAA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03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6fe875ee1db7a9219c5ff96ff06eeef4a26cdd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KTHISCSYSFIYIHNIVTWINKMVYVNKNEKVKYVFHQVYTLLILKPIPGLKNGLLKYSNKWKDIGKGNYGNTILVRDRKNDHYVMKIINISQMSQKEKRQCLKEVELLSKLNHPFIVKYIESYIEGDTLRIVMKHCKGGDLYHYIQNKKKQNTPIKEKRILIWLTQILTALKFLHSNHILHRDMKSLNILIDSDKRVRLCDFGISKVLENTLDYANTLIGTPYYLSPELCKDKKYSWPSDVWATGCLIYELATFRTPFHSTKGIQQLCYNIRYAPIPDLPNIYSKELNNIYKSMLIREPSYRATVQQLLVSDIVQRQLKLLIEEKIREKQSMKKPLKEKPAIENENSGANEQEVKTLLLDVVD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68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bffdd866989a739e2c10abc6a496fde9f32315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AKEEFAHKTLAMDVMKPRRNDPLLTVLTQDSMTVEDVETIISETTYSGFPVVVSRESQRLVGFVLRRDLIISIENARKKQDGVVSTSIIYFTEHSPPLPPYTPPTLKLRNILDLSPFTVTDLTPMEIVVDIFRKLGLRQCLVTHNGRLLGIITKKDVLKHIAQMANQDPDSILFNEFLEVLF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5de923dbcdec67a312582d0d066b21a433a289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TAQLTIEAVPSNAAEGKEVLLLVHNLPQDPRGYNWYKGETVDANRRIIGYVISNQQITPGPAYSNRETIYPNASLLMRNVTRNDTGSYTLQVIKLNLMSEEVTGQFSVHPETPKPS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14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127e0cd3c6d02315d50595663bb289a1afb554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ALIIDDEPLARNELTYLLNEIGGFEEINEAENVKETLEALLINQYDIIFLDVNLMDENGIELGAKIQKMKEPPAIIFATAHDQYAVQAFELNATDYILKPFGQKRIEQAVNKVRATKAKDDNNASAIANDMSANFDQSLPVEIDDKIHMLKQQNIIGIGTHNGITTIHTTNHKYETTEPLNRYEKRLNPTYFIRIHRSYIINTKHIKEVQQWFNYTYMVILTNGVKMQVGRSFMKDFKASIG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2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c032f7c02cbe2068029f58e77898055bc3540b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GSATITYSVLEETDRGSLVGNLAKDLGLSLRELITRGAQILSKGNKQLLQLEQKSGNLLLKEKLDREELCGSTNPCILHFQVLLKSPVQFIQGEIQLQDVNDHAPEFME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53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18a563f585caf2733e63268897394a9882c7ba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GVIPAEKIDGVFAACQSGSFDKLEAVVKDLIDEGHAATQLVNQLHDVVVENNLSDKQKSIITEKLAEVDKCLADG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21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3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f2e9e25947cdfbba01126cbb95cd70a1787c4dd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VKSTTRHVRIFSAEVQGNELIPSNNVLTMDVDPDNEFVWNEDALQQVYRRFDELVESYSGEDLTDYNLRRIGSDLEHFIRDLLQAGKVSYNLDCRVLNYSMGLPKVENQETAGKYWLDN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7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caa001bfaffb7667100885ec2ef7329c01d2f5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RNGRAGPSDSAFSFTKSRARVLTEAPKVTFKDVAGAEEAKEELKEIVEFLKNPSRFHEMGARIPKGVLLVGPPGVGKTHLARAVAGEARVPFITASGSDFVEMFVGVGAARVRDLFETAKRHAPCIVFIDEIDAVGRKRGSGVGGGNDEREQTLNQLLVEMDGFEKDTAIVVMAATNRPDILDPALLRPGRFDRQIAIDAPDVKGREQILRIHARGKPLAEDVDLALLAKRTPGFVGADLENLLNEAALLAAREGRRKITMKDLEEAADRVMMLPAKKSLVLSPRDRRITAYHEAGHALAAHFLEHADGVHKVTIVPRGRALGFMMPRREDMLHWSRKRLLDQIAVALAGRAAEEIVFDDVTTGAENDFRQATELARRMITEWGMHPEFGPVAYAVREDTYLGGYDVRQYSEETAKRIDEAVRRLIEEQYQRVKALLLEKREVLERVAETLLERETLTAEEFQRVVEGLPLEAPEEAREEREPPRVVPKVKPGGALGG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58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cfd54f7ef788a739168db4bb75e516a123eb78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MDTVKNRRTIRKYQQKDITPDLLNDLLETSFRASTMGGMQLYSVVVTRDAEKKEILSPAHFNQPMVKEAPVVLTFCADFRRFCKYCQERNAVPGYGNLMSFLNAAMDTLLVAQTFCTLAEEAGLGICYLGTTTYNPQMIIDALHLPELVFPITTVTVGYPAESPKQVDRLPIEGIIHEESYHDYTAEDINRLYAYKESLPENKLFIEENQKETLPQVFTDVRYTKKDNEFMSENLLKVLRRQGFM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0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c08ffc1f9487d902447ab866f7d18c590d37a2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GSHHHHHHGSMTQVAKKILVTCASPYANGSIHLGHMLEHIQADVWVRYQRMRGHEVNFICADDAHGTPIMLKAQQLGITPEQMIGEMSQEHQTDFAGFNISYDNYHSTHSEENRQLSELIYSRLKENGFIKNRTISQLYDPEKGMFLPDRFVKGTCPKCKSPDQYGDNCEVCGATYSPTELIEPKSVVSGATPVMRDSEHFFFDLPSFSEMLQAWTRSGALQEQVANKMQEWFESGLQQWDISRDAPYFGFEIPNAPGKYFYVWLDAPIGLMGSFKNLCDKRGDSVSFDEYWKKDSTAELYHFIGKDIVYFLSLFWPAMLEGSNFRKPSNLFVHGYVTVNGAKMSKSRGTFIKASTWLNHFDADSLRYYYTAKLSSRIDDIDLNLEDFVQRVNADIVNKVVNLASRNAGFINKRFDGVLASELADPQLYKTFTDAAEVIGEAWESREFGKAVREIMALADLANRYVDEQAPWVVAKQEGRDADLQAICSMGINLFRVLMTYLKPVLPKLTERAEAFLNTELTWDGIQQPLLGHKVNPFKALYNRIDMRQVEALVEAS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8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9f60e5b46d10f888b2c44543f5863a2a954d6d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APRKVRLPSVKAVDMSMEDMAARLARLESENKALKQQVLRGGACASSTSVPSAPVPPPEPLTARQREVMITQATGRLASQAMKKIEDKVRKSVDGVTTRNEMENILQNLTLRIQVSMLGAKGQPSPGEGTRPRESNDPNATRRARSRSRGREAKKVQIS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3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82944699f2edf34bdf03e30c72b7d2667dbd41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KDVSSTITTVSASPDGTLNLPAAAPLSIASGRLNQTILETGSQFGGVARWGQESHEFGMRRLAGTALDGAMRDWFTNECESLGCKVKVDKIGNMFAVYPGKNGGKPTATGSHLDTQPEAGKYDGILGVLAGLEVLRTFKDNNYVPNYDVCVVVWFNEEGARFARSCTGSSVWSHDLSLEEAYGLMSVGEDKPESVYDSLKNIGYIGDTPASYKENEIDAHFELHIEQGPILEDENKAIGIVTGVQAYNWQKVTVHGVGAHAGTTPWRLRKDALLMSSKMIVAASEIAQRHNGLFTCGIIDAKPYSVNIIPGEVSFTLDFAHPSDDVLATMLKEAAAEFDRLIKINDGGALSYESETLQVSPAVNFHEVCIECVSRSAFAQFKKDQVRQIWSGAGHDSCQTAPHVPTSMIFIPSKDGLSHNYYEYSSPEEIENGFKVLLQAIINYDNYRVIRGHQFPGDDDDKHHHHHHHHSG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81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e8d33602996290b0b6f5fe3ab71aca4bc71cd7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MTITNSKAEAWELIGNQFWTIGRVAARPSDRENDIFLENIVPGSTVAVIGASTRFLIEKALERGASVTVFDFSQRMCDDLAEALADRCVTIDLLDITAEIPKELAGHFDFVLNDRLINRFTTEEARRACLGMLSLVGSGTVRASVKLGFYDIDLKLIEYGEQSGTLAKFFDPSDKTFHFREAGDVLDRALVPHGLIDKPTLLEWYRRRGKETRFDDEDVRALLSHDVVNARGYVTLEKAVELPDAPNTMLYQFSRRA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0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ea34b6310e34f89256d4429c5e876c44a21c16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KIRFGICGLGFAGSVLMAPAMRHHPDAQIVAACDPNEDVRERFGKEYGIPVFATLAEMMQHVQMDAVYIASPHQFHCEHVVQASEQGLHIIVEKPLTLSRDEADRMIEAVERAGVHLVVGTSRSHDPVVRTLRAIVQEGSVGRVSMLNCFNYTDFLYRPRRPEELDTSKGGGIIYNQLPHQIDSIKTITGQRITAVRAMTGRLDPKRPTEGNCAAMLTLEDGACAVMVYSGYDHFDSDEMHFWLAEGGRAKQPNHGGARKVLRQLEGDEAELRRSRYGFGGPISKSMESGNTDRKQPHFGVMLVTCEHADLRASPEGVLVYGDEGVREVPAITGRGPFSQGDTIDELRDAIAGVAPALRDARWGKDTLEVCLAVLESSATGRQVE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27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87e7238e7edb5f29545300eeb8ec3939e09b03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RYESLFAQLKERKEGAFVPFVTLGDPGIEQSLKIIDTLIEAGADALELGIPFSDPLADGPTIQNATLRAFAAGVTPAQCFEMLALIREKHPTIPIGLLMYANLVFNKGIDEFYARCEKVGVDSVLVADVPVEESAPFRQAALRHNVAPIFICPPNADDDLLRQIASYGRGYTYLLSRAGVTGAENRAALPLNHLVAKLKEYNAAPPLQGFGISAPDQVKAAIDAGAAGAISGSAIVKIIEQHINEPEKMLAALKVFVQPMKAATR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30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079c8ba6d03172ad5e77779546b942ca43f6a7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GENAPEMTAEVTILDKQIVEIPDTQPGEEDQEFWIYVQKGRFGPKREFEVGVHYFHALNPGDKGIMTYQGRKFHHFALKR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64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7569909e780b9740beb3747e17cafbc866191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GVPFNTKYPYGPTSIADNQSEVTAMLKAEWEDWKSKRITSNGAGGYKRVQRDASTNYDTVSQGMGYGLLLAVCFNEQALFDDLYRYVKSHFNGNGLMHWHIDANNNVTSHDGGDGAATDADEDIALALIFADKLWGSSGAINYGQEARTLINNLYNHCVEHGSYVLKPGDRWGGSSVTNPSYFAPAWYKVYAQYTGDTRWNQVADKCYQIVEEVKKYNNGTGLVPDWCTASGTPASGQSYDYKYDATRYGWRTAVDYSWFGDQRAKANCDMLTKFFARDGAKGIVDGYTIQGSKISNNHNASFIGPVAAASMTGYDLNFAKELYRETVAVKDSEYYGYYGNSLRLLTLLYITGNFPNPLSD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3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c302ae3469e37f88601101ddd814717decceac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FSENRFTLFRIMLRQPPPRRLSSACSPAGRTLRPNVAACARNTLIASNPMVSPKHVCVIGAGVSGLAAAKAFSSRGHRVTILERSGDLGGVWEPARSYPDVQTQSPKDLYRYTDRAMPDVYPEWPTGPQVHAYLADYAKSFGLDRMLRLNTEVAGMARRADGKPGWTLALTTKDGKATNEDFDFVAVCIGQFNEPRELHCPGEDGFLAQGGQILHSSKYSDPALAKGRRVVVLGGSKSATDIAVNAVKSGAREVTIVMREPVWRIPYFIGGLVNFKRILYIRAQEEMFPGWGASAMARLAHRIAAPLIWANWRGLESLLKAQLKLGPCKMVPNERIEDGVNCSVPIATPGFYPMVADGRIKAVFGTFDYYEGDSIVMSGGERVGADVAVLAIGYKLGVPFLPAAYQQKLVDADGQYRLYRLIANPDLPELGFVGFNSSFCTVLCADLAANWLVRYADGQLANQPTAQAMRDNIEMMLHFKRVERPAAGVYGGLCVAPYHYRHFDELMADIGARNQKRGGLAGHFQPPDADAYAKFLATAPDYRAT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96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87c2d80293dd8ebdee852b81452f767deff326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IYQLDSEKFAAMIALGAENLAKNADFVDSLNVFPVPDGDTGTNMNLSMTSGAEEVAKNDKETISAVGANLAKGLLMGARGNSGVILSQLFRGFSKAIENKETLNAEEFAGAFVKGVETAYKAVMKPVEGTILTVAREAAKAGVAAASEHQDIELVMEAILKQGKVALEKTPDLLPVLKEVGVVDSGGQGLIIIYEGFYGALTGKMAEAPDYMASMGELINAEHHRHVQDFMSTEDIHFGYCTEIIVKINENKPGQKPFDEEQFRQDLSKLGDSLLVAADDEVVKVHVHVEHPGEVLNYGQQYGSLLKMKVENMREQHTEIVGDDKAPTKEKAAYGIVTVSAGEGLKKLFESMGVSVVLSGGQTMNPSTEDIVKAIESANAEQVFVLPNNKNIQMAAEQAAQILGDDKVQIIPTKTIPQGLTAVLSFQADQDFLANAEAMKAAIEDVASGQVTTAVRDTTVEGVEIKKDSFIGMVEGKIKVSCATLEEAAYETLEKLLDDDSEIITIIVGEDADTSKAETLADKVTEAFPDVEVEIHEGDQPVYPYIFAVE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46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5b3677c6ed6026031fece8b66a83b072d14c10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TPIAQRDGQAIQLVGFDGDDTLWKSEDYYRTAEADFEAILSGYLDLGDSRMQQHLLAVERRNLKIFGYGAKGMTLSMIETAIELTEARIEARDIQRIVEIGRATLQHPVEVIAGVREAVAAIAADYAVVLITKGDLFHQEQKIEQSGLSDLFPRIEVVSEKDPQTYARVLSEFDLPAERFVMIGNSLRSDVEPVLAIGGWGIYTPYAVTWAHEQDHGVAADEPRLREVPDPSGWPAAVRALDAQAGRQ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33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c1fec7f36488b585e32875f589264cf1f557d1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NKDNSPSESLVNSSASEDKTVKTSMSANNPSINDSSLPERLPAMCGCDSQNREESANSGVQLSDHANESLSKQADDVIYEGGLEDKDSVFRAIIEDDDACEVLDDGIDNCEVEVRGIKYRIPVAIECHLCNEMMNLCLRRTRYRGQAREYPAYRCNRKGCQTFRSIRKVFGNCMSDVDNSGDATTRTMIYHPPHKVRKTSPGEFSDDDSKEFVVQRVYIPKIDNRNKDQSVKSLSVTDRMRKANQDRAIVFSEFADQLRRDIVANKRVRIKKHVEEDQQGTLFYISKELNPQEVIELQDVIIKTLISMRKIPPPMTMDDLPLFANCPYSKKAVDAGEFDMSETEERPRPKLPKTIYQNTRTHSDSLTERSRHFTYDELKHSMEANAEGPSTCRIGISRSERNSESLQWIGLKTYEDSTDGFAKSVNSEGERQQGINGQIDDEVFEDESRFKPVASMQDVMRTLSTPSTLRPPVSPLMKSFSSMDSSNFKNPINAHPPMFFSDPHFLINNNQFNSPTPFYALNSYFPSFPMDSSQVYQNATDEHFTPSGASEVVCTEQTPGHHFTYIHPDSGVRLTDPSAFLTSFVPSPITKVPPINFNDETSRSRSASAPSTSVYNTGEFERSHKKYENEEDEKLMDNQNFSDEQPK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4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f36b032fe0d44f0230af0d1f81bcc73cf2e056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DKDLAGDMKALLAALGKEDDVSCGNGTGTAGSTYPSDSLEGKLDQLLGALRANGSDVWEGKPLQDDLGIRFDFKQKGSSGEQSHKPSAGSEESAKASLDSLMEEYVEAVGKVRMTEGSP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69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4a3a3d61c09ecbb048fd1140248651e3064bd8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SKPKPIEIIGAPFSKGQPRGGVEKGPAALRKAGLVEKLKETEYNVRDHGDLAFVDVPNDSPFQIVKNPRSVGKANEQLAAVVAETQKNGTISVVLGGDHSMAIGSISGHARVHPDLCVIWVDAHTDINTPLTTSSGNLHGQPVAFLLKELKGKFPDVPGFSWVTPCISAKDIVYIGLRDVDPGEHYIIKTLGIKYFSMTEVDKLGIGKVMEETFSYLLGRKKRPIHLSFDVDGLDPVFTPATGTPVVGGLSYREGLYITEEIYKTGLLSGLDIMEVNPTLGKTPEEVTRTVNTAVALTLSCFGTKREGNHKPETDYLKPP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82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9d1cb5cc02d5bc4e7a998cbad70d886b9ea60b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TTKSLVERFELEMIAGEAGLNKQIKNTDISRPGLEMAGYFSHYASDRIQLLGTTELSFYNLLPDEERKGRMRKLCRPETPAIIVTRDLEPPEELIEAAKEHETPLITSKIATTQLMSRLTTFLEHELARTTSLHGVLVDVYGVGVLITGDSGIGKSETALELIKRGHRLVADDNVEIREISKDELIGRAPKLIEHLLEIRGLGIINVMTLFGAGSILTEKRLRLNIHLENWHKEKLYDRVGLNEETLRILDTEITKKTIPVRPGRNVAVIIEVAAMNYRLNIMGINTAEEFNDRLNAEILRNGNNGNNGEE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81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3ff251c4b4d04155757fd6f8b36996333fe65a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ENNMVRLSRIIIDPERLEEYNAYLKEEIEVSMRLEPGVLVLYAVAEKERPNHVTILEIYADEAAYKSHIATPHFKKYKEGTLDMVQMLELIDATPLIPGLKM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2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a472a4eddf81c00f3d7a7dc2987ee127af2d13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AGLSAVVVGADRLGNIPDLLKGHNISITHHISGRDPSHQKKTLQLPSGTQLVILLTDFLGHNVMKTFRHAAQRGGIRVVACRRSVCSMQQALHQCGLCARSLPRGNAVPPS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28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2518d87a1637c791471e72456903c6fb7d21c4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HTFQVPQNYTKANCTYCNTREYTFSYKGCCFYFTKKKHTWNGCFQACAEKYPCTYFYGPTPDILPVVTRNLNAIESLWVGVYRVGEGNWTSLDGGTFKVYQIFGSHCTYVSKFSTVPVSHHECSFLKPCLCVSQR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2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acc68f354816bbd9cafdac15741e2d9d1e0e0b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HMDKTVNLSACEVAVLDLYEQSNIRIPSDIIEDLVNQRLQSEQEVLNYIETQRTYWKLENQKKLYRGS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61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86134e77c43a0e5ad2adf1ff2787aa4af00bac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EYKKFVEARRELNEKVLSRGTLNTKRFFNLDSAVYRPGKLDVKTKELMGLVASTVLRCDDCIRYHLVRCVQEGASDEEIFEALDIALVVGGSIVIPHLRRAVGFLEELREMEKNGETISLG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7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fecee09c34406da83fc02e7dad48b2dabc5ce4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KRFSNLFHRSGKIMNLDDIINSMMPEVYQRLSTAVELGKWPDGVALTEEQKENCLQLVMLWQARHNIEAQHMTIDTNGQMVMKSKQQLKEDFGISAKPIAMFKMAGD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0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c1766ac20cd1159f9592612dfe22a7c906330e2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TWATDRLDACKAGSATPPPIVRTLKLGLLDDWGEGWVRKSWRPDPDLATADGSLFGGYLAALADQILAFAAMTVVPNDRLYRTVNLQLNFLKVSRNEPLAIEARVVAQTRQLITARAEFRRLDGTLIAEATAQQIVLAFEHRPAEQAALDAMDNGQTPG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50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6cf36564a0415765d52db84a147e3626819243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DEIGDAAKKLGDASYAFAKEVDWNNGIFLQAPGKLQPLEALKAIDKMIVMGAAADPKLLKAAAEAHHKAIGSVSGPNGVTSRADWDSVNAALGRVIASVPENMVMDVYDSVSKITDPKVPAYMKSLVNGADAEKAYEGFLAFKDVVKKS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50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9539f14fff018ae62278b76a19ca375b652b71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SKVEQNAQHNIQQTSPNAAVQSGLQEWHRIIAEADWERLPDLLAEDVVFSNPSTFDPYHGKGPLMVILPAVFSVLENFQYARHFSSKSGYVLEFNANMGDELLTGVDLIEFNDAGKITDLVVMMRPASVVIDLSVEVGKRIAAAQ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01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d682218ea9f0ec50593c1c150557dbdf7eb7f6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PGGLSEAKPATPEIQEIVDKVKSQLEEKTNETYGKLEAVQYKTQVVAGTNYYIKVRAGDNKYLHLKVFKSLPGQNEDLVLTGYQVDKNKDDELTG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22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789d21b1bfb207a8518e2898aa5896b5d9921e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MATDWLGSIVSINCGDSLGVYQGRVSAVDQVSQTISLTRPFHNGVKCLVPEVTFRAGDITELKILEIPGPGDNQHFGDLHQ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5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08715f4b19c73e1b29d05d8654f0034b3cf38e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IAPVKKKRKAPGVAAAVAEDAGLKKCKIPSYCRSQPPARLISGEEDFSRKKCLAWFYEYAGPDEVVGPEGMEKFCEDIGVEPENIIMLVLAWKLEAESMGFFTKEEWLKGMTSLQCDCTEKLQSRFDFLRSQLNDISSFKNIYTYAFDFARDKDQRSLDIDTAKSMLALLLGRTWPLFSVFYQYLEQSKYRVMNKDQWYNVLEFSRTVHADLSNYDEDGAWPVLLDEFVEWQKNPSNIIARTVVKTMQT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88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c36a9bb7b5284a178ea7fb7047e9f04c2c9f86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SIEYTATALQERCGSFCSASDILGFRAIEHLRRAKEIGLRNYDSLNYHLKNATALLEQIVDDLSIEKLKEAVSMMLSVNYYPKSIEFLLNIANSMDKGKLACQYVANGFLENDDRKQYYDKRILVYDLVFDTLIKVDELAEKKQSSKTQNQISISNDDEVKLRQKSYEAALKYNDRLFHYHMYDWLVSQNREEKLLDIETPFILPYLMEKAGSSLKISNILWVYYSRRSKFFESAEILYRLATSNFDITLFERIEFLSRANGFCNSVSPLSQKQRIVQLASRIQDACEVAGIQGDILSLVYTDARIDSAIKDELIKTLDGKILSTSELFNDFAVPLSYHEIALFIFKIADFRDHEVIMAKWDELFQSLRMEFNNTGKKEDSMNFINLLSNVLIKIGKNVQDSEFIFPIFELFPIVCNFFYETLPKEHIVSGSIVSIFITAGVSFNKMYYILKELIETSDSDNSVFNKEMTWLIHEWYKSDRKFRDIISYNDIIHLKEYKIDNDPIEKYVKNSGNNLGICFYK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84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8ee28d4b3a22e66b816ee0297f18160da4dd73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DTNVLANSATDNQETTHFGFETVRKDEKVHKVAQVFHSVAAKYDIMNDLMSGGIHRLWKRFTIDCSGARPGQRILDLGGGTGDLTAKFSRIVGEKGHVILADINNSMLNVGRDKLRDSGVVGNVHYVQANAEELPFPDNYFDCITISFCLRNVTDKDKALRSMFRVLKPGGRLLVLEFSKPILEPLSKLYDTYSFHILPKMGQLIANDADSYRYLAESIRMHPDQETLKGMMEEAGFEQTTYYNLTGGIVALHRGYKF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98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298a93f0ac144a498310964079baa94a01158d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SETQQWKTLEDTRSALMGVYGLTRAALADNNTHWICGDLRKGDFTVYKRSDLQAVSDNELNKPYDLLKKVSNWRRFYAVINAASVFMEKAPRTVELDRSYSEQNLKYDIAQVRALRAFAYFYMVRIWGDVPLVTYSYDNGTFPSMPRTDAQTVLSYAKAELLTAIEDLPYQYGTQTNLYYGSYGAQWQGKLFNKLSAYSVLAHICAWQGNYAEAETYSAFIIDHASEINAKYTSIADLTSETGLFYSNASVKGSRILGFNFAHNDNEATQSGHLEQLTLAYPLVQKSYPEIYISKDSLFSIFTNFDDLRFGIIDTIKYSSYYVQNLNEETPVFSKIKIIQDGSAKDNDFGVFGSSIVFTRLEDITLLRAEALCALNRSTEAVSYLNMIRTNRGLREVSFKKDFGNNRESLIAEIFEERRRELMGEGWRWYDLVRRQKLMKDNEAFLRLISSGGIYWPVSEDIITANSQIEQNEFW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1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578395ebb5c6ddd868c1c14facebefdce00723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AGRRVNVNVGVLGHIDSGKTALARALSTTASTAAFDKQPQSRERGITLDLGFSCFVVPLPGAEPGSSDTLLQVTLVDCPGHASLIRTIIGGAQIIDLMMLVIDVTKGMQTQSAECLVIGQIACQKLVVVLNKIDLLAEGKRQAAIDKMTKKMQKTLENTKFRGAPIIPVAAKPGGPEAPETEAPQGISELIELLKSQISIPTRDPSGPFLMSVDHCFSIKGQGTVMTGTILSGTISLGDSVEIPALKVVKKVKSMQMFHTPVTSAMQGDRLGICVTQFDPKLLERGLVCAPESLHTVHAALISVEKIPYFRGPLQTKAKFHITVGHETVMGRTLFFSPAPDSFDLEPVLDSFDLSREYLFQEQYLCKDSMPTATEGDDEADPKAGHAPGGHCPRQQWALVEFEKPVTCPRLCLVIGSRLDADIHTNTCRLAFHGVLLQGLEDKNYIESFLPALRVYKLKHKHGLVERVMDDYSVIGRSLFKKETNIQLFVGLKVQLSTGEQGIIDSAFGQSGKFKIHIPGGLSPESKKILTPTLKKRSRAGRGETTKPEEGTERPEPIQPVTLNLSFKRYVFDTQKRMVQT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14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984081f9803cd45535c75ae67d8af3d2bf7548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KKNDLFVDVSSHNGYDITGILEQMGTTNTIIKISESTTYLNPCLSAQVEQSNPIGFYHFARFGGDVAEAEREAQFFLDNVPMQVKYLVLDYQDDPSGDAQANTNACLRFMQMIADAGYKPIYYSYKPFTHDNVDYQQILAQFPNSLWIAGYGLNDGTANFEYFPSMDGIRWWQYSSNPFDKNIVLLDDEEDDKPKTAGTWKQDSKGWWFRRNNGSFPYNKWEKIGGVWYYFDSKGYCLTSEWLKDNEKWYYLKDNGAMATGWVLVGSEWYYMDDSGAMVTGWVKYKNNWYYMTNERGNMVSNEFIKSGKGWYFMNTNGELADNPSFTKEPDGLITV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7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fb2b486bd633f2d5e64e8192bac76289b7b0d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SLDSQKGQLVRGKVCEYSTDGAYIDIGGKAPAFLPKREAALHAVLDLEAHLPKDEELEFLVIRDQNEDGQVTVSLRALALEQAWTRVAELQ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36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9eff3e015715c37af397bf80f9fbf35cd89155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RHFTVSVFIVCKDKVLLHLHKKAKKMLPLGGHIEVNELPEEACIREAKEEAGLNVTLYNPIDINLKKSCDLSGEKLLINPIHTILGDVSPNHSHIDFVYYATTTSFETSPEIGESKILKWYSKEDLKNAHNIQENILVMATEALDL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99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4de9b707e690c0a40dc6ba53299814f379a711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KGHHHHHHGSERTGTQPLGVQGLTEEQRMMIRELMDAQMKTFDTTFSHFKNFRLPGVLSSGCELPESLQAPSREEAAKWSQVRKDLCSLKVSLQLRGEDGSVWNYKPPADSGGKEIFSLLPHMADMSTYMFKGIISFAKVISYFRDLPIEDQISLLKGAAFELCQLRFNTVFNAETGTWECGRLSYCLEDTAGGFQQLLLEPMLKFHYMLKKLQLHEEEYVLMQAISLFSPDRPGVLQHRVVDQLQEQFAITLKSYIECNRPQPAHRFLFLKIMAMLTELRSINAQHTQRLLRIQDIHPFATPLMQELFGITGSGGSGGSSHSSLTERHKILHRLLQEGSP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3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c949bbbcb60476c17cae58354c61b568780ba9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RLDKSKVINSALELLNEVGIEGLTTRKLAQKLGVEQPTLYWHVKNKRALLDALAIEMLDRHHTHFSPLEGESWQDFLRNNAKSFRNALLSHRDGAKVHLGTRPTEKQYETLENQLAFLTQQGFSLENALYALSAVGHFTLGSVLEDQEHQVAKEERETPTTDSMPPLLRQAIELFDHQGAEPAFLHGLESLIRGFEVQLTALLQI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0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7b61712157b1958ba83e78f0f385ad449f351b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NAMAIHVGIIDQDPVRLVTPLLDHRTVSRHIIFIGDHTQTVIYQRLSDVLNKRNISTDFFEIPAGSNTSAIKSAIRELAETLKARGEEVKFNASCGLRHRLLSAYEVFRSYHWPIFVVEPNSDCLCWLYPEGNNDTQVQDRITIADYLTIFGARGEFNEHQLSPQLDQQLYQLGERWASNALELGPGLATLNYLATTCRKEQKLDVELSDKQQGYRELNLLLSDLVEAKIASYENGILTFINEEARRFANGEWLETLVHSTVKQIQDDMPTIQDRSLNVQVYRQLGEREVRNELDVATVVNNKLHIIECKTKGMRDDGDDTLYKLESLRDLLGGLQARAMLVSFRPLRHNDITRAEDLGLALIGPDELKDLKTHLTQWFKAAGG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58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a44942728b6d1678b5b0c73500833efdf2f885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PVPFGPEGRLEDKLHKPKATQTEVKPSVRFNLRTSKDPEHEGCYLSVGHSQPLEDCSFNMTAKTFFIIHGWTMSGIFENWLHKLVSALHTREKDANVVVVDWLPLAHQLYTDAVNNTRVVGHSIARMLDWLQEKDDFSLGNVHLIGYSLGAHVAGYAGNFVKGTVGRITGLDPAGPMFEGADIHKRLSPDDADFVDVLHTYTRSFGLSIGIQMPVGHIDIYPNGGDFQPGCGLNDVLGSIAYGTITEVVKCEHERAVHLFVDSLVNQDKPSFAFQCTDSNRFKKGICLSCRKNRCNSIGYNAKKMRNKRNSKMYLKTRAGMPFRVYHYQMKIHVFSYKNMGEIEPTFYVTLYGTNADSQTLPLEIVERIEQNATNTFLVYTEEDLGDLLKIQLTWEGASQSWYNLWKEFRSYLSQPRNPGRELNIRRIRVKSGETQRKLTFCTEDPENTSISPGQELWFRKCRDGWRMKNETSPTVEL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6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707d147d18780d744fbf1c6faa0fc8274c6b43a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KKVFIIDKQTVYQEIDNFSASDAWRCAFIGKNWPQEKKEKIADLLFKREFDEKGNPIGMALTNWRVNIGAGSYENREAKEVDNSWNRTECFLSPDGKYDFTKQAGQQWFMKAARERGMNNFLFFTNSAPYFMTRSASTVSTDQDCINLQNDKFDDFARFLVKSAQHFREQGFHVNYISPNNEPNGQWHANSFQEGSFATKADLYRMVEELDKAISEAQIDTKILIPEVGDMKYLFEIDSIAKTPDDIIHSMFYKDGQYSVLKFKNLFNCVAAHDYWSAYPATLLVDIRNRIHKELSANGHNTKFWASEYCILEKNEEITMPASPERSINLGLYVARIIHNDLTLANASAWQWWTAVSLGEDVPIQLLPLEGSNGLSLQYDGEISTTKMLWTTANYSFFVRPGMKRIAIKPTYKISDLEAATSLMISSYTDGKEVVTVAINYSKENQVISLNCDHAQKGKVYLTTIDKNLRYMGEQPLKKLQLPARSVATIVVED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d79b206311e869ef2d5bef2fb434de4f723996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PKKILIIDDEAVFREAMTRALTSCGYRCVPEEDPAKGIMRLKREPYDLVLLDIMMDPVDGWDTLAHLRTFSNGRETPVIMASAKKLNIDEVIRYGEYLAGFVEKPFVDTEFCDAIDEFFDWYDPLIANANAARLQGVSPDICTSWIRVGRQIKAITQMLEYVNPSCIPDESMSEDECMDRRMAQVREILERKRRERDNIKILYPVF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77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c14545ab8ba4a832b49cd501110bc42c1227c0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EPRSQPPVERPPTAETFLPLSRVRTIMKSSMDTGLITNEVLFLMTKCTELFVRHLAGAAYTEEFGQRPGEALKYEHLSQVVNKNKNLEFLLQIVPQKIRVHQFQEMLRLNRSAGSDDDDDDDDDDDEEESESESES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06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b90e8208c3c3c7b596a2be3557a9f8d47e8839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4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ENLYFQGHMTQQPQAKYRHDYRAPDYQITDIDLTFDLDAQKTVVTAVSQAVRHGASDAPLRLNGEDLKLVSVHINDEPWTAWKEEEGALVISNLPERFTLKIINEISPAANTALEGLYQSGDALCTQCEAEGFRHITYYLDRPDVLARFTTKIIADKIKYPFLLSNGNRVAQGELENGRHWVQWQDPFPKPCYLFALVAGDFDVLRDTFTTRSGREVALELYVDRGNLDRAPWAMTSLKNSMKWDEERFGLEYDLDIYMIVAVDFFNMGAMENKGLNIFNSKYVLARTDTATDKDYLDIERVIGHEYFHNWTGNRVTCRDWFQLSLKEGLTVFRDQEFSSDLGSRAVNRINNVRTMRGLQFAEDASPMAHPIRPDMVIEMNNFYTLTVYEKGAEVIRMIHTLLGEENFQKGMQLYFERHDGSAATCDDFVQAMEDASNVDLSHFRRWYSQSGTPIVTVKDDYNPETEQYTLTISQRTPATPDQAEKQPLHIPFAIELYDNEGKVIPLQKGGHPVNSVLNVTQAEQTFVFDNVYFQPVPALLCEFSAPVKLEYKWSDQQLTFLMRHARNDFSRWDAAQSLLATYIKLNVARHQQGQPLSLPVHVADAFRAVLLDEKIDPALAAEILTLPSVNEMAELFDIIDPIAIAEVREALTRTLATELADELLAIYNANYQSEYRVEHEDIAKRTLRNACLRFLAFGETHLADVLVSKQFHEANNMTDALAALSAAVAAQLPCRDALMQEYDDKWHQNGLVMDKWFILQATSPAANVLETVRGLLQHRSFTMSNPNRIRSLIGAFAGSNPAAFHAEDGSGYLFLVEMLTDLNSRNPQVASRLIEPLIRLKRYDAKRQEKMRAALEQLKGLENLSGDLYEKITKAL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9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7daa436a5266bea4b9e7049bf01de36545acc0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GSFCAKPDAAPKDDVHEGEKNYQEGEKSFNDANVEAKSKEQPCDKADAAKDVEATDGEAKCAEAEGVEATDGEAKCTEAEGVEATDGEAKCAEAEDMEEKQEKFEVDPKNESDDMERQADEKREEWEQKVEEEGQHITDDTENHISCS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46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5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d8e27f08cd896b6a5fba06ee395137e6455deb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SQTLDRDPTFPLALIAKNTPANSMIMTKLPSVKVKTEGYNPSVNVNELFAYVDLSGSEPGEHDYEVKVDPIPNIKIVEISPRVVTLQLDTVEERMLPVTVEVSGAPVNGKKVGETIVKPSVVNVRGPSSLLGEVDKVLVELSAAGASETLQVSRPLLFRDKNGLAIFGPDPSVETITSSPTSVDIIVPIVAKELESKMVPLNATTTGTPAEGKEVRSIQVIPSGVQVYGEPEALAQFSALSIGSVNINGLSETKTYEISSDKVSLPEGLNYGSRTTFSVIVEMGSAVQDKTLYDLPIVLRNLPEDLVLEKPLPEVSVTIRAYPEILNNLTKEQISLWIDATGKAVGEHTVKIYWQLPAGIEMVSIPDVTYTLKAKEDPPKEPDNPGTPGNPGNPGNSNNSGNQPVV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27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185f030e0d8431bf11b39b7d0a87256e616fa9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RKTGGKIHCVVEPPIALTSPSFTSIFQMVQRQLYLIPKLMMYPTIKMRINIKAGCCFHTLSTIKEILVTIKIIDSINKSTHLSPPKKKSSKECKAKLIGRSKKNSEQYFKKGGQGQRRQLSTKYSELYLPLTTVGS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6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0a0428bbe5b8623f58970c0f239f4476c58a9a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HPKIFALLAKFPRVELIPWETPIQYLPNISREIGADVYIKRDDLTGLGIGGNKIRKLEYLLGDALSKGADVVITVGAVHSNHAFVTGLAAKKLGLDAILVLRGKEELKGNYLLDKIMGIETRVYDAKDSFELMKYAEEIAEELKREGRKPYVIPPGGASPIGTLGYVRAVGEIATQSEVKFDSIVVAAGSGGTLAGLSLGLSILNEDIRPVGIAVGRFGEVMTSKLDNLIKEAAELLGVKVEVRPELYDYSFGEYGKITGEVAQIIRKVGTREGIILDPVYTGKAFYGLVDLARKGELGEKILFIHTGGISGTFHYGDKLLSL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3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cf6dd2038c1c1977bfb31c9fa53c4db75537ee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DDERTQVLLKRDSEVFLHQAMSTPCLDTLEAAEGIYIQDATGKKYMDFHGNNVHQLGYGHPHVIKRVQEQIAKLPFSPRRFTNETAIECAEKLTQICGGELNRVLFAPGGTSAVGMALKLARHITGNCKVVSLWDSFHGASLDAISVGGEACFRQGMGPLMAGVERIPPAVSYRGAFPVADGSDVHYADYLEYVIEKEGGVGAFIAEAVRNTDVQVPSKAYWKRIREICDKHNVMLIIDDIPNGMGRSGEWFTYQAYDIEPDILCIGKGLGGGLVPIAAMVTKDKYNTAEQISMGHYTHEKSPIGCAAALATMEAIEQDGLLDKVKADSQFMREKLLEMKAKYPVIGDVRGIGMLWGIELVTDHESKARAYDEAEAVLYQCLNNGVSFKVSQGNVIQLSPPLIITREQLTEALAIFEEAIAKVCKDFNYFEGHHHYRNKGIITITTDPNSSSVDKLAA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48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39c14360ce402096707727f2352b2f9afd2d3d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DKIHHHHHHMERKKLIAKFVEIASEKMGKDLETVDEENTFKELGFDSIDVIDLVMFFEDEFALRIEDEEISKIRKVKDLIDIVIKKLEEIDDEVS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5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4.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f834bd2750df157b3142b1cf35e8607ba0b5fd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HRYIPTLFFHGWGSSYHAETHMADAIVKAGKTQTIVRAMVAKNGTVTLKGHFRSGDYRPIVEVNFANNRSSDYPTVGRWAKNVVVALQRTYGITSFNMVGHSMGNMAITYYLLANAQNKRLPQLRQQVAIAGHFNGILGMDDSPNQMTLNAAGRPNKLRPAYRQLLGLRRVYPRQQVRVLNIYGDKGDGTHSDGSVSNASSRSLRYLVAARARSYREVKLTGKHAQHSQLHENAQVDRLLIDFLWPT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6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a44eb12f497b5fb3ee52eb147c24862130cd2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KIKILHRTPKGKIIGRVKKQPRFNSPVGIKLKDRVKKIGKIYDVFGPVEEPYVKIIPYSEDDAEKTLESDNVFVMNEQSKKQSKPRKKGR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08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ac44127b2936251dd9b6a458b6faafd0aa9dc6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KASGGSTRNGRDSISKRLGVKRYDGQFVKAGNIIVRQRGTRIYPGKNVGMGSDYTLFALKDGYVYFETRRKKKFVSVLSPEEWEKVMAQKNGKVH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00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dca1399821256b1578b94ec17279c1058ecff9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IAEKYIEELKKAYYKNDGKEYWDKFEKIKIGATEENIKKIKEEFPETPDSLIELLKIVDGTYHREYQGEKITFYFLGSDVMGYPYYLLSSSQILENKKDGYCLFGGYIDGVYEDVEVDEKITDDSEKIKWLHFSDCMNNGGTSQLFIDFLPSEKGVKGQIVRYLHDPDEIEVIADSFDEYLEKLMEHDLDFISKDTIY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6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2c6cb20d5c1f5e7f32d1bc89cfa16e0f5d3b1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PVSSARNLKELPKFRDGLSYLYVEHAVVEREAGGIGIYDQEGLTLAPVAGLGVLFLGPGTRITHAAVRLLAENGCTVAWVGEGMARFYAQGLGDTRSAARFYRQARAWADPALHLEVVMRLYRMRFSEPLPEGLTLEQVRGLEGVRVRNAYARWSRETGVPWYGRSYDRGNWRAADPVNRALSAGASYLYGLAHAAIVSLGFSPALGFIHTGKLLSFVYDIADLYKADYLVPAAFRTVAESEEAVERRVRRALREAIQEGRLLERMAEDLLNLFRGLGLPEEEDPVEEDPTRPGGLWDLEGEVEGGVAYGGDDPGEGAEEP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76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760a90b92ff24d23db65586bde94f45ec8febf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PFDLPPDLRTRLRRLSLAPRAAAVLVGDGAHASRNRGGAMEFAQYRAYERGDDLRRIDWKLYSRSDKFFVRDAERESPVAIWIVLDASASMAQADLARPTWTRFDAARRLTAALIEIALLQGDRFGLVVAQDKGPLVLAPSGDKRQRDRIRLEISPLKPGGAPHWDRDLKTLGERIAPGDLVIFITDGFDEACVAAAERLAASGRDVSFVQLLTGDERDFPFDSSLRFRDPENRAELAGDGRSLRADFLKRFGEARAALRARLEGRGVRFAEHFSDQDPDAPIQALARAAAV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24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e62968952c24761413a9b5ead0d8ae34828712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TFIVLSTLTDDGAETLVKNPERIKEVNQELERDFGVRVVAQYAVLGPYDFVNVVEAEDAATVARAMLHLASRGSVKTMTLEAIPVADLIAR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29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72fd996d6ff3d306a8b959615ae45359e4449f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QGVNIYNISAGTSVDLAAPVTTGDIVTFFSSAANLNAGAGNPNNTTLNLFAENGAYLLHIAFRLQENVIIFNSRQPDGPWLVEQRVSDVANQFAGIDGKAMVTVFDHGDKYQVVINEKTVIQYTKQISGLTSSLSYNATEETSIFSTVVEAVTYTGL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e682c46ac376312142f7929fe8cbb69ed9822a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DSKEVPSLPFLRHLLEELDSHEDSLLLFLCHDAAPGCTTVTQALCSLSQQRKLTLAALVEMLYVLQRMDLLKSRFGLSKEGAEQLLGTSFLTRYRKLMVCVGEELDSSELRALRLFACNLNPSLSTALSESSRFVELVLALENVGLVSPSSVSVLADMLRTLRRLDLCQQLVEYEQQEQARYRYCYAASPSLPVRTLRRGHGASEHEQLCMPVQESSDSPELLRTPVQESSSDSPEQTT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0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776dbb04a359bfc9d55d4876ee9cf7aa9fcd21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GIAIYWGQNGNEGTLTQTCSTRKYSYVNIAFLNKFGNGQTPQINLAGHCNPAAGGCTIVSNGIRSCQIQGIKVMLSLGGGIGSYTLASQADAKNVADYLWNNFLGGKSSSRPLGDAVLDGIDFAIAHGSTLYWDDLARYLSAYSKQGKKVYLTAAPQCPFPDRYLGTALNTGLFDYVWVQFYNNPPCQYSSGNINNIINSWNRWTTSINAGKIFLGLPAAPEAAGSGYVPPDVLISRILPEIKKSPKYGGVMLWSKFYDDKNGYSSSILDS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51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40763ff8c612db900b0e1dec4adc7f289555d5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ISQLDKSASKSNTGLPLKPIQPTQYWTFDNALSLLRNCQDPYLADALDEFLLSSKEVLLNPSPFTLKNDKQSPNLQTRDISLRGILYTNISAQDTSDGKLLSNLLNLDVLETIRVICQTNKKIPCKTAPPQLEAIKSKLHDEKYYENKRLRLYSSKILRERRIILKIVTELLNNKSNSYASSSIQNLGKEIFLSKQYLESLIESIGKASQSLMKRSYITGINKEIDETIHNETVLFCIEACKVLIELSVQNANVDAQAVHLWFKLMRDTNYSVALGPYVSYHEAFSILQGLFTVLTIQYLNLNNSFDSVNETLSSSYMADVQVFKYVNDAIANTANNNSVVLYSWSIILLRKFYFLQEYPELPNSEKFLSQFNLSQLEHTINLVNQKCDNLDVFSSLKKLNELLKFDKLYSAILSTLIIASLPLITLTSEVTSCILSVIGNCPNNVIESFFENNATQNAIIIARTKFPLILSPYIQVASINGNFALHEFNDLKSYIQVFK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28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68642bafe5c922842cdf1d76a1879894920f17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QAGIIRDLLIWLEGHLDQPLSLDNVAAKAGYSKWHLQRMFKDVTGHAIGAYIRARRLSKSAVALRLTARPILDIALQYRFDSQQTFTRAFKKQFAQTPALYRRSPEWSAFGIRPPLRLGEFTMPEHKFVTLEDTPLIGVTQSYSCSLEQISDFRHEMRYQFWHDFLGNAPTIPPVLYGLNETRPSQDKDDEQEVFYTTALAQDQADGYVLTGHPVMLQGGEYVMFTYEGLGTGVQEFILTVYGTCMPMLNLTRRKGQDIERYYPAEDAKAGDRPINLRCELLIPIRRKLA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1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b21e26544fcf7fda49ce4477495dbadd161741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MPKLKTYSGQWEEILREREQRYAHGIDEEQLLALQERTPPHGNLSAAGIMRVQRDAAAKRGVPMRPDYGVLKQRLREIYPVYETVLRNGSEYRE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7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ec4e0535aacb818a205af914d7b3b80c2723e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KSRIFDNRQLLKEHPEIPHYKEEVVCFMSEYKDRSYPENERYFNRELYMILVLEGRSEILLNGEFIVIEPDMLLVHGANYLTDHLYSSPDIKFITLSISESMRTDDSYLTQITAILLATMRQNKQYTIQLTAYESQIIRNELEVLMRLLNIKHQFLFRRIQAACNALFLDIADFLSRKTIIKKEVSRKDHVLQEFHALVTRNFREEHFVSFYADKLAISEQYLARIVRAGTGKSVNTIINELLIMEARTLLSSTKSTVGDIASRLGFSDAAGFCKFFKRNMGQTPLNYRKGLW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30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4c6952707b886256d1b0d3131582567ccaa469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RPLVPSSQKALLLELKGLQEEPVEGFRVTLVDEGDLYNWEVAIFGPPNTYYEGGYFKARLKFPIDYPYSPPAFRFLTKMWHPNIYETGDVCISILHPPVDDPQSGELPSERWNPTQNVRTILLSVISLLNEPNTFSPANVDASVMYRKWKESKGKDREYTDIIRKQVLGTKVDAERDGVKVPTTLAEYCVKTKAPAPDEGSDLFYDDYYEDGEVEEEADSCFGDDEDDSGTEE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46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70a5e65b634dc5d861617e366777c6ca60ba0d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RYEMAQEAGVKLQDLLRLHHPSLESHSLYFPRNLQLPEGEVDLQLDTMRLEDRPGRQTVPVTVLVDGTAQAVVDAVVVIRKNVTVAVLKRQLKRDDIVALGDIDWQTIQISREGFRYVSDVREIVGKAASRPVRANIALQASWFEEPVAVERGDRVRVLLKDGALVINTVGVAGKDGRVGEAILVRNLSSNKSFLARVMAPGQVVAEG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ee7c1f3ccdd67984aa51b59070b5c5246b6f3e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IFTLFKTRRNNRQIIDRQYAVLMEAARIPLFYEALDVPDTVMGRFEMLSLVLILYLRRTAKSERSGQEVAQEIIDAFFQDVDHSIRELGVGDQTVPKRMKKLAGMFYGRLETYGKALDLKDESALAAGFRRNIHPDVPEAARPAMTDLAHWAITAETYLLQTMEEAVITGSLAFPLPEQQVH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37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12723b8ae4da1141d6f7dfd289f56eefe269fd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DLEDNMETLNDNLKVIEKADNAAQVKDALTKMAAAAADAWSATPPKLEDKSPDSPEMHDFRHGFWILIGQIHDALHLANEGKVKEAQAAAEQLKTTCNACHQKY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66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9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0f69955cf68e5bf254a799b0361b6e50a02ce4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DYDIPTTENLYFQGMTDLNKLVKELNDLGLTDVKEIVYNPSYEQLFEEETKPGLEGFDKGTLTTLGAVAVDTGIFTGRSPKDKYIVCDETTKDTVWWNSEAAKNDNKPMTQETWKSLRELVAKQLSGKRLFVVEGYCGASEKHRIGVRMVTEVAWQAHFVKNMFIRPTDEELKNFKADFTVLNGAKCTNPNWKEQGLNSENFVAFNITEGIQLIGGTWYGGEMKKGMFSMMNYFLPLKGVASMHCSANVGKDGDVAIFFGLSGTGKTTLSTDPKRQLIGDDEHGWDESGVFNFEGGCYAKTINLSQENEPDIYGAIRRDALLENVVVRADGSVDFDDGSKTENTRVSYPIYHIDNIVRPVSKAGHATKVIFLTADAFGVLPPVSKLTPEQTEYYFLSGFTAKLAGTERGVTEPTPTFSACFGAAFLSLHPIQYADVLVERMKASGAEAYLVNTGWNGTGKRISIKDTRGIIDAILDGSIEKAEMGELPIFNLAIPKALPGVDPAILDPRDTYADKAQWQVKAEDLANRFVKNFVKYTANPEAAKLVGAGPK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3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0dee80fc216f1f520d6a5a09eb51d614e4b0d5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PNVITVTSYANIAIIKYWGKENQAKMIPSTSSISLTLENMFTTTSVSFLPDTATSDQFYINGILQNDEEHTKISAIIDQFRQPGQAFVKMETQNNMPTAAGLSSSSSGLSALVKACDQLFDTQLDQKALAQKAKFASGSSSRSFFGPVAAWDKDSGAIYKVETDLKMAMIMLVLNAAKKPISSREGMKLCRDTSTTFDQWVEQSAIDYQHMLTYLKTNNFEKVGQLTEANALAMHATTKTANPPFSYLTKESYQAMEAVKELRQEGFACYFTMDAGPNVKVLCLEKDLAQLAERLGKNYRIIVSKTKDLPD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3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76abf155d62dd1d7d1f3fa284a7f438769330c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QSRSIQTFPQPDTSVINGPDRPAGIPDPAGTTVAGGGAVYTVVPHLSMPHWAAQDFAKSLQSFRLGCANLKNRQGWQDVCAQAFQTPIHSFQAKRFFERYFTPWQVAGNGSLAGTVTGYYEPVLKGDGRRTERARFPIYGIPDDFISVPLPAGLRGGKNLVRIRQTGKNSGTIDNAGGTHTADLSRFPITARTTAIKGRFEGSRFLPYHTRNQINGGALDGKAPILGYAEDPVELFFMHIQGSGRLKTPSGKYIRIGYADKNEHPYVSIGRYMADKGYLKLGQTSMQGIKAYMRQNPQRLAEVLGQNPSYIFFRELAGSGGDGPVGALGTPLMGEYAGAIDRHYITLGAPLFVATAHPVTRKALNRLIMAQDTGSAIKGAVRVDYFWGYGDEAGELAGKQKTTGYVWQLLPNGMKPEYR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3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2ce2f8cf2404bb7da68a57f2cea33f3844504c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ILYFTDTYYPTPDGVSVYLKEVKQKLEDEGHEVMIFSVTGDSREHNVYVPKYTAPFLPYPQYRVPVSFIPFRVFRRALEFNPDIVHLHNAFYMSSVGYLVARRIGVPPVATFHTDVSRMKESINMPFKNLAFDLGERYSLFLYRKCRMVMAPSATVEEYLKIRGVKNVVTLPLFVDTDKYRYVPADSGERYILYLGRITVDKGIYRVLDLAEAMKSEDVRFKIAGVGPELDRIRRIVKYHGMKNVEILGYVDDQRKMDLMANASLFVYPSSADTFGISVFEALASGVPVMVSEDFPVKENTEAISYVKFGDIRSAVETAERILHEDRRKLAAEARHLVESKYSLERHISSLLEIYDYIRAERRKMGSSEKMRADNSAY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4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64656f46e3aeed37377c6e0460a9c1565c17a8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SNIRFRVLDPYNDDISYTFDTKDEAKLYIEKSYPALRKNLAYVFRMEEVQAQQIFTLKSVQDILKALKSSGYYIEPIHNGKIEDCLGEGDIEEFRAFFSGRFRFFRE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98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b7b3f1b6ce6f3410e9634c379c364957039248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YYHHHHHHLESTSLYKKAGSENLYFQGNKKDIPWTDLNRASGVGSTGILQARIINGVIYVRGNSIPVPNVAPNFIVPVGTFPPAFGTNLPQFDSSGTFYSHGNLSLSLINMSPSGIAVGNPNNTSMNGKTISFALSAPL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0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923085edfe5d7796cf1afbe6b63b72f682c2ad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WILFDKDGTLIEFDRSWEKIGVRFVQSLLETFPVHNKEAALRQLGVIKESIDPKSVMGSGSLQQIIQAFNDVTGQDTTDWSKSTSQKLVDERIPEINWVEGVKEALIDLKAKGYQLGIVTSDTKKGVEQFLAHTNAISLFDLIISTEADAYEKPNPKVLSPLFEQYNVDPQKVAIVGDTANDMKTASNANLGMAIGVLTGIATKEELHEADIILNSAADILEAL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93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0ed954fabd920d875b38039c3bfd3d5000aa99f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VSYQDLKECKIITAFITPFHEDGSINFDAIPALIEHLLAHHTDGILLAGTTAESPTLTHDEELELFAAVQKVVNGRVPLIAGVGTNDTRDSIEFVKEVAEFGGFAAGLAIVPYYNKPSQEGMYQHFKAIADASDLPIIIYNIPGRVVVELTPETMLRLADHPNIIGVKECTSLANMAYLIEHKPEEFLIYTGEDGDAFHAMNLGADGVISVASHTNGDEMHEMFTAIAESDMKKAAAIQRKFIPKVNALFSYPSPAPVKAILNYMGFEAGPTRLPLVPAPEEDVKRIIKVVVDGDYEATKATVTGVLRPD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29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8221f4d6407ae635879a9ec56d2e7c5009def0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EIPLKYGATNEGKRQDPAMQKFRDNRLGAFIHWGLYAIPGGEWNGKVYGGAAEWLKSWAKVPADEWLKLMDQWNPTKFDAKKWAKMAKEMGTKYVKITTKHHEGFCLWPSKYTKYTVANTPYKRDILGELVKAYNDEGIDVHFYFSVMDWSNPDYRYDIKSKEDSIAFSRFLEFTDNQLKELATRYPTVKDFWFDGTWDASVKKNGWWTAHAEQMLKELVPGVAINSRLRADDKGKRHFDSNGRLMGDYESGYERRLPDPVKDLKVTQWDWEACMTIPENQWGYHKDWSLSYVKTPIEVIDRIVHAVSMGGNMVVNFGPQADGDFRPEEKAMATAIGKWMNRYGKAVYACDYAGFEKQDWGYYTRGKNDEVYMVVFNQPYSERLIVKTPKGITVEKATLLTTGEDITVVETTRNEYNVSVPKKNPGEPYVIQLKVRAAKGTKSIYRDAL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07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cbffec6a80e45034e2568531632f88babe0bc2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TNISGPLISLIVPVYNVKDYLKTCLQSILEQTYKNLEIILVDDGSDDGSSGICDEYARMDQRIKTIHLPHSGVSAARNAGLAAATGELLGFVDSDDWIDHDMYQYLYTLMQEHDADVSACTYLLEQEGRPSKIINNTGKLYVFSRKEIIRALVKNDLVKNYLWAKLFKRKLFDRLSFPVGRVYEDVAVLYKVFYSSQKVVLSCVSKYHYMIHKNESITRGGYDPVKEYHYFLSLYEQDKFIQNAELGGESSVGVLKRGIHLINHTLLCPPSPAFEDIIDETMLKMREYRHITPWQLGPSMSIKRYFMCKHFGFYRMLYRGYRAIFKRKHKLLI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63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065cd7a976fcb16a25cca78054e94f77ef3959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MKQYIFSALCLVSGAFCLSSCNDDKEARPYTPDYEIVPEYTNADTWKAYEAFNEHLLDQNKFIYKSSTADKAAVDRWNGAAAIWCQPTYWDMAMNAYKRAKAEGDTQKEQKFKQLCDDLFAGNKAHYANFDFDDNNENTGWFIYDDIMWWTVTLARAYELFGVEEYLSLSEESFGRVWYGSEKVGDTGSYADPEKGLGGGMFWQWQPIKNPNPNEADHGKMACINFPTVVAALTLYNNVPTGRTESTDSHPSYQTKEQYLAKGKEIYAWAVENLVDVTTGQVADSRHGNGNPAWKDHVYNQASYIGASVLLYKATGEKQYLDNAVMAADYTMNTISGTFDLLPFETGAEQGIYTAVFAQYIAMLVYDCDQTQYIPFVKRNINYGWANRDKTRDICGGDYTKLQVEGDAVESYSASGIPALMLLFPTD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37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01bc354a0ae0bf48552d36f95341134c6e31d4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GAMAQNLDSMLHGTGMKSDSDQKKSENGVTLAPEDTLPFLKCYCSGHCPDDAINNTCITNGHCFAIIEEDDQGETTLASGCMKYEGSDFQCKDSPKAQLRRTIECCRTNLCNQYLQPTLPPVVIGPFFDGSI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6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9bbd7ac6e146cdf4bf3c2e2086076bf25e50f2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LAVLFANSVGNVLIERFNGVPAEERLHWRSFLVKLGADNLKGVKNEELLVACHKSVYIVYTMLGDVSIFLVGKDEYDELALAETIYIITAAVKDVCGKPPTERVFLDKYGRICLCLDEIVWNGLLENTDKDRIKRLIRLKPPSE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20d50539de57d2f56be6f3475854790651d166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PHLSLADARNLHLAAQGLLNKPRRRASLEDIPATISRMSLLQIDTINIVARSPYLVLFSRLGNYPAQWLDESLARGELMEYWAHEACFMPRSDFRLIRHRMLAPEKMGWKYKDAWMQEHEAEIAQLIQHIHDKGPVRSADFEHPRKGASGWWEWKPHKRHLEGLFTAGKVMVIERRNFQRVYDLTHRVMPDWDDERDLVSQTEAEIIMLDNSARSLGIFREQWLADYYRLKRPALAAWREARAEQQQIIAVHVEKLGNLWLHADLLPLLERALAGKLTATHSAVLSPFDPVVWDRKRAEQLFDFSYRLECYTPAPKRQYGYFVLPLLHRGQLVGRMDAKMHRQTGILEVISLWLQEGIKPTTMLQKGLRQAITDFASWQQATRVTLGRCPQGLFTDCRTGWEIDPVAAA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48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0d3ebbf5902348c9846ab67f74fa828015d61c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ERRDAILKASATAIAQRGIRGLRVNDVAEVAGVSPGLLYYHFKDRIGLLEAALNYINDRARAYRSEGEGSGDSARDRLTRSLLGEIQDRPEVVENSLAWNELRASAVYEEALRDPLARTTAAWVSEIADAIVQAQATGEISRSLDPQPTAVTMTALVEGLSGRWLCKEISTEDARSHLLGAIDVVMSEPTHHTADTPVTPTPKEY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32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73c4a077b1fbb34361d4c1053cb03a8bc43428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GDMNEYTEDTLRATVQAAELAIRDSEERGRLLAEMWQGLGLAADAGELLFQAPERELARAAEEELLAELRRMRSSQPTQGEQGTRPRRPTPMRGLLI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16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f4137c8bc18d0c176b27c63e631d9a87a0cb60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KERVDVLAYKQGLFETREQAKRGVMAGLVVNVINGERYDKPGEKIDDGTELKLKGEKLRYVSRGGLKLEKALAVFNLSVEDMITIDIGASTGGFTDVMLQNGAKLVYAVDVGTNQLVWKLRQDDRVRSMEQYNFRYAEPVDFTEGLPSFASIDVSFISLNLILPALAKILVDGGQVVALVKPQFEAGREQIGKNGIVRESSIHEKVLETVTAFAVDYGFSVKGLDFSPIQGGHGNIEFLAHLEKTDSPQNDVPTSIKEVVAQAHKEFKKNEEERSFGVNPKDCPR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17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5d7a4ea4a1c708ec213d2066286a835bd50a7b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VTCTGCVDLDELSFEKTVERFPYSVVKFDIAYPYGEKHEAFTAFSKSAHKATKDLLIATVGVKDYGELENKALGDRYKVDDKNFPSIFLFKGNADEYVQLPSHVDVTLDNLKAFVSANTPLYIGRDGCIKEFNEVLKNYANIPDAEQLKLIEKLQAKQEQLTDPEQQQNARAYLIYMRKIHEVGYDFLEEETKRLLRLKAGKVTEAKKEELLRKLNILEVFRVHKVTKTAPEKEELRGS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29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a99a5918124209c896cd7affd3eee287a4d0fb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GIRLLPEEPETTPQQQARAAAAVTTTTTDSLASDDDRSIAADSWSIKSEYGSTLDDDQRHADAAEALSSANFRVSSDYSSDKEEPDADGGGQSMLGLQSYWDAAYSDELTNFREHGHAGEVWFGDDVMEIVTSWTKDLCVEISQRNMSVSENDVTTEVNDQADKYLSSWNVLDLGTGNGLLLHQLAKEGFSDLTGTDYSDGAVELAQHLSQRDGFPNIRFMVDDILDTKLEQQFKLVMDKGTLDAIGLHPDGPVKRVMYWDSVSKLVAPGGILVITSCNHTKDELVEEVENFNIRKSNLCRGDGNDANNVLSSGSEAASRIDQPPFEYLSHVRTYPTFMFSGSVGSRVATVAFLR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16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68d945ba4c9409d4154219054cef0b3f4ab9ee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MGSSSPTQRTSQRISHNPYTTAGALCATPLATAAGLSIHSQGGAGGCKAGSSGPYDSFADALDNRYGSASDFNASVSAFPLSLAHNAHGTTHGTYYLRCAGDPTGFRSSPATSQRPSFYPSQRAAGDVDDSSRAGQQQEGRHESYASFYEGAEGAPASTHYSDIYQNAAADGTTQGFFFSMGEYEETGNSAEELYGGSPDYQISQGHVRPLEGKMNKSVGRGGSAYGGVPLPTRNMHHQQQQQRSVGGGNACNGGAYEDSTPTSALPYSSQSQQQHAYSPTSAAFQR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99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d20ce7c5c5bfb7341f8316e02307029a148968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1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IVTIKKKLEETLIPEHLRAAGIIPVLAYDEDDHVFLMDDHSAGFGFMCEPLCGADEKVQERMNGFLNQEFPSKTTLQFVLFRSPDINQEMYRMMGLRDGFRHELLTSVIKERINFLQHHTTERIFAKTNKGIYDNGLIQDLKLFVTCKVPIKNNNPTESELQQLAQLRTKVESSLQTVGLRPRTMTAVNYIRIMSTILNWGPDASWRHDSVDWEMDKPICEQIFDYGTDVEVSKNGIRLGDYHAKVMSAKKLPDVFYFGDALTYAGDLSGGNSSIKENYMVVTNVFFPEAESTKNTLERKRQFTVNQAYGPMLKFVPVLADKKESFDTLYESMKEGAKPVKITYSVVLFAPTKERVEAAAMAARNIWRESRFELMEDKFVALPMFLNCLPFCTDRDAVRDLFRYKTMTTEQAAVVLPVFGEWKGTGTYHAALISRNGQLMSLSLHDSNTNKNLVIAAESGSGKSFLTNELIFSYLSEGAQVWVIDAGKSYQKLSEMLNGDFVHFEEGTHVCLNPFELIQNYEDEEDAIVSLVCAMASAKGLLDEWQISALKQVLSRLWEEKGKEMKVDDIAERCLEEENDQRLKDIGQQLYAFTSKGSYGKYFSRKNNVSFQNQFTVLELDELQGRKHLRQVVLLQLIYQIQQEVFLGERNRKKVVIVDEAWDLLKEGEVSVFMEHAYRKFRKYGGSVVIATQSINDLYENAVGRAIAENSASMYLLGQTEETVESVKRSGRLTLSEGGFHTLKTVHTIQGVYSEIFIKSKSGMGVGRLIVGDFQKLLYSTDPVDVNAIDQFVKQGMSIPEAIKAVMRSRQ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09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579d1a6c1a8bb7bc5395f66107af069cdffc29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TIEDIKETALIPFQKHRQLSMHEAEVITLEIIGLLCDSECKDEKTLKYLGRFLTPDMYQDLVDERNLNKRCGYPLCGKSPERIRDPFSMNDTTKKFLLENNPYAYLSHYCSKFHFRCSQFYQVQLSDEALFARTGVHLFEDPEQDKHDIDFKVTLFEELLREKASEEDIKSLISGLKKLGLNPDSGTTEKDDTELEDDLSKWLAQIKIVENDNPSILGDFTRE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86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f3694ad5a2e0c66e8074356c26aa9bd1fa4050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DMTLEKHAFKMQLNPGMEAEYRKRHDEIWPELVDLLHQSGASDYSIHLDRETNTLFGVLTRPKDHTMASLPDHPVMKKWWAHMADIMATNPDNSPVQSDLVTLFHM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8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acd10cce4c314b93779c3704a555f40d751487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PTGSNMWVIGKSKAQDAKAIMVNGPQFGWYAPAYTYGIGLHGAGYDVTGNTPFAYPGLVFGHNGVISWGSTAGFGDDVDIFAERLSAEKPGYYLHNGKWVKMLSREETITVKNGQAETFTVWRTVHGNILQTDQTTQTAYAKSRAWDGKEVASLLAWTHQMKAKNWQEWTQQAAKQALTINWYYADVNGNIGYVHTGAYPDRQSGHDPRLPVPGTGKWDWKGLLPFEMNPKVYNPQSGYIANWNNSPQKDYPASDLFAFLWGGADRVTEIDRLLEQKPRLTADQAWDVIRQTSRQDLNLRLFLPTLQAATSGLTQSDPRRQLVETLTRWDGINLLNDDGKTWQQPGSAILNVWLTSMLKRTVVAAVPMPFDKWYSASGYETTQDGPTGSLNISVGAKILYEAVQGDKSPIPQAVDLFAGKPQQEVVLAALEDTWETLSKRYGNNVSNWKTPAMALTFRANNFFGVPQAAAEETRHQAEYQNRGTENDMIVFSPTTSDRPVLAWDVVAPGQSGFIAPDGTVDKHYEDQLKMYENFGRKSLWLTKQDVEAHKESQEVLHVQ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94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7509c2b96d9ece3afaad89a03e200d276ef3ab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DSAKRGHQQYLNVCAGCHGVDGEGKPHIAVAMRGNTVLRQADSRNLVKVVLEGIREQQFTGFERMQPMPGFADKLDDQQVIDMVNYLRQAWGGLPGDLNVQQLAELK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8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52cf9fe195dbe180398a36ae42dc4fa0803d38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IGILSRNASLYSTKRLIEACKQRGHEVRVIDALRCYMNINSDKPEIHYKGEELAGFDAVIPRIGASVTFYGTAVLRQFEMMGVYPANESVAITRSRDKLRSMQLLSRRGIGMPITGFASKPDDVKDLLDMVGGAPVVIKLLEGTQGIGVVLAETRTAAESVIEAFMGLKANIMVQEYIKEAGGADIRCFVIGDKVIAAMKRQGADGEFRSNLHRGGTASLVKITPQERKTAIEAAKIMGLNVAGVDLLRSARGPLVMEVNSSPGLEGIEAATGKDIAGMIVEFIEKNAASKRTKTRGKG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5e330c5a037a7557466dd4e2218954dd0d526e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ISELEETLKEEARLFLSRARGLRGPHTEDLFARRVYIGPEDVHVENYPRRPLAVFNPGAVLEGEVVHLFPRLVFEYYSYASAIGHATLPLKDLLAGRIPKPLPVRILLYPTELFEAVRGCEDARAHRREEGYALFYTGVGKLGDARNTDSKEVFTAILSLAEFDEAFQLKRKAPIRIGLSGEETGLALYLPTKNATFLEGDHVLLRPSLSGLPDLCWRGRLDPKTLKAYDLRPVLAPEAFEYKVGWSTNALRLPDGTYLVAYHGILRHDLSYRHGFMRLSPEGRPLGLSHYLLAPQGLAECYGDRPLTLYGNGLLLHGEELVFVGGVGDYAIGVFTAPLEEVLKRVVP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90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73f938c13fd0a6f753422f0668dd443c30ebd5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GLENPLPERPREKEEPVVRETGEVVDCHLSDMLQQLHSVNASKPSERGLVRQEEAEDPACIPIFWVSKWVDYSDKYGLGYQLCDNSVGVLFNDSTRLILYNDGDSLQYIERDGTESYLTVSSHPNSLMKKITLLKYFRNYMSEHLLKAGANITPREGDELARLPYLRTWFRTRSAIILHLSNGSVQINFFQDHTKLILCPLMAAVTYIDEKRDFRTYRLSLLEEYGCCKELASRLRYARTMVDKLLSSRSASNRLKA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0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b992069c0fc5fa2d6a60ed145e36ad153b33d9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VAVHKVRYNVIMILGPEQTPNEKTTLDNCGLARRNLVLLKAVHTNCDSWNMNRYPLTLLKMANMAISWNTALKKKVNNVAWLLLKCNAPMELWYTCLSKN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32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2f6716dcd51401383027a6eba546c2c2eef91e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TVGSFSEFLDDMVGRYGPRPAIQYRPRYRTLRWSYLELGTHAAKLASLLDEHGVGSGDRVFLSAENSPHWVAAFFAIAARGAVIVPLNPRSPPEQLANLVRSAGPSLVLASPRRRWEGPPLPVVDIERSG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19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e09e1e3ccf130197bf77bdd331d2a743addcb3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ISCEIIGKVDSGDVSKISMENNNGVVISTLTTGATLQEFLVPTETGALKNIVLGFSDFEDYYKNNLCACQSIGRVAGRIGKASYTHNMVLYSLPKNEGENCLHGGPKGMQVQNWNYVTNLNDEYVETKFIRRLYSSVDGFPGDVTVSISYRLNNNNRLTILFEAFDVTESTIFNPTNHVYFNLSDKQDLSSHELQIYSDYRLELDSELIPTGQKINVDETNYDFRKTTDLLPRIEANNGFDDAFVVGGGTCDHVKEVAILHDKESGDGIEIFSNRNGLVIFTMDDIEDNIYFARDKGKMAKRREAIAMEAQTLPDAVNHKGFGDIILDKGHSVNYEIGFQYFNS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61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8f976339db374df45718c7bf9cb437c3317853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GHMRVEIWSDIACPWCYVGKARFEKALAAFPHRDGVEVVHRSFELDPGRAKDDVQPVLTMLTAKYGMSQEQAQAGEDNLGAQAAAEGLAYRTRDRDHGSTFDLHRLLHLAKERGRHEALLDAFYRGNFADERSVFNDDERLVELAVGAGLDAEEVRAVLADPAAYADEVRADEREAAQLGATGVPFFVLDRAYGVSGAQPAEVFTQALTQAWGERTPLKLIDDGGAEACGPDGCAVPG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2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031a2593b43c2e53d921f52a59ca8e6cf0207b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DDPSYHDLVPNTQELIINLDETPEGIIQIVQGNGNYKITSSNEDVATAIAEGNKIKVTALKAGSTDLSITDWAKMSTNVKVIVDQLSELVLSNSATTMYPGENKTVNVYTGNRGYKVTVDKESVVKATVDEEGHIQIESLAPGNATVTVTDRLNKSAEFSVKVIKKLVVDNSEEIAYLTVGEPLTIKILDGNGGYTCTNNGSATYLKCTIAENGTDVIIEGLKRYRFNKTVTIKDQEGEAISINIVYIDDLYLENPSYRYLIAGSSSYQSVSTSTVGSITHSEEFNMSEIVIKGTGTYASGFAVQFTGDLTKGNKGDAVLYKVTRNAVDKKVKYPIEDCRIDKVEDGWYWVSFLEPNCTIRSYMIT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89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2ceb0d889d8fa5afdec7d8ccd3ca9c5b0c5af1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ERLLEIIERSLRKCPWLEKQSIETLLEALASEIEEVAEAVKKNDLANLEEEIGDLIYDALLVAAVAQRDYGIDLESAIQKVVEKISHRKPWLFWEEKISLEEAEKIWKERKKK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2f2544e80ad04953a60e1c4bda75a5577df500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HMERVFVWDLDETIIIFHSLLTGTFASRYGKDTTTSVRIGLMMEEMIFNLADTHLFFNDLEDCDQIHVDDVSSDDNGQDLSTYNFSADGFHSSAPGANLCLGSGVHGGVDWMRKLAFRYRRVKEMYNTYKNNVGGLIGTPKRETWLQLRAELEALTDLWLTHSLKALNLINSRPNCVNVLVTTTQLIPALAKVLLYGLGSVFPIENIYSATKTGKESCFERIMQRFGRKAVYVVIGDGVEEEQGAKKHNMPFWRISCHADLEALRHALELEY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30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0e0d61ddbfb258d5442121b320e5f204b3eec9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RLKRDPLERAFLRGYQYGVHGKSRELCPFTLPSVRQAWINGWREGRGDNWDGMTGTAGIHRLNELHAVG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87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cd72e7057881f8de2810fb8651e27a05c421ee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KAFDQAIAALNECSADEMDMNDVPPSPPPYRKPAPPQPQAPPTSAGPLGFIEELQQRQQRFQKMAEKAKTEGNERKMKMNMRLAGQFDEAIKEAKRGKLVNVGELPSLPDMGPLPPQTAPGQAAPKLHQRPPPQEVGPLAPSGVEGKSRNQGQLEFLLERQAQFKQAAIHVRVDDGIFDFYAKSRGDVEAAKKYLVEMKGFDKMIQAAQAGLPVSIKATPIPPQAQTASTTLQPRIQSAAASSSTGVENRGEKLSLLEKTLIEQVRSAETNQMRFTRLGDVGKVRLFEGWGKVAKQDLLLVREVAKRGLQVPKFHYEMRQIPSADLFPDLADDVIELTIVSCRDVPLPSGYETHHANLFIKYTFPAVVNDLPQTGKTKLIAGTASPDFGESIMLNIGSGKSRNSKLQRTFKRGGLKFEVFQKGGFMRSDKLLGTCEWKLEKLEHSAEMEESLPLKDGRKAVGGLLSAKVRIRQPIGDAKAQHIAQKWLILD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11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676e63c151fdbd4ce4f363aebe44ba0b0621d5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IELQSQVENKIISLKELKNKLEPLGYSIGGGWEYDHGYFDYKIDEDGGGYTFLRVPFQAVDGDLEQRRVQVRLGRPFLLNHKYEEGFDEEPNPFNGLVGMNTAGLFNQFTKPVDKDAQVDAKFFPVAQNLIQELEMALSS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24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36f2ceccb8d47ac89e8408956c863dac030fc2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ASMTGGEEMGRGSLLLARDYGRSQALAGLAGQSRIDASLKASLLRAVVERQRALPLVLADDAAIRGALLSPDRPSLDRINRKLEALATSAEAAVIYLIDRSGVAVAASNWQEPTSFVGNDYAFRDYFRLAVRDGMAEHFAMGTVSNRPGLYISRRVDGPGGPLGVIVAKLEFDGVEADWQASGKPAYVTDRRGIVLITSLPSWRFMTTKPIAEDRLAPIRESLQFGDAPLLPLPFRKIEARPDGSSTLDALLPGDSTAAFLRVETMVPSTNWRLEQLSPLNAP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2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37d50777bb35d3445a60b4228943c0f4a2ea2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LSPEVTELNEADDMPRELRGKGKPMPCDKFVKVCRCPSTRKEVIICYRTLGDPSDPCLLLVIGLGGTMVHWPPEFLSELLKNGFFLVMLDNRDSGLSTHFDGYPTPFLPCMIFQSWSPLCGGAPPYTLYDMAHDAWCLLTVLGIRRAHLLGTSMGGMIVQCMAIQHPERVCSLTICYSHSSGPYVKPQACRVTLALLDKPASLSLKDVEDYVVRSDCLFRGDYLLDEKHVREVAVANFTRSPPYKQGLLRHVWAVQRATNREPALRRLRCFPVLVIHGRKDLMIPYENGLRLACVLWNAKLVLFPHMGHSIPRPLYVEIALEVGLQKLRIVEKVP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35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002192fde8d108d3d818452da634915d97972b2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ANEADYQAKLTAYQTELARVQKANADAKAAYEAAVAANNAANAALTAENTAIKKRNADAKADYEAKLAKYQADLAKYQKDLADYPVKLKAYEDEQTSIKAALAELEKHKNEDGNLTEPSAQNLVYDLEPNANLSLTTDGKFLKASAVDDAFSKSTSKAKYDQKILQLDDLDITNLEQSNDVASSMELYGNFGDKAGWSTTVSNNSQVKWGSVLLERGQSATATYTNLQNSYYNGKKISKIVYKYTVDPKSKFQGQKVWLGIFTDPTLGVFASAYTGQVEKNTSIFIKNEFTFYDEDGKPINFDNALLSVASLNREHNSIEMAKDYSGKFVKISGSSIGEKNGMIYATDTLNFKQGEGGSRWTMYKNSQAGSGWDSSDAPNSWYGAGAIKMSGPNNYVTVGATSATNVMPVSDMPVVPGKDNTDGKKPNIWYSLNGKIRAVNVPKVTKEKPTPPVKPTAPTKPTYETEKPLKPAPVAPNYEKEPTPPT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5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370d3f7d21d27c68dbfce489b45a1b7280067b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VEQAVETEPEPELRQQTEWQSGQRWELALGRFWDYLRWVQTLSEQVQEELLSSQVTQELRALMDETMKELKAYKSELEEQLTPVAEETRARLSKELQAAQARLGADMEDVCGRLVQYRGEVQAMLGQSTEELRVRLASHLRKLRKRLLRDADDLQKRLAVYQAGAREGAERGLSAIRERLGPLVEQGRV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8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6486874bc7736a9bf3867a75b98d5ef25acbb3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FTIDSARGIFPNTLAADVVPATIARFSQLNAEDQLALIWFAYLEMGKTLTIAAPGAASMQLAENALKEIQAMGPLQQTQAMCDLANRADTPLCRTYASWSPNIKLGFWYRLGELMEQGFVAPIPAGYQLSANANAVLATIQGLESGQQITVLLNAVVDMGFTAGKDGKRIAEPVVPPQDTASRTKVSIEGVTNATVLNYMDNLNANDFDTLIELFTSDGALQPPFQRPIVGKENVLRFFREECQNLKLIPERGVTEPAEDGFTQIKVTGKVQTPWFGGNVGMNIAWRFLLNPEGKIFFVAIDLLASPKELLNFAV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12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e20306a6bcaac5da5e7dadf2b50831057ea3c1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IKGVVLSYRRSKENQHTNVMIIKPLDINSREEASKLIGRLVVWKSPSGKVLKGKIVRVHGTRGAVRARFEKGLPGQALGDYVEII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59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b9779b09a532de29649eb77754ea51104abfd5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GLYMKLTKKQLKEYIEDYKKSDDILINLYIETYEFYCRLRDELKNSDLMIEHTNKAGASNIVKNPLSIELTKTVQTLNNLLKSMGLTAAQRKKIVQEEGGFGD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40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036c5c9abe4bf442ff7e7e9c42a2b6443a5a0f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THRTGEREGVDAANGEAAAAPTTTAATAVSPKPREENRLPTPGGGQPVDGAVDALRQIQGNQKRETEARAFVSSLLAEKGESHVQNVLQAEIQKVKKKESELAAIKKKVTATNKEVDELQLDIWRANETKTEAERLCKVLQAATKRRAMLTEEARKEMEEHRIGVQQKVENSVKDIRVNCDERKETVMALMEENNRLREEVEMKKKQFDEAYEAYQAGWKVRESYLDELMRGFQQVTREVELLEGRLALTRRERQMTEEGMVLLRRQLDTYNTQLRDFFESYTVEDAEKMAAQQREQVEARIAQLEEEKREANELRLKFDKELAGWRTALAAAKRELQKAEKARMAAEKQCRVQQEKSRLKAK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87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94f631eec63ce2b1ae59b216112ee672e90842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FLKNKALRFYSKALESFDKGEYDFTMFFVEQTVQLAIKYLIARRFGEIPKTHNLRILFEIAEQEEFYRNNLDVLREIELAYTASRYFDVEYSKEIAEKSLSVAKKVIDL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5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6372f521611006a070eb2d8910529257d67449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FRGATLVNLDSKGRLSVPTRYREQLLENAAGQMVCTIDIYHPCLLLYPLPEWEIIEQKLSRLSSMNPVERRVQRLLLGHASECQMDGAGRLLIAPVLRQHAGLTKEVMLVGQFNKFELWDETTWHQQVKEDIDAEQLATGDLSERLQDLS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55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f06184dc21957742a045bb5bdc26369a207729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GKDLQVSTFGYISRCPVQVYEAIADPRQLERYFATGGVSGRLETGSTVYWDFVDFPGAFPVQVVSATQAEHIELRWGQANELRSVNFEFEPFRNFTRTKLTITEGSWPLTPAGAQEALGSQMGWTGMLSALKAWLEYGVNLRDGFYKQ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55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93e3a1fa932991b4a5ac6e9c1cbee7d0f4a316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SSELVTPDSSREKKRTLLQFLSDHFQDIQTLREYLLQKQISKVNRENRSFTNIQEKYGPYVAGAVFILKQGGAVKFQDKEEWIRPNNRSHFLAEIQKFQNVPVEAVDASGCAINYQGLSNLLPLKELRSLSLQRCPNLDDWCLSRLYLLAGSLQELSLAGCPRISERGLACLHHLQNLRRLDISDLPAVSHPGLTQILVEEMLPHCEVLGADWAQNLKLEPDKQPPDTSTPL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80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1cbfde73d6453eb71f67f376ad3ec86b586659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PGLSLGDTALQNLEQLLDGPEAQGSWAELAERLGLRSLVDTYRQTTSPSGSLLRSYELAGGDLAGLLEALSDMGLEEGVRLLRGPETRDKLPSTE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50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484866e64a8251d6a55e89ac2bcec08fe2d23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EKVPGEMEIERRERSEELSEAERKAVQAMWARLYANCEDVGVAILVRFFVNFPSAKQYFSQFKHMEDPLEMERSPQLRKHACRVMGALNTVVENLHDPDKVSSVLALVGKAHALKHKVEPVYFKILSGVILEVVAEEFASDFPPETQRAWAKLRGLIYSHVTAAYKEVGWVQQVPNATTPPATLPSSG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2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6316b4380c0b58c704ff648e8476da7f13f48b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VAMVNTTTRLSDDALAFLSERHLAMLTTLRADNSPHVVAVGFTFDPKTHIARVITTGGSQKAVNADRSGLAVLSQVDGARWLSLEGRAAVNSDIDAVRDAELRYAQRYRTPRPNPRRVVIEVQIERVLGSADLLDR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26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66298745d852a1586adbbe637ec894b223be28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SWGRDFMMFYLNLLSIFESLRDDRSALRHYKKKLHEYQEHEAEVLIDIGVIYLDRGELERAVRNFEEALETYRKLKFPEGVAYASELLGDSLMALREFDRAMEHYSEALSIYSDLNPPLAEELREKIYEAGKIREALTTQEPPEEESCEEPSENPGLGSETVAVFRFSDRLVELLEGFEDYAVCWENRDIEVLEDNLESAGVIRDRQTEGLLNILIGRYHLEEGEIYEALKFIKRATRIFRDAGDSRGAAVSLVIMGVILFIMDERENLYKVFKEALEIFRSLEMGEAESVTMKIINTLSK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1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5eddb1416121496bc7a0ec3c2b8435e93bef68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GSHHHHHHGMASMIVVFVGTAGSGKTTLTGEFGRYLEDNYKVAYVNLDTGVKELPYEPSIDVREFVTVEEIMREGYGPNGAIVESYDRLMEKFNEYLNKILRLEKENDYVLIDTPGQMETFLFHEFGVRLMENLPYPLVVYISDPEILKKPNDYCFVRFFALLIDLRLGATTIPALNKVDLLSEEEKERHRKYFEDIDYLTARLKLDPSMQGLMAYKMCSMMTEVLPPVRVLYLSAKTREGFEDLETLAYEHYCTCGDL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46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3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f6ecb7a2366813c5c246f008e9a5773fad8bbc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HPYVGIWVTADGRIRQELLPNGRYDEARGNRKSAYQGRYEVRGAHINYWDDTGFTADGDFVSANELHHGGMTFYRE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3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beb99ccdb949e68b5050a99081e0c007f1e7f2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CAPTPTITQNTHRGAYTGALLFLVPSKAKMSSKSIDVFNVSQNRLRAASFQDEEERQNAEYAERHNLQALFSEFAAQLREKDPKTEHEAERVLLDLLSHRKAERDRAALRLHFVTSFEVNLDNGRKILKLTSGSETSTLHIVQKTRSVAVDETFTVSLEEAEELTEMFYELGRFVVESGKGELNGFISIDDRDVFLLAGGKDCSDIGDELFNMTFLMKASSKSRGT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32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834340e5577a78c8a44aeff986c13ef79deb49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YKVNYMSETPANKSQGGSNQKGGNIILPLALIDKCIGNRIYVVMKGDKEFSGVLRGFDEYVNMVLDDVQEYGFKADEEDISGGNKKLKRVMVNRLETILLSGNNVAMLVPGGDPDSFNF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24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b8cc6a9751fe5e2d9a2c1f25dc7994f65ee701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QRIDSTRHWLQNMKEEVKKDREREPQHVQDVARERATRHSARKEYLDSTSRAGSASRHRTLSTGSRRHTRGETRAAAQVTSRQYAGEAIPPTASSERSHRAPEQVSPPMPEKRHCSSQRHLGRPTAPAAAPRAPTPDPDLFREPVDAVSSSREEGIECPILSFMSFLDGNTFDSTASLCQYNVNLADSLSDEHLEILRAAVFNHNEEAFAELLYGDDVEAEIDGAAAALGHSDDPTVQHELVVLQQEAVRRFNDKCAKALKALLSAEGGLAEAVQVAASELEHQAYQADGSLVAV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3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a2afc94e35d8db60443f6b43e23219fe75de46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HIARQFAILLGEGLKPLGIAPAQFPILLELWQKDGLSQQELVERADLKQATIANTLARMERDGLITREPNPDDARSRLIMLTEQARALQQQSTEIAQAINQTALSDLSANEQKLFLEMAAKIVARQQEMITGE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47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3bab31445f673ea682782457dd05c081eb16709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PFREEVFEELITAAPKEHQKFKPEKKPKEKSTKKVQDFGDPDTFGDAKVAATEDPGDVEEEEFLSNSTRRSKKLKAVEYARQIKDHLKANRLNEAIAVLEQRMLKEDRAKPDKYIYNLLISGCAKAGYTRKAFFLYTKMRQRGLQVTGGTYTSLFNACANAPSVSDGLAKAQILRENMLEKGYEPNVKNYNAMIKAYGRCGDVDTAYMLADEMMERQLELNADTFNFLLQACASNSEHGFRHALLTWHNMLQRGISPDYYSFNAMLRCARDCGFGDLDSMREVIDKIAPSAARKKPVLQLEKGQQDDLPSVEANTTTLPAQIEVATTASELELPNLLLPQPHLGSLVALEEVTRPHERFLLLGGLTGFLEHMKQHNITPDIETFTAMLEVIPPTNAAEKQLLTFVRKIGLKADIDFFNILIKKRSMRFDYESAKEVLLMIRTAGLRPDIVTYGVLALGCRTQEEARELLEQMHVAGIKMNMPILGAMLRQGCANKSFSYVNEIIQLSLEEGLKPNEAFLRHLHNFHRGCARAIDARHPSTKTAAFKKGHSKFCDKYRLYYEEQGLSGLKLEDAIAKVKERPYDQFKLPPVNGMEPLKHEQLKHKTKQRKYIKKIKIHELKDDPPKESLKRI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3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d65a906f5f9281a1186b20aaf3ba80e567c60c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GDPMEINVDQINLMTKKGLRGDLKNFESVLDFLEKYGNATIVKYGMYSLVFQIAMNKFIDISKECEECGGKCCQIGYPVPVYGFDYEELRNKLSMEDLKKLEKVDSNLFLLRRPCKFQKGWYCSIHKFKPYACLSYPFATEDEQRDAINSYDGKGIPDFKVPEYCKAGMRVKHIMNQIITDLTNKLGRPPTPRELYNELKSRYYKNEETTS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81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3c2cf6f922d8b22bf550e82f3c934c12496c66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PCATDPELWFGYPDDDGSDGAAKARAYERSATQARIQCLRRCPLLQQRRCAQHAVEHRVEYGVWAGIKLPGGQYRKREQLAAAHDVLRRIAGGEINSRQLPDNAALLARNEGLEVTPVPGVVVHLPIAQVGPQP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86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7f504075829e9841f08cc77b2ebe3c58e0426f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LSRLVPGVPARIKRLEVSGELHEKLVGMGFVPGEEIEIVQVAPLGDPIVCKIGNRNITLRKREADLIEVEVVGGELPLILADDGTYEITKLNGGRRFLFRMKNLGIESGKKIQVSGRRYYIEGREIDLGYGEATKIWVRRVSDAGEESHPQ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79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d4550014b127602da15d749969cf81cd340a74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YRSRPEPVQGHLFTYYKDPYCKIPVFMMNMDARRCVLWVGGQTESLLSFDYFTNLAEELQGDWAFVQVEVPSGKIGSGPQDHAHDAEDVDDLIGILLRDHCMNEVALFATSTGTQLVFELLENSAHKSSITRVILHGVVCDPENPLFTPEGCAARKEHVEKLMAEGRGEDSLAMLKHYDIPITPARLAGGGFPTLQEAVWNPCIRKEFDVLRRSVGVIKVPLLLMLAHNVQYKPSDEEVGTVLEGVRDHTGCNRVTVSYFNDTCDELRRVLKAAESEHVAAILQFLADEDEFRTETEKNNRIKAAEDEKKRKSVLQVSSFAQAASSVKA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38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e742d881a3e2d3598d65b1abb12155784cd0d7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INTKIKPFKNQAFKNGEFIEVTEKDTEGRWSVFFFYPADFTFVCPTELGDVADHYEELQKLGVDVYSVSTDTHFIHKAWHSSSETIAKIKYAMIGDPTGALTRNFDNMREDEGLADRATFVVDPQGIIQAIEVTAEGIGRDASDLLRKIKAAQYVAAHPGEVCPAKWKEGEATLAPSLDLVGK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71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135b4fdc712f05f577dfac997d3ac5dd6a9294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DQVQLVKRRDSIRYEIVSIQDRLSFEKGFFAVIRACQLLSQKNDGIILVGVAGPSGAGKTVFTEKILNFLPSVAVISMDNYNDSSRIVDGNFDDPRLTDYDTLLKNLEDLKEGKQVEVPIYDFKSSSRVGYRTLDVPPSRIVIIEGIYALSEKLRPMLDLRVSVTGGVHFDLVKRVLRDIQRAGQQPEEIIHQISETVYPMYKAFIEPDLQTAQIKIIN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0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94932f9c0129e4fc40e3abdfaab5fe05295b45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PFKQTRHLLTISALCPKELAYLIDRALDMKKNPAKYTARAANKTLLAFFAKPSLRTRVSLETAMTRLGGHAIYYELGANSNVGGKETVQDTAEVFSRMVDICTARLATKEMMREMAQHASVPCINALDDFGHPLQMVCDFMTIKEKFTAAGEFSNGFKGIKFAYCGDSMNNVTYDLMRGCALLGMECHVCCPDHKDFKPIKEVIDECEEIIAKHGTGGSIKIFHDCKKGCEGVDVVYTDSWMSYHITKEQKEARLKVLTPFQVDDAVMAVTSKRSIFMNCLPATRGEEQTASVIDGPKSVCYDEAGNRLHSAMAVLDFFLHDCKM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04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6f705d912367c980afeb360dd4ab2865c310dc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DPDQYSIEADKKFKYSVKLSDYPTLQDAASAAVDGLLIDRDYNFYGGETVDFGGKVLTIECKAKFIGDGNLIFTKLGKGSRIAGVFMESTTTPWVIKPWTDDNQWLTDAAAVVATLKQSKTDGYQPTVSDYVKFPGIETLLPPNAKGQNITSTLEIRECIGVEVHRASGLMAGFLFRGCHFCKMVDANNPSGGKDGIITFENLSGDWGKGNYVIGGRTSYGSVSSAQFLRNNGGFERDGGVIGFTSYRAGESGVKTWQGTVGSTTSRNYNLQFRDSVVIYPVWDGFDLGADTDMNPELDRPGDYPITQYPLHQLPLNHLIDNLLVRGALGVGFGMDGKGMYVSNITVEDCAGSGAYLLTHESVFTNIAIIDTNTKDFQANQIYISGACRVNGLRLIGIRSTDGQSLTIDAPNSTVSGITGMVDPSRINVANLAEEGLGNIRANSFGYDSAAIKLRIHKLSKTLDSGALYSHINGGAGSGSAYTQLTAISGSTPDAVSLKVNHKDCRGAEIPFVPDIASDDFIKDSSCFLPYWENNSTSLKALVKKPNGELVRLTLAT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25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50224393f00bb2d8e67d4d9d75db71c16a798f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KHAILVIDMLNDFVGEKAPLRCPGGETIIPDLQKIFEWVRGREGDDIHLVHIQEAHRKNDADFRVRPLHAVKGTWGSDFIPELYPQEDEYIVQKRRHSGFAHTDLDLYLKEEGIDTVVLTGVWTNVCVRSTATDALANAYKVITLSDGTASKTEEMHEYGLNDLSIFTKVMTVDQYIQAWENDEDPWVGGGDAQNKV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0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8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dbd4e91b28a1b09e6306b4fc9ab05db9e39ec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1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EHYEFKNVAIGGGGYITGIVAHPKTKDLLYARTDIGGAYRWDAGTSKWIPLNDFIEAQDMNIMGTESIALDPNNPDRLYLAQGRYVGDEWAAFYVSEDRGQSFTIYESPFPMGANDMGRNNGERLAVNPFNSNEVWMGTRTEGIWKSSDRAKTWTNVTSIPDAFTNGIGYTSVIFDPERNGTIYASATAPQGMYVTHDGGVSWEPVAGQPSSWLNRTTGAFPDKKPASIAPQPMKVALTPNFLYVTYADYPGPWGVTFGEVWRQNRTSGAWDDITPRVGNSSPAPYNNQTFPAGGFCGLSVDATNPNRLVVITLDRDPGPALDSIYLSTDAGATWKDVTQLSSPSNLEGNWGHPTNAARYKDGTPVPWLDFNNGPQWGGYGAPHGTPGLTKFGWWMSAVLIDPFNPEHLMYGTGATIWATDTLSRVEKDWAPSWYLQIDGIEENAILSLRSPKSGAALLSGIGDISGMKHDDLTKPQKMFGAPQFSNLDSIDAAGNFPNVVVRAGSSGHEYDSACARGAYATDGGDAWTIFPTCPPGMNASHYQGSTIAVDASGSQIVWSTKLDEQASGPWYSHDYGKTWSVPAGDLKAQTANVLSDKVQDGTFYATDGGKFFVSTDGGKSYAAKGAGLVTGTSLMPAVNPWVAGDVWVPVPEGGLFHSTDFGASFTRVGTANATLVSVGAPKSKSDGKKASAPSAVFIWGTDKPGSDIGLYRSDDNGSTWTRVNDQEHNYSGPTMIEADPKVYGRVYLGTNGRGIVYADLTNKKSNEEKSTAKCANGQKGTHCYV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9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0e3ec7aaa844bf7a46517a3ec31126c3439e24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TELDTIANPSDPAVQRIIDVTKPSRSNIKTTLIEDVEPLMHSIAAGVEFIEVYGSDSSPFPSELLDLCGRQNIPVRLIDSSIVNQLFKGERKAKTFGIARVPRPARFGDIASRRGDVVVLDGVKIVGNIGAIVRTSLALGASGIILVDSDITSIADRRLQRASRGYVFSLPVVLSGREEAIAFIRDSGMQLMTLKADGDISVKELGDNPDRLALLFGSEKGGPSDLFEEASSASVSIPMMSQTESLNVSVSLGIALHERIDRNLAAN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43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a9a41492168825908d9f2599a423ce878e15da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GTLEAQTQGPGSMPLPADPSPTLSAYAHPERLVTADWLSAHMGAPGLAIVESDEDVLLYDVGHIPGAVKIDWHTDLNDPRVRDYINGEQFAELMDRKGIARDDTVVIYGDKSNWWAAYALWVFTLFGHADVRLLNGGRDLWLAERRETTLDVPTKTCTGYPVVQRNDAPIRAFRDDVLAILGAQPLIDVRSPEEYTGKRTHMPDYPEEGALRAGHIPTAVHIPWGKAADESGRFRSREELERLYDFINPDDQTVVYCRIGERSSHTWFVLTHLLGKADVRNYDGSWTEWGNAVRVPIVAGEEPGVVPV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84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74519cf7402a097566e9d68582606ddb2f9a1b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YQIDQKMIHDQEPMAEIMPNVITAMSSLLQRVSETNDDLSRPFREHKRISAFNAVTKPSISIRSYMERIFKYADCSDSCYIVAYIYLDRFIQKQPLLPIDSSNVHRLIITSVLVSAKFMDDLCYNNAFYAKVGGITTEEMNLLELDFLFGIGFQLNVTISTYNDYCSSLQREMVMRTMYSPLLEPAFLVRSFHKNLLKNLYDEDHRNSQVTSA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13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102cba55640e1c1403f821b64b74614dddfe16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IENRRKGSCTTVLVGRKASIDGSTMIARNDDGHEALDPQRFIVIQPEEQPRHYKAVLSDLELDLPENPLRYTSTPNAVLKEGIWPAAGINSANVAMSATETITTNPRILGLDPYVENGMGEEDLVTLVLPYIKSAREGVERLGQLLKTYGTYEPNGIAFADKEEVWWLETIGGHHWAAVRIPDDSYVVAPNRMNIDEFKFDNDDYMCSSDLKQLIDANHLNPDFEGYESHYNLRHIFGSSSIKDSVYNNPRTWYGQNFLGNPSEDPQNQELPFICEASRKITVEDVKFVLSSHFENTKYDPYGSTNSPEERKLFRPIGINRNHSVHILQVRNNVPDELAGVQWLAFGANTFNHVVPFYTAINDTPASYRDAKGEYDPTNMYWLSATTAVLGDSNYDLFVDLRNTFELNTMAKFHEIQNETDKNFETAEDKIAYLTQANEKLAEAAFKAQTELLGRMVVLGSANMKLRFDFN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2c990361dd57d8a6a6e5b1c7706aaf6bd019d79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TSKKEMILRTAIDYIGEYSLETLSYDSLAEATGLSKSGLIYHFPSRHALLLGMHELLADDWDKELRDITRDPEDPLERLRAVVVTLAENVSRPELLLLIDAPSHPDFLNAWRTVNHQWIPDTDDLENDAHKRAVYLVQLAADGLFVHDYIHDDVLSKSKRQAMLETILELIPSQT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6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8e23bcb5ed91a71d90c962cbe0aa6a9c6d3ae0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LRVELKPFERIVIGQSVITNSDTRTTFLIDGDAPILREKDILTAETANTPVKRIYLCVQMMYLQNDIPAYQDLYLGFIKELIEAVPSFRETIEATSNHILSGNLYKALRELRPLIKREEELLS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38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dfad7d39be1f08a72b39377d4228ece36a029a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NIEKVNAVKNYVQNFDHKNADESKKNYELFRIICISKFVQLLKSIDIKMVVFDFDLTIIGAHSGGYIDKTNDVDNIGTSVSEHFKIFSKALYANDIKITVATFSDEEAIRYNKSRSSNLIAGTELVQFCIKKSKCETKIEKVYAYYPYYYKEPKKYRALGLDKPMTNDKSYHLERIRREFFVNIDEIIFIDDDMNNCISARKEGYITFNVTGKDGFNFKNIQI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85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1f6bac043dffc732f3fe36a781c7bfd6e1d84e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ESIVTKIISIVQERQNMDDGAPVKTRDIADAAGLSIYQVRLYLEQLHDVGVLEKVNAGKGVPGLWRLL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40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08002931304a62cbc3920b5899d9a0192ea2a1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RSKKGDKNGKGLRHFSMKVCEKVQRKGTTSYNEVADELVSEFTNSNNHLAADSAYDQKNIRRRVYDALNVLMAMNIISKEKKEIKWIGLPTNSA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5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c0e63ded58c7251696902938c41e227987a61e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KYGINDIVEMKKQHACGTNRFKIIRMGADIRIKCENCQRSIMIPRQTFDKKLKKIIVSQDDTQ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38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de5e3f2827898b3d97f8f22a4c0601281ebd56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FLRGVMGGQSAGPQHTEAETIQKLCDRVASSTLLDDRRNAVRALKSLSKKYRLEVGIQAMEHLIHVLQTDRSDSEIIGYALDTLYNIISNDEEEEVEENSTRQSEDLGSQFTEIFIKQQENVTLLLSLLEEFDFHVRWPGVKLLTSLLKQLGPQVQQIILVSPMGVSRLMDLLADSREVIRNDGVLLLQALTRSNGAIQKIVAFENAFERLLDIITEEGNSDGGIVVEDCLILLQNLLKNNNSNQNFFKEGSYIQRMKPWFEVGDENSGWSAQKVTNLHLMLQLVRVLVSPNNPPGATSSCQKAMFQCGLLQQLCTILMATGVPADILTETINTVSEVIRGCQVNQDYFASVNAPSNPPRPAIVVLLMSMVNERQPFVLRCAVLYCFQCFLYKNQKGQGEIVSTLLPSTIDATGNTVSAGQLLCGGLFSTDSLSNWCAAVALAHALQENATQKEQLLRVQLATSIGNPPVSLLQQCTNILSQGSKIQTRVGLLMLLCTWLSNCPIAVTHFLHNSANVPFLTGQIAENLGEEEQLVQGLCALLLGISIYFNDNSLETYMKEKLKQLIEKRIGKENFIEKLGFISKHELYSRASQKPQPNFPSPEYMIFDHEFTKLVKELEGVITKAIYKSSEEDKKEEEVKKTLEQHDS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04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c10327688fce62e08d6e2b7cd5e0b0ee4a0e2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LFDEVVGAFLKGDAGKYQAILSWVEEQGGIQVLLEKLQSGGLGAILSTWLSNQQGNQSVSGEQLESALGTNAVSDLGQKLGVDTSTASSLLAEQLPKIIDALSPQGEVSPQANNDLLSAGMELLKGKLF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34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88d21572889ba0b8289c2a20c2885705225f18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IVLDPSGSMNIYLVLDGSDSIGASNFTGAKKCLVNLIEKVASYGVKPRYGLVTYATYPKIWVKVSEADSSNADWVTKQLNEINYEDHKLKSGTNTKKALQAVYSMMSWPDDVPPEGWNRTRHVIILMTDGLHNMGGDPITVIDEIRDLLYIGKDRKNPREDYLDVYVFGVGPLVNQVNINALASKKDNEQHVFKVKDMENLEDVFYQMIDESQSLSLCGMVWEHRKGTDYHKQPWQAKISVIRPSKGHESCMGAVVSEYFVLTAAHCFTVDDKEHSIKVSVGGEKRDLEIEVVLFHPNYNINGKKEAGIPEFYDYDVALIKLKNKLKYGQTIRPICLPCTEGTTRALRLPPTTTCQQQKEELLPAQDIKALFVSEEEKKLTRKEVYIKNGDKKGSCERDAQYAPGYDKVKDISEVVTPRFLCTGGVSPYADPNTCRGDSGGPLIVHKRSRFIQVGVISWGVVDVCKNQKRQKQVPAHARDFHINLFQVLPWLKEKLQDEDLGFL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6c63e5d28ee7dcf8de4decc43ee52896c833e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QYYQLDEKFNQQTYEQYGKGLALNDLYIRRGASGSLVFNQDQQISGIFFAVASHSDPKPGEKTLVQLLRLPVDE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90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5b5b990d2fe5b7d4410442b455fcf10c6c1e111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MGLMEPPGPSTPIVQRPRILLVIDDAHTDWSKYFHGKKVNGEIEIRVEQAEFSELNLAAYVTGGCMVDMQVVRNGTKVVSRSFKPDFILVRQHAYSMALGEDYRSLVIGLQYGGLPAVNSLYSVYNFCSKPWVFSQLIKIFHSLGPEKFPLVEQTFFPNHKPMVTAPHFPVVVKLGHAHAGMGKIKVENQLDFQDITSVVAMAKTYATTEAFIDSKYDIRIQKIGSNYKAYMRTSISGNWKANTGSAMLEQVAMTERYRLWVDSCSEMFGGLDICAVKAVHSKDGRDYIIEVMDSSMPLIGEHVEEDRQLMADLVVSKMSQLPMPGGTAPSPLRPWAPQIKS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13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3d5588c69f62e6c12569bd5e808f0275713e09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SWRYSILTVDGSFKIFIPWEIFLTWNFLSAAWLNSTESNTYIHYSTCWGTSDYTLNISVIEATTEKLVDTRLLTTLENATAWINSNSIDEDEDDMPHATNVADRLDGLSLSKRVYSICHYE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24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27158256605db35a0693b0ab6b1cf5aa749807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CPPVSMRYEEEGMSYLYASWMYQLQHGDQLSICFTCFKAAFLDFKDLLESEDWEEDNWDPELMEHTEAESEQEGSSGMELSWGQSPGQPVQGGSEAWGPGTLAAAPEGLEDAGLDPHFVPTELWPQEAVPLGLGLEDADWTQGLPWRFEELLTCSHWPSFFP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32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fd73b9374a90236495d15deea276e33800f092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QTIYRLKEPQIDREEDVRTIIRTFLFQFSEKAYGGPSFNRPACCFAPHIYGAGKTFLGQNFLAYLNIFAERECSNAQTFQQLHSSNDNPQPSALKVPWKHFAEQTLSVILELRESFSDAPFPRFRKALMYNIILN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80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ad91e75774217faa0aa950ea6ea6422a50083a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DSHDLQRFLSDFRDLMSWINGIRGLVSSDELAKDVTGAEALLERHQEHRTEIDARAGTFQAFEQFGQQLLAHGHYASPEIKQKLDILDQERADLEKAWVQRRMMLDQCLELQLFHRDCEQAENWMAAREAFLNTEDKGDSLDSVEALIKKHEDFDKAINVQEEKIAALQAFADQLIAAGHYAKGDISSRRNEVLDRWRRLKAQMIEK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49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f0a593e13b7a0af4deab972781eda7ed0ae3e4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PGSRRASPQSAREVVELDRDEAMRLLASVDHGRVVFTRAALPAIRPVNHLVVDGRVIGRTRLTAKVSVAVRSSADAGVVVAYEADDLDPRRRTGWSVVVTGLATEVSDPEQVARYQRLLHPWVNMAMDTVVAIEPEIVTGIRIVADSRT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1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e0f1338d3d5b4ac871c8d4647f09d4a3220022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FTVEREHLLKPLQQVSGPLGGRPTLPILGNLLLQVADGTLSLTGTDLEMEMVARVALVQPHEPGATTVPARKFFDICRGLPEGAEIAVQLEGERMLVRSGRSRFSLSTLPAADFPNLDDWQSEVEFTLPQATMKRLIEATQFSMAAAAAAYYLNGMLFETEGEELRTVATDGHRLAVCSMPIGQSLPSHSVIVPRKGVIELMRMLDGGDNPLRVQIGSNNIRAHVGDFIFTSKLVDGRFPDYRRVLPKNPDKHLEAGCDLLKQAFARAAILSNEKFRGVRLYVSENQLKITANNPEQEEAEEILDVTYSGAEMEIGFNVSYVLDVLNALKCENVRMMLTDSVSSVQIEDAASQSAAYVVMPMR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7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dca6bfb88ac444e26f968ce5950cbf70869365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CAFNGAALTALGISHSALLAHSPQGCEYLVNNAFASQECDYMETMTLCTKLCVDEIVHGGEDILARTIREVKDLPISALFVLSACGPEIVGDDIVGVCEALQPEVKFRLVPIESAGFRGSQYDGIDIAMDTILKKLVKDDVEKI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50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0560ba8a979afd658f04fa4f1ba21278c33ec0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FRSRPNALSQRSVIASSSELASLAGRDILKRGGNIFDAALAVSAMLCVTQNNLCGLGGDLFALIRDENGQIMDLNGSGQASRAVSIDYYESMGLTKIPERGPYAAITVPGIAGSWDEIFRKFATMDIADILEPAIRTASAGFPITQNYSDSIARSAPVIGQYRGWSSIFMPNGSVPVAGEILKQPDLAESFRLMSEEGFRSFYDGSLADIIIAGLEGTGSPLSDRDLRVYRPLIGKPVFTDLDEFRIYETSPNSQGITVIEWIRGMESHGYDSRTMWEAKIEDIFETMEEAYDKRRKITDPSYMNIAQHDSANGKKDGLPKRDHNDIGDTTYFSISDSEGRSVSIIQSNYMGFGSGIVPKGTGFVLQNRGSYFTLQRDHPNALMPGKRTFHTLAACMVEKEHDLYASLGSMGGDIQPQVQMQILMEILKDNTDPQAILDKPRWTEPYTIYEAPGAVYVESEELYRNVSKQISGRKVVLRDVSQEFGTAQITTLIRGDVVVGAADPRGDGIAIPY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0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00c54f86d01752faaf9e519cdbd496976650a8f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SAWPEEKNYHQPAILNSSALRQIAEGTSISEMWQNDLQPLLIERYPGSPGSYAARQHIMQRIQRLQADWVLEIDTFLSQTPYGYRSFSNIISTLNPTAKRHLVLACHYDSKYFSHWNNRVFVGATDSAVPCAMMLELARALDKKLLSLKTVSDSKPDLSLQLIFFDGQEAFLHWSPQDSLYGSRHLAAKMASTPHPPGARGTSQLHGMDLLVLLDLIGAPNPTFPNFFPNSARWFERLQAIEHELHELGLLKDHSLEGRYFQNYSYGGVIQDDHIPFLRRGVPVLHLIPSPFPEVWHTMDDNEENLDESTIDNLNKILQVFVLEYLH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86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b8f1574bf889e7cef1277598a3ab1a85d6e375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LKKRFKKFFISRKEYEKIEEILDIGLAKAMEETKDDELLTYDEIKELLG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83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8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3ee93af8532cfd6ca035888c416165cb573f16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GGHMSLVIRMAYSELYWQKEEVMPKKELEELQLKRLRWVVRHAYENVAHYRRKLKEAGVHPDDIKKREDIAKIPFTTKKDFAENYPFGLFAVPKEEIVRLHTSSGTTGKPKVVGYTANDLENWINLVARCLYMVGVRKHDIFQNMANYAFFTGGLGIHDGAERIGAMVIPAGVGNTERQVRCMADFGTTAIHSTPSYALHVKEVAEELGVDDKLSLRIGCFGAEPWSENTRKRLEDAFNIKAFDSYGLSEMNGPGVAFECEEQHGLHIWADHYFIEIIDPQTGEPLSEGEKGELVLTPLTKEALPVLRYRTGDITYIMDDECSCGRTHPKIHRILGRSDDMIIVRGINVFPSQIEHVLMQIPEVGDHFQVVITRNGTLDEITVRVEVRDELFTGELFDLQRLQQKVQRELQKELGLRTNVELVEKGTIERSKGKAKRVLDLREELEGG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93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b8036b2b54d0e8ba9ba4e161e75d851fae36bf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KDIKQVIEIAKKHNLFLKEETIQFNESGLDFQAVFAQDNNGIDWVLRLPRREDVMPRTKVEKQALDLVNKYAISFQAPNWIIYTEELIAYKKLDGVPAGTIDHNIGNYIWEIDINNVPELFHKSLGRVLAELHSIPSNKAAALDLVVHTPEEARMSMKQRMDAVRAKFGVGENLWNRWQAWLNDDDMWPKKTGLIHGDVHAGHTMIDKDANVTGLIDWTEAKVTDVSHDFIFNYRAFGEEGLEALILAYKEIGGYYWPKMKEHIIELNAAYPVSIAEFALVSGIEEYEQMAKEALEVQG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2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9b94ce9de9fcb3cce447b0d62e8a026ba06ac6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IKKRKIKIDVKCKRIPTEKDDELKTEEDNRKNSKEGKIEERHHSDENNFINLETSKKLKVLQHMRMKKKGISTANLNYETKVIEKHDNEKKLLDKHFTKNITEKEIEEAHIESFIKENMKEFYDELNNKKKQQIEQEHEHEQDQEINKKQENNDNDLINNLYKLSDHLKIKTTHEDTSEKLNCITGITEVPIPLEIKMKNIEETEKFKRQILKNLHNMNKNKKG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8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b3dd36fa83f8e20524dbb5c0fadab5aa1b3c7c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KPPPKPVKPGQVKVFRALYTFEPRTPDELYIEEGDIIYITDMSDTNWWKGTSKGRTGLIPSNYVAEQAESIDNPLHEAAKRGNLSWLRECLDNRVGVNGLDKAGSTALYWACHGGHKDIVEMLFTQPNIELNQQNKLGDTALHAAAWKGYADIVQLLLAKGARTDLRNIEKKLAFDMATNAACASLLKKKQGTDAVRTLSNAEDYLDDEDS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95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3d0946ca7a58c9f6474f7f585964641d93361d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EKVSIILTSYNKPDYLQKAIESVIQQTHDLWELFIMDDHSNAETTAVIHKYLHDRRIQYHNSFVHPADRLKTARYATLINSALPFADGDYISYLTDDTVYHPERLSRMVQEFSHKPEAQAVYSKQKVVHVNERGEEISHFYRNANAVLDQAAFQVDHCSVMHRRSLLNLIHHKFGGYWDDDMKHWNHGDAIFWARLNNFTPFLPINEVLDTTYKTPDSFQNAYRFLPADLIDGSFVKGSDQNVYFFDQGVRHPVGEKWGFLYLNRTVAVPDPYLFQYRIGKILNIPNYILVKEADHPAIFYIEAGKKRRIVDQYAFQFYQFQRKDIVTIGKEEMETLPEGPPITWKRSELIKNPPGRRLFFIEREPFLFLNGVFHPISEQVTRKFFLHQKPISASFRNIQQFPIGKPFYPVYDEIIKKLNIATE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1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695a00dba2a3645e8f7dac86750358e6e23b81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VTIPPARHAEPQRWIARLPGFKISENKAQALWELAGKNIEGLQTDKALPTDWQAWRSEPQNAALLENLKTFFAQMPSEDEAAQGSDGIN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0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d56bc5e23a688e93bc97b5a2476b659f08fcc2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PELKAQAPGRAPKAGSETIIAAAFSSLLGCDVQDADADFFALGGHALLAMKLAAQLSRQVARQVTPGQVMVASTVAKLATIIDAEEDSTRRMGFETILPLREGNGPTLFCFHPASGFAWQFSVLSRYLDPQWSIIGIQSPRPNGPMQTAANLDEVCEAHLATLLEQQPHGPYYLLGYSLGGTLAQGIAARLRARGEQVAFLGLLDTWPPETQNWQEKEANGLDPEVLAEINREREAFLAAQQGSTSTELFTTIEGNYADAVRLLTTAHSVPFDGKATLFVAERTLQEGMSPERAWSPWIAELDIYRQDCAHVDIISPGTFEKIGPIIRATLN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2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8235cd51ed6ee707115ffe4573b132ac84fa5f9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SYDIEGSNQNYVYINVNRWTSTEYPQNTFVYEVLRTPIGSSLESGPEIVKVGVRSTKVASKDITVTLDIDNCASIGEFSSFPDGVKVTLDKKELVIPAGSMLSSDSVTIEIEDGKWSEFVNTSYLLPLKVTSVSNAALSETHSSAYLAVSTSFTNCVPGATSVEGTLISDRSAWTATNNGVDVGTTLFDGNTRTYPSQDASSTVIVNLNGVYQNITGIRLQYYSRNYSLSSAAVYTSETGGEDYEYQGNVTFSRATPQYIRFYGAVSARYVKLELLPYSSGYGIVLSEFDMYQNE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0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5c8f393fe1ac1f267c8462db0dd78e6bfbe700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GALKVGLLLPYSGTYAPLGEAITRGLELYVQSQGGKLGGRSISFVKVDDESAPPKATELTTKLIQSEKADVLIGTVHSGVAMAMVKIAREDGIPTIVPNAGADIITRAMCAPNVFRTSFANGQIGRATGDAMIKAGLKKAVTVTWKYAAGEEMVSGFKKSFTAGKGEVVKDITIAFPDVEFQSALAEIASLKPDCVYAFFSGGGALKFIKDYAAANLGIPLWGPGFLTDGVEAAAGPAGDGIKTVLHYVSDLDNAENQAFVKSFEAAYKIPPDVFAVQGWDAGQLLDAGVKAVGGDVAKRKELNAAMAAASFASPRGPFKLSAAHNPVQNFYLRELKGGKSVNLGLAAPAVADEAIGCKL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a31e6bb946f661105826c4e806388f44380a8b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NITQSWFVQGMIKATTDAWLKGWDERNGGNLTLRLDDADIAPYHDNFHQQPRYIPLSQPMPLLANTPFIVTGSGKFFRNVQLDPAANLGIVKVDSDGAGYHILWGLTNEAVPTSELPAHFLSHCERIKATNGKDRVIMHCHATNLIALTYVLENDTAVFTRQLWEGSTECLVVFPDGVGILPWMVPGTDAIGQATAQEMQKHSLVLWPFHGVFGSGPTLDETFGLIDTAEKSAQVLVKVYSMGGMWQTISREELIALGKRFGVTPLASALS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84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4d65ef34ab114c5266ac014acccdefead2a9a0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ANDKLTILWTTDNKDTVFNMLAMYALNSKNRGWWKHINIILWGASVKLVANDTQVQTEILEMLQSGITIEACQDCCENFGVASIITNLGITVRYMGIPLTEYLKNGEKILSI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1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67b96187d568030211ad9cd458f9e09309977c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PHFSLPAHEADTPPEPVDAASRRHCCGDDVELCCRLTAAEELHGHVRDCFSLFASRFAYTAVALACIGAPFSSSPPPARSGVLPGTPEASEAEEADAPRSAGGTFDVSTVATVLFLHVEDKVGACLGAAGGSDDDAKTPLLGVVVAFQYWRGFYCVAERRYASAAEAQGEAAALERGNLTVSQLLRMPQWQLMGEPAAEASLSPAPGSGHAKLNTSPGSTYMTPDFSGIDENTVAKHGAAYESLMALMVGTY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82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74af6253fd477c532be35bd138e5b7717ce679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GSHHHHHHGSLATTLERIEKNFVITDPRLPDNPIIFASDSFLQLTEYSREEILGRNMRFLQGPETDRATVRKIRDAIDNQTEVTVQLINYTKSGKKFWNLFHLQPMRDQKGDVQYFIGVQLDGTEHVRDAAEREGVMLIKKTAENIDEAAKELIKCVVVGDGAVGKTCLLISYTTNAFPGEYIPTVFDNYSANVMVDGKPVNLGLWDTAGLEDYDRLRPLSYPQTDVFLICFSLVSPASFHHVRAKWYPEVRHHCPNTPIILVGTKLDLRDDKDTIEKLKEKKLTPITYPQGLAMAKEIGAVKYLECSALTQRGLKTVFDEAIRAVLCP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51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ab2182d9e22052bd7ac4363017d861ca859246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DTPLVISKQKTEVVCGVPTQVVCTAFSSHILVVVTQFGKMGTLVSLEPSSVASDVSKPVLTTKVLLGQDEPLIHVFAKNLVAFVSQEAGNRAVLLAVAVKDKSMEGLKALREVIRVCQV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91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9eee26219a0f81b8a8fda7902830418adbec7c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TTQDVDPAATWSAAQETQQGAPAVQEDPSLVDIRRAAGEAGSQASLLKNGTTQLVDGTTALNNGAAQLGDGTKAAQNGAAQLADGMVKLQAATGQMGNGATEIANGIDQAVGQFQNVEVIRGQLLTAINLAMSDPKLADVKPDLEDFKRQVETFKVDDNITSQMDKLRDGSRELANQLAVPGYSFHDGIYSATKGSKDLSAGLNDLSGGVDQALTGVRDLDNGAKKIDAMAKENQTRVGNIQRALPITKAGTPEAQEQGVTRTLA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88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d9c4f3956abc34c8c1ae5f61ab91285676a466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IGIYQDDKLIKTYKSEEKASEFLPKILDELLKEYDFTSLIYANGPGSYMGIKISYVSLSTLSIVKNIPLFAVSAFELNGYKPISANKNFCFVYKEGEICLEQNIPAEFFLPKNLQELKLNNDNLPFYFLDAI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39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02bf41507e5bf5cff82bd925dea3927a1c7d19c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KDQLETLKRIIEKSEGISILINGEDLSYPREVSLELPEYVEKFPPKASDVLEIDPEGENIGIDDIRTIKDFLNYSPELYTRKYVIVHDCERMTQQAANAFLKALEEPPEYAVIVLNTRRWHYLLPTIKSRVFRVVVNVPKEFRDLVKEKIGDLWEELPLLERDFKTALEAYKLGAEKLSGLMESLKVLETEKLLKKVLSKGLEGYLACRELLERFSKVESKEFFALFDQVTNTITGKDAFLLIQRLTRIILHENTWESVEDQKSVSFLDSILRVKIANLNNKLTLMNILAIHRERKRGVNAW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1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146fa89f144c461e7e27fa2fc7d919afdc696f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FLPSFILSDESKERISKILTLTHNVAHYGWIPFVLYLGWAHTSNRPNFLNLLSPLPS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73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af8f677b30bc61ce3fbd65c6f694a89c5b319c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KVKLINYTPKPLETVTWAALISYWDGWSTEAFEKISPNDVEIHLPRILSYGHESILEHATFTFSIEGCSRVCTHQLVRHRIASYTQQSQRYIKINPEDVEETFVIPESIKKDSELLKEWKELLKRSLELYEKSIERGIHQEDARFILPQSVKTKIVVTMNLRELKHFFGLRLCERAQWEIREVAWKMLEEIAKRKELKPIIEWAKLGPRCIQLGYCPERELMPPGCLKRTRERWKNLLEK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53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5707d58bf0b2f024992550112d3abcec4a453a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AVFVYGTLKRGERNHGLVAPYLHRVLPGFVEGFRLYHLPWGPHRPYAYPGMVPGEGRVFGEVLFLRPEALSLLDALEEEGEEYKRVRVRVETEEGPLEAWAYLYLGGLEGALPLPQGVWK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54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0e23bfb065d00f8a7e48d7b257eff75b92ae92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SSFDKGKYKKGDDASYFEPTGPYLMVNVTGVDSKGNELLSPHYVEFPIKPGTTLTKEKIEYYVEWALDATAYKEFRVVELDPSAKIEVTYYDKNKKKEETKSFPITEKGFVVPDLSEHIKNPGFNLITKVVIE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45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78a07b0a4aef3b7bc218b481b530770519ed54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EGIEKNIFVNLESQIDGVCPKFYVNVDDIDIIHEPPEFYQRLKKLIKKAQKRIFLSTLYIGKEERELINCLSNALSNNPSLHVHILADQLRCTRESPGCCSASLLMQLKKKFPDRCEIKLYHTPNLRGLRKQLVPHRFNEGWGLQHMKIYGADDNLIISGANLSRDYFTNRKDRYYLFSDKGLADFFFKTHFLFSQLSFECIPHLSDSSIQLSSTSPVIPFTLKWNNSCPNPLTNPQEFRVAASAKIQQLLQGNREKFLSRNPSKPLSSVYGSELINQAGDDNNKPFHKYEESAIVYPLFQCVPILTSDVHSTEEKVLSIIGTLLSRKEVNWTLTAGYFNVYPALRKQLLKSEGIGEVIVASQQANGFYRSPGPSKLIPPAYQYIAEQFLKDSRKKKRNIDVLQWQNKGNTYHAKGKHYSLSFSIINIFWSTALKSYIFEKFTNTILGFWLSTQHHKHPFLTTIGSSNYTSRSQQLDLESTLVVMTQNEKLKRKFSTEIELIKQHTKPMNTCQLEKVPMYVKALTSLMKK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1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4fbd6fc5e628439f91c45b7fde65c314c611a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FPPSLPPTASGRSLGRVETPPGLVRFMVGLAEAPKGGRVLEPACADGPFLRAFREAHGTGYRFVGVEIDPHALDLPPWAEGVVADFLLWEPGEAFDLILGNPPYGIVGEASKYPIHVLREVKGLYKKTLSTWKGKYNLYGAFIEKSVRLLREGGTLVFVVPATWLVLDDFSLLRSFLAREGRTEVYYLGEVFPGRKVSAVVLRFRKGGKGLALWDTRRDGETFTPLLWSEKPEWKGEIIRFETGWTREMEASGPPLGSLFHIRFAARSPEFKKHPAVQKEPEPGLVPVLTGRNLKPGWIDYESNHSGLWMPKERAKELRDFYATPHLVVAHTKGTKVVAAWDEKAYPWREEFHLLPKEGVELDPLFLVEWLNSDKIQEYVKTLYRDFVPHLTLRMLERIPALLPRKGNTERRKHGPYTSPESAGS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98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9089a463466c85761ab75f14a25e47342efc5e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KLKRAYKMEINPTDEQKSKIHQTIGVSRFIYNFYIARNKEIYEKEGKFVSGMDFSKWLNNEYIPNNQEMKWIKEVSSKATKQAIMNGDKSFRDFFKKAKGFPRFKKKKNQDVKAYFPKNNKTDWTIERHRVKIPTLGWVRLKEFGYIPTNSIVKSGTVSQKADRYYVSILVEETDIKISNSNIGIKIFNHNNEGIGIDLGIKDFAICSNGNKFKNINKTSTIKKVEKNLKREQRKLSRKYESLKIRNKKEKGGNVTRQNIQKQIVKVQKLHQRLTNIRTDYINKIVSSIIKQKPSYITIEDLNVKGMMKNKHLSKAIASQKFFEFKTKLMSKCKQNDVELRIVDRFYPSSKTCSQCGEIKKDLKLSDRVYKCSCGLVIDRDLNASINLRNAKEYKI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77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e0453cc25184d943f775eca627c4e2446ac5b8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HERESSIRQLEADIMDINEIFKDLGMMIHEQGDVIDSIEANVESAEVHVQQANQQLSRAA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54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3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441d728c592e8e2455118c2712d937c7405ea3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ERKAINKYYPPDYNPLEAEKLSRKMAKKLKTMNKSHASIRLMTPFSMRCLECNEYIPKSRKFNGKKELLKEKYLDSIKIYRLTISCPRCANSIAFRTDPGNSDYVMEVGGVRNYVPQKPNDDLNAKTAVESIDETLQRLVREKEMEQNEKMGIKEQADDKMDLLEKRLAKIQQEQEDDEELENLRKKNLEMSQRAEMINRSKHAQQEKAVTTDDLDNLVDQVFDNHRQRTNKPGNNNDEKRTPLFNPTSTKGKIQKKSSVRTNPLGIVIKRGKS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5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e493285f6d4e6817de5c4c2274946bbeff1371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1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GTRTSSQQILKEFASVVTEFQRSLIAGTDNQDPLQLVQEFRSIAGEAALVCAEETEDQRDRTQFVNFELEAKLWYLVELLVSFRTSDAPMDDIELHDYNSNAVFKKAQLQEDPELYVVWLIIAWIQENLTVSPRPAELPTTKWSNTLLAGGLKSSDLDCPLREEGVQIHPKDNQDDHCFYKYMYELILAGKYEEVRRECEYSDNLTLGMIMCGLEDYVDPRIDLELAGDYEGHQGIKKRALWRRAVYALSRNPNLDKYEAAIYAFLSGTIPQDIDEQQLDWERMLLVYLNQIWNIKIENYLLEKERINKEELIEQMPSQPLSLSAVLNIVASKHVEESEHPIRVLMGAVILNTISPAVKSFIDMLLDAVKGVDQENDLLSEPYILRILTHLVIFLDKACPGVIEEGDKSKLVTTYVSLLNLYEQYDLVPVYISCLDEQDIMEAYSFFLSNLVGDSSRERQLELCYFFQLPTANILKRTAQRIFNDTEPHYNLADTVTMNSEVTDIDLHLISAVDWLMKGRLHVDAVESIIALCRRFLANGKVNSLSTFFEQHNMDDLIKNYELDQLSAKEEYPEDRFVQEIGQYTKLITGFRQYKNWENSSHTVSSSKNTSALLQQFQAFASTLRGLVTEFLVELTEHTDMPSEDRDMLYNIRSLYTPYLLIELHNSYTSTAEKLGVPSFLQEAVNLSTMVANETDKIYLLFQNSGKLKEYLHLVAKAVALIGH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7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f7a315acaf63187b0a1908abd65096e0b75e5b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SQVKSSYSYDAPSDFINFSSLDDEGDTQNIDSWFEEKANLE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72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857bf1414bda99524326114efa03d0e9ade602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1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RYKALEQLLTELDDFLKILDQENLSSTALVKKSCLAELLRLYTKSSSSDEEYIYMNKVTINKQQNAESQGKAPEEQGLLPNGEPSQHSSAPQKSLPDLPPPKMIPERKQLAIPKTESPEGYYEEAEPYDTSLNEDGEAVSSSYESYDEEDGSKGKSAPYQWPSPEAGIELMRDARICAFLWRKKWLGQWAKQLCVIKDNRLLCYKSSKDHSPQLDVNLLGSSVIHKEKQVRKKEHKLKITPMNADVIVLGLQSKDQAEQWLRVIQEVSGLPSEGASEGNQYTPDAQRFNCQKPDIAEKYLSASEYGSSVDGHPEVPETKDVKKKCSAGLKLSNLMNLGRKKSTSLEPVERSLETSSYLNVLVNSQWKSRWCSVRDNHLHFYQDRNRSKVAQQPLSLVGCEVVPDPSPDHLYSFRILHKGEELAKLEAKSSEEMGHWLGLLLSESGSKTDPEEFTYDYVDADRVSCIVSAAKNSLLLMQRKFSEPNTYIDGLPSQDRQEELYDDVDLSELTAAVEPTEEATPVADDPNERESDRVYLDLTPVKSFLHGPSSAQAQASSPTLSCLDNATEALPADSGPGPTPDEPCIKCPENLGEQQLESLEPEDPSLRITTVKIQTEQQRISFPPSCPDAVVATPPGASPPVKDRLRVTSAEIKLGKNRTEAEVKRYTEEKERLEKKKEEIRGHLAQLRKEKRELKETLLKCTDKEVLASLEQKLKEIDEECRGEESRRVDLELSIMEVKDNLKKAEAGPVTLGTTVDTTHLENPKAVTPASAPDCTPVNSATTLKNRPLSVVVTGKGTVLQKAKEWEKKGA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14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8112d57b0e21a27cac3fef67944e4abcedc5d3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IGGKIPESRVSASLPCFQASAEGLSRRKSLAEAGKRDIFYGEDDVADLMFREEEVEQDTVMRAYRSNEAMKSIQDTRRRQRRFFCFECFDFLKLFFSRDR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94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67a979ad391b339083419867f0031b346c4796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ELRKLYGPLCGYYLGRRMFIVISEPDMIKQVLVENFSNFTNRMASGLEFKSVADSVLFLRDKRWEEVRGALMSAFSPEKLNEMVPLISQACDLLLAHLKRYAESGDAFDIQRCYCNYTTDVVASVAFGTPVDSWQAPEDPFVKHCKRFFEFCIPRPILVLLLSFPSIMVPLARILPNKNRDELNGFFNKLIRNVIALRDQQAAEERRRDFLQMVLDARHSASPMGVQDFDIVRDVFSSTGCKPNPSRQHQPSPMARPLTVDEIVGQAFIFLIAGYEIITNTLSFATYLLATNPDCQEKLLREVDVFKEKHMAPEFCSLEEGLPYLDMVIAETLRMYPPAFRFTREAAQDCEVLGQRIPAGAVLEMAVGALHHDPEHWPSPETFNPERFTAEARQQHRPFTYLPFGAGPRSCLGVRLGLLEVKLTLLHVLHKFRFQACPETQVPLQLESKSALGPKNGVYIKIVS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7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14f2ee341b0653cf599b81243ce22e65a52b97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AANVWSKVCVALKRELGDAAFGSWIAPAMLREAATGDVVLVTSTGIARDWIRRSAWRRIGELWAAHDATGRRIDLKSRLEFEAAAGAYVEATPKAVAAEPIEIVLPVSTDAPTVVAPSAKSPRTQGLQERFTFETFVPGPANEFAHAVARRIANWADGHFNPVLFHGPYGFGKTHLLNALAWEAMRNAPEKRVVYLTAERFLSTFVRAVMDRQTAAFKEELRAADLLIIDDVHFIAGKQSTQEELFHTLTALVGEGGRVVFSADRPPSAMTEMDAHLRSHLSAGLVCGLEPADRNLRLGILERKIQTLGAALGFEPSIRPEVMQFLADRFTDSVRELEGALNTLSARAGEGLSRMTLDEVQAILRPHLRSGEKRITIDDIQKATAEHYGMKQA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44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863815acaa9bbf84ae55d7f0d5de7cff162fc9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VTSWLEVLRSAEKTALLQDGKRMVHYLFPDGKEMAEEYDEKTSELLVRKWRVKNALGALGQWQLEVGEPVPSGAGSLGSELIKETHLHAQGHQNKFPVADSKSPLPEGC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35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58b4a6ac33257618bd549b8d3ecb1ad5ceda56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ADLTDALIDAALERGRSAHANEPRAAKARYDRSSARVIVDLENGCTFAFPPRLAQGLEGASDDQLCAVEILGQGYGLHWETLDVDLSLPGLMAGIFGTKAWMAKRAEPPPSAAKDAWSNLP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3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f499176c7b2ec1fd74e602280fe704e3d1a742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PVARGDFIREFRLRASLRALERVKDYLGEKVYTRLRELLYYRLEGKEFPRGKIDFKMAVAYSGGSDSSATVKILRWAGFDVIPITAKLPQIDWSKLEEETVFVEVPGYMEEMKRLIEKRAPICGRCHSMVMQTVERKARELGIKVLATGDMLSVGSGSIYYKDGIIILNLPAFLALSKPELLDILNWKKYELKFGCPLWREAVKKVPIMKRFAIQRILREVRAGVLPRDMARELIMDVLK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1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7db1b08becf0bc89028409f6513fd5b9f56e26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QGGAAAPISSHCRLDKSNFQQPYITNRTFMLAKEASLADNNTDVRLIGEKLFHGVSMSERCYLMKQVLNFTLEEVLFPQSDRFQPYMQEVVPFLARLSNRLSTCHIEGDDLHIQRNVQKLKDTVKKLGESGEIKAIGELDLLFMSLRNAC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00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fe32795f6a5ad7f3026427e87e17787952efb0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FYRLFPLWLVVVAALFTAVGPAAAQDDDRSTVSVSGEGTVTAQPDQALVRFGVVTRAETAGAARTQNATAAKTAMNAVRGLDVPEEKLQMESLRLQPQYEYNDEENRRELVGYEATRQVVVELDRLDVLPQLVADVVEGGANELDGIDYRLSDRTQFRNEALREAARAAREKARLLAATLDAQLGSVRTINEQSFDFVRPQPQRARVEMAKTTSTSQGEPEAYAAGEIEVSAQVQVTFDLLTGPDR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55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ea0cf566566f18dc5a99740482402cf7d1619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MMKRVHRTDVKAEIVREPGAKETTHRKLIDTPDGADRFVLTEFEVSPNGSTPPHFHEWEHEIYVLEGSMGLVLPDQGRTEEVGPGEAIFIPRGEPHGFVTGPGQTCRFLVVAPCERPPVRNVFLSEDPYEYTQMPEYTSLLES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04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49e787094094d43382aa4df8ed3efaaea1f782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APKITQKFNEVETKTTEILNKVLTDDRYFTVTSSFKQDATLGIEYYVTKVTPKTTEAKKSMVQKTFAYDFEKSIDPTSSYFGTTNRETVLSMAKRKRSVVAINASGWRSNGEVMGLQIKDGVLYKDYDAAGYTGAEACVFFDDGTMKVYGNREVDADILISKGARNSFAFGIWLVKDSKPRTAQMTTWADLNVKHPRQAIGQRSDGTLVIITVDGRSLRSSGITAYDMPSLFLSEGCINAFLLDGGGSSQTAVEGKYINNISDGIERAVVDTLTISYPDDDTDSRFFEVQEGRGLATSLNRRVEFIESKPTWNVLDLGFSPDGLIDNTAKFKKALSDLSEKGGGKLHFPKGTYLIGKQNTTSASEKIELPSNVSIVGERRSYTKLLRNPNHSLDELLRITDHNYIEGIEIDGNSSVNKSSCRLIAGGNIKSFKMKDCSLVNATDRGVSIHGIGKSITIEGMYISNIANECINVAEGEIIKLIDSEITFSGTALWVGNAANIFTKNNLAKSLKTFVRYKNSQNAICSGNIITNNIDRAIWGSVREAVFSDNVFKQCHSDYHLYFIQEDTGTNDLIVTGNSVYSDVEGTAFIRTPSDIDRRRVSGNVGNIPSLNL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1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6340a2a2e53de6463e1f1e35c8bd58a34a2672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TYSITLPWPPSNNRYYRHNRGRTHVSAEGQAYRDNVARIIKNAMLDIGLAMPVKIRIECHMPDRRRRDLDNLQKAAFDALTKAGFWLDDAQVVDYRVVKMPVTKGGRLELTITEMGN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3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0f4803a3a0382bd62765309f25c2250f345119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ILEQVQPIETMLPERYYTMSTEDMEKRVREIKEKMGKMLFIPGHHYQKDEVVQFSDAVGDSLQLAQVAASNKDAKYIVFCGVHFMAETADMLTTDDQVVILPDMRAGCSMADMADIEQTERAWKELTKLFGDTMIPLTYVNSTAAIKAFCGRNGGATVTSSNAKQMVSWAFTQKERLVFLPDQHLGRNTAYDLGIPLDKMAVWDPHTDSLEYDGDIEEIQVILWKGHCSVHQNFTVKNIESVRKNHSDMNIIVHPECCYEVVAASDYAGSTKYIIDMIESAPPGSKWAIGTEMNLVNRIIQQHPDKEIVSLNPFMCPCLTMNRIDLPHLLWALETIERGEEINVISVDKQVTAEAVLALNRMLERVMAGD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7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04e285d6889dd91280485c2c4237f30a66dfb6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AVSLRLGDLVWGKLGRYPPWPGKIVNPPKDLKKPRGKKCFFVKFFGTKNHAWIKVEQLKPYHAHKEEMIKINKGKRFQQAVDAVEEFLRRAKGKDQTSSHTSADDKDWRNSSEERSRPNSGDEKRKLSLSEGKVKKNMGEGKKRVTSGSADRGSKCLKRAQEQSPRKRGRPPKDEKDLTIPESSTVKGMMAGPMAAFKWQPTATEPVKDADPHFHHFLLSQTEKPAVCYQAITKKLKICEEETGSTSIQAADSTAVNGSITPTDKKIGFLGLGLMGSGIVSNLLKMGHTVTVWNRTAEKEGARLGRTPAEVVSTCDITFACVSDPKAAKDLVLGPSGVLQGIRPGKCYVDMSTVDADTVTELAQVIVSRGGRFLEAPVSGNQQLSNDGMLVILAAGDRGLYEDCSSCFQAMGKTSFFLGEVGNAAKMMLIVNMVQGSFMATIAEGLTLAQVTGQSQQTLLDILNQGQLASIFLDQKCQNILQGNFKPDFYLKYIQKDLRLAIALGDAVNHPTPMAAAANEVYKRAKALDQSDNDMSAVYRAYI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28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0d0a3dbde80497c2519567c89a893f05d32bb8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LPTGARAPDFAAPGALAGKPFSFKLHQALKKGPVVLYFYPKAFTQGCTLEAHAFAEASADFRAAGATVIGMSNDDVATLQKFSTEACRDKFAVASASANLIKAYDVDLKKPDGTSTGLTKRTSYVIGRNGRIVMVHSDMDYRDHVRLTLAAVRKLKGG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71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f7ad48bc635f7c8278c686a9ee444b8b13f6bf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TSSVAAFTSGTIGLSSPTGNFVSSSNNPFNGSYFLQQINTMGMLTTSLYVKVDTTTMGTRPTGAVNENARYFTVWVSSFLTQCNPSNIGQGTLEPSNISMTSFEPARNPISPPVFNMNQNIPYYASRFGVLESYRPIFTGSLNTGSIDVRMQVTPVLATNNTTYNLIAFTFQCASAGLFNPTVNGTVAIGPVVHTCPAARAPVT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9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dcce0fd1f67454c057553240a6ca336f4687ef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FRKVEKKPTEMGRNMTHEKSDSDSDNEGAPMTVGGYTEFVARSDSDWDEPVYSGKARSNYNLTGTAKGTGPINSFSRKHFPN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62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55e7782bdae32f517d95a4259ae3e16bffa43b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ELLFLLLPVAAAYGWYMGRRSAQQNKQDEANRLSRDYVAGVNFLLSNQQDKAVDLFLDMLKEDTGTVEAHLTLGNLFRSRGEVDRAIRIHQTLMESASLTYEQRLLAIQQLGRDYMAAGLYDRAEDMFNQLTDETDFRIGALQQLLQIYQATSEWQKAIDVAERLVKLGKDKQRVEIAHFYCELALQHMASDDLDRAMTLLKKGAAADKNSARVSIMMGRVFMAKGEYAKAVESLQRVISQDRELVSETLEMLQTCYQQLGKTAEWAEFLQRAVEENTGADAELMLADIIEARDGSEAAQVYITRQLQRHPTMRVFHKLMDYHLNEAEEGRAKESLMVLRDMVGEKVRSKPRYRCQKCGFTAYTLYWHCPSCRAWSTIKPIRGLDG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87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416e4f7dca7bba0f776e4910d90666563e8b8a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GSMMPMFLTVYLSNNEQHFTEVPVTPETICRDVVDLCKEPGESDCHLAEVWCGSERPVADNERMFDVLQRFGSQRNEVRFFLRH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9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7ed5b2a27e7d9fce11248ddcbecbe72f5786d4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AHIHVCRHGQDMDNVRGILNGHRDQPLSELGRRQAAAVADKIKESGVNYAAIYSSPLQRALETASAICAAVNVQVQVRADLIERDFGVLSGKPYADIPKYAGDRVLQGDKVLYFLEVESCETFDKCYERAQGVLADMDAAHAGEHVLLVCHGDIGKMLQAANAKVGWQDGLRLPYFANTEVIE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27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6963ec27f1dba3c667874900edea7e398ded07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EFLEDPSVLTKDKLKSELVANNVTLPAGEQRKDVYVQLYLQHLTARNRPPLPAGTNSKGPPDFSSDEEREPTPVLGSGAAAAGRSRAAVGRKATKKTDKPRQEDKDDLDVTELTNEDLLDQLVKYGVNPGPIVGTTRKLYEKKLLKLREQGTESRSSTPLPTIS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25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97a54744b7533e72816891bcb12bf744b9869e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AGDRFPTLNLSPPVTGGVTIKGYKPTVVTENQDKSLIIDLGPNASAYAVFDGHGPHGDVIAEFVSNKFTSSITQLLSSYVGNLSNNITPPTRQQIKNFFIVLFHNMDLQLSELRYGISMWSGCTAAVCVRIFNEAHIAWVGDSRVVIYKFTKPIYKGLDSLDKDSTTNSCEPSISWWTTSDHVPNRPDELSRITDCGASITVYSTPWLNKSTTRIREHGIAMSRSFGDKAGSQFGVICKPDMASIKLESNNNSCESEDKWAIVVASDGIWDSISEEEVGYKIMKNLIWKEPESSGEDFPSNNQRPTQEEVTELANSLSSEAWRFRASVENYSDDTTLIISII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22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0c4e1a8718171a11d1d8b13b314c8024948b56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IWSKLSALFRGAAHDGAQTVVDANALRILDQEIRDADSAQGKARDELAKLVARRRALETEVAQLTDQSRKYESSARAAMNKGDQALALEVAQRIADLEKDAGQKSTQMTELRAAEEKLRTVIAQTDTKVEALRREIEIVKVNESVQKAQAAVISRSGSASGVVGSAADSLKRIKERQAVREEQFRLHSESEDRKTGADLDAKLAAAGILPGASGAEDVLARLMAPKNEALPAPMLAIEDRQKVARDGSD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15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32e004aec4cff6b97c373441c00cefcc6dfad3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DYTNYTNKEMQAVTIAKQIKNGQVVTVGTGLPLIGASVAKRVYAPDCHIIVESGLMDCSPVEVPRSVGDLRFMAHCGCIWPNVRFVGFEINEYLHKANRLIAFIGGAQIDPYGNVNSTSIGDYHHPKTRFTGSGGANGIATYSNTIIMMQHEKRRFMNKIDYVTSPGWIDGPGGRERLGLPGDVGPQLVVTDKGILKFDEKTKRMYLAAYYPTSSPEDVLENTGFDLDVSKAVELEAPDPAVIKLIREEIDPGQAFIQV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ad192123893d07858cdd0acc42e688a844cac7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PNTVSSFQVDCFLWHVRKRLADQELGDAPFLDRLRRDQKSLRGRGNTLGLDIETATRAGKQIVERILEEEPDEALKMPASRYLTDMTLEEMSRDWFMLMPKQKVAGSLCIKMDQAIMDKTIILKANFSVILDRLETLILLRAFTEEGAIVGEISPLPSLPGHTGEDVKNAIGVLIGGLEWNDNTVRVSETIQRFAWRSSDEDGRLPLPPNQKRKMARTIESE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47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7166ef7a3816a2e7c2715176d2033f1498b0e4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MKLALTLEADSVNVQALNMGRIVVDVDGIELAELINMVCDNGYSLRVVDESDQTSAECTPPFATLTGIRCSTAHITETDNAWLYSLSHQTSDFGESEWIHFTGNGYLLRTDAWSYPVLRLKRLGLSKTFRRLVVTLIRRYGVSLIHLDASAECLPGLPTFD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86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a980b1e22f25ed7e3d441103bf8ee23d63f93e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SFSSRPVPEILKTSHLLCWETRLTSKTDKWPQSGHRPGATAKTTFPTLRPVPRRPSTWSRRSRRLHGMHLSRKRRWSCTTNFLNLSNWTRMTGPRPRQKAAVAEGAVRVEHRVLHKPRTHVGLQHNSPLLFQTKHTLISHIQLPKENPIKHSYTPHISHTHTHTHTHTHRSDVIKLQPLPVMAPWGLPAHPHEPASMAAGQASGGSHSDMELALEAYSFCSLERERTVY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24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1af5292cfbd6a062db2cd8aa823249a3bd6b06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SLSIDRKKLILEAATKSFTQFGYKATTMDLVAKLANVGKGTIYTFFKNKEELFDEIFTTLLKEMKQKADEAMEPSLPFHENVHRALFAILEFRKTHQLTIKIFQENAEIGTMAVQEVIQKMERSILSYIKSKIEDGIKSGAIKPCDPELTAFVMLKLYIALIFDWEKQHPPLDKETIAGLLELYVVKGLSAN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0e756c47463fb3f5b830bf48ac500a92b5e03d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STPRTTATAAKPKPYSFVNDYSVGMHPKILDLMARDNMTQHAGYGQDSHCAKAARLIGELLERPDADVHFISGGTQTNLIACSLALRPWEAVIATQLGHISTHETGAIEATGHKVVTAPCPDGKLRVADIESALHENRSEHMVIPKLVYISNTTEVGTQYTKQELEDISASCKEHGLYLFLDGARLASALSSPVNDLTLADIARLTDMFYIGATKAGGMFGEALIILNDALKPNARHLIKQRGALMAKGWLLGIQFEVLMKDNLFFELGAHSNKMAAILKAGLEACGIRLAWPSASNQLFPILENTMIAELNNDFDMYTVEPLKDGTCIMRLCTSWATEEKECHRFVEVLKRLVAST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03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267ef607303b737b2266a02e234c6e7cc278e3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VRKNQATLTADEKRRFVAAVLELKRSGRYDEFVRTHNEFIMSDTDSGERTGHRSPSFLPWHRRFLLDFEQALQSVDSSVTLPYWDWSADRTVRASLWAPDFLGGTGRSTDGRVMDGPFAASTGNWPINVRVDSRTYLRRSLGGSVAELPTRAEVESVLAISAYDLPPYNSASEGFRNHLEGWRGVNLHNRVHVWVGGQMATGVSPNDPVFWLHHAYVDKLWAEWQRRHPDSAYVPTGGTPDVVDLNETMKPWNTVRPADLLDHTAYYTFD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79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fc555ea0991b2f1a88be07f6af6ac5fd53844ac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LPIFLDTDPGIDDAVAIAAAIFAPELDLQLMTTVAGNVSVEKTTRNALQLLHFWNAEIPLAQGAAVPLVRAPRDAASVHGESGMAGYDFVEHNRKPLGIPAFLAIRDALMRAPEPVTLVAIGPLTNIALLLSQCPECKPYIRRLVIMGGSAGRGNCTPNAEFNIAADPEAAACVFRSGIEIVMCGLDVTNQAILTPDYLSTLPQLNRTGKMLHALFSHYRSGSMQSGLRMHDLCAIAWLVRPDLFTLKPCFVAVETQGEFTSGTTVVDIDGCLGKPANVQVALDLDVKGFQQWVAEVLALA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7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812632dca533b9089e88738a9668f7e88e5748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VVDLGRVGACVLKHAVTGEAVELRSLWQEKACVVAGLRRFGCMVCRWIAQDLSNLRSILDQHDVRLVGVGPEALGLQEFLDGGYFSGELYLDESKQIYKELGFKRYNSLSILPAALGKPVRDVASKAKAVGIQGNLSGDLLQSGGLLVVSKGGDKVLLHFIQKSPGDYVPQENILQALGISAEVCSSKPPQCDEEVCG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6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cfa5be06c3fdb5326b4ba4101eff8e815e21f6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KSKNHTNHNQNKKAHRNGITKPKKHIFLSMKGVDAKFIKNLRFSRKNNKRQINKSVESK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1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4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f31da6c21cbd26f08fa6323150a537acd64aca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IAEPDGTYEPGFVGIRFCQECNNMLYPKEDKENRILLYACRNCDYQQEADNSCIYVNKITHEVDELTQIIADVSQDPTLPRTEDHPCQKCGHKEAVFFQSHSARAEDAMRLYYVCTAPHCGHRWT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1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6e2516d5af5b1feb5321b837ebc56a019821af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GRGILNFNVYDGSLEAIVHGYKDGFLRPEEYASLVQCDSLGDMKSQLQVTDYGNFLQHDGQAQLSARVIVERAQEHYAKQLRELRSWAAPPLSHFLDFITYEHMIANVLKLIIAKRSGRDGMQLLTRCHPLGWFPELASLTAAADVREMFEVVLIDSPVGRFFNANGGLESDLDELSVEYIQGMLMKNYYEQFYDLCCELGGATAEVMCPLLELEADLTVLRSTVNTMGVPDIHATDRRRLFPSFGSLVDIHDDIAEAESVEQLRERVRRFGLMHELLDDSRYNSTSSSSAKGGNNNRGNNAVSGAASGQTGASAAGASSLERRFVEVTVALYRDALSRQFQYGVFYAWAKLKELEVSNLHWIADCIAQGMMHRVDEYVSI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37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74ff0b7d0ceac890f47e174db60dadcff8cab3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VEPKEQQMRASNQFADVTSGVVYIHASPAAVCPHVEWALSSTLQAKANLVWTPQPALPPQLRAVTNWVGPVGTGARLANALRSWSVLRFEVTEDPSPGVDGQRFSHTPQLGLWSGAMSANGDIMVGEMRLRAMMAQGADTLAAELDSVLGTAWDQALEVYRDGGDAGEVTWLSRGV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44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019d9beaf81a9e3f0523994ba383ef5658211f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KLAEALLRALKDRGAQAMFGIPGDFALPFFKVAEETQILPLHTLSHEPAVGFAADAAARYSSTLGVAAVTYGAGAFNMVNAVAGAYAEKSPVVVISGAPGTTEGNAGLLLHHQGRTLDTQFQVFKEITVAQARLDDPAKAPAEIARVLGAARAQSRPVYLEIPRNMVNAEVEPVGDDPAWPVDRDALAACADEVLAAMRSATSPVLMVCVEVRRYGLEAKVAELAQRLGVPVVTTFMGRGLLADAPTPPLGTYIGVAGDAEITRLVEESDGLFLLGAILSDTNFAVSQRKIDLRKTIHAFDRAVTLGYHTYADIPLAGLVDALLERLPPSDRTTRGKEPHAYPTGLQADGEPIAPMDIARAVNDRVRAGQEPLLIAADMGDCLFTAMDMIDAGLMAPGYYAGMGFGVPAGIGAQCVSGGKRILTVVGDGAFQMTGWELGNCRRLGIDPIVILFNNASWEMLRTFQPESAFNDLDDWRFADMAAGMGGDGVRVRTRAELKAALDKAFATRGRFQLIEAMIPRGVLSDTLARFVQGQKRLHAAPR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e90706e7c947a3151eed624c5f5052996b0077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RHPPFPPSRNDNHSVHLPEFTMSNAVHETDSKNTVASKPPLDPHLKALENEAIHIFREVAAEFDNPVMLYSIGKDSSVLLHLARKAFFPGRIPFPLLHVNTGWKFKEMIEFRDNIVKEYDLDLISYTNPRGALENVTPFSHGSALYTDIMKTEALRQALDAGQFDAAFGGARRDEEASRAKERIYSFRTPDHKWDPRNQRPELWNIYNGMVRKGESVRAFPLSNWTEVDIWRYIEAENIPLVPLYYAAERPYIERDGMMILAEDERLELLPGEEIKHGSIRFRTLGCFPLTGAIRSEAATLQDVIAELEIATVSERQGRAIDRDQSGSMEKKKREGYF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44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c3477c7adbae171d5e4b24f6b147da38414c41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GSSHHHHHHSSGLQGTENLYFQSHMTILVVTGTGTGVGKTVVCAALASAARQAGIDVAVCKPVQTGTARGDDDLAEVGRLAGVTQLAGLARYPQPMAPAAAAEHAGMALPARDQIVRLIADLDRPGRLTLVEGAGGLLVELAEPGVTLRDVAVDVAAAALVVVTADLGTLNHTKLTLEALAAQQVSCAGLVIGSWPDPPGLVAASNRSALARIAMVRAALPAGAASLDAGDFAAMSAAAFDRNWVAGLV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80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d93fc0d034530da9f0de6421541ccc3b4c66ff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MERVLKVFHYFENSSEPTTWASIIRHGDATDVRGIIQKIVDCHKVKNVACYGLRLSHLQSEEVHWLHLDMGVSNVREKFELAHPPEEWKYELRIRYLPKGFLNQFTEDKPTLNFFYQQVKNDYMLEIADQVDQEIALKLGCLEIRRSYGEMRGNALEKKSNYEVLEKDVGLRRFFPKSLLDSVKAKTLRKLIQQTFRQFANLNREESILKFFEILSPVYRFDKECFKCALGSSWIISVELAIGPEEGISYLTDKGANPTHLADFNQVQTIQYSNSEDKDRKGMLQLKIAGAPEPLTVTAPSLTIAENMADLIDGYCRLVNGATQSFIIRPQKEGERALPSIPKLANNEKQGVRSHTVSVSETDDYAEIIDEE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6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876725f1f6cb362aee15e9bb3c327455605f8c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KTVEIIEKRFPSGTLASHALVAGDPQSPAVVLLHGAGPGAHAASNWRPIIPDLAENFFVVAPDLIGFGQSEYPETYPGHIMSWVGMRVEQILGLMNHFGIEKSHIVGNSMGGAVTLQLVVEAPERFDKVALMGSVGAPMNARPPELARLLAFYADPRLTPYRELIHSFVYDPENFPGMEEIVKSRFEVANDPEVRRIQEVMFESMKAGMESLVIPPATLGRLPHDVLVFHGRQDRIVPLDTSLYLTKHLKHAELVVLDRCGHWAQLERWDAMGPMLMEHFR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2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ae0194d572789b6b340b388693aa73f4a93a98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CTRMIQVLDPRPLTSSVMPVDVAMRLCLAHSPPVKSFLGPYDEFQRRHFVNKLKPLKSCLNIKHKAKSQNDWKCSHNQAKKRVVFADSKGLSLTAIHVFSDLPEEPAWDLQFDLLDLNDISSALKHHEEKNLILDFPQPSTDYLSFRSHFQKNFVCLENCSLQERTVTGTVKVKNVSFEKKVQIRITFDSWKNYTDVDCVYMKNVYGGTDSDTFSFAIDLPPVIPTEQKIEFCISYHANGQVFWDNNDGQNYRIVHVQWKPDGVQTQMAPQDCAFHQTSPKTELESTIFGSPRLASGLFPEWQSWGRMENLASY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4bfa4cdc26f2f922c7c79debfef2a16e1ac632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DELKSYEALKAELKKSLQDRREQEDTFDNLQQEIYDKETEYFSHNSNNNHSGHGGAHGSKSHYSGNIIKGFDTFSKSHHSHADSAFNNNDRIFSLSSATYVKQQHGQSQN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88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1571301714b55c6a53992911668835af6f9da7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LGKAFARYLTNTLGVETLKITTLKKFFKTGYLQSIAINMLLYDYGISKKHDYGKLASVEERIKILKGKGEEITDYIFLKNGEIKIPSYIIPENPQFIIDLGNMDLLQDEEKISLEQQILVSIKTIREYLFDYNLKLAHTPDSFKLEGRNKIEILNYIPKDNAIVLNPYGDTIANEEIIRNTKFFIIGGIVDKGRRLKNATYELSRRYGYDELPQVKISLRNSTVGVPDRINSIIEILLKVIVGYNLEEAIISTQSNADKVSRLIKELNTLDKFDYNTILDLKNWLKIDDRLLKLALKKSKFRVHL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75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9d7c5507ce9905cfe3c9e6407805976d52e78b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GHMFMRVEKIMNSNFKTVNWNTTVFDAVKIMNENHLYGLVVKDDNGNDVGLLSERSIIKRFIPRNKKPDEVPIRLVMRKPIPKVKSDYDVKDVAAYLSENGLERCAVVDDPGRVVGIVTLTDLSRYLSRASITDILLSHRTKDYQHLCPKCGVGVLEPVYNEKGEIKVFRCSNPACDYE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0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051bb4d5be784f34eb738cb11088ed986632e8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NTLSKRLCLTAMLTLAAVVYTTSAFAETSKLVIESGDSAQSRQEAAMEKEQWNDTRSLRQKVNTRAEKEWDKADAAFDNRDKCEQSANINAYWEPNTLRCLDRRTGRVIT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1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caf2f59f8e4ff46729845649450b87d9ea7343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GLVPRGSHMKVRAFLAVDLDEGLRDHVSRIQDTLKSADAQVKFVEPENLHFTLKFFGDVGEGKLRRIENVVRDTLRGYEPFEISIRGAGVFPNPRYIRVVWLGVENPETFSDLQRSLDMEFVKMGFRPERDYVPHLTVGRVKGPRNRDKLAELIGELQNVEVGSMRVSEVSLKRSELTPAGPIYTDMEVFR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6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57b9a5dd743eb9a9773a57a30aa2535f28f330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RRVSSLTWSEVLGYHRTRKGIGRRSLLVDRGESGYRNRFLPDGRILYMGEGKRGDQEPVGGNLRLLLAHREGTPLRVFLRERPGVWRDLGCYRVEGWRYALLEEEGRWVYWFTLAPGGCGEA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0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012f023de4c45ee6aaf26810c67d3218f7e19b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RVYHECFGKCKGLLVPELYSSPSAACIQCLDCRLMYPPHKFVVHSHKALENRTCHWGFDSANWRAYILLSQDYTGKEEQARLGRCLDDVKEKFD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8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bc1be19b53483e22ca26134a0e2703b6d580d5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KQQQTRTAIYCRLSRDDEQSGDSMSIENQRSMLTRYAKENGLEIIDWYIDDGWSGTNFDRPDFQRMKSDIEDGKIDIVLVKDLSRLGRNQIETSLCIQVFFPQHDVRFIAVSENIDTAKGEDDFMELRNLFNEWFVRDTSRKVKNGYRQRALNGDYTGAFAPYGYKKDEQDKHKLVPDENVAHVVKRIFQMAVEGYSPYKISMALRADKILTPRAYVAQEYQRYANVFNPQYPYDWGATTIKIIIQNKVYLGHMVSHKYTKKSFKTKEVVAVPENEWIEVKNTHEPLIDEETFELAQKIIRVKKRPTKEGEHQIFAGLLRCSTCGQSLSFARGGNSKYSGGKGGRGSFACNQSRRKGKEYCSFHYISYLDIYTVILEDIRKNAAIARENEAAFVEMVSDISKAKLKKQVSAAAKEKEKLRHRENELQAILKKLYEDNALGKITDEQFISLSKDFTDEQRQIKERLKALENILSQVTEKQENTAKFLELVREYTDIKELTKPILNELIDKVVVFDAEKARGDRVQRIDIYYRFVGLI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98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4ca17011d022bbca5f56581cd7a494a72d986c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7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FISWTLNEPSNAQFAEYATEVSPGEWRILNPDAWKNWGGNQKNFWLAFMNHHDKIYGVGLHDFGVNADGTIYSYKAGEGYPVLNEDETAIRWWMRDSLRFLVDHYPNIKWSLQMVCFDPSRVEPILDNVNGAQDTFVRQLKKIAELYLNRFPGRIKGIEMDFEKTTSRPRSAQEPEKYRDLLRRVKDEVCRPLGLEIRVNLHAMTGEYNPSWYAWTNYSTIAEADLDEYQIMSYDFSAGNTAPGPSTPVWWLLEVLDHVRNVLPPEKTFIGNAAYGRRWSLNRDRLGTAIAYWQLLQWQNGLFKHNAGQRNDQGEFIWFDQSFIPYCGFHDEESGYEYTFLHCYDRFQARFARLLPYNNSQVVYRGTYRNAEYITSYSKHQRAKFTGIQRVLTEATSTSGHISDAHSVWEPKDDLPGYTFYGYNTLPGQYLYDEATNSCVRASGAIGQDGRVTYSFSLSTPGTYRLIATVYFPYLNCRIPINVNGVDYVIGEDIPDWYPFFVNPSHHFFDCGTFSFSTSNTITVGVTQDSAQIMGFVICRDFEHGMSGGEVEYNVNLQVPKKRGSVLDGVVTKVDADMPDEVTLTAELIRRHPRPAIFWEDLFGPFADQEVENLTETNYYQRAITGFRAPNGPYPVDGACRGPLQNIGYSNGTWRPVAASGGDEAHVYCDARNSSAQLVLNREFSFNAHIEADIRALDSNAIYGIRFYARNPGTVGNGYIAQLNYRNRTVRLVYESGGSSQVLATAAMSETLANGLGSRHTLTIRVHNGRIKILVGAVEYINYSGSLPGSLSRGAHGVYANGTRIRCYRLHIATNDRYEPMEKVSAIVDGREYVALEEDRPYSYDELGYLVYSGFNPDEGLDIDIDNDYDNFPIVNIPSWVGEKNIRIRLVDAGVWLRNFYVGDGEEYSIAWNSDLEGFITTLGFIKNYGCKGVGMWTIGQEDPRVFTYLPPPN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56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a9a84ac018ee699050b07ceb0a57ee1c9a59a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NRIEQALQQMPASFAPYLRELVLAKDFDATFSAEQYQQLLTLSGLEDADLRVALLPIAAAYSYAPISEFYVGAIVRGISGRLYLGANMEFTGAQLGQTVHAEQCAISHAWMKGEKGVADITINFSPCGHCRQFMNELTTASSLKIQLPKRAAKTLQEYLPESFGPADLGIDSGLMSPVNHGKTSDDDEELIQQALRAMNISHSPYTQNFSGVALKMRSGAIYLGAYAENAAFNPSLPPLQVALAQAMMMGESFEDIEAAALVESATGKISHLADTQATLEVINPDIPLSYLS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39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4aed56088cc3bcba005c459289132615b23aa1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QTPTRKPRARDLGLPFTGVTGPYNAITDVDGVGVGFQTIIENEPRPGRKRPARSGVTAILPHMQSETPVPVYAGVHRFNGNGEMTGTHWIEDGGYFLGPVVITNTHGIGMAHHATVRWMVDRYASTYQTDDFLWIMPVVAETYDGALNDINGFPVTEADVRKALDNVASGPVQEGNCGGGTGMITYGFKGGTGTASRVVEFGGRSFTIGALVQANHGQRDWLTIAGVPVGQHMRDGTPQSQLQERGSIIVVLATDLPLMPHQLKRLARRASIGIGRNGTPGGNNSGDIFIAFSTANQRPMQHRSAPFLDVEMVNDEPLDTVYLAAVDSVEEAVVNAMIAAEDMGGTPFDRLLVQAIDHERLRAVLRQYGRL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6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774e641866c80d3970f8b82f9f2ceaa46d2d8e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AHHHHHHMMRHFRISSATQPQCAARTKMTGFNLFTQDMQQERRVLKTKSFKGGRENMRIMAKLWGELPLGQRAMYNTRALQRAALVTRDPEKKNNTFNLLMKLFGRDKVLLKAGNEAFTALMAKSTMHAMSHRDNSRLREKLNVKAFCTSKERSNQSVTSAFKRFISPSMLLFDSFTEMQRSVAPTRKSAFTAITKVLSVSNVTVSGEEYVMKRYSYLSPELQNLFAPISDVEAPFFEMFCADRCASFDWKCFEIIRLFASFRGIEVDLGNNAVQDELFRSLISTDRSRDGIYFRARRSLERLEKLRSSDFGLFITKRLPPSVNVPPAAYGIDSNLDDVSVATLLAETRCGHSVYDDVLTRAAMLRTKEKNKQLAVYNVTRMITTETLSNRQVRVERLKDKVHPQLSAAKPVLKLNAAPAPLCKKNPLSAPVPLKKVPAMVKPQRKRTLPIVTKTTARKAAPVASPDRNAPPAVTLQLVTKRAAGVSRTETKGVPASCRARVKVSAAQKVAAAATKKALKKGTSTSQATTATDEGGDFFAEDFMAEGEGDDVGLEVADKSAGDTNAQVAAPTAPVKQKRKSAGRRAARSHLLAPESMLPATARSQKVIVAHTPTCRKAPRPVCTSPSSPFTPARRKVSLADNIRAQLASF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24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8b3d4617a5bbbc560f6505825258d2e3792e80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QCDFGALPGAEEHTMDYEFLRDITGVVKVRMSMGHEVVGHWFNEEVKENLALLDEVEQAAHALKGSERSWQRAGHEYTLWMDGEEVMVRANQLEFAGDEMEEGMNYYDEESLSLCGVEDFLQVVAAYRNFVQQ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26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4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10addb6d5626669cdb5493715181a023513769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PKTTEQPHEDIPQSGGTGEHAPFLKGYPGGLFKPENNITRAEAAVIFAKLLGADENSAGKNSSITFKDLKDSHWAAWAIKYVTEQNLFGGYPDGTFMPDKSITRAEFATVTYKFLEKLGKIEQGTDVKTQLKDIEGHWAQKYIETLVAKGYIKGYPDETFRPQASIKRAESVALINRSLERGPLNGAVLEFTDVPVNYWAYKDIAEGVIYHSYKIDENGQEVMVEKL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51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49ff5e3db09ba1997bc117fd7fb433be48b7e1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QSFNAPYEAIGEELLSQLVDTFYERVASHPLLKPIFPSDLTETARKQKQFLTQYLGGPPLYTEEHGHPMLRARHLPFPITNERADAWLSCMKDAMDHVGLEGEIREFLFGRLELTARHMVNQTEAEDR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5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5a4fa5dff93ef002ace5a1698e9284938d2815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IYTITLNPAIDRLLFIRGELEKRKTNRVIKTEFDCGGKGLHVSGVLSKFGIKNEALGIAGSDNLDKLYAILKEKHINHDFLVEAGTSTRECFVVLSDDTNGSTMIPEAGFTVSQTNKDNLLKQIAKKVKKEDMVVIAGSPPPHYTLSDFKELLRTVKATGAFLGCDNSGEYLNLAVEMGVDFIKPNEDEVIAILDEKTNSLEENIRTLAEKIPYLVVSLGAKGSICAHNGKLYQVIPPKVQERNDTGAGDVFVGAFIAGLAMNMPITETLKVATGCSASKVMQQDSSSFDLEAAGKLKNQVSIIQLEE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8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9de0cb3fcfcb41887c36703714ba57938937b9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PKQDPKPKFQEGERVLCFHGPLLYEAKCVKVAIKDKQVKYFIHYSGWNKNWDEWVPESRVLKYVDTNLQKQRELQKANQEQYAEGKMRGAAPGKKTSGLQQKNVEVKTKKNKQKTPGNGDGGSTSETPQPPRKKRARVDPTVENEETFMNRVEVKVKIPEELKPWLVDDWDLITRQKQLFYLPAKKNVDSILEDYANYKKSRGNTDNKEYAVNEVVAGIKEYFNVMLGTQLLYKFERPQYAEILADHPDAPMSQVYGAPHLLRLFVRIGAMLAYTPLDEKSLALLLNYLHDFLKYLAKNSATLFSASDYEVAPPEYHRKAV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22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1d7f6757c93095c300fda95f9e2cb09c7f7363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QSEVNKDLQQYWSSLNVVPGARVLVPLCGKSQDMSWLSGQGYHVVGAELSEAAVERYFTERGEQPHITSQGDFKVYAAPGIEIWCGDFFALTARDIGHCAAFYDRAAMIALPADMRERYVQHLEALMPQACSGLLITLEYDQALLEGPPFSVPQTWLHRVMSGNWEVTKVGGQDTLHSSARGLKAGLERMDEHVYVLER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5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3146055358963ae6a38a541a47a321e6a4904a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EMSVVEYEVVSKNLTSKMSHELLFSVKKRWFVKPFRHDRQLGKLHYKLLPGNYIAFGLYVLKNQDYARFEIAWVHVDKDGKIEERTVYSIETYWHIFIDIENDLNCPYVLAKFIEMRPEFHKTAWVEESNYSIAEDDIQMVESIKRYLERKIAS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5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ac2799d0b4d652384a51a2972751fd69c9342e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GGSNMKLDFSVAVHSILYLDAHRDSKVASRELAQSLHLNPVMIRNILSVLHKHGYLTGTVGKNGGYQLDLALADMNLGDLYDLTIPPTISYARFITGPSKTDEQADQSPIAANISETLTDLFTVADRQYRAYYHQFTMADLQADLNHHGTFLQHEQDSE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34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8060860a18c275a81160e1b16f126185e7d50f9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VVEFTTCPDKPGIPVKPSVKGKIHSHSFKITWDPPKDNGGATINKYVVEMAEGSNGNKWEMIYSGATREHLCDRLNPGCFYRLRVYCISDGGQSAVSESLLVQTPA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38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e70b9093c883ed56d7b5400c876c8f36574786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PASRASETSPARDNDVLRQRAARCRFVLVETSHPGNVGSTARALKTMGFCESGSYVLVRPREPGAQSHPDAVAMASGADDVLADARVVDDVGEALAGASLVIALTARPREFGPRRIGPRAAAQEVAALLAAPGATVAFVFGNERYGLPNEVVERCHVVTHIPANPAYASLNLSQAVQLIAYEVRMALLADTGTGDTRVDGVGFVGEPATAEQIDGMFAHLERGLVEIGFLDPAQPKKLMPRLRRLFARTQLEAEEVNILRGIAKRMLGRRADAAAPPTGAADDC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97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9be182b7d16e7e41e06fb4ce8a913df2cd6989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QDCGLPPDVPNAQPALEGRTSFPEDTVITYKCEESFVKIPGEKDSVICLKGSQWSDIEEFCNRSQDCGLPPDVPNAQPALEGRTSFPEDTVITYKCEESFVKIPGEKDSVICLKGSQWSDIEEFCNRSCEVPTRLNSASLKQPYITQNYFPVGTVVEYECRPGYRREPSLSPKLTCLQNLKWSTAVEFCKKKSCPNPGEIRNGQIDVPGGILFGATISFSCNTGYKLFGSTSSFCLISGSSVQWSDPLPECREIYCPAPPQIDNGIIQGERDHYGYRQSVTYACNKGFTMIGEHSIYCTVNNDEGEWSGPPPECR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6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88552154319340ffbb6f5c009a6f1618707d01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RMPSPPMPVPPAALFNRLLDDLGFSAGPALCTMLDTWNEDLFSALPTNADLYRECKFLSTLPSDVVEWGDAYVPERTQIDIRAHGDVAFPTLPATRDGLGLYYEALSRFFHAELRAREESYRTVLANFCSALYRYLRASVRQLHRQAHMRGRDRDLGEMLRATIADRYYRETARLARVLFLHLYLFLTREILWAAYAEQMMRPDLFDCLCCDLESWRQLAGLFQPFMFVNGALTVRGVPIEARRLRELNHIREHLNLPLVRSAATEEPGAPLTTPPTLHGNQARASGYFMVLIRAKLDSYSSFTTSPSEAVMREHAYSRAPTKNNYGSTIEGLLDLPDDDAPEEAGLAAPRLSFLPAGHTRRLS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05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e60e3df6a7752127c66783c94f7b4bfc08c9db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ATIAFQGNLAGIMRKIKIGLALGSGAARGWSHIGVINALKKVGIEIDIVAGCSIGSLVGAAYACDRLSALEDWVTSFSYWDVLRLMDLSWQRGGLLRGERVFNQYREIMPETEIENCSRRFAAVATNLSTGRELWFTEGDLHLAIRASCSIPGLMAPVAHNGYWLVDGAVVNPIPISLTRALGADIVIAVDLQHDAHLMQQDLLSFNVSEENSENGDSLPWHARLKERLGSITTRRAVTAPTATEIMTTSIQVLENRLKRNRMAGDPPDILIQPVCPQISTLDFHRAHAAIAAGQLAVERKMDELLPLVRTN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8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d86d7a71130602938b1b5bb259e9c4f653cab0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TNNFTVKVEYVDADGAEIAPSDILTDYHYVSTPKDIPGYKLREIPHNATGNITDTGIIVRYIYDKTIDVRYVDETGKDLLPVVEIINSEAAV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20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7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d9a7b094b3422169d00788dbafe1445aee62f9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RGSRFTWRKECLAVMESYFNENQYPDEAKREEIANACNAVIQKPGKKLSDLERVTSLKVYNWFANRRKEIKRRANIAAILE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8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f8ca73d404d8d4ab0358276b6e06a058f74e34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TVVAETLTKESFEEYGTIISPDEEISRMQNLEKGANQGTAIKLLQVSQVENKSTSKVPNWNLFRCFPQPHLNRVFTQGSNQAISHSIKVLEKHPCSTQTFVPMGRTSAEVAYLVVVAKEIGNKPDLSTLRAFTCLGNQAVTYGLGTWHAPMIVLGKEEHLDFSVLIYESLDPDRPEKDCVEEHYSDGDVCII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78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8bda8c2c0755d007c51e45c82786225fe51824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SRGHSTLPRTLMAPRMISEGDIGGIAQITSSLFLGRGSVASNRHLLQARGITCIVNATIEIPNFNWPQFEYVKVPLADMPHAPIGLYFDTVADKIHSVSRKHGATLVHCAAGVSRSATLCIAYLMKFHNVCLLEAYNWVKARRPVIRPNVGFWRQLIDYERQLFGKSTVKMVQTPYGIVPDVYEKESRHLMPYWGI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28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674a788da73963efceb061179839c37554c0fa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NTNPARARDFTDPRIPNRDECVLRYLVDRWAVERPDKVHVVWEDGEEWTFADVRRRITEKAAGLEKLGVRQGDFVAVWLPNGRDALLAFYAINYLGAVFVPFNTAYRGNLLAHVVANSGAKLIIAHPDLVGRMGEIDRAGLAQLVLTTQGDAPDVGLEVTRFDDLAGDAVSPLDRPIQPWDIQSIIYTSGTTGPSKGVLSSYLHMFSNAGPESWPMVGEDDRYMCVAPIFHIGGMGPPFVMLARGASVAMVESFSTDRFWEIAARTKATVVFLLGVMATFLMKRPPSPEDRNHTVRKAFMVPLTDDAPAFTERFGIDIYTIFNMTEISSPIVSEANPVKRGTCGKARPGVEVRLVDANDCEVPVGEIGEMLVRTDRPWGMNSGYNRNPEATAKAWGNGWFHTGDAFRQDEDGYFYFVDRVKDAIRRRGENISSFEVEVEVCAHPAVREAAAIAVPSEFSEDEVMVVVAPVPGQAIDVPELARFLIDRMPYFMVPRYIRVMDELPKTPSAKVLKADLRSEGVTADTWDREKAGMRVRRESFAG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2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cc5d5295b2b9f15338a5c51b11ae5c0dffb4a9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DSPADNPVDSTASDRPVEGRDRDDEGRARNARPRDGLGRPLPYGANGVPRQPEGVVRAPEATVAEAQRLLDDGKPFHAHEVFEDAWKAGPEEERELWRGMAQLAVGLTHSARGNATGGARLLRRGAGAVTAWAASEAGRERPYGMDLGAVAGWARELAGEVEGGGSVDAAARAPRLRG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90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966c684c01dc78df7299ba4bc921c4b83a6d5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SYELARVPRGEHHFHSVRVRTGDVLGLIEKTAFFELDDTLFVYPFYQRFSYQVNERHQEDGVSGSSPIHQHHSSVAASVRNYQPGDRFAALDWKTSARRSQLMTKEFEPSRSKNLFLLMDRFSSDAFEEVVSVTASILHSVLKNGAGAGLASIGKEKNIFPIQEGDQHFKHMLRHLAIAHCDAADPISRYAREELGKPSVRQADQVVVTGQLTEDMLHLAEIGGGRVTVILAKEKDAELSQAENVMIERMMKRQIRVRIMRGGRVSRV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33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a203fe215b40b791aa7e7fe5d6e5568e35864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VNMGKIAFLVSGEKMFKKIKKYIDTEDVILVETTISNALEEAKNLIDEGVKVILTKLAIKIKIEDKVEIPVLSIENNISDYIELLKEIDIKNNRIAFVDYIEAPESLVDLSKIISNDIVFKTFTSEEECEAIVKELKNKSYSILIGSVLTKKYANKYDLKSYEVEISKNSYSMYIEIAEQIIKFTDLKKSKAKVLKSIEIMIDNYLKNEEKMEKNILDKVTMNDVEKDRLIEGLKRNGFSLSNTAKDLGMSRTTLWRKLKKFNIIIE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3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261fca8f07bef9728c5a4cdcc89f821c1c5e86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NNKIYFTPGPSELYPTVRQHMITALDEKIGVISHRSKKFEEVYKTASDNLKTLLELPSNYEVLFLASATEIWERIIQNCVEKKSFHCVNGSFSKRFYEFAGELGREAYKEEAAFGKGFYPADITVPADAEIICLTHNETSSGVSMPVEDINTFRDKNKDALIFVDAVSSLPYPKFDWTKIDSVFFSVQKCFGLPAGLGVWILNDRVIEKSKALLAKRKSIGTYHTIPSMLEKARVNQTPETPNAMNIFLLGKVTGDMLQISADGIRKQTEEKAALINTYIESSKVFSFGVEDAKLRSMTTIVANTTMLPGEINKILEPFDMAVGAGYGSKKETQIRIANFPAHSLEQVHKLVQTLKEKI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62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700c3dc0db6c277f80511b03693ab779099489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TEQRPLTIALVAGETSGDILGAGLIRALKERVPNARFVGVAGPRMQAEGCEAWYEMEELAVMGIVEVLGRLRRLLHIRADLTKRFGELKPDVFVGIDAPDFNIILEGNLKKQGIKTIHYVSPSVWAWRQKRVFKIGRATDLVLAFLPFEKAFYDKYNVPCRFIGHTMADAMPLDPDKNSARDVLGIPYDAHCLALLPGSRGAEVEMLSADFLKTAQLLRQTYPDLEIVVPLVNAKRREQFERIKAAVAPDLSVHLLDGMGREAMVASDAALLASGTAALECMLAKCPMVVGYRMKPFTFWLAKRLVKTDYVSLPNLLAGRELVKELLQEECEPQKLAAALLPLLANGKTSHAMHDTFRELHQQIRCNADEQAAQAVLELA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85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7f1908321ea4bfcf9c7f4802a0cc8fa4f9c986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MDEQQSQAVAPVYVGGFLARYDQSPDEAELLLPRDVVEHWLHAQGQGQPSLSVALPLNINHDDTAVVGHVAAMQSVRDGLFCLGCVTSPRFLEIVRRASEKSELVSRGPVSPLQPDKVVEFLSGSYAGLSLSSRRCDDVEQATSLSGSETTPFKAVALCSVGRRRGTLAVYGRDPEWVTQRFPDLTAADRDGLRAQWQRCGSTAVDASGDPFRSDSYGLLGNSVDALYIRERLPKLRYDKQLVGVTERESYVK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6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8f9fb06f54a92d4d66ffee1d0cb3a747e114e3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IDTAIEEMIPLIGVRAACAATGRAPASYYRAHSKRLSAQSDTFTSTAVTDPSGPRESAQPRALSAAEREHVLAVLNSQRFADMAPAVVYATLLDEGIYLCSESTMYRLLRERGQTGDRRRQATHPAAVKPELVAHQPNSVWSWDITKLRGPAKWSYYYLYVILDIFSRYVVGWMVASRESKVLAERLIAQTLAAQHISADQLTLHADRGSSMSSKPVALLLADLGVTKSHSRPHTSNDNPLSEAQFKTLKYRPDFPKRFESIEAARVHCDRFFGWYNHEHKHSGIGLHTPADVHYGRADQIRRHRATVLDTAYRDHLERIRSQTTRATRATGLQRDQPTTEGGPADSINPRKSCLRNVDRFRPGLLDLPAPAPVDLRRLLPSGQI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79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76b7d75ec56885cb08172cf6c1ac7dceb8100b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NFPIDEKLIREKQNELHIKDLGMASIRDLVALVTNLEKATGTKFCRMEMGVPGLPAPQIGIETEIQKLREGVASIYPNLDGLPELKQEASRFAKLFVNIDIPARACVPTVGSMQGCFVSFLVANRTHKNREYGTLFIDPGFNLNKLQCRILGQKFESFDLFEYRGEKLREKLESYLQTGQFCSIIYSNPNNPTWQCMTDEELRIIGELATKHDVIVIEDLAYFGMDFRKDYSHPGEPLYQPSVANYTDNYILALSSSKAFSYAGQRIGVLMISGKLYEREYPDLEESFGRLRFGEALSSSALYALSSGATHSAQWGMAAMLKACNDGEYNFRDSVIEYGRKARIMKKMFLDNGFNIVYDKDGNEPLADGFYFTVGYKGMDSSKLIEKFVRYGMCAITLKTTGSKRNEAMRICTSLLPESQFPDLEKRLQMLNA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adeb7ed496f5a71959d88c5dcfed86d05a99f5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FHDLTNVTQSKRQVHPHHMHESDMEVAARMTAPVFTTDEGIAEKLDQLSRKVDAIYGLMLHLVQQRQLPTAPELLTSTSQTSTIEAVHPAFPEEEPNFVSMLSSAMPHATHSAPQFFESPTHDPLTSGTIDTVTTPMVSTRDKEEEHIKATDNKRALSNPQSSSATRGDDHNSWKRHDCFILLVEFKCQRMKRCVSSSFITPGQYAIVQGDRGHDCGVVNQCSEWNAEKGCIVREESFDGNVTNVVRMKGEMGRVLRVATEEEVERLFGEISRNENLALKTCREIVARLGLDMDVVDCEYQFDQQKISFYYEASRSIDFRQLNSELFRIFGVRIWLQNVNNSVKNVVPAGAMSREEKTQYQKSGLRPPTY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7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24057f186a9b838da8e50328e49fcbff418542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RPDDFSFIPSMQGPFLLQPAVADDELIEDYCDIYSFGMNPIDVLAIGGSEGRLDLLLLVSEVSGRWSKLNDHGLASMKLIVSQVHSLYLSNNNPYMVLQPDIQSPYSLIAYHANGLHVVDIESWARDLNLNFENSEFLNNEEENDEDELSNVLVSIPSRTSVLERLDTNPLNESTDAVVGCAQLYYPSLGKILISLTRNWQTTVFDDSDLATMGVNKESLSNEMDYSKSLGTSSLEQVDDLDEKLTYTPLYVSLLEKTPFTDPSIPSLVERT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85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6558b12656d63e869c7ec113f4ffc81eee109a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HHHHHHEFDQVQYENTLKNFKIREQQFDNSWAAGFSMAALLNATKNTDTYNAHDIMRTLYPEVSEQDLPNCATFPNQMIEYGKSQGRDIHYQEGVPSYNQVDQLTKDNVGIMILAQSVSQNPNDPHLGHALAVVGNAKINDQEKLIYWNPWDTELSIQDADSSLLHLSFNRDYNWYGSMIG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16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adef9c2dbd3a8542a66bc885f31f15adc93c8d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ARKVILFIAMSIDNYIADDQGAVDWLEKNVHGTESDDSYEKMYSKIDTVIMGRTTYEQVTQKLSPEKYVYADRQTYIVTSHLGEDTDKIKYWKQSPVELVKRIQKEKGKDVWIVGGAKIIDPLVQANLIDTYILTTVPIFLGSGIRLFDRLEEQVPVRLIDVYQKNELVYSIYQR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4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a690d468f7631c85f4425d4c74d90c524d1578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DMPPTETNAIQDRLPRTTNSVEDTMALGARIAQGLSPGAVVALYGDLGTGKTHFVKGVAQGLGLPPAEVRSPTFTILAVHDDGDRPLYHFDAYRVQTPDEFVELGFETYVHGDGLTCIEWAGRVADLLPADTVPLQFHHVAPSTRRITLGA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7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de051eed9d8c1e8c7cd7d1ccc6204865bb21ec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RVFVGEFLCGGGMASTHEDQISSSLLREGLAMWRALVTDFAEWAQVVTPIDPRLNLRVDRMPDSVVCIPLRSGENVREQWLTIAKSCDIALVVAPETDDELGGMIQTFREAGVDVLATDLATLRMASDKWFTAKWLMEHAIPTPQTWAMESNLTASEARRSNGIGPIGLDAKRWVRKPRDGCGSDSIVVFDDWKSACSTMPSNNLVQAWIEGRPASVLVLGGAIEVSDLVICPAVWQHCRLREDDSGNAIQTDVCTVCYTGGSGPIETELQSRVVSLAEQVTRALPEPLRGFLGIDVVLGDRMEDDCVIEINPRLTTSYIGIRQMINENLTSIWNPSAVRNSDTSGERRITGRQLRVRTNQIRWTSEGDVQIEPPLDGD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17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f9c946f1c71675e8e724111c03cf0299b4897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APDTSVSNKQNFSTDVIYQIFTDRFSDGNPANNPTGAAFDGTCTNLRLYCGGDWQGIINKINDGYLTGMGVTAIWISQPVENIYSIINYSGVNNTAYHGYWARDFKKTNPAYGTIADFQNLIAAAHAKNIKVIINFAPNHTSPASSDQPSFAENGRLYDNGTLLGGYTNDTQNLFHHNGGTDFSTTENGIYKNLYDLADLNHNNSTVDVYLKDAIKMWLDLGIDGIRMDAVKHMPFGWQKSFMAAVNNYKPVFTFGEWFLGVNEVSPENHKFANESGMSLLDFRFAQKVRQVFRDNTDNMYGLKAMLEGSAADYAQVDDQVTFIDNHDMERFHASNANRRKLEQALAFTLTSRGVPAIYYGTEQYMSGGTDPDNRARIPSFSTSTTAYQVIQKLAPLRKSNPAIAYGSTQERWINNDVLIYERKFGSNVAVVAVNRNLNAPASISGLVTSLPQGSYNDVLGGLLNGNTLSVGSGGAASNFTLAAGGTAVWQYTAATATPTIGHVGPMMAKPGVTITIDGRGFGSSKGTVYFGTTAVSGADITSWEDTQIKVKIPAVAGGNYNIKVANAAGTASNVYDNFEVLSGDQVSVRFVVNNATTALGQNVYLTGSVSELGNWDPAKAIGPMYNQVVYQYPNWYYDVSVPAGKTIEFKFLKKQGSTVTWEGGSNHTFTAPSSGTATINVNWQ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7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40409e7b21d483dccbe5cd590d207cc886b014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VMQENQIKLIEHIKQAVVQAVGLEEAEVPEILLEVPKDKKHGDYSTNIAMQLARVAKKAPRQIAESIVPELKKDNKLIKEVEIAGPGFINFYLDNAYLTDLVPVILTEDKQYGESDFGKGEKFQIEFVSANPTGDLHLGHARGAAIGDSLANIMKMAGFDVSREYYINDAGNQINNLVLSAEARYFEALGLDSEFPEDGYRGADIISLGKDLAAKYGDKYVHTSEEERRSVFRVDALAFETGKLRADLEEFRVSFDEWFSETSLYEENKVLPALERLRENGYIYEQDGATWLRTTDFEDDKDRVLIKSDGSYTYFLPDIAYHLNKLERGFDVLIDIWGADHHGYIPRMRAAIEALGYSPNQLEVEIIQLVHLFEDGVQVKMSKRTGKSVTMRDLIEEVGLDATRYFFAMRSSDTHMNFDMSLAKSTSNDNPVYYVQYAHARISSILRSGKEQGLEVTKDADMSLLQTEAEYDLLKVLGEFADVVAEAATKRAPHRIVRYLNDLASSFHRFYNSNKVLDMDNLEVTKARLALIKTAQITLRNGLTLLGVSAPE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e88b6d269390748de510a4859dd44e56d45328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SGQKPVKPSADGLLASARAIKSKGPAPVHLWNPPFNGDIDMRIARDGTWFYQGTPINRPAMVRLFSSILKREEDRFYLVTPVEKVGIRVDDAPFVAVDVEVAGQGRKQVLTFTTHVGDSAVAGEGNPIRMAQDPATGEPAPYVHVRAGLEALIDRKSFYRLMDLGEIEDGWFGLWSSGSFFPLMTVEELER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9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94aa85913e2180280fe35ce6f6a47f9ca926b2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ARQRRVLHLLVDEYIQTKAPVPSARIAEGLGLSPALARYELIALEEMGYLTKPHASAGRVPTRQGFRQYSLSLLPPRPLPEATRRRLERALEGAREPEAFLVKVAVGLSGYPALLRLQPRRAPKLLQVHLSPLPEGTLAVLVLEGGRVKEVRLPLVLPQETLRRAEEALTGPLETLPAAPKGLEDLFAHLSRALASGFALRYREGLSEALKEPEAKDPGFLERLVALYEEGGEDLLTPPGRVDVRVGEVEGLALVQAGFQKGEWLGELTLIGPLRMRYAEALSVAFSLSQVYTGQHA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16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3e0a400c8dee6b367ac9014e1368f861531d72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NDTPFSALWQRLLTRGWQPVEASTVDDWIKRVGDGVILLSSDPRRTPEVSDNPVMIAELLREFPQFDWQVAVADLEQSEAIGDRFNVRRFPATLVFTDGKLRGALSGIHPWAELLTLMRSIVDTPAAQETVQ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70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f8a1d531459bf2630e1f7f4aa8988f1cbcac35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ENGRYEYIVIGSEAAGVGLVRELTAAGKKVLAVDKSKEKIELLEDEGFDAVIADPTDESFYRSLDLEGVSAVLITGSDDEFNLKILKALRSVSDVYAIVRVSSPKKKEEFEEAGANLVVLVADAVKQAFMDKIKKMET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51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6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daacc66e442f32c7e3daf48f87d5ba99774309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EARTSTPRERYRTQVRAEIKDHAWEQIATAGASALSLNAIAKRMGMSGPALYRYFDGRDELITELIRDAYRSQADSLRAAAASGADLAGLAHALRAWALDDPQRYFLIFGTPVPGYRAPDDITEIAAETMAVIVDACAALPPSDGTDGAFDAHLDTHRQWAGDRPAPSSALHRALSFWSRLHGVLSLELAGQFTGMGFDSALLFEAELKDLLG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34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41f6084fc17204e93117c04743844e0c8656c7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TLDLNKLRFGSELIKRGFSAMTKGGVIMDVTTADQAKIAEAAGAVAVMALERVPADIRAAGGVARMADPMKIKEIMDAVSIPVMAKVRIGHISEAYVLEKIGVDMLDESEVLTPADPFFHLYKKNLTVPVVSGARNLPEAVRRIFEGAAMIRTKGEAGTGNIIEAVRHIRKVNEEISVLKRMSDEQLRAVASNISASYFVLREEASKDLMGVEGKLSYDSAYAGMGRSRIEREILAILRQIRRMGRLPVVNFAAGGVATPADGALMMELGADGVFVGSGIFKSPNPEKMARSIVEAVENYRDYDVVEKASEGLQGMPGVDIESIPKDMRLQERG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82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9e20d7c2e4a85b24851aa709e0fcc0f3177c7d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GSSTLKKVVISSTFATGLFLATQYDTADAALGDQTLRKGQSHPDVKELQEALKKKGFFNYHTSTGYFGSITEDAVREFQMKHGLQVDGIAGPQTLNALLSQMNGNNGGQQTSSSAPNSTSNSTILRFGSSGQAVRDLQEKLKAKGYYNHSITGQYGRITTEAVREFQRANRLTVDGIAGPQTLAALTNQAPAASAPQYNAPVQQTTVLRQGSRGDAVRDLQRSLKDLGYYKSSIDGIFGAGTTTAVREFQRKMGLTVDGVAGPQTLNALHVNPTPNTSNGQSSSSGGNTASSGNRGATITNIVANASELIGTPYVWGGTTPRGFDCSGFVQYVFAQQGVSIPRTVAQMWNAGTSVSQPSVGDIVFFDTTGGPSHNGIYIGNNQFIHSGSSTGVTIASMNNSYWASRYLGAKRL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19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44e04b36943d75bbdaa79c37ed33c76eb74ad6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DWTDRVLLEDDNDMGKSIVSHHVLMNCSQRSNIKDSNVQTLSTEMLHWDDYREAHGINDGTPKMADTFQNACEPLFQGHVCRSGGSTKRLLSVATKPVLGEGGDRTFCSEMQHWDDYRVKNNIQDGSPAMQCLFRQFDGHDMFILDSGWKLLTLKQMCITSTRQAYGASVNQRVSEMVRWEESQNQQGINCFPASGSAEAVSAITPYNS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13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24d7cac417486bf12025b3c86eb9c70067888a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VAGDDGGSRIPAADSADAGFARDMSVHHQQAVEMSYIVRDRTDDEEVRRLAYDIAQTQANQRGMMIGWLDLWALPKVSSDPPMTWMGMGDAPSAGEGSLMPGMATDAEMKKLGTLDGKQAEVYYLQLMTEHHRGGVHMAKGCVERCTVGVEKRLARGMVESQESEIRLMADLLAERGAKPR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22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e4bb54b068567037cc0458beae272b1a8ac160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AASVTPPGSLELLQPGFSKTLLGTKLEAKYLCSACRNVLRRPFQAQCGHRYCSFCLASILSSGPQNCAACVHEGIYEEGISILESSSAFPDNAARREVESLPAVCPSDGCTWKGTLKEYESCHEGRCPLML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4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0c6608233302761dda7cba4869b10f42553240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LQSTPQNLVSNAPIAETAMGIAEPIGAGSEFHGNPDDDLQARLNTLKKQ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18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431cafd892da56da675e07674b4c8d096c1ff6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PSAPAKTAKALDAKKKVVKGKRTTHRRQVRTSVHFRRPVTLKTARQARFPRKSAPKTSKMDHFRIIQHPLTTESAMKKIEEHNTLVFIVSNDANKYQIKDAVHKLYNVQALKVNTLITPLQQKKAYVRLTADYDALDVANKIGV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2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8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1d40341fba39edfe79be085d7b80764e24a736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GSRSGHGNGGGNSNSGGGSNSSVAAPMAFGFPALAAPGAGTLGISVSGEALSAAIADIFAALKGPFKFSAWGIALYGILPSEIAKDDPNMMSKIVTSLPAETVTNVQVSTLPLDQATVSVTKRVTDVVKDTRQHIAVVAGVPMSVPVVNAKPTRTPGVFHASFPGVPSLTVSTVKGLPVSTTLPRGITEDKGRTAVPAGFTFGGGSHEAVIRFPKESGQKPVYVSVTDVLTPAQVKQRQDEEKRLQQEWNDAHPVEVAERR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04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8d4b38ca9f74c76c52757e5820a4929cc7117b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GPDYVTLNLAAEKVDLAALEAKAGEYLNNWLVDAGFQEIKVKPVSTKRRSVLVSRRVAEIRIRPLEVSALSRRLCIWADIVDASGVLLNSAPVWFDVSAMGEVWTPSTDAEKGTAVDVHPLKREFIDVAAAGIEPASRREIEGKEFSRRVESGQPITKDVLRAIPEIKNGDIVFVEVRVGTVFLRSRAEAMHDAYIGDRIKLKSVSSGETMLGVVLSAGRVWIG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db030d15efddc33aa0aad788631468339307fc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NWGGGKKCGVCQKAVYFAEEVQCEGSSFHKSCFLCMVCKKNLDSTTVAVHGDEIYCKSCYGKKYGPKGKGKGMGAGTLSTDKGESLGIKYEEGQSHRPTNPNASRMAQKVGGSDGCPRCGQAVYAAEKVIGAGKSWHKSCFRCAKCGKSLESTTLADKDGEIYCKGCYAKNFGPKGFGFGQGAGALIHS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70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b6a8839736c7aac4f8e8b39dc84aeef889311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QDYELVVKGVRNFENKVTVTVALQDKERFDGEIFDLDVAMDRVEGAALEFYEAAARRSVRQVFLEVAEKLSEKVESYLQHQYSFKIENPANKHERPHHKYL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88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f95d7032a18af786f57a1380d55436c4920d30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AGWRGGWGIRRGLPVKIIWARLWRARHARRECSWSTGSIWSGWEWAQEQRRGSTGLFPGAAHLVSWFLQALKRSFEVEEVETPNSTPPRRVQTPLLRATVASSTQKFQDLGVKNSEPSARHVDSLSQRSPKASLRRVELSGPKAAEPVSRRTELSIDISSKQVENAGAIGPSRFGLKRAEVLGHKTPEPAPRRTEITIVKPQESAHRRMEPPASKVPEVPTAPATDAAPKRVEIQMPKPAEAPTAPSPAQTLENSEPAPVSQLQSRLEPKPQPPVAEATPRSQEATEAAPSCVGDMADTPRDAGLKQAPASRNEKAPVDFGYVGIDSILEQMRRKAMKQGFEFNIMVVGQSGLGKSTLINTLFKSKISRKSVQPTSEERIPKTIEIKSITHDIEEKGVRMKLTVIDTPGFGDHINNENCWQPIMKFINDQYEKYLQEEVNINRKKRIPDTRVHCCLYFIPATGHSLRPLDIEFMKRLSKVVNIVPVIAKADTLTLEERVHFKQRITADLLSNGIDVYPQKEFDEDSEDRLVNEKFREMIPFAVVGSDHEYQVNGKRILGRKTKWGTIEVENTTHCEFAYLRDLLIRTHMQNIKDITSSIHFEAYRVKRLNEGSSAMANGVEEKEPEAPE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4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b27b436c0c1c8961798a16905e05cc930d5caf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TSQYLLSTLKETPADAEVISHQLMLRAGMIRKLASGLYTWLPTGVRVLKKVENIVREEMNNAGAIEVSMPVVQPADLWQESGRWEQYGPELLRFVDRGERPFVLGPTHEEVITDLIRNELSSYKQLPLNFYQIQTKFRDEVRPRFGVMRSREFLMKDAYSFHTSQESLQETYDAMYAAYSKIFSRMGLDFRAVQADTGSIGGSASHEFQVLAQSGEDDVVFSDTSDYAANIELAEAIAPKEPRAAATQEMTLVDTPNAKTIAELVEQFNLPIEKTVKTLLVKAVEGSSFPQVALLVRGDHELNEVKAEKLPQVASPLTFATEEEIRAVVKAGPGSLGPVNMPIPVVIDRTVAAMSDFAAGANIDGKHYFGINWDRDVATPEVADIRNVVAGDPSPDGQGRLLIKRGIEVGHIFQLGTKYSEALKASVQGEDGRNQILTMGCYGIGVTRVVAAAIEQNYDERGIVWPDAIAPFQVAILPMNMHKSFRVQELAEKLYSELRAQGIEVLLDDRKERPGVMFADMELIGIPHTIVLGDRNLDNDDIEYKYRRNGEKQLIKTGDIVEYLVKQIK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93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be09ee401dcfcde826e67952ea4e7f105cbd2c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GHHHHHHSHMGHHHHHHSHMGHHHHHHSHMGHHHHHHSHMGHHHHHHSHMGHHHHHHSHMAAAAGFNWDDADVKKRWDAFTKFGAATATEMTGKNFDKWLKDAGVLDNKAITGTMTGIAFSKVTGPKKKATFDETKKVLAFVAEDRARQSKKPIQDELDAITEKLAKLEAPSVGGAAKANAAGVYSRLTDHTKYTGAHKERFDAEGKGKGKSGRADTTENTGYVGAYKNKDSYDKTHG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10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0df8d57e103501a6a2d784a62a3aaadb7c829e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GTLEAQTQGPSMTKPDLASLEKTIEKAFDERDGINTATRGEVREAVEQSLILLDRGEVRVAEKQADGNWHVNQWLKKAVLLSFRLNPMEVIKGGPGQSSWWDKVPSKFDGWTANEFEKAGFRAVPNCIVRHSAYIAPNAILMPSFVNLGAYVDKGAMIDTWATVGSCAQIGKNVHLSGGVGIGGVLEPMQAGPTIIEDNCFIGARSEVVEGCIVREGSVLGMGVFIGKSTKIVDRATGEVFYGEVPPYSVVVAGTMPGKNVPGENWGPSLYCAVIVKRADEKTRSKTSINELLR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9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14cddb15a27136b6f29bd77fa177de4de7184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QSQINRNIRLDLADAILLSKAKKDLSFAEIADGTGLAEAFVTAALLGQQALPADAARLVGAKLDLDEDSILLLQMIPLRGCIDDRIPTDPTMYRFYEMLQVYGTTLKALVHEKFGDGIIGAINFKLDVKKVADPEGGERAVITLDGKYLPTKP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69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5ad6e1c85696b05e9ff3f65fbc3d388a83fb46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ETRKVTECTPSPEEEFRSGTSLKYPDEERTRQQLTLAFPSIDADVIEEMAFLVGRKRYTIDKVVYMLRLIEESMKLDNPANKGLVNSGESEGQEVQVLQEGTDDTSTGHSLPLQSSQPQEGLDQTTMKQQRDLPEGNRGGVEELQPFMLSYSNSHSANFVGVKLFFTSMTGDRRIRDHCRRAETLLYLKRITYEPVNVADSPTLQRNLREMYAACTGKRGAPPLPALFVGTSYVGNYEEMQEMEDDGTLMDTLEHLGYKHEIQSSVVT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82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2a7e156828bd65f45197c6d3b8cc585886a703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DVARFGLRAAADPAGRYGDVLASSSATVHDASATTGDSPFIFLREPFRHCTEKHSCALLVCEVAVGEMYSCPTTAHAPRRPAADFLAKYDSCAYVDEANGPVVAVYFRQQVLPRLLLQCVVDPQLQPCPAHPDRPVEYYVMESHAFACSRCVVMGAYKGKEVTPIEEAAVMARAGLAEVERTVSALKESMLAYANQLQNEESSMPTAPRRVEAEREIDRLQKETEERVRRIRRQVQLEDEAQLSRINAERTEVQAALEAVDGLGERLTFAMQQRTPVAAVNALQHIQQERQVEQLMARAQERVPSAPLELVLPLDGPPAALPPRSSPTSRVRSKGSPVVVGLNESRLPEASADDGRESRVPGSAAPHASRAPSTRHTKHASPLPGSLYAQYLAIADADGKKAAAEGSSRIEQPSLDLSTAVFASRPRPVPVPASDDRDGGGEMSALSAKEALTRGWALLRRGDVAAAHRAWTAVCRVHGTNDVMGTKAHAYIAEAIEKDYAAAAQWYARSLQLDPQDRMTAYNYGVLLEALLDKPQEALQLYDRAAALGDAVAGARARELRSRLVASTSR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62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4f2e3be5453b4fce581ca3860f16971a24e1256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KRYFVTGTDTEVGKTVASCALLQAAKAAGYRTAGYKPVASGSEKTPEGLRNSDALALQRNSSLQLDYATVNPYTFAEPTSPHIISAQEGRPIESLVMSAGLRALEQQADWVLVEGAGGWFTPLSDTFTFADWVTQEQLPVILVVGVKLGCINHAMLTAQVIQHAGLTLAGWVANDVTPPGKRHAEYMTTLTRMIPAPLLGEIPWLAENPENAATGKYINLAL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01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ccbdf84cb11877fd1d23b669e032e8bee4542d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IRSQVGMVLNLDKCIGCHTCSVTAKNVWTSREGVEYAWFNNVETKPGQGFPTDWENQEKYKGGWIRKINGKLQPRMGNRAMLLGKIFANPHLPGIDDYYEPFDFDYQNLHTAPEGSKSQPIARPRSLITGERMAKIEKGPNWEDDLGGEFDKLAKDKNFDNIQKAMYSQFENTFMMYLPRLCEHCLNPACVATCPSGAIYKREEDGIVLIDQDKCRGWRMCITGCPYKKIYFNWKSGKSEKCIFCYPRIEAGQPTVCSETCVGRIRYLGVLLYDADAIERAASTENEKDLYQRQLDVFLDPNDPKVIEQAIKDGIPLSVIEAAQQSPVYKMAMEWKLALPLHPEYRTLPMVWYVPPLSPIQSAADAGELGSNGILPDVESLRIPVQYLANLLTAGDTKPVLRALKRMLAMRHYKRAETVDGKVDTRALEEVGLTEAQAQEMYRYLAIANYEDRFVVPSSHRELAREAFPEKNGCGFTFGDGCHGSDTKFNLFNSRRIDAIDVTSKTEPH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6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0d7977e58a10f79c91a05a866817c9e21ab1ae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LYHSPMSTASRFVRLILAEYGFQTDLVEEQPWERRREFLALNPAGTLPVYLDDNMRSLSGPYVLAEFLDETHGVLKRDRRLLAEDPFQRAEIRRLTEWFLQKMENDVTRPLVRERVYKLQMTAAQGGGPPDSKLLRTARNNIRQHIKYLEWLAGSRTWLAGDRLSYADLAAAAGVSVLDYLGEINWLEAPIAKEWYQRVKSRPSFRPFLSERIPRLAPSSHYADLDF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28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6f6266f8ac24a635c44e2df2dc1192ad037841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4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RGLSSLFTVVPCLSCHTAAPGMSASTSGSGPEPKPQPQPVPEPERGPLSEQVSEAVSEAVPRSEPVSETTSEPEPGAGQPSELLQGSRPGSESSSGVGAGPFTKAASEPLSRAVGSATFLRPESGSLPALKPLPLLRPGQAKTPLGVPMSGTGTTSSAPLALLPLDSFEGWLLKWTNYLKGYQRRWFVLGNGLLSYYRNQGEMAHTCRGTINLSTAHIDTEDSCGILLTSGARSYHLKASSEVDRQQWITALELAKAKAVRVMNTHSDDSGDDDEATTPADKSELHHTLKNLSLKLDDLSTCNDLIAKHGAALQRSLTELDGLKIPSESGEKLKVVNERATLFRITSNAMINACRDFLELAEIHSRKWQRALQYEQEQRVHLEETIEQLAKQHNSLERAFHSAPGRPANPSKSFIEGSLLTPKGEDSEEDEDTEYFDAMEDSTSFITVITEAKEDSRKAEGSTGTSSVDWSSADNVLDGASLVPKGSSKVKRRVRIPNKPNYSLNLWSIMKNCIGRELSRIPMPVNFNEPLSMLQRLTEDLEYHHLLDKAVHCTSSVEQMCLVAAFSVSSYSTTVHRIAKPFNPMLGETFELDRLDDMGLRSLCEQVSHHPPSAAHYVFSKHGWSLWQEITISSKFRGKYISIMPLGAIHLEFQASGNHYVWRKSTSTVHNIIVGKLWIDQSGDIEIVNHKTNDRCQLKFLPYSYFSKEAARKVTGVVSDSQGKAHYVLSGSWDEQMECSKVMHSSPSSPSSDGKQKTVYQTLSAKLLWKKYPLPENAENMYYFSELALTLNEHEEGVAPTDSRLRPDQRLMEKGRWDEANTEKQRLEEKQRLSRRRRLEACGPGSSCSSEEEKEADAYTPLWFEKRLDPLTGEMACVYKGGYWEAKEKQDWHMCPNI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01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a8097b7f71def4f023ffe95e90eacaf2f45b3f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FVPCGESAPDLAGFTLLMPAVSVGNVGQLAMDLIISTLNMSKIGYFYTDCLVPMVGNNPYATTEGNSTELSINAEVYSLPSRKLVALQLRSIFIKYKSKPFCEKLLSWVKSSGCARVIVLSSSHSYQRNDLQLRSTPFRYLLTPSMQKSVQNKIKSLNWEEMEKSRCIPEIDDSEFCIRIPGGGITKTLYDESCSKEIQMAVLLKFVSEGDNIPDALGLVEYLNEWLQILKPLSDDPTVSASRWKIPSSWRLLFGSGLPPAL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66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a569e6737c98ac0dc565bf0cf03fbdf7348842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IASSSRKDHLGASSSEPLPVIIVGNGPSGICLSYLLSGYTPYTKPDAIHPHPLLQRKLTEAPGVSILDQDLDYLSEGLEGRSQSPVALLFDALLRPDTDFGGNMKSVLTWKHRKEHAIPHVVLGRNLPGGAWHSIEGSMVILSQGQWMGLPDLEVKDWMQKKRRGLRNSRATAGDIAHYYRDYVVKKGLGHNFVSGAVVTAVEWGTPDPSSCGAQDSSPLFQVSGFLTRNQAQQPFSLWARNVVLATGTFDSPARLGIPGEALPFIHHELSALEAATRVGAVTPASDPVLIIGAGLSAADAVLYARHYNIPVIHAFRRAVDDPGLVFNQLPKMLYPEYHKVHQMMREQSILSPSPYEGYRSLPRHQLLCFKEDCQAVFQDLEGVEKVFGVSLVLVLIGSHPDLSFLPGAGADFAVDPDQPLSAKRNPIDVDPFTYQSTRQEGLYAMGPLAGDNFVRFVQGGALAVASSLLRKETRKP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1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f954ac0f7f23641854c8b9298075431a536b62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IITRGEAMRIHQQHPTSRLFPFCTGKYRWHGSAEAYTGREVQDIPGVLAVFAERRKDSFGPYVRLMSVTLN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8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c7ff829d744509ac4403e1b00f102d442659d9b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PGSMRNPHDDDELDALLDDCINTMDEQERRHEEEVKARDAAREAELEKGTADSNQSGELMGLLQALMNGENGDGNADPETLMNTLNEEITRVSSLIDSLPDASEEERASMTEVREIFDRLTKMSSTNEDDAADDNAMKSDETLAEAFKKYMADIEKTSGSSAGNAAASEIPRNTSSTEATTGTANAVEFEDVIAGLSGMVLDCLLDPGMLKIMKVMQRTYPRWLAANESSTSVNDLARYKKQYDVVNSICDLVGDGPIDRQDATKTSQLVSLTHEFASLGPLPPDLEKLDAEEEQC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89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cb8636ec22fd6b8641b7c6eb4774f23d14c286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TASYAQSFSRAAKEYDAYAYLQQTVARELASWIEGMECESILDLGCGTGALWRALRFKPRFFTGVDLSMEMLDLHPQDPAIRLIQSDFNHPSLYEHSYDLIAASSSLQWSRDLAQSFDLIAKSAQNVAFAIFTSESLWEIHDYVDSHSPIPSKERIESLLKERFAGEFELKRYPLSFPSRVAMLSYLKGSGISGGRRLGFAQSKKLIQSAPFERLTFEVLFFVGKPLKA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07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0288c4146f87fdbe59d59d7e44f0d0a9db34ba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QQLLIVDAYNMIGNWPELNHLKQTDRLPQARDELISMLTEYKKITGLNISLVFDAMYVPGNSKSYRQADLEIIWTSKDQTADSYIEKYAGEKQSRVLQVTVATSDQAEQWVIFSEGALRVPALELRHRVKTALKDVRHTAVRTQDLGAVRKSPWNDDQLSALDQYRQQLERNHVKHHH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24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d6abd911e48adaa700fcd1790a04a2947fd4b2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DKIHHHHHHVPRVGIIMGSDSDLPVMKQAAEILEEFGIDYEITIVSAHRTPDRMFEYAKNAEERGIEVIIAGAGGAAHLPGMVASITHLPVIGVPVKTSTLNGLDSLFSIVQMPGGVPVATVAINNAKNAGILAASILGIKYPEIARKVKEYKERMKREVLEKAQRLEQIGYKEYLNQK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4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f7b51f32618bd588af09760220d7c5d67371d1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AADGDDSLYPIAVLIDELRNEDVQLRLNSIKKLSTIALALGVERTRSELLPFLTDTIYDEDEVLLALAEQLGTFTTLVGGPEYVHCLLPPLESLATVEETVVRDKAVESLRAISHEHSPSDLEAHFVPLVKRLAGGDWFTSRTSACGLFSVCYPRVSSAVKAELRQYFRNLCSDDTPMVRRAAASKLGEFAKVLELDNVKSEIIPMFSNLASDEQDSVRLLAVEACVNIAQLLPQEDLEALVMPTLRQAAEDKSWRVRYMVADKFTELQKAVGPEITKTDLVPAFQNLMKDCEAEVRAAASHKVKEFCENLSADCRENVIMSQILPCIKELVSDANQHVKSALASVIMGLSPILGKDNTIEHLLPLFLAQLKDECPEVRLNIISNLDCVNEVIGIRQLSQSLLPAIVELAEDAKWRVRLAIIEYMPLLAGQLGVEFFDEKLNSLCMAWLVDHVYAIREAATSNLKKLVEKFGKEWAHATIIPKVLAMSGDPNYLHRMTTLFCINVLSEVCGQDITTKHMLPTVLRMAGDPVANVRFNVAKSLQKIGPILDNSTLQSEVKPILEKLTQDQDVDVKYFAQEALTVLSL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95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d4f9e7b7a11b32ca0d303cbb0c8604da7b69b1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IAFGLLSSLANTFWVERHPPYRVVFLGLKGSGKSTLVRAIRKRLAGEVPSSNAHPVAAVAQRWVAEPVHPDSNGSVDGQRERYIPTVGLDRFSVTSAANGPEVTWVLLDLGGDASFRFLWGRYLQQADAVVWVIDGSDATRIEECIAALQETCEHLAPSAAASVAEAGCSRHGIADAGSKHSQPSPKRPLILVINRLHGGQFEDAAPHWEEALTRLIEGVTKKGAVGPVALQHVDALTGYGVHCVVEWLLANRPTLPS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3e61207d9e9c9134a4dbdb5e2208de796a605a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PKLQEAPRPKSHWDYLLEEMQWMATDFAQERRWKVAAAKKLVRTVVRHHEEKQLREERGKKEEQSRLRRI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08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14ba76ae73342cf10483904a4e2332f4d817e6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QSTGQVTLGVLTDMSSVYADSAGKGSVAAVQLAIEDVGGKALGQPVKLVSADYQMKTDVALSIAREWFDRDGVDAIFDVVNSGTALAINNLVKDKKKLAFITAAAADQIGGTECNGYGIGFLYNFTSIVKTVVQAQLAKGYKTWFLMLPDAAYGDLMNAAIRRELTAGGGQIVGSVRFPFETQDFSSYLLQAKASGAQLIVSTSGGAANINIMKQAREFGLPSKTQKVGGMIDILTDVKSAGLRVMQGQEYATSFYWNMDDRTRAFAKRFYAKMGKMPTNNQAGGYSAALQYLKAVNAIGSKDPQKVFAYLKTIKFDDAVTRHGTLRPGGRLVRDMYLVRAKKPEDQKGDWDYYDVVATIGPEQAFGPLSESRCAMD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0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f395e5b2a924ad47c5443782258364867f0b2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GGSHHHHHHGMASMTGGQQMGRDLYDDDDKDRWGSETPTKPKAAQTEKKTEKKPENSNSEAAKKALNDYIWGLQYDKLNILTHQGEKLKNHSSREAFHRPGEYVVIEKKKQSISNATSKLSVSSANDDRIFPGALLKADQSLLENLPTLIPVNRGKTTISVNLPGLKNGESNLTVENPSNSTVRTAVNNLVEKWIQNYSKTHAVPARMQYESISAQSMSQLQAKFGADFSKVGAPLNVDFSSVHKGEKQVFIANFRQVYYTASVDSPNSPSALFGSGITPTDLINRGVNSKTPPVYVSNVSYGRAMYVKFETTSKSTKVQAAIDAVVKGAKLKAGTEYENILKNTKITAVVLGGNPGEASKVITGNIDTLKDLIQKGSNFSAQSPAVPISYTTSFVKDNSIATIQNNTDYIETKVTSYKDGALTLNHDGAFVARFYVYWEELGHDADGYETIRSRSWSGNGYNRGAHYSTTLRFKGNVRNIRVKVLGATGLAWEPWRLIYSKNDLPLVPQRNISTWGTTLHPQFEDKVVKDNT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79eb49114f7f46f5750b25ef0ccee1f76a2e49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QTAEEKMVRERIRKKVNEVSSASQSLLSPVQDHINFTLQKAYFKCAYECFDRTRTHAEISRCAESCSVPITNAQNYFDNEMSVFQERLNRSLVVCQDKFEVAKQQKTRSEAVNDLEHCVNQTVDEAVKTLPNLVSRMKKALSIT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6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6a08ccc3f7a2e216a098bcb2a8907075fd462a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TDQQKVSEIFQSSKEKLQGDAKVVSDAFMMMASQDKDGKTTDADESEKHNYQEQYNKLKGAGHKK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7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679f5e9a7668df4da380a656859bed675e5460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GGRFMGNKNLIITIEREYGSGGRIVGKKLAEELGIHFYDDDILKLASEKSAVGEQFFRLADEKAGNNLLYRLGGGRKIDLHSKPSPNDKLTSPENLFKFQSEVMRELAESEPCIFVGRAAGYVLDQDEDIERLIRIFVYTDKVKKVQRVMEVDCIDEERAKRRIKKIEKERKEYYKYFTGSEWHSMKNYDLPINTTKLTLEETAELIKAYIRLKGFM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07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98559c5996e6071efe7662c59eb61757423152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TLNESLQTEKFDFGTMVQWAYDHKYAEESKIAYEYALAAGSDSNARAFLATNSQAKHVKDCATMVRHYLRAETQALSMPAYIKARCKLATGEGSWKSILTFFNYQNIELITFINALKLWLKGIPKKNCLAFIGPPNTGKSMLCNSLIHFLGGSVLSFANHKSHFWLASLADTRAALVDDATHACWRYFDTYLRNALDGYPVSIDRKHKAAVQIKAPPLLVTSNIDVQAEDRYLYLHSRVQTFRFEQPCTDESGEQPFNITDADWKSFFVRLWGRLDLIDEEEDSEEDGDSMRTFTCSARNTNAV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51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3ae5092b198371b2586318c1b61307601ce594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MVAKQLSIFLENKSGRLTEVTEVLAKENINLSALCIAENADFGILRGIVSDPDKAYKALKDNHFAVNITDVVGISCPNVPGALAKVLGFLSAEGVFIEYMYSFANNNVANVVIRPSNMDKCIEVLKEKKVDLLAASDLY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41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b425b0f9353ad20800dab5bf4fd4dd0386165d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RTKQTARKSTGGKAPRKQLRERLVYEVRQKCRNIEDICISCGSLNVTLEHPLFVGGMCQNCKNCFLECAYQYDDDGYQSYCTICCGGREVLMCGNNNCCRCFCVECVDLLVGPGAAQAAIKEDPWNCYMCGHKGTYGLLRRREDWPSRLQMFFANNH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73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3c8bd46a3eacc345d17a0dc3d1c38154b7868b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GDPMTNITLSTQHYRIHRSDVEPVKEKTTEKDIFAKSITAVRNSFISLSTSLSDRFSLHQQTDIPTTHFHRGNASEGRAVLTSKTVKDFMLQKLNSLDIKGNASKDPAYARQTCEAILSAVYSNNKDQCCKLLISKGVSITPFLKEIGEAAQNAGLPGEIKNGVFTPGGAGANPFVVPLIASASIKYPHMFINHNQQVSFKAYAEKIVMKEVTPLFNKGTMPTPQQFQLTIENIANKYLQNAS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90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9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ff764734403f9390147a1400b90fb77b1443c1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MEELAKKIEEEILNHVREPQIPDREVNLLDFGARGDGRTDCSESFKRAIEELSKQGGGRLIVPEGVFLTGPIHLKSNIELHVKGTIKFIPDPERYLPVVLTRFEGIELYNYSPLVYALDCENVAITGSGVLDGSADNEHWWPWKGKKDFGWKEGLPNQQEDVKKLKEMAERGTPVEERVFGKGHYLRPSFVQFYRCRNVLVEGVKIINSPMWCIHPVLSENVIIRNIEISSTGPNNDGIDPESCKYMLIEKCRFDTGDDSVVIKSGRDADGRRIGVPSEYILVRDNLVISQASHGGLVIGSEMSGGVRNVVARNNVYMNVERALRLKTNSRRGGYMENIFFIDNVAVNVSEEVIRINLRYDNEEGEYLPVVRSVFVKNLKATGGKYAVRIEGLENDYVKDILISDTIIEGAKISVLLEFGQLGMENVIMNGSRFEKLYIEGKAL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69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89d79f8660cc0f5f65e7cbfffef68b5567e54b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VDICNHALLVGYGRVGSLLGEKLLASDIPLVVIETSRTRVDELRERGVRAVLGNAANEEIMQLAHLECAKWLILTIPNGYEAGEIVASARAKNPDIEIIARAHYDDEVAYITERGANQVVMGEREIARTMLELLETPPAGEVVT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9bbe72688a461e0e420888cadbf6644d31caf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RRCLTPAGAWVSTWRRVTTVSRAVGYNPSHCPPLTETDANKTTSATSTAAPVAPTSEDYRALLLDLLLYRRETLTPVMEALRLERDEVETKMQQLDTHVRELSSIRNELRQLAEAMLDAERTRLRDFVMEPSNPPAAESTTAAQAAAQSEEVEEIV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88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a43969502438d6de1698b0d782e02583eb6d48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DKFPVAENPSSSFKYESAVQYRPAPDSYLNPCPQAGRIVKETYTGINGTKSLNVYLPYGYDPNKKYNIFYLMHGGGENENTIFSNDVKLQNILDHAIMNGELEPLIVVTPTFNGGNCTAQNFYQEFRQNVIPFVESKYSTYAESTTPQGIAASRMHRGFGGFSMGGLTTWYVMVNCLDYVAYFMPLSGDYWYGNSPQDKANSIAEAINRSGLSKREYFVFAATGSEDIAYANMNPQIEAMKALPHFDYTSDFSKGNFYFLVAPGATHWWGYVRHYIYDALPYFFHE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42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ff43708286f96ce3c7e975249a7866db9b4717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FTNLTAKEFGAFTDSMPYSHFTQTVGHYELKLAEGYETHLVGIKNNNNEVIAACLLTAVPVMKVFKYFYSNRGPVIDYENQELVHFFFNELSKYVKKHRCLYLHIDPYLPYQYLNHDGEITGNAGNDWFFDKMSNLGFEHTGFHKGFDPVLQIRYHSVLDLKDKTADDIIKNMDGLRKRNTKKVKKNGVKVRFLSEEELPIFRSFMEDTSESKAFADRDDKFYYNRLKYYKDRVLVPLAYINFDEYIKELNEERDILNKDLNKALKDIEKRPENKKAHNKRDNLQQQLDANEQKIEEGKRLQEEHGNELPISAGFFFINPFEVVYYAGGTSNAFRHFAGSYAVQWEMINYALNHGIDRYNFYGVSGKFTEDAEDAGVVKFKKGYNAEIIEYVGDFIKPINKPVYAAYTALKKVKDRIF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7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8adca453c4381aa4c81026c96741b5fffc8e00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SNASTEKQHAGGEKTVKAEPQSTSSQKDSTDDYQPNSQVTDDRTLHKVGQTFSDDKGKAVLKDIKQVNKTYKIGDVELTVKEMKLIHLRPDYSMIDYFHELTHDEEFDFVKVFVDIKNTSTKKVNVAPIALMKTNTGETFDWNKDIYLEELNGELEGGAEKSGNLGFIVNASSGHAHDKAADAEKKTKEIKWIEITTSDVFDHNHKKISDAQKIKIKF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52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804230dd968daf7847491f0588ee0bafd4d566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MADTRRRQNHSCDPCRKGKRRCDAPENRNEANENGWVSCSNCKRWNKDCTFNWLSSQRSKNS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44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3f057e0bca723bfeecc7f790ef2726d6f0370e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ESETLSMSAMESFIEKQTKLLEMQPTKAPEKDPEQPPKGRVDSCVSDAAVPAQDPSNSDPG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16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e2f114c6fb7f3dc367952cc25c1946d2e83a7a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RGIGVVTLSTLLASPSALARENPPAEDEPAALEALVVTGEKRERSLKDTASSVSLTSARDIDRKQTGNASVAEVINGSPNVVYTDSVGAPIIRGQDTQGPNNGQNVFWGGTVPRATINLDGHYLNYNEMFFGATSVWDVDSIEVFRGPQTTSQGAN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6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d81e1462b970179be791957bcb6d98a9ccdd30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IESMDAANLQVLKTQYKDYQPNTVNSSNNFGKEASNEKKTHVDVSVSGNESEAGLSQRAIIKAIEKANKAINGIHTELEFSIHEKSKEIMVKVIDSETKEVIREIPPEKILDMVAAMLEMAGIIVNER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23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4c5b7d2a3a87afc6da842e62e50fec6cc2ba56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7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RYRLAWLLHPALPSTFRSVLGARLPPPERLCGFQKKTYSKMNNPAIKRIGNHITKSPEDKREYRGLELANGIKVLLISDPTTDKSSAALDVHIGSLSDPPNIAGLSHFLQHMLFLGTKKYPKENEYSQFLSEHAGSSNAFTSGEHTNYYFDVSHEHLEGALDRFAQFFLSPLFDESAKDREVNAVDSEHEKNVMNDAWRLFQLEKATGNPKHPFSKFGTGNKYTLETRPNQEGIDVRQELLKFHSAYYSSNLMAVVVLGRESLDDLTNLVVKLFSEVENKNVPLPEFPEHPFQEEHLKQLYKIVPIKDIRNLYVTFPIPDLQKYYKSNPGHYLGHLIGHEGPGSLLSELKSKGWVNTLVGGQKEGARGFMFFIINVDLTEEGLLHVEDIILHMFQYIQKLRAEGPQEWVFQELKDLNAVAFRFKDKERPRGYTSKIAGILHYYPLEEVLTAEYLLEEFRPDLIEMVLDKLRPENVRVAIVSKSFEGKTDRTEEWYGTQYKQEAIPDEVIKKWQNADLNGKFKLPTKNEFIPTNFEILPLEKEATPYPALIKDTAMSKLWFKQDDKFFLPKANLNFEFFSPFAYVDPLHSNMAYLYLELLKDSLNEYAYAAELAGLSYDLQNTIYGMYLSVKGYNDKQPILLKKIIEKMATFEIDEKRFEIIKEAYMRSLNNFRAEQPHQHAMYYLRLLMTEVAWTKDELKEALDDVTLPRLKAFIPQLLSRLHIEALLHGNITKQAALGIMQMVEDTLIEHAHTKPLLPSQLVRYREVQLPDRGWFVYQQRNEVHNNSGIEIYYQTDMQSTSENMFLELFAQIISEPAFNTLRTKEQLGYIVFSGPRRANGIQGLRFIIQSEKPPHYLESRVEAFLITMEKSIEDMTEEAFQKHIQALAIRRLDKPKKLSAESAKYWGEIISQQYNFDRDNTEVAYLKTLTKEDIIKFYKEMLAVDAPRRHKVSVHVLAREMDSNPVVGEFPAQNDINLSQAPALPQPEVIQNMTEFKRGLPLFPLVKPHINFMAA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82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c4990b8d5b3daaa51ddd4daeabb06bcf87478a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TADEYAKGITISGRLKNVDLALSLFHESANKTTSVYNALMGAYLCNGLSHHCEQLFLDFNSQQDGPSSSTPSVSTYNILISLYGRLIMVERMESVFLQLQQLNILPDSSTYNNLIAGYIYAWDWDKMEATFHSMKNGLVKPTLATYLLMLRGYANSGNLLRMEDMYQAVKRHVDRNEIKLIESMICAYYRSCHKDRIRKIKTLSKLIPKKSYKPWLYLLLMQVYAKDDNLHAMENFIDQAITKGLQIETDGIMRSIVASYFRCNAVDKLAKFVQRANSAGWKMSRSMFHGLMIMYGSQKRFKEMENVLSEMESFKISRSKKTLCILLRVYAATHGQEHKVNQVAGMMLKHGHDFQRPEASKRVMG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9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8b2a95d5827a5da89a09b70d201b455352935e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LPVINTPGSNQFLTSDDFQSPSAMPQFDVTPELNIPGEVQNLMEIAEVDSVVPVNNVAGNLETMDIYRIPVQSGNHQSSQVFGFQVQPGLDGVFKHTLLGEILNYYAHWSGSIKLTFVFCGSAMATGKFLLAYAPPGANAPKSRKDAMLGTHIIWDVGLQSSCVLCIPWISQTHYRLVQQDEYTSAGNVTCWYQTGIVVPAGTPTSCSIMCFVSACNDFSVRLLKDTPFIQQAALL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74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e472e3587e762d617523ac3c21c91b0091ffe0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VLKILKRISKIEEHMEEPNEEGYIELTETIEEIEPSLYVKVYRPRDFAEIRYILDDLREGIYICFVNISSLKNKSREALKHTLEKMKKTVDAIGGDIAVTTDDWVILTPRGIKIWRESQPSQS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72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b587126b9768daecf133005657646f8be40d65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LQSIESGARTHTPRVTEMQVIPVAGRDSMLLNLCGAHAPFFTRNLVILKDNAGRTGVGEVPGGEGIRQALERVIPLVVGQSIGRTNGVLSSIRRALAGGGNAAHQATVHQVTSASEAAVLRQPHEINLRMDNVITAVEAALLDLLGQFLEVPVAELLGAGQQRDSAPMLAYLFYVGDRRKTDLPYLEGANGADDWLRLRHEAAMTPAAIARLAEAATERYGFADFKLKGGVMPGAEEMEAIAAIKARFPHARVTLDPNGAWSLNEAIALCKGQGHLVAYAEDPCGPEAGYSGREVMAEFKRATGIPTATNMIATDWRQMGHAVQLHAVDIPLADPHFWTMQGSVRVAQLCDEWGLTWGSHSNNHFDVSLAMFTHVAAAAPGNITAIDTHWIWQEAQERLTREPLRIQGGHVAVPERPGLGIEIDMDRVMAAHALYKTLGPGARDDAMAMQYLVPGWTYDPKRPSLR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2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7317ecaf68f8a07c2e1c319c287c2eb8aa7304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VNNFRLKLGGKEYIPIVIGGMGVNISTSELALSAERLGGIGHISDAEVMFVCDQLFGTSYVADKRQMYASNVNNRDKSSVHFDLEQLAEAQKRFVSHTISQKTGNGAIFMNCMEKLTMNNSAATLKVRMEAAMEAGIDGITLAAGLHLRSLDLISEHERFRDVKLGIVISSVRALSIFLKRAMRLQRPPDYIVVEGPLAGGHLGFGPDDWQSQSLQSIVAETLAFLKKENLDIPIIPAGGIFTGTDAVEYLQAGAAAVQVATRFTIARESGLPDEVKQHYINASPEDVEVNLSSPTGYPMRMLKQSPTLYYSRKPNCEGLGYLLDNNGQCSYIDDYYEALESRNPAEGRFVVKNHTCLCTGMARYDCWTCGHTVSRLKETVNRLPDG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8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6e11c81a7c28495ab32c8acd067693d8bc00ed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NASSEGESFAGSVQIPGGTTVLVELTPDIHICGICKQQFNNLDAFVAHKQSGCQLTGTSAAAPSTVQFVSEETVPATQTQTTTRTITSETQTITVSAPEFVFEHGYQTYLPTESNENQTATVISLPAKSRTKKPTTPPAQKRLNCCYPGCQFKTAYGMKDMERHLKIHTGDKPHKCEVCGKCFSRKDKLKTHMRCHTGVKPYKCKTCDYAAADSSSLNKHLRIHSDERPFKCQICPYAGRNSSQLTVHLRSHTASELDDDVPKANCLSTESTDTPKAPVITLPSEAREQMATLGERTFNCCYPGCHFKTVHGMKDLDRHLRIHTGDKPHKCEFCDKCFSRKDNLTMHMRCHTSVKPHKCHLCDYAAVDSSSLKKHLRIHSDERPYKCQLCPYASRNSSQLTVHLRSHTGCCYV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89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4034ea3da921edd46c550eca117c52d3a828e6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VGKWLEKQEQDEDGTEEDNSRVEPVGHADTGLEHIPNFSLDDMVKLVEVPNDGGPLGIHVVPFSARGGRTLGLLVKRLEKGGKAEHENLFRENDCIVRINDGDLRNRRFEQAQHMFRQAMRTPIIWFHVVPAANKEQYEQ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14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c5077eb830c2ed8758e6e40a85db5be227e15a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ASPEDQNAPVGCPKGARRRRPISVIGGVSLYGTNQTEELDNLLTQPASRPPMPAHQVPPYKAVSARFRPFTFSQSTPIGLDRVGRRRQMRASNVSSDGGTEPSALVDDNGSEEDFSYEDLCQASPRYLQPGGEQLAINELISDGNVVCAEALWDHVTMDDQELGFKAGDVIQVLEASNKDWWWGRSEDKEAWFPASFVRLRVNQEELSENSSSTPSEEQDEEASQSRHRHCENKQQMRTNVIREIMDTERVYIKHLRDICEGYIRQCRKHTGMFTVAQLATIFGNIEDIYKFQRKFLKDLEKQYNKEEPHLSEIGSCFLQNQEGFAIYSEYCNNHPGACLELANLMKQGKYRHFFEACRLLQQMIDIAIDGFLLTPVQKICKYPLQLAELLKYTTQEHGDYSNIKAAYEAMKNVACLINERKRKLESIDKIARWQVSIVGWEGLDILDRSSELIHSGELTKITKQGKSQQRTFFLFDHQLVSCKKDLLRRDMLYYKGRLDMDEMELVDLGDGRDKDCNLSVKNAFKLVSRTTDEVYLFCAKKQEDKARWLQACADERRRVQEDKEMGMEISENQKKLAMLNAQKAGHGKSKGYNRCPVAPPHQGLHPIHQRHITMPTSVPQQQVFGLAEPKRKSSLFWHTFNRLTPFR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54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abacf6cf80d239fe53d2cb55bc1010e2ffc66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ANLLCGNRNLPKHILVEHKHEHWIGIDRGTLILLESGITPQFAVGDFDSISDSERNFIQQQIEINPYNSEKDDTDLALGIDQAVKRGYRNIDVYGATGGRLDHFMGALQILEKPEYAKMNINIKLIDDTNEIQFIQKGQFNVTYSEQFPYISFIPVIYPTVISLKGFKYNLQNETLKLGSTLTISNELSQSCGNIEIIEGSVLMIRSK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589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5954441696a74ca514a59aff39b151380d46a0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DKKIELLTTYLSLYIDHHTVLADMQNATGKYVVLDVRNAPAQVKKDQIKGAIAMPAKDLATRIGELDPAKTYVVYDWTGGTTLGKTALLVLLSAGFEAYELAGALEGWKGMQLP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80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7f8180fe16bc5d6861df502f7a35cc6d7a7b0c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PSTPLANGGTPPMGGGERTTVTTSTVADDKPGVSMMEQLVPEITTHALSYLDYPSLCRLSMTNSLMRKAANDDNAWKALYHKDFTLEQDGITPVNGWKEYYATTRAIISVNTEFFTIIRDRALQAMARLWLNSDYVKCIHASGELFSGYNEVIQSWQLCFNWEQGFDFQVHTVRTRILTDMAWVTMKAYLNVDGGPFLITNVFEFHNGRWHMVHHHSSVMLIDDQQVVV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32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46a86c8c75ff9a88c9259e51c88c74f9e4bc46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TIRVMLQAMDQGHLLVNNVDKYVRAGRGVMVYIAFLSDRDSAPITDEALRHAVGVLLHTKIFTHFSPEKMINQPQSLEECPEMDILIVPQASLGGKVKGRSVQFHQLVAKDVGAALYDRFCHFVRVARGVDESRVDANGAPRSEGDAPKAEGWIKYNSRVISGTFGNRQGLRFESEGPFTHMFDI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4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fff647fdedd4d727daf818dd0a1dda2bf63db2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SYKVNIPAGPLWSNAEAQQVGPKIAAAHQGNFTGQWTTVVESAMSVVEVELQVENTGIHEFKTDVLAGPLWSNDEAQKLGPQIAASYGAEFTGQWRTIVEGVMSVIQIKYT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10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aed4c2bed808ea3ed3693ff008b3d24d5d2ca8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VEAVAMSAGSATHPGAGGRRSKWDQPAPAPLLFLPPAAPGGEVTSSGGSPGGTTAAPSGALDAAAAVAAKINAMLMAKGKLKPTQNASEKLQAPGKGLTSNKSKDDLVVAEVEINDVPLTCRNLLTRGQTQDEISRLSGAAVSTRGRFMTTEEKAKVGPGDRPLYLHVQGQTRELVDRAVNRIKEIITNGVVKAATGTSPTFNGATVTVYHQPAPIAQLSPAVSQKPPFQSGMHYVQDKLFVGLEHAVPTFNVKEKVEGPGCSYLQHIQIETGAKVFLRGKGSGCIEPASGREAFEPMYIYISHPKPEGLAAAKKLCENLLQTVHAEYSRFVNQINTAVPLPGYTQPSAISSVPPQPPYYPSNGYQSGYPVVPPPQQPVQPPYGVPSIVPPAVSLAPGVLPALPTGVPPVPTQYPITQVQPPASTGQSPMGGPFIPAAPVKTALPAGPQPQPQPQPPLPSQPQAQKRRFTEELPDERESGLLGYQHGPIHMTNLGTGFSSQNEIEGAGSKPASSSGKERERDRQLMPPPAFPVTGIKTESDERNGSGTLTGSHGECDIAGGTGEWLRL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76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f725362ea006ffe86897623de8b6ca8aeef46a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LDNLLRHLKISKEQITPVVLVVGDPGRVDKIKVVCDSYVDLAYNREYKSVECHYKGQKFLCVSHGIGSAGCAICFEELCQNGAKVIIRAGSCGSLQPDLIKRGDICICNAAVREDRVSHLLIHGDFPAVGDFDVYDTLNKCAQELNVPVFNGISVSSDMFYPNKIIPSRLEDYSKANAAVVEMELATLMVIGTLRKVKTGGILIVDGCPFKWDEGDFDNNLVPHQLENMIKIALGACAKLATKYAKGEFEAYVEQKLISEEDLNSAVD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3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dac6c6b28a4e51f552c87d013a39ab6b49c362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RFLLISDSHVPVRMASLPDEILNSLKEYDGVIGLGDYVDLDTVILLEKFSKEFYGVHGNMDYPDVKEHLPFSKVLLVEGVTIGMCHGWGAPWDLKDRLLKVFNEKPQVILFGHTHEPEDTVKAGVRFLNPGSLAEGSYAVLELDGGEVRFELKTLEGGS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35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a0c275676adecd9d1404a14f223980cae83fff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QSASDSNKSQNAISEVMSATSAINGLYIGQTSYSGLDSTILLNTSAIPDNYKDTTNKKITNPFGGELNVGPANNNTAFGYYLTLTRLDKAACVSLATLNLGTSAKGYGVNISGENNITSFGNSADQAAKSTAITPAEAATACKNTDSTNKVTYFM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6372d5050fcc231c89db9a5dba19727cad5554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HHHHHHLEAPSPYSTLVVFGDSLSDAGQFPDPAGPAGSTSRFTNRVGPTYQNGSGEIFGPTAPMLLGNQLGIAPGDLAASTSPVNAQQGIADGNNWAVGGYRTDQIYDSITAANGSLIERDNTLLRSRDGYLVDRARQGLGADPNALYYITGGGNDFLQGRILNDVQAQQAAGRLVDSVQALQQAGARYIVVWLLPDLGLTPATFGGPLQPFASQLSGTFNAELTAQLSQAGANVIPLNIPLLLKEGMANPASFGLAADQNLIGTCFSGNGCTMNPTYGINGSTPDPSKLLFNDSVHPTITGQRLIADYTYSLLSAPWELTLLPEMAHGTLRAYQDELRSQWQADWENWQNVGQWRGFVGGGGQRLDFDSQDSAASGDGNGYNLTLGGSYRIDEAWRAGVAAGFYRQKLEAGAKDSDYRMNSYMASAFVQYQENRWWADAALTGGYLDYDDLKRKFALGGGERSEKGDTNGHLWAFSARLGYDIAQQADSPWHLSPFVSADYARVEVDGYSEKGASATALDYDDQKRSSKRLGAGLQGKYAFGSDTQLFAEYAHEREYEDDTQDLTMSLNSLPGNRFTLEGYTPQDHLNRVSLGFSQKLAPELSLRGGYNWRKGEDDTQQSVSLALSLD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11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1f6a6ff4caef7290f40d183f1dbfb37cd5de16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GIIFNVLEDMVVAQCGMSVWNELLEKHAPKDRVYVSAKSYAESELFSIVQDVAQRLNMPIQDVVKAFGQFLFNGLASRHTDVVDKFDDFTSLVMGIHDVIHLEVNKLYHEPSLPHINGQLLPNNQIALRYSSPRRLCFCAEGLLFGAAQHFQQKIQISHDTCMHTGADHCMLIIELQN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98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1a2f9b8d18b94904ebaea3d34da7140cb08483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SSSRGEMEKMGIDQLKALKEQADLEVNLLQDSLNNIRTATVRLDAAAAALNDLSLRPQGKKMLVPLTASLYVPGTLDEADKVLVDIGTGYFIEKTMDDGKDYCQRKINLLKSNFDQLFEVAAKKKSVADEAGMVLQAKVKQLTAATT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12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858300c6c9d95249516773a4e75ee3dbe37fd8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QIASDVEAPPPAPAKVEKHSKKMEEGITVNKFKPKTPYVGRCLLNTKITGDDAPGETWHMVFSHEGEIPYREGQSVGVIPDGEDKNGKPHKLRLYSIASSALGDFGDAKSVSLCVKRLIYTNDAGETIKGVCSNFLCDLKPGAEVKLTGPVGKEMLMPKDPNATIIMLGTGTGIAPFRSFLWKMFFEKHDDYKFNGLAWLFLGVPTSSSLLYKEEFEKMKEKAPDNFRLDFAVSREQTNEKGEKMYIQTRMAQYAVELWEMLKKDNTYFYMCGLKGMEKGIDDIMVSLAAAEGIDWIEYKRQLKKAEQWNVAV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8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f5e4698ad748dfea2ec782269615da9c233d8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SPHRKKKPFIEKKKAVSFHLVHRSQRDPLAADESAPQRVLLPTQKIDNEERRAEQRKYGVFFDDDYDYLQHLKEPSGPSELIPSSTFSAHNRREEKEETLVIPSTGIKLPSSVFASEFEEDVGLLNKAAPVSGPRLDFDPDIVAALDDDFDFDDPDNLLEDDFILQANKATGEEEGMDIQKSENEDDSEWEDVDDEKGDSNDDYDSAGLLSDEDCMSVPGKTHRAIADHLFWSEETKSRFTEYSMTSSVMRRNEQLTLHDERFEKFYEQYDDDEIGALDNAELEGSIQVDSNRLQEVLNDYYKEKAENCVKLNTLEPLEDQDLPMNELDESEEEEMITVVLEEAKEKWDCESICSTYSNLYNHPQLIKYQPKPKQIRISSKTGIPLNVLPKKGLTAKQTERIQMINGSDLPKVSTQPRSKNESKEDKRARKQAIKEERKERRVEKKANKLAFKLEKRRQEKELLNLKKNVEGL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52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bf799c358047c4b1f9b2b54a6f950fb191c0ef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MGIRNSKAYVEHRLRAAEHPRPDYVLLHISDTHLIGGDRRLYGAVDADDRLGELLEQLNQSGLRPDAIVFTGDLADKGEPAAYRKLRGLVEPFAAQLGAELVWVMGNHDDRAELRKFLLDEAPSMAPLDRVCMIDGLRIIVLDTSVPGHHHGEIRASQLGWLAEELATPAPDGTILALHHPPIPSVLDMAVTVELRDQAALGRVLRGTDVRAILAGHLHYSTNATFVGIPVSVASATCYTQDLTVAAGGTRGRDGAQGCNLVHVYPDTVVHSVIPLGGGETVGTFVSPGQARRKIAESGIFIEPSRRDSLFKHPPMVLTSSAPRSPV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96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da9a4ae2d5011f20e6cc1a124eda259cf67785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EQTERAFLKQPTVNLNNKARILAGSKKTPRYIREVGLGFKAPRDAVEGTYIDKKCPWAGNVPIRGMILTGVVLKNKMTRTIVVRRDYLHYIKKYRRYEKRHKNVPAHCSPAFRDIHPGDLVTIGECRPLSKTVRFNVLKVNKSGTSKKGFSK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59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7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f17fb24fad4d73c2ae8bf2eb778ce4d3605b92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RKRRQDATPPLFELELAKEPRHFDEANVARLGLISIQERIPEGYASWEEEFEVLGKPVKLACYANPNVGGVPHGLDNEVSLALIALYLNAGSPPDGTFTTTAYQILKLMGFDTSGYYYRALKESLLRLTTATYVLSEAWRADGRWQSVSFRYIDKLEFTSGKEGSLDRSSVIRITLAKEIVRSLQNRYTKPIDIEFMASLKRPLSRALYRLLDAQRLSPEREEPLAQLEVGLMEWAAACKIVHKRPDKVRRTLEPAHRELIERRYLRSVEYVGRGKNQTIVYVFGEEAGGIPDAEAVNLLMAEGLSFTSAYSLARRYSLGHIKERLERYRAILEAGYRPKNRLGLLVDVIRDETGKYERPTRTRRPAKRQAAQEEAEARRLEEEAAREWAEMPREAQIRRALQVAQLVLRSRISVGELEDLNRLMESGALEPRRVVEELKEALAQDRLEGWLERFRKMLP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32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efc91389e7cc7404144a9ef84e438855c5ae6f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VIIKAKVKPTEDKYKVKKAILNIFPKAKLTFIEKDNEFGEWEGKTKSVEKLKELLRSQSILDAARMVLEKGMTENATKFYLNKQAAYVGAVNFDIDTHGGIFVKILADENEDIMKIIKDIAPRTKGGVIINEDELEEEEEKEDSEEIKEGHKEENNLKIKVIDNSSG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54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34625fb2a883f85717ec87e2d719e9a6565119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AKPGKKTRGRVKIKMEFIDNKLRRYTTFSKRKTGIMKKAYELSTLTGTQVLLLVASETGHVYTFATRKLQPMITSETGKALIQTCLNSPDSPPRSDPTTDQ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01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5772509f09d48c7fb1d31e203ee735c73b7d3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GYTKKVYEGGSNVDQFVTRFLLKETANQIQSLLSSVESAVEAIEEQTSQLRQNHIKPSHSAAQTWCGSPTPASAPNHKLMAMEQGKTLPSATEDAKEEGLEAQISRLAELIGRLESKALWFDLQQRLSDEDGTNMHLQLVRQEMAVCPEQLSEFLDSLRQYLRGTTGVRNCFHITAVRLSDGFTFVIYEFWETEEAWKRHLQSPLCKAFRHVKVDTLSQPEALSRILVPAAWCTVGR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4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a4b9a2308ad719223fa2d803c7cb1a204be4f7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HPGFSFNGIQRPMNTVGEYYLQVCGKYHLDWHAHHAQTGIHDFLEPPRPIIRKPINLRHEYNIAESKLTLEFVLERGSYANVAISELMKLLRCAGSESILLLPAPEGIWDIGSRDPGYVKSMQDIYSGFEDGLGFVTDKHDLPLVGEGKVWDHDGPLFLPDSADPVRKAYRWGEQHLLRNMERRERDEEAMKMRLFEKPLARTLKDGEVARYAGHTVPMLPNSKAKRVFFTVLRRQQRFPCAPKTVPRIRRGAEVRNRTPVNVPFKTINRNTWNVT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99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89f5949897e337c546e070f47626a5648b4c11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QCGAQAGGARCPNCLCCSRWGWCGTTSDFCGDGCQSQCSGCGPTPTPTPPSPSDGVGSIVPRDLFERLLLHRNDGACPARGFYTYEAFLAAAAAFPAFGGTGNTETRKREVAAFLGQTSHETTGGWPTAPDGPFSWGYCFKQEQNPPSDYCQPSPEWPCAPGRKYYGRGPIQLSFNFNYGPAGRAIGVDLLSNPDLVATDATVSFKTALWFWMTPQGNKPSSHDVITGRWAPSPADAAAGRAPGYGVITNIVNGGLECGHGPDDRVANRIGFYQRYCGAFGIGTGGNLDCYNQRPFNSGSSVGLAE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42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4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2130ada145a52294dd9962b81aef2535ab0171b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INYKAKYVVSNSQTVLKDKVIQIQEGKISGVIDEKDLERGSQIEDLGNVAIVPGFVNAHSHVGLVSVKGLGHSQASALYDVMWGIEPHLTEDDVYKLSCLGILDCLSSGTTSINDHYFFSEGVAKACLDTGIRGFIGHTVMTEYGPWVGEEQLIMAESFVKNFIKSNDLIHPVIAPHATDTTNPKTILRMKKLAEENNLPIHMHLSQTKVEFDYIKENFGLSPIKHAQEIGLLGSNLIAAHCNVVEEGDLELLASSDTYPIFCPSTHALGGKLLDTNNLLSNNAKWGIGTDCSGGNDDYDMIEETRTALLLNNSKGLETKITPKDVFDMATKQNFERLALQNNIYNMENGSYADFITINLDSEKIQPIHDLINNIVLSSSSKEVKDVVVNGKEVIRNYEFIDLDKEKIIFEANQVLEKLLIKSNFKERIEKGEF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0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cadd40f220d29f2c3dfc680d89b3d4ee0ed30a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RDGYQWTPETGLTQGVTSLGVISPPTNIEDTDKDGPWDVIVIGGGYCGLTATRDLTVAGFKTLLLEARDRIGGRSWSSNIDGYPYEMGGTWVHWHQSHVWREITRYKMHNALSPSFNFSRGVNHFQLRTNPTTSTYMTHEAEDELLRSALHKFTNVDGTNGRTVLPFPHDMFYVPEFRKYDEMSYSERIDQIRDELSLNERSSLEAFILLCSGGTLENSSFGEFLHWWAMSGYTYQGCMDCLMSYKFKDGQSAFARRFWEEAAGTGRLGYVFGCPVRSVVNERDAARVTARDGREFVAKRVVCTIPLNVLSTIQFSPALSTERISAMQAGHVSMCTKVHAEVDNKDMRSWTGIAYPFNKLCYAIGDGTTPAGNTHLVCFGTDANHIQPDEDVRETLKAVGQLAPGTFGVKRLVFHNWVKDEFAKGAWFFSRPGMVSECLQGLREKHGGVVFANSDWALGWRSFIDGAIEEGTRAARVVLEELGTKREVKAR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40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afc62b7af08a57fc9fcbd573d213952dec1221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IQWFPGHMAKARREVTEKLKLIDIVYELVDARIPMSSRNPMIEDILKNKPRIMLLNKADKADAAVTQQWKEHFENQGIRSLSINSVNGQGLNQIVPASKEILQEKFDRMRAKGVKPRAIRALIIGIPNVGKSTLINRLAKKNIAKTGDRPGITTSQQWVKVGKELELLDTPGILWPKFEDELVGLRLAVTGAIKDSIINLQDVAVFGLRFLEEHYPERLKERYGLDEIPEDIAELFDAIGEKRGCLMSGGLINYDKTTEVIIRDIRTEKFGRLSFEQPT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4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c38ca7e883be3b8bacfe1237f6f1c9e705d97e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DESFEFDVSVIGLGAMGTIMAQVLLKQGKRVAIWNRSPGKAAALVAAGAHLCESVKAALSASPATIFVLLDNHATHEVLGMPGVARALAHRTIVDYTTNAQDEGLALQGLVNQAGGHYVKGMIVAYPRNVGHRESHSIHTGDREAFEQHRALLEGLAGHTVFLPWDEALAFATVLHAHAFAAMVTFFEAVGAGDRFGLPVSKTARLLLETSRFFVADALEEAVRRLETQDFKGDQARLDVHADAFAHIAQSLHAQGVWTPVFDAVCQVVQRAAAMGYGDQDIAATTKSFAREQE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f76e3a67c1fe900f992cac4ae1e395d042f2e7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KHDLVGSVLWDAYSKEVQRRMDNPTHLGVITEEQAKAKNAKLIVADYGAEACGDAVRLYWLVDESTDRIVDAKFKSFGCGTAIASSDMMVELCLNKRVQDAVKITNLDVERGLRDDPDTPAVPGQKMHCSVMAYDVIKKAAGMYLGKNAEDFEEEIIVCECARVSLGTIKEVIKLNDLKSVEEITNYTKAGAFCKSCVRPGGHEKRDYYLVDILKEVREEMEAEKLKATANKSQSGELAFREMTMVQKIKAVDKVIDENIRPMLMMDGGDLEILDIKESDDYIDVYIRYMGACDGCMSATTGTLFAIENALQELLDRSIRVLPI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87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5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68d9b66f88ad5934d7783da4c85763cbd5967f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DVQTALQHSIREIGLRLMRMKNDGMSQKDIAAKEGLSQAKVTRALQAASAPEELVALFPVQSELTFSDYKTLCAVGDEMGNKNLEFDQLIQNISPEINDILSINEMAEDEVKNKILRLITKEASLLTDKGSKDKSVVTELWKFEDKDRFARKRVKGRAFSYEFNRLSKELQEELDRMIGHILRKSLDKKPK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03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2d62b6eae6e9fa556efeb858336b73885506c7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LFDLEKDLHIISTGFDEESAILGAGREFALMKTANGKIYYTGKYQSLGIKQGGPSAGKWVELPITKSPKIVHFSVGHDGSHALLVAEDGSVFFTGSASKGEDGESTKSRRQSKPYKPKKIIKMEGKIVVYTACNNGSSSVISKDGELYMFGKDAIYSDSSSLVSDLKGHFVTQVAMGKAHTCVLMKNGEVWTFGVNNKGQCGRDTGAMNQGGKGFGVENMATAMDEDLEEELDEKDEKSMMCPPGMHKWKLEQCMVCTVCGDCTGYGASCVSSGRPDRVPGGICGCGSGESGCAVCGCCKACARELDGQEARQRGILDAVKEMIPLDLLLAVPVPGVNIEEHLQLRQEEKRQRVIRRHRLEDGRGPLVFAGPIFMNHREQALARLRSHPAQLKHKRDKHKDGSGDRGEKDASKITTYPPGSVRFDCELRAVQVSCGFHHSVVLMENGDVYTFGYGQHGQLGHGDVNSRGCPTLVQALPGPSTQVTAGSNHTAVLLMDGQVFTFGSFSKGQLGRPILDIPYWNAKPAPMPNIGSKYGRKATWIGASGDQTFLRIDEALIN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58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c22c87f2a8c817289ea46dc50b207dcd9f1428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AENQSTVENAKEKLDRWLKDGITTPGGKLPSERELGELLGIKRMTLRQALLNLEAESKIFRKDRKGWFVTQPRFNYSPELSASFQRAAIEQGREPSWGFTEKNRTSDIPETLAPLIAVTPSTELYRITGWGALEGHKVFYHETYINPEVAPGFIEQLENHSFSAVWEKCYQKETVVKKLIFKPVRMPGDISKYLGGSAGMPAILIEKHRADQQGNIVQIDIEYWRFEAVDLIIN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3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b8326b100333f44cac1952345f8c99ae82c0b5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VVEIKSQDQFTQLTTTNAANKLIVLYFKAQWADPCKTMSQVLEAVSEKVRQEDVRFLSIDADEHPEISDLFEIAAVPYFVFIQNGTIVKEISAADPKEFVKSLEILSNASASLANNAKGPKSTSDEESSGSSDDEEDETEEEINARLVKLVQAAPVMLFMKGSPSEPKCGFSRQLVGILREHQIRFGFFDILRDENVRQSLKKFSDWPTFPQLYINGEFQGGLDIIKESIEEDPEYFQHAL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0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7c96145d882cb0972578874513c09b82777245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VELLQVDADLQAEIVGKYNADLQKAVQIEEKKASEIATEAVKEHVTAEYEERYAEHEEHDRIMRDVAEILEQMEHAEVRRLITEDKVRP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6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5.7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62254b6e89c1c7d0b0421696e85b540e2bc600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FNFANFYQLIAQDTVLQPWLNTLPQQLTDWQNAEHGDIERWIKALKKIPEGCADNIDLKSSVTLSNNTPLIDGERKKLENLLQTFHPWRKGPFTVHDIHIDTEWRSDWKWDRLLPHITPLKNRSVLDVGCGNGYHMWRMLGEDARLCVGIDPSHLFLIQFEAIRKLMGNDQRAHLLPLGIEQLPELNAFDTVFSMGVLYHRRSPLDHLIQLKNQLVAGGELVLETLVIDGDENAVLMPVDRYAQMRNVYFFPSARALKVWLESVGFVDVKIVDECVTTTGEQRSTEWMKHNSLPEYLDPNDSTKTIEGHPAPKRAILIAKKP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87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b78f992c40317ae79ab0c3a492d368873cd33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IGERIRFFRNLRGMTQKYLGTVVGFPENTADIRMAQYESGSRTPKADLTENLAGVLGVSPLALSVPDIDSYLGLMHTLFTLEDRYGLTIEKGENGVSMCVDPRKGKDAAELSEMLNAWAKQAEKYHNGDISREDYDKWRYNYPKYDENSGYVKVPSQGLSDKMIEAFKDRLKND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05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0c5c26053012fe09610b096f535d34267c7bd6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RDLDREETYLVDRTGLALELRDLVGTGPVPGEAYPGPHAALGYGEGQFAALLSGLPDWGEEGTLFLLEGGYDLGEAAGMALLAETGRARVVRVGFRPGVEVHIPPSPLAPYRYLRFLLLATGREEVLRSVDEALLEERRRLGPEVPVEENPAKFLAYTLLERLPLFYSPLFRPLEGAVQTLFARVAKSLSLTPPPSALEFFLVGLEARHEQGDPLAAVLLGPGEEAALAKEILESRVDALAEVPATGANRLAQVMALWYRMAWTAYYLALLYGVDPGDHGLLERLREV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48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b130ec5bb0cf203352be827628a0bd0847cbe7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PIPLEKQNKERRQKILTCSLDLFIEKGYYNTSIRDIIALSEVGTGTFYNYFVDKEDILKNLLEDFAKQIISSISEYYLVEKDLYERFIETKRLTMEVFAQNETLSEIYSRVAGSSAPIDQCLKQFEDRLLEFYSRNIEYGIKKGVFKNVPVSPIAHSILAIEKFSLYKWVVLKAITKEEMIEMVLSFHKTLAVGLLVVN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01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c61fd2d4d78fa354a9c7dce4b7f4877a7f07db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ESTSPRQRLVLARTEARSTCSGKASGSVSKLLVSVRDLGEARVAVSGGVDILDFKEPSRGALAACDPCVWKSAVSEFVDGAPADCTVRLSAALGESDTGADLSSLVPPEFSFAKVGPSGCSTAKKLMELWESVRLPQSVELVPVAYADHLVADTISVERVLDIVIESGRHRLLIDTFGKDGRTLTDHLSIDRLRALANMASEHSVWIALAGSLRLPEMRSLMSEGVRPDCWGVRGDVCDQRERTGRINLHKVTAWRKATGSPAI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53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8f596fea2f74c3281ece7e0c1908ca83da5526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FPRLVPSKIKRHGLLLDRPASDPLPCKTCDGACCRAFPSVPISWPEYERLHALGATRLHFSLTGRHLLLIENGCEFLADGRCAIYPDRPDVCRRFICEEC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85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e24576285e7a5beedc7524328b6bd0bc697bd4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TTAPGPIHLLELCDQKLMEFLCNMDNKDLVWLEEIQEEAERMFT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300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4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2a55b51fa4989ac84f517ce2faff1d7ec06f49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DPRWTTLLQEARAAHGATPELRDFCAFPDALRDQPGDPRPDPLAVTMQDAPGDTSARWQGFRDAACAVGPIARWRDTYRHTAIGADLHRHFGCYELLGQDAPYGTEQMRGFLVYQRPGYHYPPHHHPAEEIYLVVAGEAEFHLDGHAPRRLGPGGTVFHPSGVAHALTTHDSPVLAWVLWRGEMDTRPVFSDPALQGEAQ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80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87b7ae567c87a867e0129d94effb3cb9b26d51b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LEARVHERNLVKWAADKPEVVVFSADLTNSTEIGLFKETYPDRFYSFGMTEQNMMSAAGGMAREGFTPFVHTFAVFMYRRALDQIEMSIAYPNLKVRIFGFLPGITTPGGASHQAINDIGILRTVPNMTILETGDATEVESVLDVAQSIDGPVYIRQLRGQIPRLFKEPMRFGKSRVLSKGSDITLITSGIMTEEALKATAVLRENGVSIEHLHISTHKPFGDDSILDAIEKTKYGVISMENHTIIGGLGSSISELMAENGIAKRLIRIGLKDTYAHGGSKEYLMKYYGLNAMNLVKAVEILTGQKLNIKEEDLVEPQIDEIEQFIKSE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e8bb7e604d602cf522ca709a5b125691940852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NKQAKAPESKDSPRASLIPDATHLGPQFCKSCWFENKGLVECNNHYLCLNCLTLLLSVSNRCPICKMPLPTKLRPSAAPTAPPTGAADSIRPPPYS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49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9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f3508c17715a272abb16f7666d438024c2ba70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ASMILELDCGNSLIKWRVIEGAARSVAGGLAESDDALVEQLTSQQALPVRACRLVSVRSEQETSQLVARLEQLFPVSALVASSGKQLAGVRNGYLDYQRLGLDRWLALVAAHHLAKKACLVIDLGTAVTSDLVAADGVHLGGYICPGMTLMRSQLRTHTRRIRYDDAEARRALASLQPGQATAEAVERGCLLMLRGFVREQYAMACELLGPDCEIFLTGGDAELVRDELAGARIMPDLVFVGLALACPI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99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9c4af6e79322baa285ef7c7e121cf7e1c4bf27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ATVLLEVPFSARGDRIPDAVAELRTREPIRKVRTITGAEAWLVSSYALCTQVLEDRRFSMKETAAAGAPRLNALTVPPEVVNNMGNIADAGLRKAVMKAITPKAPGLEQFLRDTANSLLDNLITEGAPADLRNDFADPLATALHCKVLGIPQEDGPKLFRSLSIAFMSSADPIPAAKINWDRDIEYMAGILENPNITTGLMGELSRLRKDPAYSHVSDELFATIGVTFFGAGVISTGSFLTTALISLIQRPQLRNLLHEKPELIPAGVEELLRINLAFADGLPRLATADIQVGDVLVRKGELVLVLLEGANFDPEHFPNPGSIELDRPNPTSHLAFGRGQHFCPGSALGRRHAQIGIEALLKKMPGVDLAVPIDQLVWRTRFQRRIPERLPVLW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3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a56f9b6c284763f47895d01f00fe79f67e68b4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LYVNFELPPEAEEELRKYFKIVRGGDLGNVEAALVSRITAEELAKMPRLKFIQVVTAGLDHLPWESIPPHVTVAGNAGSNADAVAEFALALLLAPYKRIIQYGEKMKRGDYGRDVEIPLIQGEKVAVLGLGEIGTRVGKILAALGAQVRGFSRTPKEGPWRFTNSLEEALREARAAVCALPLNKHTRGLVKYQHLALMAEDAVFVNVGRAEVLDRDGVLRILKERPQFIFASDVWWGRNDFAKDAEFFSLPNVVATPWVAGGYGNERVWRQMVMEAVRNLITYATGGRPRNIAKREDYIG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9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51a07b8c17e925dd5c89fd6ee6a21af5fc2598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MSASEEQVAQDTEEVFRSYVFYRHQQEQEAEGVAAPADPEMVTLPLQPSSTMGQVGRQLAIIGDDINRRYDSEFQTMLQHLQPTAENAYEYFTKIATSLFESGINWGRVVALLGFGYRLALHVYQHGLTGFLGQVTRFVVDFMLHHCIARWIAQRGGWVAALNLGNGPIL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32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4000460fb95b9fef0a1ec2f0033fa08e34c7be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INNDPMRDAIVDTAVELAAHTSWEAVRLYDIAARLAVSLDEIRLYFREKDELIDAWFDRADSRMLKEAESAGFLDLVASERIHHLIMIWLDALAVQRKVTRQMIMSKLEFGHIHIQIPAVMRVSRTVQWVREAAQRDATFMRRALEESTLTTIYLMTFFFWMRDESENSRHTRQFLKRHLTMAAWLGQKVYGKDPEKSTVPHKQQIPLQF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6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48e3b770b435028353c5e8a91af4125afae794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LSARYGPQFTLQHVPDYRQNVYIPGSNATLTNAAGKRDGKAPAGGNGNKKKSGKKE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20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26058b4c8898305a3d6ca352903779a059d225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KRTTKIAFLSSFVALSAFSVSAEDMQFGVTPPQITAQTYVLMDYNSGAILTALNPDQRQYPASLTKMMTSYVVGVALKQGKIHNTDMVTIGESAWGRNFPDSSKMFLDLNTQVSVADLNRGVIVVSGNDATVALAEHISGNVPNFVETMNKYVQQFGLKNTNFTTPHGLDDPNQYSSARDMAIIGAHIIRDLPEEYKIYSEKNFTFNKIKQANRNGLLWDKTINVDGMKTGHTSQAGYNLVASATTSNNMRLISVVMGVPTYKGREVESKKLLQWGFANFETFKTLEAGKEISEQRVYYGDKNSVKLGALMDHFITIPKGKQSEVKARYELADKNLQAPLVKGQVIGKVVYQLDGKDIASANLQVMNDVGEAGIFGKLWDWLVLTVKGLF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09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0415283bf748e095bc7a76c72a76b77b6ae6964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MRSTSYYPVIMTSDVAATAAFYCQHFGFRPLFEADWYVHLQSAEDPAVNLAILDGQHSTIPAAGRGQVSGLILNFEVDDPDREYARLQQAGLPILLTLRDEDFGQRHFITADPNGVLIDIIKPIPPSANYAAQYAGGAAAAQ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71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8db08486e6bb7c90ed5178b5466012a1b8597e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NAQERPSETIDRERKRLVETLQADSGLLLDALLARGVLTGPEYEALDALPDAERRVRRLLLLVQGKGEAACQELLRCAQRTAGAPDPAWDWQHATGTAAMTLHAQATGRRRHPARGPHAPGCPELQTLTRPGALRAPRRCNPGPRRSQSQSWKLRPLKRLNRSRSQSQSWNPRLKQNQSRNWSQNRTQSPSPTSRKGTSPKIPEGQSSDRRCPAHA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59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88318df9c12f0fbadc05dcc7fe0b0cff9803f5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IFTEAAKLEEQNCPFAMAQIVDSRGSTPRHSAQMLVRADGSIVGTIGGGMVERKVIEESLQALQERKPRLFHGRMARNGADAVGSDCGGAMSVFISVHGMRPRLVLIGAGHVNRAIAQSAALLGFDIAVADIYRESLNPELFPPSTTLLHAESFGAAVEALDIRPDNFVLIATNNQDREALDKLIEQPIAWLGLLASRRKVQLFLRQLREKGVAEEHIARLHAPVGYNIGAETPQEIAISVLAEILQVKNNAPGGLMMKPSHPSGHQLVVIRGAGDIASGVALRLYHAGFKVIMLEVEKPTVIRCTVAFAQAVFDGEMTVEGVTARLATSSAEAMKLTERGFIPVMVDPACSLLDELKPLCVVDAILAKQNLGTRADMAPVTIALGPGFTAGKDCHAVIETNRGHWLGQVIYSGCAQENTGVPGNIMGHTTRRVIRAPAAGIMRSNVKLGDLVKEGDVIAWIGEHEIKAPLTGMVRGLLNDGLAVVGGFKIGDIDPRGETADFTSVSDKARAIGGGVLEALMMLMHQGVKATKEVLEV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0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cd8d923893b25750dea20d3926b39cfdff292c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LDKVNSPEDLKRLSLEELLLLAEEIRSEIIRVTAQNGGHLASSLGAVELVLALHRVFDSPRDRILFDVGHQAYAHKLVTGRKDRFHTLRKEGGISGFTKVSESPHDAITAGHASTSLANALGMVLARDLMGEDYHVVAVIGDGALTGGMALAALNKIGELQKRMLIVLNDNEMSISENVGALNKYFKELQIRKWVQDAEKLGKNILERISPQLFGLVDRAKEAAKFLLHQENPFYAWGIRYVGPVDGHDLKGLVHILEHLKALDGPTLLHVVTKKGKGYKVAEADPIYWHGPPGFDPKKPEKVSKGYTWSQAFGDAVTELAHMEPRLFVLTPAMREGSGLVRYSLEHPERYLDVGICEDVAVTTAAGLALRGMKPIVAIYSTFLQRAYDQVIHDVAIENLPVVFAIDRAGIVGADGATHHGVFDIAYLRTVPNLQIAAPKDALELRAMLKKALEVGGPVAIRYPRDNVERAPEGVWPEIAWGKWEVLKEGTEAYILAFGKTLRYALEAAGDDPRVGVVNARFLKPLDREMLRELSRYKLLTVEDHQKMGGFGSAVLEALNEMGLKPEVQILGLPDRFFEHGAIPSLHRQAGIDAEGIRKALAAMGVALVHER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96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3eedc2134fba7cfb0887eec16178912e2bff80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WIFKKEPNISVQQNPTKENVSDVSMIEINNLTALERDEKVETEDINTNVIANTYTVQANVPTAFQTSETNSNTVTNVPKSPELISIQRLERLKNRYTF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87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c2890c214c466c65cabb8faec7891e6566157b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PFGRNLLKTRHKNRSPTKDMDSEEKEIVVWVCQEEKLVCGLTKRTTSADVIQALLEEHEATFGEKRFLLGKPSDYCIIEKWRGSERVLPPLTRILKLWKAWGDEQPNMQFVLVKADAFLPVPLWRTAEAKLVQNTEKLWELSPANYMKTLPPDKQKRIVRKTFRKLAKIKQDTVSHDRDNMETLVHLIISQDHTIHQQVKRMKELDLEIEKCEAKFHLDRVENDGENYVQDAYLMPSFSEVEQNLDLQYEENQTLEDLSESDGIEQLEERLKYYRILIDKLSAEIEKEVKSVCIDINEDAEGEAASELESSNLESVKCDLEKSMKAGLKIHSHLSGIQKEIKYSDSLLQMKAKEYELLAKEFNSLHISNKDGCQLKENRAKESEVPSSNGEIPPFTQRVFSNYTNDTDSDTGISSNHSQDSETTVGDVVLLS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52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e339021fbf2cf9720585af60cb9cfe07c6f144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KEEETTRELLLPNWQGSGSHGLTIAQRDDGVFVQEVMRNSPAARTGVVKEGDQIVGATIYFDNLQSGEVTQLLNTMGHHTVGLKLHRKGDRSPEPGQTWTHEVFSSRSSEVVLNTVQPSSLNCNDQNKPKEAINKAGAASDSTPDAGSAFQPQGSPGLQICLSTLTSSCLALS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390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1556a42a6b5c07e63d87ae14649c4c2e83344e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VLIKVENHEGKNVNANKFEPFFFVLFGDIQYGMIRGNHGWYEERELLKSAIEKTNKLKPPFVVALGDLTNKFPLDPIQTNQITDLKNDFKLLDKDIDLYVFCGNHDVGNKPSMEGMEYFEEQWGDSYYSFVYNNCAFIVLNSPILYDETHVKEMKEEQLKWLEKTLEKLHSLNVKHKFLLLHHALMYDDIYEGENIGLIYGDKFHNYSEKNEFHLKKEPRLFIYELMKKYKVTHVFCAHLHANRENDIDHNIKQITISAVGMQAKDDKSGIFIVQVTEDKVDYKYYPFE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323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2a2c63637132802e0616986d87e2de723d03b6a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DPVDPNIEPWNHPGSQPKTACNRCHCKKCCYHCQVCFIKKGLGISYGRKKRRQRRRPSQGGQTHQDPIPKQPSSQPRGDPTGPK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74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469f14150008917107fbd880d6ac966f67bcca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WDGKIDGTGTHAMIVTQGVSILENDLSKNEPESVRKNLEILKENMHELQLGSTYPDYDKNAYDLYQDHFWDPDTDNNFSKDNSWYLAYSIPDTGESQIRKFSALARYEWQRGNYKQATFYLGEAMHYFGDIDTPYHPANVTAVDSAGHVKFETFAEERKEQYKINTVGCKTNEDFYADILKNKDFNAWSKEYARGFAKTGKSIYYSHASMSHSWDDWDYAAKVTLANSQKGTAGYIYRFLHDVSEGNDPSVGKNVKELVAYISTSGEKDAGTDDYMYFGIKTKDGKTQEWEMDNPGNDFMTGSKDTYTFKLKDENLKIDDIQNMWIRKRKYTAFPDAYKPENIKVIANGKVVVDKDINEWISGNSTYNI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56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d90a62cb701eadf8037ebe0f92c47cacaf85b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PKESSSAKSSSKGSELVVWEDKEKSNGIKDAVAAFEKEHDVKVKVVEKPYAKQIEDLRMDGPAGTGPDVLTMPGDQIGTAVTEGLLKELHVKKDVQSLYTDASIQSQMVDQKLYGLPKAVETTVLFYNKDLITEKELPKTLEEWYDYSKKTADGSKFGFLALFDQIYYAESVMSGYGGYIFGKAKDGSYNPSDIGINNEGAVKGAALIQKFYKDGLFPAGIIGEQGINVLESLFTEGKAAAIISGPWNVEAFSNAGINYGITKLPKLENGKNMSSFIGVKSYNVSAFSKNEELAQELAVFLANEKNSKTRYEETKEVPAVKSLANDPAIMKSEAARAVTEQSRFSEPTPNIPEMNEIWTPADSALQTVATGKADPKQALDQAAETAKGQIKAKHSG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20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f576e463d5779a5c4c393803b94a4655d2581f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EHGLLVHKAVDKWTTEEVVLWLEQLGPWASLYRDRFLSERVNGRLLLTLTEEEFSRAPYTIENSSHRRVILTELERV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75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d1e3b38641fdd43e063b2bbce3631cea1d5d20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AEAEAEAMPARAPRRLVQGPRGTWLLGSLWVWVLCGLGMAGSLGTPQPCQAPQQWEGRQVLYQQSSGHNNRALVSYDGLNQRVRVLDERKALIPCKRLFEYILLYKEGVMFQIEQATKQCAKIPLVESWDPLDIPQNSTFEDQYSIGGPQEQILVQEWSDRRTARSYETWIGVYTAKDCYPVQETFIRNYTVVMSTRFFDVQLGIKDPSVFTPPSTCQAAQPEKMSDGCSLLEQKLISEEDLNSALEQKLISEEDLNSAVD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58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707e9d65ecd71bd7cad9ebe2c13d4201a56783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TSTVEFINRWQRIALLSQSLLELAQRGEWDLLLQQEVSYLQSIETVMEKQTPPGITRSIQDMVAGYIKQTLDNEQLLKGLLQQRLDELSSLIGQSTRQKSLNNAYGRLSGMLLVPDAPGAS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308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3874ac66522f558cc26bb6c4cd45449c843880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DNRMRFTIDQNMQFPLVEIDLEHGGSVYLQQGSMVYHTENVTLNTKLNGKGSGLGKLVGAIGRSMVSGESMFITQAMSNGDGKLALAPNTPGQIVALELGEKQYRLNDGAFLALDGSAQYKMERQNIGKALFGGQGGLFVMTTEGLGTLLANSFGSIKKITLDGGTMTIDNAHVVAWSRELDYDIHLENGFMQSIGTGEGVVNTFRGHGEIYIQSLNLEQFAGTLKRYLPTSSN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297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949cdeb98f92a19ecdb75eafb36fcfc516edbf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KVCEISGKRPIVANSIQRRGKAKREGGVGKKTTGISKRRQYPNLQKVRVRVAGQEITFRVAASHIPKVYELVERAKGLKLEGLSPKEIKKELLKL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57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e8f92bb2fd0f44957e2bc8a1cc487f89ce4a5f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SRKSKSNSLIHTECLSQVQRILRERFCRQSPHSNLFGVQVQYKHLSELLKRTALHGESNSVLIIGPRGSGKTMLINHALKELMEIEEVSENVLQVHLNGLLQINDKIALKEITRQLNLENVVGDKVFGSFAENLSFLLEALKKGDRTSSCPVIFILDEFDLFAHHKNQTLLYNLFDISQSAQTPIAVIGLTCRLDILELLEKRVKSRFSHRQIHLMNSFGFPQYVKIFKEQLSLPAEFPDKVFAEKWNENVQYLSEDRSVQEVLQKHFNISKNLRSLHMLLMLALNRVTASHPFMTAVDLMEASQLCSMDSKANIVHGLSVLEICLIIAMKHLNDIYEEEPFNFQMVYNEFQKFVQRKAHSVYNFEKPVVMKAFEHLQQLELIKPMERTSGNSQREYQLMKLLLDNTQIMNALQKYPNCPTDVRQWATSSLSW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95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111a83d0d572b02423067f14f6e9d263fcd6fc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NKLLSQLASVEILTPKIDDTLWFFKDILGLHEVGRKDRSVYLRGWEDWYAYSLKVTESDTAGVKEIVWRTYSEKDLIDSINIVNSNGLGLGWDEGEPDMGVGKGYKFILPSGQIGKLVWEMKIWRASGELRSGYKARPMKKPTKGVQAKDLSHIFIFAYNDESLAKTVELLKRLTFKVNEILKEGDKRIAYWMAVNGTAHDLAVSLDPSGVPARLNHVTFNVDYADDILKAADFYTDYGLEIVGGPLRHGITDSHSLYVKEPGGNVIELLHGGYLNVVPDWEPIVWDTKEDENRWLYYWGHVKEAFWHGSPIPANRVSDELKEIVRQKLGAK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732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a15e5aa53246692e230934c255a7f73cf647d8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7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PQNYPYGVPSEPWEESFGNHRAVLQIEKPAQIANLDFQWRRPDKDAGHRRFLIIHAATGDTIRNIRRIEVNDEHCRLQFGPVEQKGTYYFYYLPYQVQKGYGFYSGGYLPKENEPDAAWQAQGVSTLKSTRAKVVRVESRQAFDSFYPMEVAATAREKENYINRHKASLYLFAEDRRFPIRMRSNLPTKWLADKQGKLFRGEAAPNEYYTFQIGLWAAVNQADKIAYRASSLKCGREIIPATAITCFNVEGTDPYGKAFKKEVNVPKGEVQALWFGIDIPDGQKEGIYTGTITLSDADGAQSSIPLSIRIAGKALPDRGDSELWRCSRLRWLNSTLGIADTPTAPYTAMTVNENRIGCLGRSITIDEGTGLPAQIRSWNNDVLSSPIEFVIQTAGGVKSLKAVPELTERTEGHVAGNWKAEDEDMTVSCKAIMEFDGWINYIYTITPKKQIQVKDVRLVLPVRNEIGTYFLGMGLPGQPTPQQYDGKWDAPEKTVNNFGVSIPTSKEQQWLWPFDSFWIGNEHAGIHCEFRGSTYSGPLLNLYRPAYPESWFNGGKGGFAIRKEADGVKAVAYSGERMLEAGSSITFDFAMIITPVKMLDMKSQFTDRYYHNGPKPTPSQADIEAGVRIINVHQGNDYNPFINYPFLTVDKMKEFTKEWHARGCKIKIYYTLRELSNATAEIWAIRSLGNEILRGGNGGGFPWCREHFVTNYTPQWYEHFDNADKQGITADASILTAEGDSRWYNYYIEGLRWMVQNMDIDGIYLDDVSFDRRILKRMRRAMESVKPGCLIDLHSNTGFSRGPANQYTEFFPYVDKLWFGESFLYDKMTPANWLVESSGIPFGLSGDMLYRGGNAWLGMQYGMTVRYPWYTEGVNCDPRQVWKIWDSFGIAEATMLGFWEEHPAVSTSDEAVKVTVYRKPEKVLLSLGNYSDEVKTVKLNIDWKQIGLNPQKAKLTAPEIPDMQQAHEWNVDTPIVTAPRKGWIIYLT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94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7dd94163919d8abf7465fa69ee3019861c06a9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YKNVPIWAQKWKPTIKALQSINVKDLKIDPSFLNIIPDDDLTKSVQDWVYATIYSIAPELRSFIELEMKFGVIIDAKGPDRVNPPVSSQCVFTELDAHLTPNIDASLFKELSKYIRGISEVTENTGKFSIIESQTRDSVYRVGLSTQRPRFLRMSTDIKTGRVGQFIEKRHVAQLLLYSPKDSYDVKISLNLELPVPDNDPPEKYKSQSPISERTKDRVSYIHNDSCTRIDITKVENHNQNSKSRQSETTHEVELEINTPALLNAFDNITNDSKEYASLIRTFLNNGTIIRRKLSSLSYEIFEGSKKVM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51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e365793e2c5b420fd06f5678e7dafaea97df6f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SFYEFMQSFLGDDTPLGELVDWINQDSNFPREVKSHSEILSYFRTNPCPESISVPVIKRALSVFNQFTNVQ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62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4c534cc77b729bfda67288fbfb59c4a5eae5bd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CESGDDEMKRSCVFRVRWGKESFSIQISATATLWELKQELLKRTNVLPDRQKILGLTLRPYLLADTVTLQEVCNKNEYNLILMGTPEEQLQQIYNHAPFPEIVDDVEGESHRTEIVHFEKCMETLERNIKQLQITLMNELRPQKRLLVLDLDNTLMHNSYSTTIQDAIRPGVHEMLSTVYPFYDICIWSQTSWRWLEAKITEMGLLLCPHYAISFVLDRLAMASVTVRKKRQLKKHSVKPLQVVWRKFPDHFSPQNSIHVDDLSRNFVLNPENGLKVSPYTTKDTNDRELFLLTNYLVLIAQREADFSKVNHKKWKHYERKHRRELDNIFQTF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35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e1bd59b619c74f982d3ac7ee656b3fce311baa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SRTSVPPKVGQRPGIGVEKTTNPKVFFDISIDNKAAGRIVMELYADTVPKTAENFRALCTGEKGKGRSGKPLHYKSSVFHRVIPNFMIQGGDFTRGNGTGGESIYGTTFRDESFSGKAGRHTGLGCLSMANAGPNTNGSQFFICTAATPWLDGKHVVFGRVIDGLDVVKKVERLGSSSGKTRSRIVVSDCGEVAADKSKGQRPPQQQHQPAKASADMKRAADKKAVAEKLLASSPAAEGQKALSAKKETPPQVAAPSEAKKRMRAVDEEETRLARLREKKAKLAALRSSAAGN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62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d997d0764a509c6057fb6b233c8fb403551b7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LVPRGSHMASMGSSHHHHHHSSGLVPRGSHMASMPMQMFMQVYDEIQMFLLEELELKFDMDPNRVRYLRKMMDTTCLGGKYNRGLTVIDVAESLLSLSPNNNGEEDDGARRKRVLHDACVCGWMIEFLQAHYLVEDDIMDNSVTRRGKPCWYRHPDVTVQCAINDGLLLKSWTHMMAMHFFADRPFLQDLLCRFNRVDYTTAVGQLYDVTSMFDSNKLDPDVSQPTTTDFAEFTLSNYKRIVKYKTAYYTYLLPLVMGLIVSEALPTVDMGVTEELAMLMGEYFQVQDDVMDCFTPPERLGKVGTDIQDAKCSWLAVTFLAKASSAQVAEFKANYGSGDSEKVATVRRLYEEADLQGDYVAYEAAVAEQVKELIEKLRLCSPGFAASVETLWGKTYKRQ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8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5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dc7c463ce627014a08169983600c9221fc96d0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DAHSLRCNLTIKDPTPADPLWYEAKCFVGEILILHLSNINKTMTSGDPGETANATEVKKCLTQPLKNLCQKLRNKVSNTKVDTHKTNGYPHLQVTMIYPQSQGRTPSATWEFNISDSYFFTFYTENMSWRSANDESGVIMNKWKDDGEFVKQLKFLIHECSQKMDEFLKQSKE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01a9e457e4bf08f7c57c4dfdaf4339cdf118d3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HHHHHHSQDPMAYSTREILLALCIRDSRVHGNGTLHPVLELAARETPLRLSPEDTVVLRYHVLLEEIIERNSETFTETWNRFITHTEHVDLDFNSVFLEIFHRGDPSLGRALAWMAWCMHACRTLCCNQSTPYYVVDLSVRGMLEASEGLDGWIHQQGGWSTLIEDNIP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09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19656d79277fe9c7490d21118865f5c6dcd28a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DFSRNLYDIGEQLDSEDLASLKFLSLDYIPQRKQEPIKDALMLFQRLQEKRMLEESNLSFLKELLFRINRLDLLITYLNTRKEEMERELQTPGRAQISAYRVMLYQISEEVSRSELRSFKFLLQEEISKCKLDDDMNLLDIFIEMEKRVILGEGKLDILKRVCAQINKSLLKIINDYEEFSKGEELCGVMTISDSPREQDSESQTLDKVYQMKSKPRGYCLIINNHNFAKAREKVPKLHSIRDRNGTHLDAGSHSVAQAGVQWCDLGSLQPPPPWF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5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da12401fb2f9b63520613fe6b298b8a995e85a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PFRTLLAVQAEARPEHYRTAEAFRERVFALLEPLSGTPAPRLAAFPELFGLPLLLHLDGGLAPKALLLDPLLPWRRARRAYGVFLEVMAEAAQAFGAYLLAGSLLSPPYEEELARGRFSRTPFFQNLALFFNPKGRLLAQVPKMELTPPERWLRRGRFGPHLVETEAGKVGILICLDGFYERHLARLDALGAEILLQPSANPAPWERPWPPDPARKEGEVWVASAQARLLGREHLRLLLNPMLNGEVAGLGFQGRSGIYAPGEALLLAQAPTGDEALLLR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83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3db5da5345e2dd2b73dd711a0e7e8e3cb6fc8f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YELTLQRSLPFIEGMLTNLGAMKLHKIHSFLKITVPKDWGYNRITLQQLEGYLNTLADEGRLKYIANGSYEI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3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c30a7d3324bcfaf10b2888681283d7a3194b83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LCYVNYKRVKRPVEIPNLEVEIGFGRGDFIVKLAKENPDKNFFGIEISQISIEKLMKRVGKKGLKNVYCTNVDAYWGFYFLFRDNYVENIYMNYPDPWFKKRHHKRRLTKPERLYMFAKKLKLGGEIRIRTDNYEFLEFTKESAKVLDCFEVEEGTLNVKEPLTKYEQKWLSMGKTLYKLILRKVKEPKFVEHPEVEEVRELFPVKVKVESVDPKKIESREIKLDEEVYFKTFKVWQRDKDFLVECLLSEKGYLQKFFIQIKRKEDGYVIDVSPYSEVLRTRNLQRSIQTVAQLL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76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29e34fe1608455ad93fb37b6f0d84131471136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CVVCGKNEAVEHGVCSQCLFDRANIENIGNVNIAICPKCGSVRIGKKWYREDYADHLLPLIMDEVKCSDPEAKISGDPKSVYFDESNRNLVLKVNITRDHMDPKVQTVSVPYSVNYISCPTCNKLTGSYFEATIQLRTVSTKYDEILSEVLDSIEKIMEKRRKMDASSFISKIERKPEGVDIYLGKKGDGDLVSSFILDHYFATLIVSKSLAGVKEGRKFFRFTYSLRILDAPEGAIVSVDKRKYILTAIRNRHIDVIDVETEERGRINRNVFFSNDGKIVTKEPQVKNFIVISRTEDESQIMDSQTFKIITIKGRAEGNEIRVFTYRGKYFI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86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330a4627391ddea0e4333a973e4eadec563f10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TGATIVIDLGKTLSKVSLWDLDGRMLDRQVRPSIPLEIDGIRRLDAPDTGRWLLDVLSRYADHPVTTIVPVGHGAGIAALTDGRLAFPPLDYEQSIPEAVMADYRSQRDPFARTGSPALPDGLNIGSQLWWLDQLHPDVMANATLLPWAQYWAWFLTGRAVSEVTSLGCHSDLWDPQDGDFSPMAKRLGWAARFAPIVRAGDTVGALLPAIAERTGLSPDVQVLAGLHDSNAALLAARGFAEIADNEATVLSTGTWFIAMRLPATPVDTATLPEARDCLVNVDVHGRPVPSARFMGGREIETLIEIDTRRVDIKPDQPALLAAVPEVLRHGRMILPTLMRGFGPYPHGRFAWINRPEDWFERRAAACLYAALVADTALDLIGSTGRILVEGRFAEADVFVRALASLRPDCAVYTANAHNDVSFGALRLIDPGLRPQGELVRIEPLDTGSWADLDTYRNRWQAEVEAAKVEPIT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60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a781e8c3393d6831b42bc5ac37f1efaf221a16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TFSLGKHPHVELCDLLKLEGWSESGAQAKIAIAEGQVKVDGAVETRKRCKIVAGQTVSFAGHSVQVV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65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0258a7b4388535e10ec5a42f4dbd121b8c3224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AANPYERGPAPTNASIEASRGPYATSQTSVSSLVASGFGGGTIYYPTSTADGTFGAVVISPGFTAYQSSIAWLGPRLASQGFVVFTIDTNTTLDQPDSRGRQLLSALDYLTQRSSVRTRVDATRLGVMGHSMGGGGSLEAAKSRTSLKAAIPLTGWNTDKTWPELRTPTLVVGADGDTVAPVATHSKPFYESLPGSLDKAYLELRGASHFTPNTSDTTIAKYSISWLKRFIDSDTRYEQFLCPIPRPSLTIAEYRGTCPHT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7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22a8de8614cf8b9deb2ee6bd325b43a8d29997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ARALVQNRTQVVKLLILEEMDTTEPYYMNLLTGISRELDRNHYALQLVTRNSLNIGQCDGIIATGLRKNDFEGVIKAFEKPLVVFGQNEMGYDFIDVNNEKGTFMATRHVMGLGEREVVFFGIDLDEPFERAREQGYIRAMNKSFKKSNMFRIDNSSKKSECLARELLKSMDNQAAFVCASDRIALGVIRAAQSLGKRIPEDVAVTGNDGVFLDRISSPRLTTVRQPVVEMGEACAKMLLKKMNEDGAAQGSLFFEPELIVRESTL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4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59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ea1d9fb44be6164740848614223a0af43ea926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IAAVCIAVIAKENYPLYIRSTPTENELKFHYMVHTSLDVVDEKISAMGKALVDQRELYLGLLYPTEDYKVYGYVTNSKVKFVMVVDSSNTALRDNEIRSMFRKLHNSYTDVMCNPFYNPGDRIQSRAFDNMVTSMMIQV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118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6c8e9588618160ee11a78f99e30cf9653320ad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FATELRPGDRLQIKFPGESAFEKSFQLDHDGKISLPEIGTVKLQGMSLLQARTVLTGKLSNAYKDLSKFDLFLKERRLTVTVLGYVKEPGPVDMPIRANVQMAINSAGGLAQGAQLDKLQIRRSSGIIEFDYKHYLDSGDPSSLPKLEPMDVIFIPASPLIGNVQVEFDARTLTASGDAGEDGEAIKVFGEVHRPGTFAFKEDASVMDMIMRAGGVTRYAGIEQIRVIHQGQPYPFDMREYLDTGNPDLMPKIHQGDVIFIPQATEQVKSGSRTVYVMGEVFKPGAMEMGEGSGFYDLLATAGGPTRFAETRQIRIIRADGKVQPFDLQGYVDSQGRTKLPSIQPGDAILVPEKTDMNEKSWLKVHPNRAVRIIGAVNRPGRYEWASEMTLMDLIAHAGGPIASADTAHLQILQQRKNGNTESVSFDLKSFL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94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bbd66dd6878f0cc142dad6a0729ec1d5bbe630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YYDDDAHGHVEADAAPRATTGTGTGSASQTVTIPCHHIRLGDILILQGRPCQVIRISTSAATGQHRYLGVDLFTKQLHEESSFVSNPAPSVVVQTMLGPVFKQYRVLDMQDGSIVAMTETGDVKQNLPVIDQSSLWNRLQKAFESGRGSVRVLVVSDHGREMAVDMKVVHGSR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50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50b313bb7debee899cd13fc2a5a2579e7906ac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FEKQFNHRTLETSLGPVEIEGPVTSQILATYKLDPGLTAFRQPAEQHEALVEIAALEEGRIIIARQGNDIIGYVTFLYPDPYETWSEGNNPYILELGAIEVAARFRGQQIGKKLLEVSMLDPAMEHYLILTTEYYWHWDLKGSGLSVWDYRKIMEKMMNHGGLVFFPTDDPEIASHPANCLMARIGKHVAPEVVAHFDALRLRRRFMY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9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cca7110bce7bfe4de3f6b6f524c43029350089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TPDATSPGSQQQDVFDFLGRGAGDAPVVRIDTHGAAVFLEGNRAMKIKRAVKFPFLDYSTLAKRKIACEQELEVGHRFAPTIYRRVVPITRTDKGALQIGGEGPAVEWAVEMMRFDDSATLDHLARAGSLGPGLIDAVADAIAASHQAAPLAATAPWGASIEPILADDTNELAAGGFAAADVAALDNGSRNALGRLRPLLEQRGVAGFVRWCHGDLHLANIVVIDGKPTLFDAIEFDPALASVDVLYDLAFPLMDLLHYGRGSDSAQLLNRYLAVTNADNLDALSALPLLLSMRAAIRAKVMLARPAADETIRRANRAIAESYFELALRLIAPPPPRLIAVGGLSGTGKSVLARALSGNVPPLPGAVVLRSDVARKRLHGVADTERLPATAYTTEVTEAVYRGLVERAAHILKQGHSVIVDAVFSKPEERDAIESVAAGLGISFHGLFLTADLATRVARVAGRTADASDATPEIVRQQQSYAQGVIGWTSIDAGGTPAETLSRAVAALPQTAQVCST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124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d144daa7e03738f8e060923fe769f407e7c540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LLVLLPPSEGKAASGRGAPLKTGSLSLPGLTAAREAVLGELVELCAGDEEKAREVLGLSEGLRGEVAKNTELLTAGARPAGEIYTGVLYDALDLASLDAAAKRRAARSLLVFSGLWGAVRMTDRIPSYRCSMGVKLPGLGALGAHWRAPMAEVLPEAAGDGLVLDLRSAAYAAAWKPKGEVAARTATVRVLHAPTRKVVSHFNKATKGRIVRSLLATGTAPEGPAELVEALRDLGYEVEAEAPAKGGRPWSLDVLVHEV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54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178320eaa62828cbeeac459b3d717d4461d639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LRDLLSKKSHRQLELLELLFEHKRWFHRSELAELLNCTERAVKDDLSHVKSAFPDLIFHSSTNGIRIINTDDSDIEMVYHHFFKHSTHFSILEFIFFNEGCQAESICKEFYISSSSLYRIISQINKVIKRQFQFEVSLTPVQIIGNERDIRYFFAQYFSEKYYFLEWPFENFSSEPLSQLLELVYKETSFPMNLSTHRMLKLLLVTNLYRIKFGHFMEVDKDSFNDQSLDFLMQAEGIEGVAQSFESEYNISLDEEVVCQLFVSYFQKMFFIDESLFMKCVKKDSYVEKSYHLLSDFIDQISVKYQIEIENKDNLIWHLHNTAHLYRQELFTEFILFDQKGNTIRNFQNIFPKFVSDIKKELSHYLETLEVCSSSMMVNHLSYTFITHTKHLVINLLQNQPKLKVLVMSNFDQYHAKFVAETLSYYCSNNFELEVWTELELSKESLEDSPYDIIISNFIIPPIENKRLIYSNNINTVSLIYLLNAMFIRLD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1a9f1c763e68c25ea232c161ea661f59a26f0f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TQHLVITAVGTDRPGICNEVVRLVTQAGCNIIDSRIAMFGKEFTLLMLISGSPSNITRVETTLPLLGQQHDLITMMKRTSPHDHQTHAYTVEVYVESDDKLGLTEKFTQFFAQRQIGMASLSAQTISKDKLHSEQNQFHIAISARVDSGCNLMQLQEEFDALCTALDVQGSLNFIKNSQEGGS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8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0e810f0e4ad6842fa361d18ddf69b7cf899e59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NPSWINVFALVDYRSSSDTLYRVEEGLIPLETFDEINSGDPVVLSSFLNAYRGEDLSLLVIWNHGDWWRGESQKQVKGVAYDFVNLDFFTIKEIKSVLRDSPVTVLGFDACLMGTFEILWELKDCARYVVVSSKEAPGNGWDYSVLRYSKDLSSLLSNIVKRYGEIYGTEYSLSVWDTSKLDEIMLWLDRVAQYMIENNLSPWEFEVERRTAGGSTTELVELGSFAKSLQNSSDVVLREYGEGLYSAIVSARVYGTPDNYTDLTIYLPQNMKNPEYWDDFVALSDFTSESSWDDLIEHWRDKN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020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4de88dd87d254ca5f62fc8d149459b69f4e1468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HHHHHSSGVDLGTENLYFQSMGHSNRQSDVRIKFEHNGERRIIAFSRPVKYEDVEHKVTTVFGQPLDLHYMNNELSILLKNQDDLDKAIDILDRSSSMKSLRILLLSQ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485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66bdc7948ac5adac1cc35ee4a8d0370cf90220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RYPNGKTFQPKHSVSSQNSQKRAPSYSNRGMTLEDDLNETNKYYLTNQIAVIHKKPTPVQIVNVHYPKRSAAVIKEAYFKQSSTTDYNGIYKGRYIDFEAKETKNKTSFPLQNFHDHQIEHMKQVKAQDGICFVIISAFDQVYFLEADKLFYFWDRKEKNGRKSIRKDELEETAYPISLGYAPRIDYISIIEQLYFSPSSGAK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12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560e4fba7cbe08998bb91c2950b88d1511b412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FNKDIDNLIIDVEDLCSVSIGWEEGFVSELKPLKNKVTKPKNILLPRFVETHSHFDKSFTWADFPNLESNYGGALSVNLEEHKTRTTDKVLERVEKSLKLAIQNGYRAIRSHIDTYKGQSIDIWIELFKLQKKFSSELTLQYVALAPLEFWDTTDGEDLAKIFSSNGGILGGVIVPPFNKKNTNKFLAKMLFLASKYKLEIDLHIDESIIEPGAGIKVLLETIENSKINSIPITCSHLSSLISLSNREILNLGEKMAEKNIKVIALPLTNFWLLNRSNKTTSLKRPVAPIKQLQKSHVDVSLGSDNVQDPWYPFGNFDPFYMLSCSIPMLQLNPWDRMTLSSIFLAPSRLLNLKWDGLIKKGCPADFVILEAQRWADVFSTNLKRKVYVKGDLYC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99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e8dcd84d53a47c94e12f80abbc6207a0e54be9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KTQEFRPLTLPPKLSLSDFNEFIQDIIRIVGSENVEVISSKDQIVDGSYMKPTHTHDPTHVMDQDYFLASAIVAPRNVADVQSIVGLANKFSFPLWPISIGRNSGYGGAAPRVSGSVVLDMGKNMNRVLEVNVEGAYCVVEPGVTYHDLHNYLEANNLRDKLWLDVPDLGGGSVLGNAVERGVGYTPYGDHWMMHSGMEVVLANGELLRTGMGALPDPKRPETMGLKPEDQPWSKIAHLFPYGFGPYIDGLFSQSNMGIVTKIGIWLMPNPGGYQSYLITLPKDGDLKQAVDIIRPLRLGMALQNVPTIRHILLDAAVLGDKRSYSSRTEPLSDEELDKIAKQLNLGRWNFYGALYGPEPIRRVLWETIKDAFSAIPGVKFYFPEDTPENSVLRVRDKTMQGIPTYDELKWIDWLPNGAHLFFSPIAKVSGEDAMMQYAVTKKRCQEAGLDFIGTFTVGMREMHHIVCIVFNKKDLIQKRKVQWLMRTLIDDCAANGWGEYRTHLAFMDQIMETYNWNNSSFLRFNEVLKNAVDPNGIIAPGKSGVWPSQYSHVTW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36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50718d50886b6a61f12b33488bf46f0e14d02a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IENAQGVIEFDKDGYITHVNKHYLILTGYEAKEILGLHHKSLCDPIYTEQADYQTFWETLHRGHPISGRFHRLGKGNHSFWIQATYSPVMDSDGNVRKIIKYAHNITQNVETEK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9734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1ff9389bc985479e4dad640aac4d81dc7e441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GHHHHHHSHGPGLSDMHQYSQWLASRHEANLLPMKEDLALWLTNLLGKEITAETFMEKLDNGALLCQLAETMQEKFKESMDANKPTKNLPLKKIPCKTSAPSGSFFARDNTANFLSWCRDLGVDETCLFESEGLVLHKQPREVCLCLLELGRIAARY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715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1adfe72678f45078a62b49654ab92b63558d8b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SAPLDAALHALQEEQARLKMRLWDLQQLRKELGDSPKDKVPFSVPKIPLVFRGHTQQDPEVPKSLVSNLRIHCPLLAGSALITFDDPKVAEQVLQQKEHTINMEECRLRVQVQPLELPMVTTIQVMVSSQLSGRRVLVTGFPASLRLSEEELLDKLEIFFGKTRNGGGDVDVRELLPGSVMLGFARDGVAQRLCQIGQFTVPLGGQQVPLRVSPYVNGEIQKAEIRSQPVPRSVLVLNIPDILDGPELHDVLEIHFQKPTRGGGEVEALTVVPQGQQGLAVFTSES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36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e0a5acb4e0d6fe248424e1a99e8f5ded2f3eab3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FHRRKRPYNTRNYGHDDKKFKSQYIDIMPDFSPSGLLELESNNKEGIALKHVEPQDAISPDNYMDMLGLEARDRTMYELVIYRKNDKDKGPWKRYDLNGRSCYLVGRELGHSLDTDLDDRTEIVVADIGIPEETSSKQHCVIQFRNVRGILKCYVMDLDSSNGTCLNNVVIPGARYIELRSGDVLTLSEFEEDNDYELIFMN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704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dfb380c6fbd16dc50bf6ad83e3d759ecfcdb68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KILIVDDQKSVLLTLEALLIKDNHLVTACTNSIDALDKLTNEHFDLMITDAIMPGGATGYALIRTVRSNPQLAQLPVILLTGKREKADIERGIESGANDYVVKPVDPELLSAKIQNLLAKSEKDTAHFVEAPVHVKAEWETKTDIMAVSELGMTIKSNIPMPLGMVTRISSSLYDDIGISKLPLRITACEEAKTATETFYRIQVHFVGLTEKELTPLRLWIRSKKT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15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d7ee164827853901f18f3fbed7dbceb03c344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SPAPYSPTSVISNHSSTGKSLVISEWAYLASGSANVVFEYVGKNPYFQDKVIRLRRRGQVFTTEQVYEYYQNVIYPLFAGMESFLIEVFLQPVTRDFLLAAQNASGIYLNLNEQYCLVMKDLKDGIEMKPKWLTQSPAAPPDWVVCRTCALSRMRGRPV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99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7dae5fb44b615929281c73fac87cc55efb4e77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HTPEVASPSPGDRCREKSSPRPQTRFPSWHRVGDGWRVSIGTARSGCCQVGPCQGSSPLSTLCLAVPAPRYSNMACTQQSGGTTMVTADAPRLCLVNVAEQNGRLDPEEGPLSWHLSLA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484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.1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f168159624b41f2ce28317d8573d6577b5d3e3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IKEIKKVTLQPFTKWTGGKRQLLPVIRELIPKTYNRYFEPFVGGGALFFDLAPKDAVINDFNAELINCYQQIKDNPQELIEILKVHQEYNSKEYYLDLRSADRDERIDMMSEVQRAARILYMLRVNFNGLYRVNSKNQFNVPYGRYKNPKIVDEELISAISVYINNNQLEIKVGDFEKAIVDVRTGDFVYFDPPYIPLSETSAFTSYTHEGFSFADQVRLRDAFKRLSDTGAYVMLSNSSSALVEELYKDFNIHYVEATRTNGAKSSSRGKISEIIVTNYE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750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551bb31f06299c885c1878b222ce9e1ea581dd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VGGGGKRRPGGEGPQCEKTTDVKKSKFCEADVSSDLRKEVENHYKLSLPEDFYHFWKFCEELDPEKPSDSLSASLGLQLVGPYDILAGKHKTKKKSTGLNFNLHWRFYYDPPEFQTIIIGDNKTQYHMGYFRDSPDEFPVYVGINEAKKNCIIVPNGDNVFAAVKLFLTKKLKEITDKKKINLLKNIDEKLTEAARELGYSLEQRTVKMKQRDKKVVTKTFHGAGLVVPVDKNDVGYRELPETDADLKRICKTIVEAASDEERLKAFAPIQEMMTFVQFANDECDYGMGLELGMDLFCYGSHYFHKVAGQLLPLAYNLLKRNLFAEIIEEHLANRSQENIDQLA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5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92f796b2adc780ee3c017a8c687be169e37f22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EPDLFYILGNKVRRDLLSHLTCMECYFSLLSSKVSVSSTAVAKHLKIMEREGVLQSYEKEERFIGPTKKYYKISIAKSYVFTLTPEMFWYKGLDLGDAELRDFEISLSGLDTEPSTLKEMITDFIKANKELEKVLEAFKTIESYRSSLMRKIKEAYLKEIGDMTQLAILHYLLLNGRATVEELSDRLNLKEREVREKISEMARFVPVKIINDNTVVLDEDQILRGEGNEE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066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8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6a6b0d8ed70d36157f9b55360866af6957034e4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EMTEMTGVSLKRGALVVEDNDSGVPVEETKKQKLSECSLTKGQDGLQNDFLSISEDVPRPPDTVSTGKGGKNSEAQLEDEEEEEEDGLSEECEEEESESFADMMKHGLTEADVGITKFVSSHQGFSGILKERYSDFVVHEIGKDGRISHLNDLSIPVDEEDPSEDIFTVLTAEEKQRLEELQLFKNKETSVAIEVIEDTKEKRTIIHQAIKSLFPGLETKTEDREGKKYIVAYHAAGKKALANPRKHSWPKSRGSYCHFVLYKENKDTMDAINVLSKYLRVKPNIFSYMGTKDKRAITVQEIAVLKITAQRLAHLNKCLMNFKLGNFSYQKNPLKLGELQGNHFTVVLRNITGTDDQVQQAMNSLKEIGFINYYGMQRFGTTAVPTYQVGRAILQNSWTEVMDLILKPRSGAEKGYLVKCREEWAKTKDPTAALRKLPVKRCVEGQLLRGLSKYGMKNIVSAFGIIPRNNRLMYIHSYQSYVWNNMVSKRIEDYGLKPVPGDLVLKGATATYIEEDDVNNYSIHDVVMPLPGFDVIYPKHKIQEAYREMLTADNLDIDNMRHKIRDYSLSGAYRKIIIRPQNVSWEVVAYDDPKIPLFNTDVDNLEGKTPPVFASEGKYRALKMDFSLPPSTYATMAIREVLKMDTSIKNQTQLNTTWL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87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82c9e074b56c411c52b575cc19f024c0a1a0f3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KSIWCSPQEIMAADGMPGSVAGVHYRANVQGWTKRKKEGVKGGKAVEYDVMSMPTKEREQVIAHLGLST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103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574f417f32ab9ea48f01afd26b79e046b070fa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SEARGDKLWGGRFSGSTDPIMEKLNSSIAYDQRLSEVDIQGSMAYAKALEKAGILTKTELEKILSGLEKISEEWSKGVFVVKQSDEDIHTANERRLKELIGDIAGKLHTGRSRNDQVVTDLKLFMKNSLSIISTHLLQLIKTLVERAAIEIDVILPGYDHLQKAQPIRWSQFLLSHAVALTRDSERLGEVKKRINVLPLGSGALAGNPLDIDREMLRSELEFASISLNSMDAISERDFVVEFLSFATLLMIHLSKMAEDLIIYSTSEFGFLTLSDAFSTGSSLMPQKKNPDSLELIRSKAGRVFGRLASILMVLKGLPSTYNKDLQEDKEAVFDVVDTLTAVLQVATGVISTLQISKENMEKALTPEMLATDLALYLVRKGVPFRQAHTASGKAVHLAETKGITINKLSLEDLKSISPQFSSDVSQVFNFVNSVEQYTALAGTAKSSVTTQIEQLRELMKKQKEQA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7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4d59d126202fb85963144495d07314cbf9411c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WVYRLKGTLEALDPILPGLFDGGARGLWEREGEVWAFFPAPVDLPYEGVWEEVGDEDWLEAWRRDLKPALAPPFVVLAPWHTWEGAEIPLVIEPGMAFGTGHHETTRLALKALARHLRPGDKVLDLGTGSGVLAIAAEKLGGKALGVDIDPMVLPQAEANAKRNGVRPRFLEGSLEAALPFGPFDLLVAALYAELHAALAPRYREALVPGGRALLTGILKDRAPLVREAMAGAGFRPLEEAAEGEWVLLAYG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43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de03fecd944799ff309013b9e1efaff07276e9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EPITQAFAQQFSREWIDAWNAHDLDAILSHYADGFEMSSPMIVQIAGEPSGRLRGKEQVGAYWREALRMIPDLHFEWIATLAGVDSVAIHYRGAKGRLALEVFHFGPDRRVVKALAHYA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900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3a0ebad00c87eeb39e88dc4de44c05c2d268d8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VSVEWEIYGGGFSSNLSYVKEGLAVLEDGRLIYITPEEFRQLLQGDAILAVYSKTCPHCHRDWPQLIQASKEVDVPIVMFIWGSLIGERELSAARLEMNKAGVEGTPTLVFYKEGRIVDKLVGATPWSLKVEWDREIYGG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97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b852cb39cd88ba3b64f51c965ae042e82e2d60d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ATPHINAQMGDFADVVLMPGDPLRAKYIAENFLDNAVQVCDVRNMFGYTGTYKGRRISVMGHGMGIPSCSIYVTELIKDYGVKKIIRVGSCGAVNEGIKVRDVVIGMGACTDSKVNRIRFKDHDFAAIADYKMVKAAEEAAKARGIDVKVGNLFSAELFYTPDPSMFDVMDKYGIVGVEMEAAGIYGVAAEYGAKALAICTVSDHIKTGEQTTSEERQNTFNEMIEIALDSVLIGDQAGYEGGS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285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340a3183fb1b192e5cdc2772af4b74a46218143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DMNLILKKKFQEISEVDDFISKASTETDYFEPSTLSHGIPGIILFLDAYQKVFDINTEQIVHKYIMKLAPYLQSGQYNNSLFGGLSGIAFSMDLASQNGKNYQNILNNIDGHIVNEIENKFDQILQEPLNPLNYDTVSGLAGIGRYLLNRVDENEFNVKALKSILVYFKDIQYSKNSWVVPQESQFLESDKNYFTEGNINLGLAHGVLGPMSLFALCVIKGITIENHQHILKDMYKFIMDEKFCNHERWLQRYDLISERNHFNFIRNGWCYGNTGVMTTLFLIGQALQDDEIIKMSKKVMLQVVNDKDENLISPTICHGLSSQILMLTIMNLNFELNEVSDYITVLINKLISHYKEDYLVNFIDINENKQDVFKSRKVGLLEGELGVYLTLMTLKNTKILNEKNWTNAFLIS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637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0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df5cec38d500dab8ec075f228c8ed9272eb855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PKTLIILAHPNISQSTVHKHWSDAVRQHTDRFTVHELYAVYPQGKIDVAAEQKLIETHDSLVWQFPIYWFNCPPLLKQWLDEVLTYGWAYGSKGKALKGRKIALAVSLGAPAADYRADGAVGCSVAEVLRPFELTAKYCNADYRPPFTFHTIDSNAGYSEAARQEVERSARDYLAWLDALQQT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0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70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5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ba0726d2a4ec13fcfd0d3f6d3fbb2a29f7e037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DGAALYKSCIGCHGADGSKAAMGSAKPVKGQGAEELYKKMKGYADGSYGGERKAMMTNAVKKYSDEELKALADYMSK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593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7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ab149fd1046775df0526f2aebeda05a08f6718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MSEANSGPGRVTREQRGHLFLIGLDRAGKRNAFDSAMLADLALAMGEYERSEESRCAVLFAHGEHFTAGLDLMELAPKLAASGFRYPDGGVDPWGVVQPRRSKPLVVAVQGTCWTAGIELMLNADIAVAARGTRFAHLEVLRGIPPLGGSTVRFPRAAGWTDAMRYILTGDEFDADEALRMRLLTEVVEPGEELARALEYAERIARAAPLAVRAALQSAFQGRDEGDDAALSRVNESLAALIGSEDVREGVLAM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8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453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42250d34a2d608583550c89e9b545e84bc1180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MQAPRLRVGIFDDGSSTVNMAEKLDSVGHYVTVLHAPEDIRDFELVVIDAHGVEGYVEKLSAFARRGQMFLHTSLTHGITVMDPLETSGGIVMSAHPIGQDRWVASALDELGETIVGLLVGELGGSIVEIADDKRAQLAAALTYAGFLSTLQRDASYFLDEFLGDPDVTSDIVMDSAQQFQALPSLDEVIAQYDSINNPGRQRLFRDLARRQAEISRAQDIELWAIQKED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03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f0e30f314df1762111f8eea9f86b8d412d9381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ATVQEKAAALNLSALHSPAHRPPGFSVAQKPFGATYVWSSIINTLQTQVEVKKRRHRLKRHNDCFVGSEAVDVIFSHLIQNKYFGDVDIPRAKVVRVCQALMDYKVFEAVPTKVFGKDKKPTFEDSSCSLYRFTTIPNQDSQLGKENKLYSPARYADALFKSSDIRSASLEDLWENLSLKPANSPHVNISATLSPQVINEVWQEETIGRLLQLVDLPLLDSLLKQQEAVPKIPQPKRQSTMVNSSNYLDRGILKAYSDSQEDEWLSAAIDCLEYLPDQMVVEISRSFPEQPDRTDLVKELLFDAIGRYYSSREPLLNHLSDVHNGIAELLVNGKTEIALEATQLLLKLLDFQNREEFRRLLYFMAVAANPSEFKLQKESDNRMVVKRIFSKAIVDNKNLSKGKTDLLVLFLMDHQKDVFKIPGTLHKIVSVKLMAIQNGRDPNRDAGYIYCQRIDQRDYSNNIEKTTKDELLNLLKTLDEDSKLSAKEKKKLLGQFYKCHPDIFIEHFG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67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94b5ef0bab9867374b0b01035665bd1c01b713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WNSGFESYGSSSYGGAGGYTQSPGGFGSPAPSQAEKKSRARAQHIVPCTISQLLSATLVDEVFRIGNVEISQVTIVGIIRHAEKAPTNIVYKIDDMTAAPMDVRQWVDTDDTSSENTVVPPETYVKVAGHLRSFQNKKSLVAFKIMPLEDMNEFTTHILEVINAHMVLSKANSQPSAGRAPISNPGMSEAGNFGGNSFMPANGLTVAQNQVLNLIKACPRPEGLNFQDLKNQLKHMSVSSIKQAVDFLSNEGHIYSTVDDDHFKSTDA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33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2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3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70bc92e0e56be8dc270085cdddce595e741681d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DKIHHHHHHPPEAYSLDTAIFVLETRDYRLSDVKEIDSYGDVEMKGKVAVFETEYGPVFLYVYKGEEAKKIWKKLNGRAGFVSIRSVLDLPNMGKFSTVSNGKKIVAWWRKNWLFIVEGKNGVEEFVKHVYRVYEEMK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1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0751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bd7f786d39c3855d00db255761a51d13e1c6ce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HHHHHHGSRIREFQEMIKEIYYHKDKKRGVEKTFFWFVEEVGELAEALRKGDREALEEEFADVIAWLASLANLVDIDLEEAAKKKYPGVCPYCGKKPCECEE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40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2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2ca483e504d5c35422b5e4409c08e842075cd40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QSSLPQFTFKWPKGPEAIILTGTFDDWKGTLPMVKDPSGAFEITLPVTFDSPSSKFYFKFIVDGQWLPSKDYKVNIDEGVENNFITEEDVIKQRENGSSTLVPESAGLAVSKNAPLIEPEAEKRAKKLRKFKIKRVIKTNKQTGERSIFSQEVVELPDSEDETQQVNKTGKNADGLSGTTTIIENNVGVNEEKAIKPYEENHPKVNLVKSEGYVTDGLGKTQSSESRLYELSAEDLEKEEEEEDEDKGGGKDTSTSADAEASEDQNKEPLSKSAKFEKPEEKVPVSSITSHAKETSVKPTGKVATETQTYETKQGAPTAAAKKIEAKKATRPSKPKGTKETPNKGVQKNPAKNGGFFKKLAQLL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43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0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8c3e2a1e9c8bef38445105b1cddef21d8c9d7f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NRRLRKSVESYQARIREHQAKIEEELRRPEPRWELIRYWEKEIRTYPGRVERLLRRMGR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1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0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5637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8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1630f10796d6ad857d64a983510ef4618c2256b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ETKNFTDLVEATKWGNSLIKSAKYSSKDKMAIYNYTKNSSPINTPLRSANGDVNKLSENIQEQVRQLDSTISKSVTPDSVYVYRLLNLDYLSSITGFTREDLHMLQQTNNGQYNEALVSKLNNLMNSRIYRENGYSSTQLVSGAALAGRPIELKLELPKGTKAAYIDSKELTAYPGQQEVLLPRGTEYAVGSVKLSDNKRKIIITAVVFK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5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3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82a89cc9682029b8348a5fd531c68d38a82f2b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GESVFLAEDKLIAEVLGLSVDGVYVGLLGDTGVKVKLDPNSLVQKHVCILAKTGSGKSYTAGVIIEELLEKNVPLLIIDPHGEYHSMRYPNESVDGDFGVKPKGYEDQIRILAPPISPFAERADELLILDGVNLSAEELIELTGLKNPTAQALLYQALKELKDEDYTIRDIMDEVESIKHNGKWTLLGALAKVEESGLFGEKPTDLRKLLQRGKATIIDLRGVEPTYQDLIVSRVCTKLFELRKEGHITITTDPNSSSVDKLAAA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19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643964f4d1410dcb62c51a62fadbf3f55cb902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PLRTKAVEVLQRNSRGAFTVPAHGLYPYQWLWDSAFIALGWTQVDWERAWQELLCLFDYGQGPDGMLPHIVFHEQSRDYFPGPDVWGREARAQPATSGITQPPVVATVVRYLYEKDPDRDRARERARYLFPKLLAFHRWLYHARDPYRTGLVVIVHPWESGMDNSPAWDKPLSRVPVENLPPYERRDVKHVNPEERPRKEDYDRYLSLLYLFRRLEYDPREIYRQSPFKVVDVGFNAILQRANRDLYALAVLLQEDPYEIEEWIVRGEVGLEALWDREAGFYFSWDLVAGEPIAVKTSAGFLPLFAGTPHQGRASLLAQEAERWGEKARYLLPSVDPTSPFFEPGRYWRGPVWINVNWMVAEGFRDYGFAALAARLKADALALMEREGFREYYDPLTGQGRGGEGFSWSAALALFWT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07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0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1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13051b75ba47954aecee2eb46d4b5d300006d6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NIVGGIEYSINNASLCSVGFSVTRGATKGFVTAGHCGTVNATARIGGAVVGTFAARVFPGNDRAWVSLTSAQTLLPRVANGSSFVTVRGSTEAAVGAAVCRSGRTTGYQCGTITAKNVTANYAEGAVRGLTQGNACMGRGDSGGSWITSAGQAQGVMSGGNVQSNGNNCGIPASQRSSLFERLQPILSQYGLSLVT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06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.3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d95ed3aa32ac0ec129db68dccd2cedc1aebbca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ACLEDFIENARLFIFETFCRIHQCISINMLADKLNMTPEEAERWIVNLIRNARLDAKIDSKLGHVVMGNNAVSPYQQVIEKTKS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3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978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5758023d0b105ed860437b1659fa06ed4327a1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VDSSNSATGPMRVFAIGNPILDLVAEVPSSFLDEFFLKRGDATLATPEQMRIYSTLDQFNPTSLPGGSALNSVRVVQKLLRKPGSAGYMGAIGDDPRGQVLKELCDKEGLATRFMVAPGQSTGTCAVLINEKERTLCTHLGACGSFRIPENWTTFASGALIFYATAYTLTATPKNALEVAGYAHGIPNAIFTLNLSAPFCVELYKDAMQSLLLHTNILFGNEEEFAHLAKVHNLVAAEKVALSVANKEHAVEVCTGALRLLTAGQNTGATKLVVMTRGHNPVIAAEQTADGTVVVHEVGVPVVAAEKIVDTNGAGDAFVGGFLYGLSQGKTVKQCIMCGNACAQDVIQHVGFSLSFTSLP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23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408e7e9c69329a8c37a42f6088dd9347fed21c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21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ISNEWLKDYVDAGVKVEDLAERITRTGIEVDNMIDYSKDIKNLVVGYIQSKEKHPDADKLNICQVDIGEEEPVQIVCGAPNVDAGQHVIVAKVGGRLPGGIKIKRAKLRGERSEGMICSLQEIGISSNVVPKAYENGIFVFPTEVEPGTDALTALYLNDQVMEFDLTPNRADALSMVGTAYEVAALYQTEMTKPETQSNETSESATNELSVTIDNPEKVPYYSARVVKNVSIEPSPIWVQARLIKAGIRPINNVVDISNYVLLEYGQPLHMFDQDHIGSKEIVVRQAKDEETMTTLDNNERKLVDTDIVISNGQEPIALAGVMGGDFSEVTEQTTNVVIEGAIFDPVSIRHTSRRLNLRSEASSRFEKGIATEFVDEAVDRACYLLQELASGEVLQDRVSSGDLGSFVTPIDITAEKVNKTIGFNLSNDEIQSIFRQLGFETTLKGETLTVNVPSRRKDITIKEDLIEEVARIYGYDEIPSSLPVFGEVTSGELTDRQHKTRTLKETLEGAGLNQAITYSLVSKDHAKDFALQERPTISLLMPMSEAHATLRQSLLPHLIEATAYNVARKNKDVRLYEIGRVFFGNGEGELPDEVEYLSGILTGEYVVNAWQGKKEEIDFFIAKGVVDRVAEKLNLEFSYKAGKIEGLHPGRTAIVSLGGAGIGFIGELHPQVAADNDLKRTYVFELNYDAMMQVAVGYINYEQIPKFPGVTRDIALEVNHDVPSSELKQIIHNNGEDILQSTLVFDVYEGEHLEKGKKSVAIRLNYLDTEDTLTDERVSKIHDKILEALQAQGATIR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8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58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9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80cccdd4e8da7de2c5d981f11cc76ea443f0dcc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PKLPPLSLYIHIPWCVQKCPYCDFNSHAQKSDIPEQDYIYHLLQDLQADLQRFKDSIQQRKLHSIFIGGGTPSLFSAESIAYLLKEIKKQIDFEDNIEITLEANPGTVEAERFKGYVSAGIMRISMGIQSFNDDKLQRLGRIHNAAEAKSAVNLAKVSGLKSFNLDLMHGLPNQTLEEALDDLRQAIELSPPHISWYQLTIEPNTMFAYRPPKLPDDDALWDIFEQGHQLLTMAGYQQYETSAYAKAGFQCKHNLNYWRFGDYLAIGCGAHGKLTFPTGEITRFSKTKHPKGYLRGEYLYEEKNVPKIDRPFEFFMNRFRLLEAVPKQEFEDYTGLSQSAVKNQIDFAIQQNYIVENADSWQITEHGKLFLNELLELFLTEE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68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04249c95eb494a5c242e219a82dd56423bad3d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ATGIVRRIDDLGRVVIPKEIRRTLRIREGDPLEIFVDRDGDVILKKYSPISELGDFAKEYADALYDSLGHSVLICDRDVYIAVSGSSKKDYLNKSISEMLERTMDQRSSVLESDAKSVQLVNGIDEDMNSYTVGPIVANGDPIGAVVIFSKDQTMGEVEHKAVETAAGFLARQMEQ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203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7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672b2178b0893cf325970982a406482bd89a3d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ILTDEQQGLLNGDAGDVVAKYFTWLVEWGRLMGAQRLVKVDSVHTSGITAQGRVAGAVSPEARKKTLEQVIEFTSVRMRAPTATHVARVCVEDDKGGGLSAEDQAFQKLVIDRARDAGIQLTWTCAPYIAGILPSKNQICAWTESSAVVYINAMVGARSTRNGTESAIAAAMSGWFPEFGVLLEENRQADLIVEVEAAPSEELCDWGFLGYFAGEVSGLRTPVLDQLRAPSLEEAKQLSAAVATGGGCTMFHIAGVTPEAPTLDAVARRPLERIHYTAADRARIAAKLNTLTSERIDYVVLGCPHATLHEIQVIASQLEGRRVCPNVRLEVWTAWAVRAVAQRMGLVDVIERAGGKVLTDSCPSITRSGHGRRMVTNAVKQGNYLQGMTGHEVAVGKLTDVVSAALTGTWQGL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514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0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c0530c2c163cc4fa68f70c6966377264ea1ee4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KHIKFTEKITIHASAEIIFDVTQDYAQRLRWDTFLKQAELIEGAERAGKGVKAYCAAKNGMGMVTEYVTFNRPKATAINMTKGPYMFESFLGSWNYKHIGENETEVIFLYAFSLRFPFNLIWKIVENNLQRNVRQRLLDLKKYIETN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890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7e01d84317ed17f09e2827a794c98dbca78e98d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SSGRENLYFQGHMNPIQSRFSSVQELRRSNVDIPALKANGQLEVDGKRYEIRAADDGTISVLRPEQQSKAKSFFKGASQLIGGSSQRAQIAQALNEKVASARTVLHQSAMTGGRLDTLERGESSSATTAIKPT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6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597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95ddaacdc7e125f6ca6ce5b915e36ee184869d0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8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KEKKGIALIEDDPWLEPYEAEIQDRIIRYKRAVKEIKEHYGDLLTFATGHKYYGINFDEDERGWYYREWAPEAYEVYLTGDFNDWDRRSHPLTRNEFGVWQIFLPYDLYQKRFVHKSKIKVQIVGANGTHDRIPAYITRVVQDTETTDFSGQLWFPQKPFEWTDRDFNLRKIKNPIIYEAHVGMAQEKEGVGTYREFADKIVPRIRQMGYNSIQLMAVMEHPYYGSFGYHVSNFFAPSSRFGTPEDLKYLVDRAHKFGLAVIMDVVHSHAVKNLSEGLNEFDGSDHQYFHPGDRGYHTGWDSKLFDYGKLEVKRFLLSNLRYWLEEYHFDGFRFDGVTSMLYFDHGMKTFDSYDTYFKGGVDFDAVTYLQLANEVTHRYLKDSITIAEDVSGMPGLSRSIRDGGVGFDYRLAMGIPDFWIKYLKHLQDEQWNIYEMWSTLTNRRYKEKTIAYAESHDQAMVGDKTIAFWLMDKEMYFHMQVDDPNPVIDRGIAIHKLLRLFTFALGGEGYLNFMGNEFGHPEWIDFPREGNGWSYQYARRQWSLVDNPKLKYQYLGAFDEAMMRLVRKTRLLAAEPAQQLNMDDHNKVIIFERNNMIFVFNFSVSNSVFDYKFKSFAPGTFEIVLNSDDTRFGGHGRVDDTLEYHTNTEGQLSIYTPNRSVLVFQRKEA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2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547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4a69139fce9d2a4aeacd2daa7d12938e392b3f8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NAMKPADLTNADRIALELGHAGRNAIPYLDDDRNADRPFTLNTYRPYGYTPDRPVVVVQHGVLRNGADYRDFWIPAADRHKLLIVAPTFSDEIWPGVESYNNGRAFTAAGNPRHVDGWTYALVARVLANIRAAEIADCEQVYLFGHSAGGQFVHRLMSSQPHAPFHAVTAANPGWYTLPTFEHRFPEGLDGVGLTEDHLARLLAYPMTILAGDQDIATDDPNLPSEPAALRQGPHRYARARHYYEAGQRAAAQRGLPFGWQLQVVPGIGHDGQAMSQVCASLWFDGRMPDAAELARLAGSQS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6497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8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d3d07a7b010f770bb9163088fc2b458370bd460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NQVEKLTHLSYKEVPTADPTGVDRDDGPRIGVSYIFSNDDEDVEPQPPPQGPDGGGLPDGGDGPPPPQPQPYDPRLHEVECSVFYRDECIYQKSFAPGSAALSTYTPENLLNKCKPGDLVEFVSQAQYPHWAVYVGNFQVVHLHRLEVINSFLTDASQGRRGRVVNDLYRYKPLSSSAVVRNALAHVGAKERELSWRNSESFAAWCRYGKREFKIGGELRIGKQPYRLQIQLSAQRSHTLEFQSLEDLIMEKRRNDQIGRAAVLQELATHLHPAEPEEGDSNVARTTPPPGRPPAPSSEEEDGEAVA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01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b5b2bb67bc9009efc54e63b6ed971ac2e9d675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MSFESKKPMRTWSHLAEMRKKPSEYDIVSRKLHYSTNNPDSPWELSPDSPMNLWYKQYRNASPLKHDNWDAFTDPDQLVYRTYNLMQDGQESYVQSLFDQFNEREHDQMVREGWEHTMARCYSPLRYLFHCLQMSSAYVQQMAPASTISNCCILQTADSLRWLTHTAYRTHELSLTYPDAGLGEHERELWEKEPGWQGLRELMEKQLTAFDWGEAFVSLNLVVKPMIVESIFKPLQQQAWENNDTLLPLLIDSQLKDAERHSRWSKALVKHALENPDNHAVIEGWIEKWRPLADRAAEAYLSMLSSDILPAQYLERSTSLRASILT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3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031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3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3cb27589ce437dab35a1996785a87521dc457de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VSLLRRTFSEEIKEELVNVPFGSREEVISELLGFIKARGDLDVKSRHIVFSLHSFAASRRLLNLMKYLSKPVSEIIVEKSHNIKKRYIKITAEYSESFMVIEPFFDVALFVSFLRGLFLSGGSMTNPRYHYHLEINLFEEETLALTRKSLKDFFNINAGIIELRNTRKLYIKSIKDILVFLEAIGVQRKLEEIDRIV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3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64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9bf442a9ed5f7d3266a12196099902b78ddf7c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SSHHHHHHGGTGENLYFQGGSGMSVLSEAQRTCAALQFLLLDQDSDGFIGSHELGTYLRAIGLYPAQSDIAGYIALVDPEEQGRVSQESALALYEKLYPQRTTPEELYAALKVLDDDADGYLTTTQLRHILVNLGARISQEEAEEILCDVEKDGEGMIMVDDIIQLLMPAEGEER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28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452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2.9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fa0a469339020299b63111cd5dd2a733b798719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AGVPKIDALESLGNPLEDAKRAAAYRAVDENLKFDDHKIIGIGSGSTVVYVAERIGQYLHDPKFYEVASKFICIPTGFQSRNLILDNKLQLGSIEQYPRIDIAFDGADEVDENLQLIKGGGACLFQEKLVSTSAKTFIVVADSRKKSPKHLGKNWRQGVPIEIVPSSYVRVKNDLLEQLHAEKVDIRQGGSAKAGPVVTDNNNFIIDADFGEISDPRKLHREIKLLVGVVETGLFIDNASKAYFGNSDGSVEVTEK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4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3287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1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37f924a7d51c0cc906090d1fb81a65522e74c2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YGKYVENTALLDTTDEIKEIVPLTRSFNYTSTPQGYANVFASQYSAEPLKVAVLTSNALEIYCYRTPDEVFESLIENPLPFIHSYGLSEACSTALYLACKFNKSEHIKSSALAFFSAGIPGVVEIKPKSSRESGSVPPIS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578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0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32ab6da127928ea63be90fa904cc1b82630761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HHHHHHMTHLTFVDLSRNCGLTDVSAETLARILVETDVETVRLFGTSLTERGGRVIATAAANTTTLVSCELPFTVGSAVLEDIEVCTRRNRAHRAILQNASVHYTRLQVRRSRWPCSPALKHMEANPVVAIDELPSLESKPGASPRSPAIDVAPKVCYTETDRQWRACIHKGRKNALMHTETLLPPSLLSSVPSAQVPSSSAAASVATTKVASTALTRRGKATPDSLDEVTMWDWADPAMSTTLHCLYLLDRQAQLAPNRAASAVAAPNIHGLSHTGPSKKATGGTVRLPYL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2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65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93882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6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1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a50c17acfcbfd844228eecd82f505429d9a8cc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HTDLTPCTRVLASSGTVPIAEELLARVLEPYSCKGCRYLIDAQYSATEDSVLAYGNFTIGESAYIRSTGHFNAVELILCFNQLAYSAFAPAVLNEEIRVLRGWSIDDYCQHQLSSMLIRKASSRFRKPLNPQKFSARLLCRDLQVIERTWRYLKVPCVIEFWDENGGAASGEIELAALNIP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8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2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79531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2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5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89dbe52e88e15db8668fcb759dfce0b32f4d50a0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GADRSPNAGAAPDSAPGQAAVASAYQRFEPRAYLRNNYAPPRGDLCNPNGVGPWKLRCLAQTFATGEVSGRTLIDIGSGPTVYQLLSACSHFEDITMTDFLEVNRQELGRWLQEEPGAFNWSMYSQHACLIEGKGECWQDKERQLRARVKRVLPIDVHQPQPLGAGSPAPLPADALVSAFCLDAVSPDLASFQRALDHITTLLRPGGHLLLIGALEESWYLAGEARLTVVPVSEEEVREALVRSGYKVRDLRTYIMPAHLQTGVDDVKGVFFAWAQKVG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95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7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c1e92c161cff44dc000c7891be8f2de79c823da7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GHHHHHHSHMIQCVVCEDWFHGRHLGAIPPESGDFQEMVCQACMKRCSFLWAYAAQLAVTKISTEDDGLVRNIDGIGDQEVIKPENGEHQDSTLKEDVPEQGKDDVREVKVEQNSEPCAGSSSESDLQTVFKNESLNAESKSGCKLQELKAKQLIKKDTATYWPLNWRSKLCTCQDCMKMYGDLDVLFLTDEYDTVLAYENKGKIAQATDRSDPLMDTLSSMNRVQQVELICEYNDLKTELKDYLKRFADEGTVVKREDIQQFFEEFQSKKRRRVDGMQYYC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95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29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4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11e778056abda038f655c3a6d4ae294a95906a41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NERWKLKKKPASLEARFEFNDFEKLRAFLDELAEQADLLDHHPNISFGRGHASVIIYSNSEELTEIDYALAKGIDEGFHRVTAYLQGSE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2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493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49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lastRenderedPageBreak/>
              <w:t>&gt;dd0eec5a2b13ee73d614a61e219ff59f2f1b2ee6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2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GSHMSTEKTKLGVHSEAGKLRKVMVCSPGLAHQRLTPSNCDELLFDDVIWVNQAKRDHFDFVTKMRERGIDVLEMHNLLTETIQNPEALKWILDRKITADSVGLGLTSELRSWLESLEPRKLAEYLIGGVAADDLPASEGANILKMYREYLGHSSFLLPPLPNTQFTRDTTCWIYGGVTLNPMYWPARRQETLLTTAIYKFHPEFANAEFEIWYGDPDKDHGSSTLEGGDVMPIGNGVVLIGMGERSSRQAIGQVAQSLFAKGAAERVIVAGLPKSRAAMHLDTVFSFCDRDLVTVFPEVVKEIVPFSLRPDPSSPYGMNIRREEKTFLEVVAESLGLKKLRVVETGGNSFAAEREQWDDGNNVVCLEPGVVVGYDRNTYTNTLLRKAGVEVITISASELGRGRGGGHCMTCPIVRDPIDY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3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8504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53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a791e44dfc5302862be08ac7a6d58d274ba2de2f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VKAGDVFKYERRFTEEEVFEFANITGDKGRHHVEYDENGRLMVHGLLTASIGTKVGEELHYIARELVSEFIRPVFTGDTITCELTLTNVEQMEGYKKVSIESVYRNQHEKTVLVGTSYGIIRGLE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66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7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4021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1.2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6166d3c03ff2a1bd9c84a279d460789ff0809c15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LDMAVSVKNSEGVKLLIEEVAKAVGVSPKELIEYYEWKAHREKLKKSRKRMTKAEARKIIAEWKNEKPRMSEEEAIKLYYEAEEEIKKWEKIERRLKKLGLE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1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9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987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46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05860d467f33b29f0144183160950bdc3149d13a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6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TPPPAEEEEDELYRQSLEIISRYLREQATGAKDTKPMGRSGATSRKALETLRRVGDGVQRNHETAFQGMLRKLDIKNEDDVKSLSRVMIHVFSDGVTNWGRIVTLISFGAFVAKHLKTINQESCIEPLAESITDVLVRTKRDWLVKQRGWDGFVEFFHVEDLEG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99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70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76112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In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84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22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f8697eb5a71141711d8eab5a3caf5009ef7ba7ab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9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SLNFTDTHCHLADAALRENLPHILTAAREAGVGRFIVPATRPQDWQDVADLAQRLSENPLWGNIHIALGIHPWFSDDVSEPDFQLLEQTLKAHPTAWVGEIGLDFYDKTQTPPQRERQIQVFVRQLEIAQTLRRRVIIHNLKATADIAAAVKQTGFAQGGIVHAFSGSAEEARVLTKLGFKIGIGSLLLNPNARKVRDTLKALNDGDFVLETDSPFMLKKEINTPANIPGIAKIAAEIRGTCVEEIAKVTERNADALLGREGHHHHHH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434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51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898383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1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-0.17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S</w:t>
            </w:r>
          </w:p>
        </w:tc>
      </w:tr>
      <w:tr w:rsidR="00565FCD" w:rsidRPr="00342DD9" w:rsidTr="00DA7583">
        <w:trPr>
          <w:trHeight w:val="300"/>
        </w:trPr>
        <w:tc>
          <w:tcPr>
            <w:tcW w:w="9648" w:type="dxa"/>
            <w:noWrap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&gt;53588de0c4135d0adf866eeef8b7c595b67e27c2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565FCD" w:rsidRPr="00342DD9" w:rsidTr="00DA7583">
        <w:trPr>
          <w:trHeight w:val="1500"/>
        </w:trPr>
        <w:tc>
          <w:tcPr>
            <w:tcW w:w="9648" w:type="dxa"/>
            <w:vAlign w:val="center"/>
            <w:hideMark/>
          </w:tcPr>
          <w:p w:rsidR="00565FCD" w:rsidRPr="00342DD9" w:rsidRDefault="00565FCD" w:rsidP="00DA7583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MAFDDLRSFLHALDQQGQLLKISEEVNAEPDLAAAANATGRIGDGAPALWFDNIRGFTDARVAMNTIGSWQNHAISLGLPPNTPVKKQIDEFIRRWDNFPVAPERRANPGWAENTVDGDAINLFDILPLFRLNDGDGGFYLDKACVVSRDPLDPDNFGKQNVGIYRMEVKGKRKLGLQPVPMHDIALHLHKAEERGEDLPIAITLGNDPIITLMGATPLKYDQSEYEMAGALRESPYPIATAPLTGFDVPWGSEVILEGVIESRKREIEGPFGEFTGHYSGGRNMTVVRIDKVSYRSKPIFESLYLGMPWTEIDYLMGPATCVPLYQQLKAEFPEVQAVNAMYTHGLLAIISTKKRYGGFARAVGLRAMTTPHGLGYVKMVIMVDEDVDPFNLPQVMWALSSKVNPAGDLVQLPNMSVLELDPGSSPAGITDKLIIDATTPVAPDNRGHYSQPVVDLPETKAWAEKLTAMLANRK</w:t>
            </w: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515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49</w:t>
            </w:r>
          </w:p>
        </w:tc>
        <w:tc>
          <w:tcPr>
            <w:tcW w:w="72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29417</w:t>
            </w:r>
          </w:p>
        </w:tc>
        <w:tc>
          <w:tcPr>
            <w:tcW w:w="54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</w:p>
        </w:tc>
        <w:tc>
          <w:tcPr>
            <w:tcW w:w="630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645</w:t>
            </w:r>
          </w:p>
        </w:tc>
        <w:tc>
          <w:tcPr>
            <w:tcW w:w="48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S</w:t>
            </w:r>
          </w:p>
        </w:tc>
        <w:tc>
          <w:tcPr>
            <w:tcW w:w="797" w:type="dxa"/>
            <w:noWrap/>
            <w:hideMark/>
          </w:tcPr>
          <w:p w:rsidR="00565FCD" w:rsidRPr="00342DD9" w:rsidRDefault="00565FCD" w:rsidP="00342DD9">
            <w:pPr>
              <w:pStyle w:val="Style1"/>
              <w:spacing w:line="240" w:lineRule="auto"/>
              <w:rPr>
                <w:sz w:val="18"/>
              </w:rPr>
            </w:pPr>
            <w:r w:rsidRPr="00342DD9">
              <w:rPr>
                <w:sz w:val="18"/>
              </w:rPr>
              <w:t>0.3</w:t>
            </w:r>
          </w:p>
        </w:tc>
        <w:tc>
          <w:tcPr>
            <w:tcW w:w="624" w:type="dxa"/>
            <w:noWrap/>
            <w:hideMark/>
          </w:tcPr>
          <w:p w:rsidR="00565FCD" w:rsidRPr="00CE0D73" w:rsidRDefault="00565FCD" w:rsidP="00CE0D73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E0D73">
              <w:rPr>
                <w:sz w:val="18"/>
                <w:szCs w:val="18"/>
              </w:rPr>
              <w:t>In</w:t>
            </w:r>
          </w:p>
        </w:tc>
      </w:tr>
    </w:tbl>
    <w:p w:rsidR="00B6513A" w:rsidRDefault="00B6513A" w:rsidP="00FA4497">
      <w:pPr>
        <w:pStyle w:val="Style1"/>
      </w:pPr>
    </w:p>
    <w:p w:rsidR="00DA7583" w:rsidRDefault="00DA7583" w:rsidP="00FA4497">
      <w:pPr>
        <w:pStyle w:val="Style1"/>
        <w:sectPr w:rsidR="00DA7583" w:rsidSect="00181A0D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:rsidR="00F20B00" w:rsidRPr="00F20B00" w:rsidRDefault="00F20B00" w:rsidP="00F20B00">
      <w:pPr>
        <w:pStyle w:val="Caption"/>
        <w:keepNext/>
        <w:rPr>
          <w:rFonts w:ascii="Times New Roman" w:hAnsi="Times New Roman" w:cs="Times New Roman"/>
          <w:b w:val="0"/>
          <w:color w:val="auto"/>
          <w:sz w:val="20"/>
        </w:rPr>
      </w:pPr>
      <w:r w:rsidRPr="00F20B00">
        <w:rPr>
          <w:rFonts w:ascii="Times New Roman" w:hAnsi="Times New Roman" w:cs="Times New Roman"/>
          <w:b w:val="0"/>
          <w:color w:val="auto"/>
          <w:sz w:val="20"/>
        </w:rPr>
        <w:lastRenderedPageBreak/>
        <w:t xml:space="preserve">Table </w:t>
      </w:r>
      <w:r w:rsidR="00B470E6">
        <w:rPr>
          <w:rFonts w:ascii="Times New Roman" w:hAnsi="Times New Roman" w:cs="Times New Roman"/>
          <w:b w:val="0"/>
          <w:color w:val="auto"/>
          <w:sz w:val="20"/>
        </w:rPr>
        <w:t>S</w:t>
      </w:r>
      <w:r w:rsidRPr="00F20B00">
        <w:rPr>
          <w:rFonts w:ascii="Times New Roman" w:hAnsi="Times New Roman" w:cs="Times New Roman"/>
          <w:b w:val="0"/>
          <w:color w:val="auto"/>
          <w:sz w:val="20"/>
        </w:rPr>
        <w:fldChar w:fldCharType="begin"/>
      </w:r>
      <w:r w:rsidRPr="00F20B00">
        <w:rPr>
          <w:rFonts w:ascii="Times New Roman" w:hAnsi="Times New Roman" w:cs="Times New Roman"/>
          <w:b w:val="0"/>
          <w:color w:val="auto"/>
          <w:sz w:val="20"/>
        </w:rPr>
        <w:instrText xml:space="preserve"> SEQ Table \* ARABIC </w:instrText>
      </w:r>
      <w:r w:rsidRPr="00F20B00">
        <w:rPr>
          <w:rFonts w:ascii="Times New Roman" w:hAnsi="Times New Roman" w:cs="Times New Roman"/>
          <w:b w:val="0"/>
          <w:color w:val="auto"/>
          <w:sz w:val="20"/>
        </w:rPr>
        <w:fldChar w:fldCharType="separate"/>
      </w:r>
      <w:r w:rsidR="00AD167D">
        <w:rPr>
          <w:rFonts w:ascii="Times New Roman" w:hAnsi="Times New Roman" w:cs="Times New Roman"/>
          <w:b w:val="0"/>
          <w:noProof/>
          <w:color w:val="auto"/>
          <w:sz w:val="20"/>
        </w:rPr>
        <w:t>2</w:t>
      </w:r>
      <w:r w:rsidRPr="00F20B00">
        <w:rPr>
          <w:rFonts w:ascii="Times New Roman" w:hAnsi="Times New Roman" w:cs="Times New Roman"/>
          <w:b w:val="0"/>
          <w:color w:val="auto"/>
          <w:sz w:val="20"/>
        </w:rPr>
        <w:fldChar w:fldCharType="end"/>
      </w:r>
      <w:r w:rsidRPr="00F20B00">
        <w:rPr>
          <w:rFonts w:ascii="Times New Roman" w:hAnsi="Times New Roman" w:cs="Times New Roman"/>
          <w:b w:val="0"/>
          <w:color w:val="auto"/>
          <w:sz w:val="20"/>
        </w:rPr>
        <w:t xml:space="preserve">: </w:t>
      </w:r>
      <w:r w:rsidR="00EE7B8E">
        <w:rPr>
          <w:rFonts w:ascii="Times New Roman" w:hAnsi="Times New Roman" w:cs="Times New Roman"/>
          <w:b w:val="0"/>
          <w:color w:val="auto"/>
          <w:sz w:val="20"/>
        </w:rPr>
        <w:t>Protein sequences in FASTA format and the corresponding prediction</w:t>
      </w:r>
      <w:r w:rsidR="00EE7B8E" w:rsidRPr="00B6513A">
        <w:rPr>
          <w:rFonts w:ascii="Times New Roman" w:hAnsi="Times New Roman" w:cs="Times New Roman"/>
          <w:b w:val="0"/>
          <w:color w:val="auto"/>
          <w:sz w:val="20"/>
        </w:rPr>
        <w:t xml:space="preserve"> output</w:t>
      </w:r>
      <w:r w:rsidR="00EE7B8E">
        <w:rPr>
          <w:rFonts w:ascii="Times New Roman" w:hAnsi="Times New Roman" w:cs="Times New Roman"/>
          <w:b w:val="0"/>
          <w:color w:val="auto"/>
          <w:sz w:val="20"/>
        </w:rPr>
        <w:t>s</w:t>
      </w:r>
      <w:r w:rsidR="00EE7B8E" w:rsidRPr="00B6513A">
        <w:rPr>
          <w:rFonts w:ascii="Times New Roman" w:hAnsi="Times New Roman" w:cs="Times New Roman"/>
          <w:b w:val="0"/>
          <w:color w:val="auto"/>
          <w:sz w:val="20"/>
        </w:rPr>
        <w:t xml:space="preserve"> for </w:t>
      </w:r>
      <w:r w:rsidR="00EE7B8E">
        <w:rPr>
          <w:rFonts w:ascii="Times New Roman" w:hAnsi="Times New Roman" w:cs="Times New Roman"/>
          <w:b w:val="0"/>
          <w:color w:val="auto"/>
          <w:sz w:val="20"/>
        </w:rPr>
        <w:t xml:space="preserve">the </w:t>
      </w:r>
      <w:r>
        <w:rPr>
          <w:rFonts w:ascii="Times New Roman" w:hAnsi="Times New Roman" w:cs="Times New Roman"/>
          <w:b w:val="0"/>
          <w:color w:val="auto"/>
          <w:sz w:val="20"/>
        </w:rPr>
        <w:t xml:space="preserve">insoluble </w:t>
      </w:r>
      <w:r w:rsidRPr="00F20B00">
        <w:rPr>
          <w:rFonts w:ascii="Times New Roman" w:hAnsi="Times New Roman" w:cs="Times New Roman"/>
          <w:b w:val="0"/>
          <w:color w:val="auto"/>
          <w:sz w:val="20"/>
        </w:rPr>
        <w:t>dataset using different prediction tools.</w:t>
      </w:r>
    </w:p>
    <w:tbl>
      <w:tblPr>
        <w:tblW w:w="5000" w:type="pct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188"/>
        <w:gridCol w:w="631"/>
        <w:gridCol w:w="91"/>
        <w:gridCol w:w="544"/>
        <w:gridCol w:w="631"/>
        <w:gridCol w:w="719"/>
        <w:gridCol w:w="541"/>
        <w:gridCol w:w="719"/>
        <w:gridCol w:w="552"/>
      </w:tblGrid>
      <w:tr w:rsidR="00640913" w:rsidRPr="00C01DB5" w:rsidTr="00F20B00">
        <w:trPr>
          <w:cantSplit/>
          <w:trHeight w:val="1134"/>
        </w:trPr>
        <w:tc>
          <w:tcPr>
            <w:tcW w:w="3485" w:type="pct"/>
            <w:vMerge w:val="restart"/>
            <w:shd w:val="clear" w:color="auto" w:fill="auto"/>
            <w:noWrap/>
            <w:vAlign w:val="center"/>
          </w:tcPr>
          <w:p w:rsidR="00640913" w:rsidRPr="00C01DB5" w:rsidRDefault="00AB374A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EQUENCE</w:t>
            </w:r>
          </w:p>
        </w:tc>
        <w:tc>
          <w:tcPr>
            <w:tcW w:w="216" w:type="pct"/>
            <w:vMerge w:val="restart"/>
            <w:shd w:val="clear" w:color="auto" w:fill="auto"/>
            <w:noWrap/>
            <w:textDirection w:val="btLr"/>
          </w:tcPr>
          <w:p w:rsidR="00640913" w:rsidRDefault="00640913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O II</w:t>
            </w:r>
          </w:p>
        </w:tc>
        <w:tc>
          <w:tcPr>
            <w:tcW w:w="217" w:type="pct"/>
            <w:gridSpan w:val="2"/>
            <w:vMerge w:val="restart"/>
            <w:shd w:val="clear" w:color="auto" w:fill="auto"/>
            <w:textDirection w:val="btLr"/>
          </w:tcPr>
          <w:p w:rsidR="00640913" w:rsidRDefault="00640913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CSOL (% Probability of being soluble)</w:t>
            </w:r>
          </w:p>
          <w:p w:rsidR="00640913" w:rsidRDefault="00640913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</w:p>
        </w:tc>
        <w:tc>
          <w:tcPr>
            <w:tcW w:w="216" w:type="pct"/>
            <w:vMerge w:val="restart"/>
            <w:shd w:val="clear" w:color="auto" w:fill="auto"/>
            <w:textDirection w:val="btLr"/>
          </w:tcPr>
          <w:p w:rsidR="00640913" w:rsidRPr="00C01DB5" w:rsidRDefault="00AB374A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  <w:proofErr w:type="spellStart"/>
            <w:r>
              <w:rPr>
                <w:sz w:val="18"/>
                <w:szCs w:val="18"/>
              </w:rPr>
              <w:t>SOLpro</w:t>
            </w:r>
            <w:proofErr w:type="spellEnd"/>
            <w:r>
              <w:rPr>
                <w:sz w:val="18"/>
                <w:szCs w:val="18"/>
              </w:rPr>
              <w:t xml:space="preserve"> (Solubility)</w:t>
            </w:r>
          </w:p>
        </w:tc>
        <w:tc>
          <w:tcPr>
            <w:tcW w:w="431" w:type="pct"/>
            <w:gridSpan w:val="2"/>
            <w:shd w:val="clear" w:color="auto" w:fill="auto"/>
            <w:noWrap/>
            <w:vAlign w:val="center"/>
          </w:tcPr>
          <w:p w:rsidR="00640913" w:rsidRPr="00C01DB5" w:rsidRDefault="00AB374A" w:rsidP="00F20B00">
            <w:pPr>
              <w:pStyle w:val="Style1"/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SO</w:t>
            </w:r>
          </w:p>
        </w:tc>
        <w:tc>
          <w:tcPr>
            <w:tcW w:w="435" w:type="pct"/>
            <w:gridSpan w:val="2"/>
            <w:shd w:val="clear" w:color="auto" w:fill="auto"/>
            <w:noWrap/>
            <w:vAlign w:val="center"/>
          </w:tcPr>
          <w:p w:rsidR="00640913" w:rsidRPr="00C01DB5" w:rsidRDefault="00640913" w:rsidP="00F20B00">
            <w:pPr>
              <w:pStyle w:val="Style1"/>
              <w:spacing w:line="240" w:lineRule="auto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ecombinant Protein Solubility Prediction</w:t>
            </w:r>
          </w:p>
        </w:tc>
      </w:tr>
      <w:tr w:rsidR="00640913" w:rsidRPr="00C01DB5" w:rsidTr="006B73A8">
        <w:trPr>
          <w:cantSplit/>
          <w:trHeight w:val="1134"/>
        </w:trPr>
        <w:tc>
          <w:tcPr>
            <w:tcW w:w="3485" w:type="pct"/>
            <w:vMerge/>
            <w:shd w:val="clear" w:color="auto" w:fill="auto"/>
            <w:noWrap/>
            <w:hideMark/>
          </w:tcPr>
          <w:p w:rsidR="00640913" w:rsidRPr="00C01DB5" w:rsidRDefault="00640913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vMerge/>
            <w:shd w:val="clear" w:color="auto" w:fill="auto"/>
            <w:noWrap/>
            <w:textDirection w:val="btLr"/>
          </w:tcPr>
          <w:p w:rsidR="00640913" w:rsidRPr="00C01DB5" w:rsidRDefault="00640913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</w:p>
        </w:tc>
        <w:tc>
          <w:tcPr>
            <w:tcW w:w="217" w:type="pct"/>
            <w:gridSpan w:val="2"/>
            <w:vMerge/>
            <w:shd w:val="clear" w:color="auto" w:fill="auto"/>
            <w:textDirection w:val="btLr"/>
          </w:tcPr>
          <w:p w:rsidR="00640913" w:rsidRPr="00C01DB5" w:rsidRDefault="00640913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</w:p>
        </w:tc>
        <w:tc>
          <w:tcPr>
            <w:tcW w:w="216" w:type="pct"/>
            <w:vMerge/>
            <w:shd w:val="clear" w:color="auto" w:fill="auto"/>
            <w:hideMark/>
          </w:tcPr>
          <w:p w:rsidR="00640913" w:rsidRPr="00C01DB5" w:rsidRDefault="00640913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textDirection w:val="btLr"/>
            <w:hideMark/>
          </w:tcPr>
          <w:p w:rsidR="00640913" w:rsidRPr="00C01DB5" w:rsidRDefault="00AB374A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Probability</w:t>
            </w:r>
          </w:p>
        </w:tc>
        <w:tc>
          <w:tcPr>
            <w:tcW w:w="185" w:type="pct"/>
            <w:shd w:val="clear" w:color="auto" w:fill="auto"/>
            <w:textDirection w:val="btLr"/>
            <w:hideMark/>
          </w:tcPr>
          <w:p w:rsidR="00640913" w:rsidRPr="00C01DB5" w:rsidRDefault="00AB374A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olubility</w:t>
            </w:r>
          </w:p>
        </w:tc>
        <w:tc>
          <w:tcPr>
            <w:tcW w:w="246" w:type="pct"/>
            <w:shd w:val="clear" w:color="auto" w:fill="auto"/>
            <w:noWrap/>
            <w:textDirection w:val="btLr"/>
            <w:hideMark/>
          </w:tcPr>
          <w:p w:rsidR="00640913" w:rsidRPr="00C01DB5" w:rsidRDefault="00640913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 (CV-CV')</w:t>
            </w:r>
          </w:p>
        </w:tc>
        <w:tc>
          <w:tcPr>
            <w:tcW w:w="189" w:type="pct"/>
            <w:shd w:val="clear" w:color="auto" w:fill="auto"/>
            <w:noWrap/>
            <w:textDirection w:val="btLr"/>
            <w:hideMark/>
          </w:tcPr>
          <w:p w:rsidR="00640913" w:rsidRPr="00C01DB5" w:rsidRDefault="00AB374A" w:rsidP="006B3D7C">
            <w:pPr>
              <w:pStyle w:val="Style1"/>
              <w:spacing w:line="240" w:lineRule="auto"/>
              <w:ind w:left="113" w:right="113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Solubility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4558107|pdb|1B82|A Chain A, Pristine </w:t>
            </w:r>
            <w:proofErr w:type="spellStart"/>
            <w:r w:rsidRPr="00C01DB5">
              <w:rPr>
                <w:sz w:val="18"/>
                <w:szCs w:val="18"/>
              </w:rPr>
              <w:t>Recomb</w:t>
            </w:r>
            <w:proofErr w:type="spellEnd"/>
            <w:r w:rsidRPr="00C01DB5">
              <w:rPr>
                <w:sz w:val="18"/>
                <w:szCs w:val="18"/>
              </w:rPr>
              <w:t>. Lignin Peroxidase H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AVIEKRATCSNGKTVGDASCCAWFDVLDDIQQNLFHGGQCGAEAHESIRLVFHDSIAISPAMEAQGKFGGGGADGSIMIFDDIETAFHPNIGLDEIVKLQKPFVQKHGVTPGDFIAFAGAVALSNCPGAPQMNFFTGRAPATQPAPDGLVPEPFHTVDQIINRVNDAGEFDELELVWMLSAHSVAAVNDVDPTVQGLPFDSTPGIFDSQFFVETQLRGTAFPGSGGNQGEVESPLPGEIRIQSDHTIARDSRTACEWQSFVNNQSKLVDDFQFIFLALTQLGQDPNAMTDCSDVIPQSKPIPGNLPFSFFPAGKTIKDVEQACAETPFPTLTTLPGPETSVQRIPPPPGA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8</w:t>
            </w:r>
          </w:p>
        </w:tc>
        <w:tc>
          <w:tcPr>
            <w:tcW w:w="21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4558111|pdb|1B88|A Chain A, V-Alpha 2.6 Mouse T Cell Receptor (</w:t>
            </w:r>
            <w:proofErr w:type="spellStart"/>
            <w:r w:rsidRPr="00C01DB5">
              <w:rPr>
                <w:sz w:val="18"/>
                <w:szCs w:val="18"/>
              </w:rPr>
              <w:t>Tcr</w:t>
            </w:r>
            <w:proofErr w:type="spellEnd"/>
            <w:r w:rsidRPr="00C01DB5">
              <w:rPr>
                <w:sz w:val="18"/>
                <w:szCs w:val="18"/>
              </w:rPr>
              <w:t>) Domain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QVRQSPQSLTVWEGETAILNCSYENSAFDYFPWYQQFPGEGPALLISILSVSNKKEDGRFTIFFNKREKKLSLHIADSQPGDSATYFCAASASFGDNSKLIWGLGTSLVVNP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4</w:t>
            </w:r>
          </w:p>
        </w:tc>
        <w:tc>
          <w:tcPr>
            <w:tcW w:w="21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4134" w:type="pct"/>
            <w:gridSpan w:val="5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59162544|pdb|1JBJ|A Chain A, Cd3 Epsilon And Gamma </w:t>
            </w:r>
            <w:proofErr w:type="spellStart"/>
            <w:r w:rsidRPr="00C01DB5">
              <w:rPr>
                <w:sz w:val="18"/>
                <w:szCs w:val="18"/>
              </w:rPr>
              <w:t>Ectodomain</w:t>
            </w:r>
            <w:proofErr w:type="spellEnd"/>
            <w:r w:rsidRPr="00C01DB5">
              <w:rPr>
                <w:sz w:val="18"/>
                <w:szCs w:val="18"/>
              </w:rPr>
              <w:t xml:space="preserve"> Fragment Complex In Single- Chain Construct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DDAENIEYKVSISGTSVELTCPLDSDENLKWEKNGQELPQKHDKHLVLQDFSEVEDSGYYVCYTPASNKNTYLYLKARVGSADDAKKDAAKKDDAKKDDAKKDGSQTNKAKNLVQVDGSRGDGSVLLTCGLTDKTIKWLKDGSIISPLNATKNTWNLGNNAKDPRGTYQCQGAKETSNPLQVYYR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8655733|pdb|1KQY|A Chain A, </w:t>
            </w:r>
            <w:proofErr w:type="spellStart"/>
            <w:r w:rsidRPr="00C01DB5">
              <w:rPr>
                <w:sz w:val="18"/>
                <w:szCs w:val="18"/>
              </w:rPr>
              <w:t>Hevamine</w:t>
            </w:r>
            <w:proofErr w:type="spellEnd"/>
            <w:r w:rsidRPr="00C01DB5">
              <w:rPr>
                <w:sz w:val="18"/>
                <w:szCs w:val="18"/>
              </w:rPr>
              <w:t xml:space="preserve"> Mutant D125aE127AY183F IN COMPLEX WITH PENTA-Na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GIAIYWGQNGNEGTLTQTCSTRKYSYVNIAFLNKFGNGQTPQINLAGHCNPAAGGCTIVSNGIRSCQIQGIKVMLSLGGGIGSYTLASQADAKNVADYLWNNFLGGKSSSRPLGDAVLDGIDFAIAHGSTLYWDDLARYLSAYSKQGKKVYLTAAPQCPFPDRYLGTALNTGLFDYVWVQFFNNPPCQYSSGNINNIINSWNRWTTSINAGKIFLGLPAAPEAAGSGYVPPDVLISRILPEIKKSPKYGGVMLWSKFYDDKNGYSSSILDS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732" w:type="pct"/>
            <w:gridSpan w:val="3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6435815|pdb|1QJ9|A Chain A, Crystal Structure Of The Outer Membrane Protein </w:t>
            </w:r>
            <w:proofErr w:type="spellStart"/>
            <w:r w:rsidRPr="00C01DB5">
              <w:rPr>
                <w:sz w:val="18"/>
                <w:szCs w:val="18"/>
              </w:rPr>
              <w:t>Ompx</w:t>
            </w:r>
            <w:proofErr w:type="spellEnd"/>
            <w:r w:rsidRPr="00C01DB5">
              <w:rPr>
                <w:sz w:val="18"/>
                <w:szCs w:val="18"/>
              </w:rPr>
              <w:t xml:space="preserve"> From Escherichia Coli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TSTVTGGYAQSDAQGQMNKMGGFNLKYRYEEDNSPLGVIGSFTYTEKSRTASSGDYNKNQYYGITAGPAYRINDWASIYGVVGVGYGKFQTTEYPTYKNDTSDYGFSYGAGLQFNPMENVALDFSYEQSRIRSVDVGTWIAGVGYR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TPEHMTAVVQRYVAALNAGDLDGIVALFADDATVENPVGSEPRSGTAAIREFYANSLKLPLAVELTQEVRAVANEAAFAFIVSFEYQGRKTVVAPIDHFRFNGAGKVVSMRALFGEKNIHAG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732" w:type="pct"/>
            <w:gridSpan w:val="3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9257149|pdb|1QQY|A Chain A, X-Ray Crystal Structure Analysis Of Canine Milk Lysozyme (Apo-Type)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IFSKCELARKLKSMGMDGFHGYSLANWVCMAEYESNFNTQAFNGRNSNGSSDYGIFQLNSKWWCKSNSHSSANACNIMCSKFLDDNIDDDIACAKRVVKDPNGMSAWVAWVKHCKGKDLSKYLASCN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940301|gb|AAA81591.1| </w:t>
            </w:r>
            <w:proofErr w:type="spellStart"/>
            <w:r w:rsidRPr="00C01DB5">
              <w:rPr>
                <w:sz w:val="18"/>
                <w:szCs w:val="18"/>
              </w:rPr>
              <w:t>appA</w:t>
            </w:r>
            <w:proofErr w:type="spellEnd"/>
            <w:r w:rsidRPr="00C01DB5">
              <w:rPr>
                <w:sz w:val="18"/>
                <w:szCs w:val="18"/>
              </w:rPr>
              <w:t xml:space="preserve"> [</w:t>
            </w:r>
            <w:proofErr w:type="spellStart"/>
            <w:r w:rsidRPr="00C01DB5">
              <w:rPr>
                <w:sz w:val="18"/>
                <w:szCs w:val="18"/>
              </w:rPr>
              <w:t>Rhodobacter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sphaeroide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HDLEADVTMTGSDLVSCCYRSLAAPDLTLRDLLDIVETSQAHNARAQLTGALFYSQGVFFQWLEGRPAAVAEVMTHIQRDRRHSNVEILAEEPIAKRRFAGWHMQLSCSEADMRSLGLAESRQIVTVGRSLVADNTNIFSFDRIAAVRRFLSDVCAARTLAPDTPVEADTFALYALTEAQAGRSGRAKAVARLSDLLSTDPLGRLTEVEELLRAHAPTAADFARLFEACAERLTRALAEDRISRMQVTLAYSALQMALRRIHHLPDPQKSVGAVLVAGVPGHKPILEAALAAEMLRAVGWSTSVVHPESVAALAARLKTSRTSTLVVAPSLLEGTEQEADTLRFVSALRARTDLPGLSILVGGRLAQLPPSKLKDSGADAGFAHLALLPAALARVACPANADCCSMRACRMPASQCCDKRINPEFLLANVMPSVLTRISSRQDRRRS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 xml:space="preserve">&gt;gi|425161|gb|AAA96491.1| </w:t>
            </w:r>
            <w:proofErr w:type="spellStart"/>
            <w:r w:rsidRPr="00C01DB5">
              <w:rPr>
                <w:sz w:val="18"/>
                <w:szCs w:val="18"/>
              </w:rPr>
              <w:t>dihydrofolate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reductase</w:t>
            </w:r>
            <w:proofErr w:type="spellEnd"/>
            <w:r w:rsidRPr="00C01DB5">
              <w:rPr>
                <w:sz w:val="18"/>
                <w:szCs w:val="18"/>
              </w:rPr>
              <w:t xml:space="preserve"> domain [synthetic construct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EQVCDVFDIYAICACCKVESKNEGKKNEVFNNYTFRGLGNKGVLPWKCNSLDMKYFCAVTTYVNESKYEKLKYKRCKYLNKETVDNVNDMPNSKKLQNVVVMGRTSWESIPKKFKPLSNRINVILSRTLKKEDFDEDVYIINKVEDLIVLLGKLNYYKCFIIGGSVVYQEFLEKKLIKKIYFTRINSTYECDVFFPEINENEYQIISVSDVYTSNNTTLDFIIYKKTN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461377|gb|AAB07708.1| </w:t>
            </w:r>
            <w:proofErr w:type="spellStart"/>
            <w:r w:rsidRPr="00C01DB5">
              <w:rPr>
                <w:sz w:val="18"/>
                <w:szCs w:val="18"/>
              </w:rPr>
              <w:t>metalloprotease</w:t>
            </w:r>
            <w:proofErr w:type="spellEnd"/>
            <w:r w:rsidRPr="00C01DB5">
              <w:rPr>
                <w:sz w:val="18"/>
                <w:szCs w:val="18"/>
              </w:rPr>
              <w:t xml:space="preserve"> [</w:t>
            </w:r>
            <w:proofErr w:type="spellStart"/>
            <w:r w:rsidRPr="00C01DB5">
              <w:rPr>
                <w:sz w:val="18"/>
                <w:szCs w:val="18"/>
              </w:rPr>
              <w:t>Aspergillus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fumigatu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GLLLAGALALPASVFAHPAHQSYGLNRRTVDLNAFRLKSLAKYVNATETVIEAPSSFAPFKPQSYVEVATQHVKMIAPDATFRVVDDHYVGDNGVAHVHFRQTANGLDIDNADFNVNVGKDGKVFSYGNSFYTGKIPSSAALTKRDFSDPVTALKGTTNTLQLPITVDSASSESTEEKESYVFKGVSGTVSDPKPKLVYFVKDDGTLALAWRVETDIDSNWLLTYIDAKSGEEIHGVVDYVAEADYQVYAWGINDPTEGERTVIKDPWDSVASEFTWISDGSTNYTTSRGNNGIAQSNPSGGSSYLNNYRPSSSSLSFKYPYSVSSSPPSSYIDASIIQLFYTANIYHDLLYTLGFTEKAGNFEYNTNGQGGLGNDYVILNAQDGSGTNNANFATPPDGQPGRMRMYVWTESTPYRNGSFEAGIVIHEYTHGLSNRLTGGPANSNSLYALESGGMGEGWSDFMATAIRLKPGDKRSTDYAMGEWASNRAGGIRQYPYSTSLSTNPLTYTSVNSLNAVHAIGTVWASILYEVLWNLIDKHGKNDAPKPTLRDGVPTDGKYLAMKLVMDGMAFQPCNANFVQARDAILDADTALTGGENQCEIWTAFAKRGLGAGAKYSSRNRVGSTEVPSGV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263960|gb|AAB25034.1| phospholipase A2 [</w:t>
            </w:r>
            <w:proofErr w:type="spellStart"/>
            <w:r w:rsidRPr="00C01DB5">
              <w:rPr>
                <w:sz w:val="18"/>
                <w:szCs w:val="18"/>
              </w:rPr>
              <w:t>Agkistrodon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piscivoru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FQFEKLIKKMTGKSGMLWYSAYGCYCGWGGQGRPKDATDRCCFVHDCCYGKVTGCNPKMDIYTYSVENGNIVCGGTNPCKKQICECDRAAAICFRDNLLTYDSKTYWKYPKNCTKEESEP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603629|gb|AAB64992.1| Yel050cp [Saccharomyces </w:t>
            </w:r>
            <w:proofErr w:type="spellStart"/>
            <w:r w:rsidRPr="00C01DB5">
              <w:rPr>
                <w:sz w:val="18"/>
                <w:szCs w:val="18"/>
              </w:rPr>
              <w:t>cerevisiae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VLGSLRSALSCSSTASLISKRNPCYPYGILCRTLSQSVKLWQENTSKDDSSLNITPRLLKIIPNDTDIVTLEKQDELIKRRRKLSKEVTQMKRLKPVSPGLRWYRSPIYPYLYKGRPVRALTVVRKKHGGRNNSGKITVRHQGGGHRNRTRLIDFNRWEGGAQTVQRIEYDPGRSSHIALLKHNTTGELSYIIACDGLRPGDVVESFRRGIPQTLLNEMGGKVDPAILSVKTTQRGNCLPISMIPIGTIIHNVGITPVGPGKFCRSAGTYARVLAKLPEKKKAIVRLQSGEHRYVSLEAVATIGVVSNIDHQNRSLGKAGRSRWLGIRPTVRGVAMNKCDHPHGGGRGKSKSNKLSMSPWGQLAKGYKTRRGKNQNRMKVKDRPRGKDAR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3347850|gb|AAC27742.1| </w:t>
            </w:r>
            <w:proofErr w:type="spellStart"/>
            <w:r w:rsidRPr="00C01DB5">
              <w:rPr>
                <w:sz w:val="18"/>
                <w:szCs w:val="18"/>
              </w:rPr>
              <w:t>sialic</w:t>
            </w:r>
            <w:proofErr w:type="spellEnd"/>
            <w:r w:rsidRPr="00C01DB5">
              <w:rPr>
                <w:sz w:val="18"/>
                <w:szCs w:val="18"/>
              </w:rPr>
              <w:t xml:space="preserve"> acid-binding </w:t>
            </w:r>
            <w:proofErr w:type="spellStart"/>
            <w:r w:rsidRPr="00C01DB5">
              <w:rPr>
                <w:sz w:val="18"/>
                <w:szCs w:val="18"/>
              </w:rPr>
              <w:t>lectin</w:t>
            </w:r>
            <w:proofErr w:type="spellEnd"/>
            <w:r w:rsidRPr="00C01DB5">
              <w:rPr>
                <w:sz w:val="18"/>
                <w:szCs w:val="18"/>
              </w:rPr>
              <w:t xml:space="preserve"> 1 [</w:t>
            </w:r>
            <w:proofErr w:type="spellStart"/>
            <w:r w:rsidRPr="00C01DB5">
              <w:rPr>
                <w:sz w:val="18"/>
                <w:szCs w:val="18"/>
              </w:rPr>
              <w:t>Limax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flavu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VLFLAASFLLLASFELVAAQGCPRQDPGDWIVIQRRLNADVNFYRGWADYKHGFGDLRCNFWLGNEKIHQLTSHGRYKLRVEFTFNNKSYFAEYSTFKILGEADKYKLQVGGYSGNAGDALTFHNGMAFSTNDRDNDADSIDCAKVYHGAWWYKTCHESNLNGKWGSKKYGEGLNWKAKTTFTATATSSLLKIKA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2906236|gb|AAC34292.1| activator protein [Pseudomonas </w:t>
            </w:r>
            <w:proofErr w:type="spellStart"/>
            <w:r w:rsidRPr="00C01DB5">
              <w:rPr>
                <w:sz w:val="18"/>
                <w:szCs w:val="18"/>
              </w:rPr>
              <w:t>fluorescen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RATRITDPSYELMDDHNGLSIIYRQHGFPCPLVRWHFHKEYELHLIVASSGKVFIGDYIGNFYPESLFLTGPNLPHNWISQVEEDEVVPKRDMLVNFTDELFEQGSHIFAELKTLTPMLERAQSGIEFRCKKTIAQAMTLMQRIEDARGMARLGHFFILLEVLSSCEDYQLLSGVTTPQLADEHSIDRTNRAVDYIFAHYARELPLEEVAEHLGMKPTYFSRVFKQATGRTFIEFVNRLRISKSCELLADGDKAVTDVCFESGFNNISNFNRRFQQLKGMTPSHYRRLAVQRLTEQNL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3153199|gb|AAC38578.1| P-protein [</w:t>
            </w:r>
            <w:proofErr w:type="spellStart"/>
            <w:r w:rsidRPr="00C01DB5">
              <w:rPr>
                <w:sz w:val="18"/>
                <w:szCs w:val="18"/>
              </w:rPr>
              <w:t>Xanthomonas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campestri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PKPKNTNAAGGTAKSATKASSKKATKLAGKDSAKPLATAAPVLADVRAKIDEIDRGIQALIAERANFAHQVGKAKGKLAAAVDYYRPEREAQVLRMVVDRNEGPLSDEVLVHVFREIMSACLAQQEPLKIGYLGPEGTFSQQAVLKHFGRSAVGLPMATIEEVFQEVEAGNADFGVVPVENSGQGTIQVTLDMFLTSNLKICGEVELRVHQYLLSRNGRLEDIERIYAHSQSFAQTAGWLRSHLPKVEKIAVSSNAEGARRARNAEDAAAIGGESAAHVYGLKKVIMKSIEDDDDNTTRFLVIGRQIFPSSGHDRTSVLVFIHDKPGALFDVLSPFARHGISMNRIESRPSHQAKWEYGFFIDLAGHVEDESMKQALAELEAHSAQIKVLGSYPVAI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1055214|gb|AAC43487.1| transferrin binding protein 1 [</w:t>
            </w:r>
            <w:proofErr w:type="spellStart"/>
            <w:r w:rsidRPr="00C01DB5">
              <w:rPr>
                <w:sz w:val="18"/>
                <w:szCs w:val="18"/>
              </w:rPr>
              <w:t>Actinobacillus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pleuropneumoniae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5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KNKLNLISLALLSLFAVQSYAEQAVQLNDVYVTGTKKKAHKKENEVTGLGKVVKTPDTLSKEQVLGIRDLTRYDPGISVVEQGRGATTGYSIRGVDRNRVGLALDGLPQIQSYVSQYSRSSSGAINEIEYENLRSIQISKGASSSEFGSGSLGGSVQFRTKEVSDIIKPGQSWGLDTKSAYSSKNQQWLNSLAFAGTHNGFDALVIYTHRDGKETKAHKDAESRSQNITRVGVETNELDTSNRYTATTNNQHTYGWFLIKDECPTLDCTPKQMARVTKDTPSFRSYPEYTPEEKQAYENQKHITERLNAQDYTGEYRALPDPLKYKSDSWLVKLGYTFSPKHYVAGTYEHSKQRYDTRDMTYTAYWQPSDLLRTGRNWYPMNNAKGLYRDNALDGVAIDYFTEDGVKSSKGLRWAKARFIDEWHTRDRLGALYRYTNQDGNRLIDRLSLSFDQQKINLSTRLRENNCSEYPTIDKNCRATLDKLWSSTKNEQSSYEEKHDTIQLSLDKTVQTGLGKHQLNMLLGSDRFNSTLKRHEILSEFSVGTWHRIRGNGYKDTPYIYELKDQAIYSKNECDYSGTIAGRADCATSKIKGHNHYIALRDNFAITKYLDIGLGYRFDKHKFRSTHRWANQGDYKNSAWNIGIVAKPTSFLSLSYRASSGFRVPSFQELFGLRYDGAMKGSSDAYQKTEKLSPEKSLNQEVAATFKGDFGVVEVSYFKNDYKQLIAPAERMHQTQSMINYFNVQDIKLDGINLIGKLDWNGVFDKIPEGIYTTLAYSKMRVKEVKNYQGYMNIRSPLLDTIQPARYVVGVGYDQPDEKWGVNLTMTHSSGKNPNELRGNEQVGFANYERTATKKRTRSWHTFDLTGYITPWKHTTVRAGVYNLMNYRYTTWESVRQSSLNAIHQHTNVKDYARYAAPGRNYVVSFEMK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9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490533|gb|AAC53663.1| </w:t>
            </w:r>
            <w:proofErr w:type="spellStart"/>
            <w:r w:rsidRPr="00C01DB5">
              <w:rPr>
                <w:sz w:val="18"/>
                <w:szCs w:val="18"/>
              </w:rPr>
              <w:t>GFPuv</w:t>
            </w:r>
            <w:proofErr w:type="spellEnd"/>
            <w:r w:rsidRPr="00C01DB5">
              <w:rPr>
                <w:sz w:val="18"/>
                <w:szCs w:val="18"/>
              </w:rPr>
              <w:t xml:space="preserve"> [Cloning vector </w:t>
            </w:r>
            <w:proofErr w:type="spellStart"/>
            <w:r w:rsidRPr="00C01DB5">
              <w:rPr>
                <w:sz w:val="18"/>
                <w:szCs w:val="18"/>
              </w:rPr>
              <w:t>pBAD-GFPuv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SKGEELFTGVVPILVELDGDVNGHKFSVSGEGEGDATYGKLTLKFICTTGKLPVPWPTLVTTFSYGVQCFSRYPDHMKRHDFFKSAMPEGYVQERTISFKDDGNYKTRAEVKFEGDTLVNRIELKGIDFKEDGNILGHKLEYNYNSHNVYITADKQKNGIKANFKIRHNIEDGSVQLADHYQQNTPIGDGPVLLPDNHYLSTQSALSKDPNEKRDHMVLLEFVTAAGITHGMDELY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4191720|gb|AAD09856.1| </w:t>
            </w:r>
            <w:proofErr w:type="spellStart"/>
            <w:r w:rsidRPr="00C01DB5">
              <w:rPr>
                <w:sz w:val="18"/>
                <w:szCs w:val="18"/>
              </w:rPr>
              <w:t>thermostable</w:t>
            </w:r>
            <w:proofErr w:type="spellEnd"/>
            <w:r w:rsidRPr="00C01DB5">
              <w:rPr>
                <w:sz w:val="18"/>
                <w:szCs w:val="18"/>
              </w:rPr>
              <w:t xml:space="preserve"> lipase </w:t>
            </w:r>
            <w:proofErr w:type="spellStart"/>
            <w:r w:rsidRPr="00C01DB5">
              <w:rPr>
                <w:sz w:val="18"/>
                <w:szCs w:val="18"/>
              </w:rPr>
              <w:t>TliA</w:t>
            </w:r>
            <w:proofErr w:type="spellEnd"/>
            <w:r w:rsidRPr="00C01DB5">
              <w:rPr>
                <w:sz w:val="18"/>
                <w:szCs w:val="18"/>
              </w:rPr>
              <w:t xml:space="preserve"> [Pseudomonas </w:t>
            </w:r>
            <w:proofErr w:type="spellStart"/>
            <w:r w:rsidRPr="00C01DB5">
              <w:rPr>
                <w:sz w:val="18"/>
                <w:szCs w:val="18"/>
              </w:rPr>
              <w:t>fluorescen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VFDYKNLGTEASKTLFADATAITLYTYHNLDNGFAVGYQQHGLGLGLPATLVGALLGSTDSQGVIPGIPWNPDSEKAALDAVHAAGWTPISASALGYGGKVDARGTFFGEKAGYTTAQAEVLGKYDDAGKLLEIGIGFRGTSGPRESLITDSIGDLVSDLLAALGPKDYAKNYAGEAFGGLLKTVADYAGAHGLSGKDVLVSGHSLGGLAVNSMADLSTSKWAGFYKDANYLAYASPTQSAGDKVLNIGYENDPVFRALDGSTFNLSSLGVHDKAHESTTDNIVSFNDHYASTLWNVLPFSIANLSTWVSHLPSAYGDGMTRVLESGFYEQMTRDSTIIVANLSDPARANTWVQDLNRNAEPHTGNTFIIGSDGNDLIQGGKGADFIEGGKGNDTIRDNSGHNTFLFSGHFGQDRIIGYQPTDRLVFQGADGSTDLRDHAKAVGADTVLSFGADSVTLVGVGLGGLWSEGVLI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7528274|gb|AAF63204.1|AF244915_1 interleukin-13 [</w:t>
            </w:r>
            <w:proofErr w:type="spellStart"/>
            <w:r w:rsidRPr="00C01DB5">
              <w:rPr>
                <w:sz w:val="18"/>
                <w:szCs w:val="18"/>
              </w:rPr>
              <w:t>Canis</w:t>
            </w:r>
            <w:proofErr w:type="spellEnd"/>
            <w:r w:rsidRPr="00C01DB5">
              <w:rPr>
                <w:sz w:val="18"/>
                <w:szCs w:val="18"/>
              </w:rPr>
              <w:t xml:space="preserve"> lupus </w:t>
            </w:r>
            <w:proofErr w:type="spellStart"/>
            <w:r w:rsidRPr="00C01DB5">
              <w:rPr>
                <w:sz w:val="18"/>
                <w:szCs w:val="18"/>
              </w:rPr>
              <w:t>familiari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LWLTVVIALTCLGGLASPSPVTPSPTLKELIEELVNITQNQASLCNGSMVWSVNLTAGMYCAALESLINVSDCSAIQRTQRMLKALCSQKPAAGQISSERSRDTKIEVIQLVKNLLTYVRGVYRHGNF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9744841|gb|AAL96679.1|AF489496_1 class 1 outer membrane protein [Neisseria </w:t>
            </w:r>
            <w:proofErr w:type="spellStart"/>
            <w:r w:rsidRPr="00C01DB5">
              <w:rPr>
                <w:sz w:val="18"/>
                <w:szCs w:val="18"/>
              </w:rPr>
              <w:t>meningitidi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KKLTALVLSALPLAAVADVSLYGEIKAGVEGRNYQLQLTEAQAANGGASGQVKVTKVTKAKSRIRTKISDFGSFIGFKGSEDLGDGLKAVWQLEQDVSVAGGGATQWGNRESFIGLAGEFGTLRAGRVANQFDDASQAIDPWDSNNDVASQLGIFKRHDDMPVSVRYDSPEFSGFSGSVQFVPIQNSKSAYTPAYYTKGTNNDLTLVPAVVGKPGSDVYYAGLNYKNGGFAGNYAFKYARHANVGRNAFELFLIGSGSDQAKGTDPLKNHQVHRLTGGYEEGGLNLALAAQLDLSENGDK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398122|dbj|BAA02440.1| nitrite </w:t>
            </w:r>
            <w:proofErr w:type="spellStart"/>
            <w:r w:rsidRPr="00C01DB5">
              <w:rPr>
                <w:sz w:val="18"/>
                <w:szCs w:val="18"/>
              </w:rPr>
              <w:t>reductase</w:t>
            </w:r>
            <w:proofErr w:type="spellEnd"/>
            <w:r w:rsidRPr="00C01DB5">
              <w:rPr>
                <w:sz w:val="18"/>
                <w:szCs w:val="18"/>
              </w:rPr>
              <w:t xml:space="preserve"> [</w:t>
            </w:r>
            <w:proofErr w:type="spellStart"/>
            <w:r w:rsidRPr="00C01DB5">
              <w:rPr>
                <w:sz w:val="18"/>
                <w:szCs w:val="18"/>
              </w:rPr>
              <w:t>Alcaligenes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faecali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EQMQISRRTILAGAALAGALAPVLATTSAWGQGAVRKATAAEIAALPRQKVELVDPPFVHAHSQVAEGGPKVVEFTMVIEEKKIVIDDAGTEVHAMAFNGTVPGPLMVVHQDDYLELTLINPETNTLMHNIDFHAATGALGGGGLTEINPGEKTILRFKATKPGVFVYHCAPPGMVPWHVVSGMNGAIMVLPREGLHDGKGKALTYDKIYYVGEQDFYVPRDENGKYKKYEAPGDAYEDTVKVMRTLTPTHVVFNGAVGALTGDKAMTAAVGEKVLIVHSQANRDTRPHLIGGHGDYVWATGKFNTPPDVDQETWFIPGGAAGAAFYTFQQPGIYAYVNHNLIEAFELGAAAHFKVTGEWNDDLMTSVLAPSG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639878|dbj|BAA08203.1| </w:t>
            </w:r>
            <w:proofErr w:type="spellStart"/>
            <w:r w:rsidRPr="00C01DB5">
              <w:rPr>
                <w:sz w:val="18"/>
                <w:szCs w:val="18"/>
              </w:rPr>
              <w:t>afsKG</w:t>
            </w:r>
            <w:proofErr w:type="spellEnd"/>
            <w:r w:rsidRPr="00C01DB5">
              <w:rPr>
                <w:sz w:val="18"/>
                <w:szCs w:val="18"/>
              </w:rPr>
              <w:t xml:space="preserve"> [Streptomyces </w:t>
            </w:r>
            <w:proofErr w:type="spellStart"/>
            <w:r w:rsidRPr="00C01DB5">
              <w:rPr>
                <w:sz w:val="18"/>
                <w:szCs w:val="18"/>
              </w:rPr>
              <w:t>griseu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0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VEQLTQHDPRRIGPFEVLGRLGAGGMGLVYLARSASGRRVAIKTVRTELAEDQLFRVRFTREVEAARAVSGFYTAAVVDADPRAAVPWLATAYVPAPSLEEIVNECGPMPTQAVRWLAAGIAQALQSIHGAGLVHRDLKPSNVLVVEDGPRVIDFGIASGVSNTRLTMTNVAVGTPAYMSPEQARDSRSVTGASDIFSLGSTLVFAATGHAPFHGANPVETVFMLVREGPDLEGLPDDLRPLIESCMQMDATHPAAEPRDLQAQLAPHLFASGSDDSGTASAWLPVPATAMIERRRGGRRTARRPPRPRPRRLRAAPQGPGAGHRLAQRGRPAFALPAVLALAAVRRVRTAAGPSAAPDGGPVQLPGAKVPIGPGRRAGEGRGAAAAAPRRRDRLGPAARRSERFLGGHGPHRTVPASTLRPGTPSPAPDRWRPWRFRMSNDVWGTPVVSGDLLYVTSFEVHALDVGNGRRQFKTRDVAWAMAVEGGRIHASDGPSLYALDAASGAEQWRLATDAWVYALKADRGTVLTATRGGGVQGWEASNGEKLWEVTGAQSDFETAEAGPVIHDGTVYLWQDARLRALDARTGLERWSYPIGDAASCGGVPVRVTPATDGYVYVAAGTRVLAVETGSGPVRWHFEAPAVFLSPPAFAPGPAVTGGGVYLADYLGTVYALDATTGKDRWRIATEARSSIEPVLVAVGNVHVGSGSALYTLDAVTDTPKWRFAAGGDVVGAPWWRRPGPLRLGGPRALHPGRGGRPAALKLATGGEITGSPVAQAGVVYACSKDRCVYALDALKGTGTGNRAR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3318611|dbj|BAA31582.1| mitochondrial phosphate transporter [Glycine max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LPDSSSRRNSLIPSFIYSSSSKTLPLHHMLNTASAAAAAAPSPPPANLDAGSRGLMIPSPSESRKIELYSPAFYAACTAGGILSCGLTHMTVTPLDLVKCNMQIDPAKYKSISSGFGVLLKEQGFRGFFRGWVPTLLGYSAQGACKFGFYEFFKKYYSDIAGPEYASKYKTLIYLAGSASAEVIADIALCPFEAVKVRVQTQPGFARGLSDGLPKFVRSEGTLGLYKGLVPLWGRQIPYTMMKFASFETIVELIYKHAIPTPKNECTKSLQLGVSFAGGYVAGVLCAIVSHPADNLVSFLNNAKGATVGDAVKKLGLWGLFTRGLPLRIVMIGTLTGAQWGIYDAFKVFVGLPTTGGPAPAAAPAPGSELAK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2826168|dbj|BAA61829.1| salicylate hydroxylase [Pseudomonas </w:t>
            </w:r>
            <w:proofErr w:type="spellStart"/>
            <w:r w:rsidRPr="00C01DB5">
              <w:rPr>
                <w:sz w:val="18"/>
                <w:szCs w:val="18"/>
              </w:rPr>
              <w:t>putida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KSPLRVAVIGGGIAGTALALGLSKSSHVNVKLFETAPAFGEIGAGVSFGVNAVEAIQRLGIGELYKSVADSTPAPWQDIWFEWRHAHDASLVGATVAPGIGQSSIHRADFIDMLEKRLPAGIASLGKHVVDYTENAEGVTLNFADGSTYTADVAIAADGIKSSMRNTLLRAAGHDAVHPQFTGTSAYRGLVETSALREAYQAASLDEHLLNVPQMYLIEDGHVLTFPVKKGKLIIIVAFVSDRSVAKPQWPSDQPWVRPATTDEMLHRFAGAGEAVKTLLTSIKSPTLWALHDFDPLPTYVHGRVALIGDAAHAMLPHQGAGAGQGLEDAYFMAELLGNPLHEASDIPALLEVYDDVRRGRASKVQLTSREAGELYEYRTPGVERDTAKLKALLESRMNWIWNYDLGAEARLAVKPAL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3341443|emb|CAA11075.1| acid phosphatase [Glycine max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VLVFFVAIVLAAWHCHGSDHDHDHGHTYQIFPLRMKTGHGGHYIPEVSCQSWRLGVEAHNVIDWKTVPQDCEGYIGNYMLGEQYRSDSKIVNQQAYFYAKTLNITAKTAWVFDIDETTLSNLPYYADHGFGVELYNETSFNKWVDLGEAPALPESLKLYKKLLSLGIKIVFITGRPLDQKAVTATNLNLKLAGYHTWEKLITKNTSEYHGKTAVTYKSTERKKLEEKGYKIIGNIGDQWSDLLGTNTGDRTFKLPDPMYYI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296712|emb|CAA41526.1| synIL-2 alpha [synthetic construct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LCDDEPPEIPHATFKALAYKEGTILNCECKRGFRRIKSGSLYVLCTGNSSHSSWDNQCQCTSSATRNTTKQVTPQPEEQKERKTTELQSPAQPVDQASLPGHCREPPPWENEATERIYHFVVGQIVYYQCVQGYRALHRGPAESVCKATHGKTRWTQPQLICTGELETSQFPGEEKPQASPEGRPESETSCLVTTTDFQIQTEVAATAETSIFTTEYQVAVAGCVFLLISVLLLSGLTWQRRQRKSRRT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32678|emb|CAA44325.1| interferon-gamma [Homo sapiens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DPYVKEAENLKKYFNAGHSDVADNGTLFLGILKNWKEESDRKIMQSQIVSFYFKLFKNFKDDQSIQKSVETIKEDMNVKFFNSNKKKRDDFEKLTNYSVTDLNVQRKAIHELIQVMAELSPAAKTGKRKRSQMLFRGRRAS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471241|emb|CAA48684.1| Bactericidal /Permeability Increasing Protein [Homo sapiens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NPGVVVRISQKGLDYASQQGTAALQKELKRIKIPDYSDSFKIKHLGKGHYSFYSMDIREFQLPSSQISMVPNVGLKFSISNANIKISGKWKAQKRFLKMSGNFDLSIEGMSISADLKLGSNPTSGKPTITCSSCSSHINSVHVHISKSKVGWLIQLFHKKIESALRNKMNSQVCEKVTNSVSSKLQPYFQTLPVMTKIDSVAGINYGLVAPPATTAETLDVQMKGEFYSENHHNPPPFAPPVMEFP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4376110|emb|CAA49762.1| </w:t>
            </w:r>
            <w:proofErr w:type="spellStart"/>
            <w:r w:rsidRPr="00C01DB5">
              <w:rPr>
                <w:sz w:val="18"/>
                <w:szCs w:val="18"/>
              </w:rPr>
              <w:t>bacterioopsin</w:t>
            </w:r>
            <w:proofErr w:type="spellEnd"/>
            <w:r w:rsidRPr="00C01DB5">
              <w:rPr>
                <w:sz w:val="18"/>
                <w:szCs w:val="18"/>
              </w:rPr>
              <w:t xml:space="preserve"> [synthetic construct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EFPAPRPPTPEAQITGRPEWIWLALGTALMGLGTLYFLVKGMGVSDPDAKKFYAITTLVPAIAFTMYLSMLLGYGLTMVPFGGEQNPIYWARYADWLFTTPLLLLDLALLVDADQGTILALVGADGIMIGTGLVGALTKVYSYRFVWWAISTAAMLYILYVLFFGFTSKAESMRPEVASTFKVLRNVTVVLWSAYPVVWLIGSEGAGIVPLNIETLLFMVLDVSAKVGFGLILLRSRAIFGEAEAPEPSAGDGAAATS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743238|emb|CAA63058.1| </w:t>
            </w:r>
            <w:proofErr w:type="spellStart"/>
            <w:r w:rsidRPr="00C01DB5">
              <w:rPr>
                <w:sz w:val="18"/>
                <w:szCs w:val="18"/>
              </w:rPr>
              <w:t>glutaredoxin</w:t>
            </w:r>
            <w:proofErr w:type="spellEnd"/>
            <w:r w:rsidRPr="00C01DB5">
              <w:rPr>
                <w:sz w:val="18"/>
                <w:szCs w:val="18"/>
              </w:rPr>
              <w:t xml:space="preserve"> 2 [Escherichia coli K-12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KLYIYDHCPYCLKARMIFGLKNIPVELHVLLNDDAETPTRMVGQKQVPILQKDDSRYMPESMDIVHYVDKLDGKPLLTGKRSPAIEEWLRKVNGYANKLLLPRFAKSAFDEFSTPAARKYFVDKKEASAGNFADLLAHSDGLIKNISDDLRALDKLIVKPNAVNGELSEDDIQLFPLLRNLTLVAGINWPSRVADYRDNMAKQTQINLLSSMA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2073464|emb|CAA73028.1| serine /threonine specific protein phosphatase [</w:t>
            </w:r>
            <w:proofErr w:type="spellStart"/>
            <w:r w:rsidRPr="00C01DB5">
              <w:rPr>
                <w:sz w:val="18"/>
                <w:szCs w:val="18"/>
              </w:rPr>
              <w:t>Pyrodictium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abyssi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RELPRLLEDAVEVLRRRGPVVRLGAGSVLVAGDTHGYPEVSRWVLGLADELGVDAVVFLGDYVDRGPRGVENLSLLVERLLAEPGRVVLLRGNHESPSMNLYYGFRGEFAAKVGVEHLDILHGFYSCLPYAALMGRVLLVHGGVPCRECQGGPEEPLRLGEIEERLRGLFCRRWLLEWGDSVAVQLLWNDPRGELDWFAPSLRGPGIYYYGRLAWKGFLEANGLELIVRAHEAVDAHHVWTSSGRPVHGLEHGYTMGLEELRGSVVTVFSSLYHGAGAGALLLREGEVVFLRYPGGAQG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2462913|emb|CAA74917.1| scFv-215::core-streptavidin fusion protein [synthetic construct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YLLPTAAAGLLLLAAQPAMAQVQLQQSGAELVRPGVSVKISCKGSGYKFTDYATHWVKQSHAKSLEWIGVISTYYGDTTYNQKFKGKATMTVDKSSSTAYMELPRLTSDDSAIYYCALLRPFAYWGQGTTVTVSSGGGGSGGGGSGGGGSDIELTQSPSSLSVSAGEKVTMSCKSSQSLLNSGNQNNDLAWYQQKPGQRPKLLIYGASTRESGVPDRFTGSGSGTDFTLTISSVQAEDLAVYYCQNDHSYPLTFGAGTKLELKRAAAGSGAAEAGITGTWYNQLGSTFIVTAGADGALTGTYESAVGNAESRYVLTGRYDSAPATDGSGTALGWTVAWKNNYRNAHSATTWSGQYVGGAEARINTQWLLTSGTTEANAWKSTLVGHDTFTKVKPSAASGSEQKLISEEDLCI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536035|emb|CAA84850.1| AAC2 [Saccharomyces </w:t>
            </w:r>
            <w:proofErr w:type="spellStart"/>
            <w:r w:rsidRPr="00C01DB5">
              <w:rPr>
                <w:sz w:val="18"/>
                <w:szCs w:val="18"/>
              </w:rPr>
              <w:t>cerevisiae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SNAQVKTPLPPAPAPKKESNFLIDFLMGGVSAAVAKTAASPIERVKLLIQNQDEMLKQGTLDRKYAGILDCFKRTATQEGVISFWRGNTANVIRYFPTQALNFAFKDKIKAMFGFKKEEGYAKWFAGNLASGGAAGALSLLFVYSLDYARTRLAADSKSSKKGGARQFNGLIDVYKKTLKSDGVAGLYRGFLPSVVGIVVYRGLYFGMYDSLKPLLLTGSLEGSFLASFLLGWVVTTGASTCSYPLDTVRRRMMMTSGQAVKYDGAFDCLRKIVAAEGVGSLFKGCGANILRGVAGAGVISMYDQLQMILFGKKF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000505|emb|CAA90967.1| </w:t>
            </w:r>
            <w:proofErr w:type="spellStart"/>
            <w:r w:rsidRPr="00C01DB5">
              <w:rPr>
                <w:sz w:val="18"/>
                <w:szCs w:val="18"/>
              </w:rPr>
              <w:t>cardiotoxin</w:t>
            </w:r>
            <w:proofErr w:type="spellEnd"/>
            <w:r w:rsidRPr="00C01DB5">
              <w:rPr>
                <w:sz w:val="18"/>
                <w:szCs w:val="18"/>
              </w:rPr>
              <w:t xml:space="preserve"> 7 [</w:t>
            </w:r>
            <w:proofErr w:type="spellStart"/>
            <w:r w:rsidRPr="00C01DB5">
              <w:rPr>
                <w:sz w:val="18"/>
                <w:szCs w:val="18"/>
              </w:rPr>
              <w:t>Naja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naja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TLLLTLVVVTIVCLDLGYTLKCHNTQLPFIYNTCPEGKNLCFKATLKFPLKFPVKRGCAATCPRSSSLVKVVCCKTDKC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322722|emb|CAA96855.1| MRF1 [Saccharomyces </w:t>
            </w:r>
            <w:proofErr w:type="spellStart"/>
            <w:r w:rsidRPr="00C01DB5">
              <w:rPr>
                <w:sz w:val="18"/>
                <w:szCs w:val="18"/>
              </w:rPr>
              <w:t>cerevisiae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WLSKFQFPSRSIFKGVFLGHKLPLLVRLTSTTTNSKSNGSIPTQYTELSPLLVKQAEKYEAELKDLDKDLSCGIHFDVNKQKHYAKLSALTDTFIEYKEKLNELKSLQEMIVSDPSLRAEAEQEYAELVPQYETTSSRLVNKLLPPHPFADKPSLLELRPGVGGIEAMIFTQNLLDMYIGYANYRKWKYRIISKNENESGSGIIDAILSIEEAGSYDRLRFEAGVHRVQRIPSTETKGRTHTSTAAVVVLPQIGDESAKSIDAYERTFKPGEIRVDIMRASGKGGQHVNTTDSAVRLTHIPSGIVVSMQDERSQHKNKAKAFTILRARLAEKERLEKEEKERKARKSQVSSTNRSDKIRTYNFPQNRITDHRCGFTLLDLPGVLSGERLDEVIEAMSKYDSTERAKELLES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431142|emb|CAA98669.1| CDC2 [Saccharomyces </w:t>
            </w:r>
            <w:proofErr w:type="spellStart"/>
            <w:r w:rsidRPr="00C01DB5">
              <w:rPr>
                <w:sz w:val="18"/>
                <w:szCs w:val="18"/>
              </w:rPr>
              <w:t>cerevisiae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2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EKRSLPMVDVKIDDEDTPQLEKKIKRQSIDHGVGSEPVSTIEIIPSDSFRKYNSQGFKAKDTDLMGTQLESTFEQDVSQMEHDMADQEEHDLSSFERKKLPTDFDPSLYDISFQQIDAEQSVLNGIKDENTSTVVRFFGVTSEGHSVLCNVTGFKNYLYVPAPNSSDANDQEQINKFVHYLNETFDHAIDSIEVVSKQSIWGYSGDTKLPFWKIYVTYPHMVNKLRTAFERGHLSFNSWFSNGTTTYDNIAYTLRLMVDCGIVGMSWITLPKGKYSMIEPNNRVSSCQLEVSINYRNLIAHPAEGDWSHTAPLRIMSFDIECAGRIGVFPEPEYDPVIQIANVVSIAGAKKPFIRNVFTLNTCSPITGSMIFSHATEEEMLSNWRNFIIKVDPDVIIGYNTTNFDIPYLLNRAKALKVNDFPYFGRLKTVKQEIKESVFSSKAYGTRETKNVNIDGRLQLDLLQFIQREYKLRSYTLNAVSAHFLGEQKEDVHYSIISDLQNGDSETRRRLAVYCLKDAYLPLRLMEKLMALVNYTEMARVTGVPFSYLLARGQQIKVVSQLFRKCLEIDTVIPNMQSQASDDQYEGATVIEPIRGYYDVPIATLDFNSLYPSIMMAHNLCYTTLCNKATVERLNLKIDEDYVITPNGDYFVTTKRRRGILPIILDELISARKRAKKDLRDEKDPFKRDVLNGRQLALKISANSVYGFTGATVGKLPCLAISSSVTAYGRTMILKTKTAVQEKYCIKNGYKHDAVVVYGDTDSVMVKFGTTDLKEAMDLGTEAAKYVSTLFKHPINLEFEKAYFPYLLINKKRYAGLFWTNPDKFDKLDQKGLASVRRDSCSLVSIVMNKVLKKILIERNVDGALAFVRETINDILHNRVDISKLIISKTLAPNYTNPQPHAVLAER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4902487|emb|CAB43519.1| zinc proteinase [</w:t>
            </w:r>
            <w:proofErr w:type="spellStart"/>
            <w:r w:rsidRPr="00C01DB5">
              <w:rPr>
                <w:sz w:val="18"/>
                <w:szCs w:val="18"/>
              </w:rPr>
              <w:t>Astacus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astacu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CAVLLALLGVVAASPIIPEAARALYYNDGMFEGDIKLRAGRQPARVGAAILGDEYLWSGGVIPYTFAGVSGADQSAILSGMQELEEKTCIRFVPRTTESDYVEIFTSGSGCWSYVGRISGAQQVSLQANGCVYHGTIIHELMHAIGFYHEHTRMDRDNYVTINYQNVDPSMTSNFDIDTYSRYVGEDYQYYSIMHYGKYSFSIQWGVLETIVPLQNGIDLTDPYDKAHMLQTDANQINNLYTNECSLR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10638019|emb|CAC11021.1| lipase [synthetic construct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RTMRSRVVAGAVACAMSIAPFAGTTAVMTLATTHAAMAATAPADGYAATRYPIILVHGLSGTDKYAGVVEYWYGIQEDLQQNGATVYVANLSGFQSDDGANGRGEQLLAYVKTVLAATGATKVNLVGHSQGGLTSRYVAAVAPDLVASVTTIGTPHRGSEFADFVQNVLAYDPTGLSSSVIAAFVNVFGILTSSSHNTNQDALAALQTLTTARAATYNQNYPSAGLGAPGSCQTGAPTETVGGNTHLLYSWAGTAIQPTLSVFGITGATDTSTVPLVDLANVLDPSTLALFGTGTVMINRGSGQNDGLVSKCSALYGKVLSTSYKWNHLDEINQLLGVRGAYAEDPVAVIRTHANRLKLAG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14547076|emb|CAC42505.1| glucose dehydrogenase [</w:t>
            </w:r>
            <w:proofErr w:type="spellStart"/>
            <w:r w:rsidRPr="00C01DB5">
              <w:rPr>
                <w:sz w:val="18"/>
                <w:szCs w:val="18"/>
              </w:rPr>
              <w:t>Haloferax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mediterranei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AIAVKRGEDRPVVIEKPRPEPESGEALVRTLRVGVDGTDHEVIAGGHGGFPEGEDHLVLGHEAVGVVVDPNDTELEEGDIVVPTVRRPPASGTNEYFERDQPDMAPDGMYFERGIVGAHGYMSEFFTSPEKYLVRIPRSQAELGFLIEPISITEKALEHAYASRSAFDWDPSSAFVLGNGSLGLLTLAMLKVDDKGYENLYCLGRRDRPDPTIDIIEELDATYVDSRQTPVEDVPDVYEQMDFIYEATGFPKHAIQSVQALAPNGVGALLGVPSDWAFEVDAGAFHREMVLHNKALVGSVNSHVEHFEAATVTFTKLPKWFLEDLVTGVHPLSEFEAAFDDDDTTIKTAIEFST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4571793|emb|CAC42773.1| </w:t>
            </w:r>
            <w:proofErr w:type="spellStart"/>
            <w:r w:rsidRPr="00C01DB5">
              <w:rPr>
                <w:sz w:val="18"/>
                <w:szCs w:val="18"/>
              </w:rPr>
              <w:t>taxadiene</w:t>
            </w:r>
            <w:proofErr w:type="spellEnd"/>
            <w:r w:rsidRPr="00C01DB5">
              <w:rPr>
                <w:sz w:val="18"/>
                <w:szCs w:val="18"/>
              </w:rPr>
              <w:t xml:space="preserve"> synthase [</w:t>
            </w:r>
            <w:proofErr w:type="spellStart"/>
            <w:r w:rsidRPr="00C01DB5">
              <w:rPr>
                <w:sz w:val="18"/>
                <w:szCs w:val="18"/>
              </w:rPr>
              <w:t>Taxus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baccata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2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QLSFNAALKMNALGNKAIHDPTNCRAKSERQMMWVCSRSGRTRVKMSRGSGGPGPVVMMSSSTGTSKVVSETSSTIVDDIPRLSANYHGDLWHHNVIQTLETPFRESSTYQERADELVVKIKDMFNALGDGDISPSAYDTAWVARVATVSSDGSEKPRFPQALNWVLNNQLQDGSWGIESHFSLCDRLLNTVNSVIALSVWKTGHSQVEQGAEFIAENLRLLNEEDELSPDFEIIFPALLQKAKALGINLPYDLPFIKSLSTTREARLTDVSAAADNIPANMLNALEGLEEVIDWNKIMRFQSKDGSFLSSPASTACVLMNTGDEKCFTLLNNLLDKFGGCVPCMYSIDLLERLSLVDNIEHLGIGRHFKQEIKVALDYVYRHWSERGIGWGRDSLVPDLNTTALGLRTLRTHGYDVSSDVLNNFKDENGRFFSSAGQTHVELRSVVNLFRASDLAFPDEGAMDDARKFAEPYLRDALATKISTNTKLYKEIEYVVEYPWHMSIPRLEARSYIDSYDDDYVWQRKTLYRMPSLSNSKCLELAKLDFNIVQSLHQEELKLLTRWWKESGMADINFTRHRVAEVYFSSATFEPEYSATRIAFTKIGCLQVLFDDMADIFATLDELKSFTEGVKRWDTSLLHEIPECMQTCFKVWFKLMEEVNNDVVKVQGRDMLAHIRKPWELYFNCYVQEREWLEAGYIPTFEEYLKTYAISVGLGPCTLQPILLMGELVKDDVVEKVHYPSNMFELVSLSWRLTNDTKTYQAEKARGQQASGIACYMKDNPGATEEDAIKHICRVVDRALKEASFEYFKPSNDIPMGCKSFIFNLRLCVQIFYKFIDGYGIANEEIKDYIRKVYIDPIQ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2129823|pir||JC4990 chymotrypsin inhibitor ECI precursor - </w:t>
            </w:r>
            <w:proofErr w:type="spellStart"/>
            <w:r w:rsidRPr="00C01DB5">
              <w:rPr>
                <w:sz w:val="18"/>
                <w:szCs w:val="18"/>
              </w:rPr>
              <w:t>Erythrina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variegata</w:t>
            </w:r>
            <w:proofErr w:type="spellEnd"/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STTYFVLFLVSAFISYLPSSTAQPLLDVEGNLVENGGTYYLLPHIWALGGGIEAARTGKETCPLTVVQSPFEVSNGEPIRIASQFLSTFIPDGSPVAPGFANPPSCAALPWWTVVETLRGLAVKLLEHKTPEEDDTKFKFQKVSSPNRYVYNLSYCQREDDDLKCDQYIGIHRDARGNRRLVVTNDNPLQLVLVKANSPS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11354246|pir||JC7310 protein-glutamine gamma-</w:t>
            </w:r>
            <w:proofErr w:type="spellStart"/>
            <w:r w:rsidRPr="00C01DB5">
              <w:rPr>
                <w:sz w:val="18"/>
                <w:szCs w:val="18"/>
              </w:rPr>
              <w:t>glutamyltransferase</w:t>
            </w:r>
            <w:proofErr w:type="spellEnd"/>
            <w:r w:rsidRPr="00C01DB5">
              <w:rPr>
                <w:sz w:val="18"/>
                <w:szCs w:val="18"/>
              </w:rPr>
              <w:t xml:space="preserve"> (EC 2.3.2.13) - Escherichia col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SDDRVTPPAEPLDRMPDPYRPSYGRAETVVNNYIRKWQQVYSHRDGRKQQMTEEQREWLSYGCVGVTWVNSGQYPTNRLAFASFDEDRFKNELKNCRPRSGETRAEFEGRVAKESFDEEKGFQRAREVASVMNRALENAHDESAYLDNLKKELANGNDALRNEDARSPFYSALRNTPSFKERNGGNHDPSRMKAVIYSKHFWSGQDRSSSADKRKYGDPDAFRPAPGTGLVDMSRDRNIPRSPTSPGEGFVNFDYGWFGAQTEADADKTVWTHGNHYHAPNGSLGAMHVYESKFRNWSEGYSDFDRGAYVITFIPKSWNTAPDKVKQGW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3878451|sp|O68983.1|CSMJ_CHLTE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Chlorosome</w:t>
            </w:r>
            <w:proofErr w:type="spellEnd"/>
            <w:r w:rsidRPr="00C01DB5">
              <w:rPr>
                <w:sz w:val="18"/>
                <w:szCs w:val="18"/>
              </w:rPr>
              <w:t xml:space="preserve"> protein J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IYINDKPCNAKVGDLLLNTAKLNKAHIGYICGGNGICQSCFVYVLEGAECLSEPGEDEKAFISDKLFAEGGRLACRTTIVKEGTIRVLTRAEKFRRIVLGLNVPGFITYAQTIGYNVTNKLPSGVSSIVSRVQSGRLNPVDTIGKIASGLSPASQLVYNNFIEAFPFMQAPVNMVSGVAKSAIDNASGALCTISGGRLHLPGSTCTAHDKPAEAIERITISA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4134" w:type="pct"/>
            <w:gridSpan w:val="5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85701303|sp|P07713.2|DECA_DROME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 xml:space="preserve">: Full=Protein </w:t>
            </w:r>
            <w:proofErr w:type="spellStart"/>
            <w:r w:rsidRPr="00C01DB5">
              <w:rPr>
                <w:sz w:val="18"/>
                <w:szCs w:val="18"/>
              </w:rPr>
              <w:t>decapentaplegic</w:t>
            </w:r>
            <w:proofErr w:type="spellEnd"/>
            <w:r w:rsidRPr="00C01DB5">
              <w:rPr>
                <w:sz w:val="18"/>
                <w:szCs w:val="18"/>
              </w:rPr>
              <w:t>; Short=Protein DPP-C; Flags: Precursor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0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AWLLLLAVLATFQTIVRVASTEDISQRFIAAIAPVAAHIPLASASGSGSGRSGSRSVGASTSTALAKAFNPFSEPASFSDSDKSHRSKTNKKPSKSDANRQFNEVHKPRTDQLENSKNKSKQLVNKPNHNKMAVKEQRSHHKKSHHHRSHQPKQASASTESHQSSSIESIFVEEPTLVLDREVASINVPANAKAIIAEQGPSTYSKEALIKDKLKPDPSTLVEIEKSLLSLFNMKRPPKIDRSKIIIPEPMKKLYAEIMGHELDSVNIPKPGLLTKSANTVRSFTHKDSKIDDRFPHHHRFRLHFDVKSIPADEKLKAAELQLTRDALSQQVVASRSSANRTRYQVLVYDITRVGVRGQREPSYLLLDTKTVRLNSTDTVSLDVQPAVDRWLASPQRNYGLLVEVRTVRSLKPAPHHHVRLRRSADEAHERWQHKQPLLFTYTDDGRHKARSIRDVSGGEGGGKGGRNKRQPRRPTRRKNHDDTCRRHSLYVDFSDVGWDDWIVAPLGYDAYYCHGKCPFPLADHFNSTNHAVVQTLVNNMNPGKVPKACCVPTQLDSVAMLYLNDQSTVVLKNYQEMTVVGCGC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RAKLLGIVLTTPIAISSFASTETLSFTPDNINADISLGTLSGKTKERVYLAEEGGRKVSQLDWKFNNAAIIKGAINWDLMPQISIGAAGWTTLGSRGGNMVDQDWMDSSNPGTWTDESRHPDTQLNYANEFDLNIKGWLLNEPNYRLGLMAGYQESRYSFTARGGSYIYSSEEGFRDDIGSFPNGERAIGYKQRFKMPYIGLTGSYRYEDFELGGTFKYSGWVESSDNDEHYDPGKRITYRSKVKDQNYYSVAVNAGYYVTPNAKVYVEGAWNRVTNKKGNTSLYDHNNNTSDYSKNGAGIENYNFITTAGLKYT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2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RQFGHLTRVRHVITYSLSPFEQRAFPHYFSKGIPNVLRRTRACILRVAPPFVAFYLVYTWGTQEFEKSKRKNPAAYEND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C01DB5" w:rsidRPr="00C01DB5" w:rsidTr="006B3D7C">
        <w:trPr>
          <w:trHeight w:val="300"/>
        </w:trPr>
        <w:tc>
          <w:tcPr>
            <w:tcW w:w="5000" w:type="pct"/>
            <w:gridSpan w:val="9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50403722|sp|P17085.2|IGF1_ONCKI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 xml:space="preserve">: Full=Insulin-like growth factor I; Short=IGF-I; </w:t>
            </w:r>
            <w:proofErr w:type="spellStart"/>
            <w:r w:rsidRPr="00C01DB5">
              <w:rPr>
                <w:sz w:val="18"/>
                <w:szCs w:val="18"/>
              </w:rPr>
              <w:t>Alt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Somatomedin</w:t>
            </w:r>
            <w:proofErr w:type="spellEnd"/>
            <w:r w:rsidRPr="00C01DB5">
              <w:rPr>
                <w:sz w:val="18"/>
                <w:szCs w:val="18"/>
              </w:rPr>
              <w:t>; Flags: Precursor</w:t>
            </w: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SGHLFQWHLCDVFKSAMCCISCTHTLSLLLCVLTLTSAATGAGPETLCGAELVDTLQFVCGERGFYFSKPTGYGPSSRRSHNRGIVDECCFQSCELRRLEMYCAPVKSGKAARSVRAQRHTDMPRTPKVSTAVQNVDRGTERRTAQHPDKTKPKKKPLSGNSHTSCKEVHQKNSSRGNTGGRNYR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233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NLNKFVSIALCSSLLGGMAFAQQTELGRNPNVRLLESTQQSVTKVQFRMDNLKFTEVQTPKGMAQVPTYTEGVNLSEKGMPTLPILSRSLAVSDTREMKVEVVSSKFIEKKNVLIAPSKGMIMRNEDPKKIPYVYGKSYSQNKFFPGEIATLDDPFILRDVRGQVVNFAPLQYNPVTKTLRIYTEITVAVSETSEQGKNILNKKGTFAGFEDTYKRMFMNYEPGRYTPVEEKQNGRMIVIVAKKYEGDIKDFVDWKNQRGLRTEVKVAEDIASPVTANAIQQFVKQEYEKEGNDLTYVLLVGDHKDIPAKITPGIKSDQVYGQIVGNDHYNEVFIGRFSCESKEDLKTQIDRTIHYERNITTEDKWLGQALCIASAEGGPSADNGESDIQHENVIANLLTQYGYTKIIKCYDPGVTPKNIIDAFNGGISLVNYTGHGSETAWGTSHFGTTHVKQLTNSNQLPFIFDVACVNGDFLFSMPCFAEALMRAQKDGKPTGTVAIIASTINQSWASPMRGQDEMNEILCEKHPNNIKRTFGGVTMNGMFAMVEKYKKDGEKMLDTWTVFGDPSLLVRTLVPTKMQVTAPAQINLTDASVNVSCDYNGAIATISANGKMFGSAVVENGTATINLTGLTNESTLTLTVVGYNKETVIKTINTNGEPNPYQPVSNLTATTQGQKVTLKWDAPSTKTNATTNTARSVDGIRELVLLSVSDAPELLRSGQAEIVLEAHDVWNDGSGYQILLDADHDQYGQVIPSDTHTLWPNCSVPANLFAPFEYTVPENADPSCSPTNMIMDGTASVNIPAGTYDFAIAAPQANAKIWIAGQGPTKEDDYVFEAGKKYHFLMKKMGSGDGTELTISEGGGSDYTYTVYRDGTKIKEGLTETTYRDAGMSAQSHEYCVEVKYAAGVS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KVCVDYIPDGVADVTAQKPYTLTVVGKTITVTCQGEAMIYDMNGRRLAAGRNTVVYTAQGGYYAVMVVVDGKSYVEKLA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6B73A8" w:rsidRPr="00C01DB5" w:rsidTr="006B73A8">
        <w:trPr>
          <w:trHeight w:val="422"/>
        </w:trPr>
        <w:tc>
          <w:tcPr>
            <w:tcW w:w="3485" w:type="pct"/>
            <w:shd w:val="clear" w:color="auto" w:fill="auto"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B73A8">
              <w:rPr>
                <w:sz w:val="18"/>
                <w:szCs w:val="18"/>
              </w:rPr>
              <w:t xml:space="preserve">&gt;gi|1168314|sp|P33303.2|SFC1_YEAST </w:t>
            </w:r>
            <w:proofErr w:type="spellStart"/>
            <w:r w:rsidRPr="006B73A8">
              <w:rPr>
                <w:sz w:val="18"/>
                <w:szCs w:val="18"/>
              </w:rPr>
              <w:t>RecName</w:t>
            </w:r>
            <w:proofErr w:type="spellEnd"/>
            <w:r w:rsidRPr="006B73A8">
              <w:rPr>
                <w:sz w:val="18"/>
                <w:szCs w:val="18"/>
              </w:rPr>
              <w:t>: Full=Succinate/</w:t>
            </w:r>
            <w:proofErr w:type="spellStart"/>
            <w:r w:rsidRPr="006B73A8">
              <w:rPr>
                <w:sz w:val="18"/>
                <w:szCs w:val="18"/>
              </w:rPr>
              <w:t>fumarate</w:t>
            </w:r>
            <w:proofErr w:type="spellEnd"/>
            <w:r w:rsidRPr="006B73A8">
              <w:rPr>
                <w:sz w:val="18"/>
                <w:szCs w:val="18"/>
              </w:rPr>
              <w:t xml:space="preserve"> mitochondrial transporter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>: Full=Regulator of acetyl-CoA synthase activity</w:t>
            </w:r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9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QKKKASHPAINLMAGGTAGLFEALCCHPLDTIKVRMQIYRRVAGIEHVKPPGFIKTGRTIYQKEGFLALYKGLGAVVIGIIPKMAIRFSSYEFYRTLLVNKESGIVSTGNTFVAGVGAGITEAVLVVNPMEVVKIRLQAQHLTPSEPNAGPKYNNAIHAAYTIVKEEGVSALYRGVSLTAARQATNQGANFTVYSKLKEFLQNYHQMDVLPSWETSCIGLISGAIGPFSNAPLDTIKTRLQKDKSISLEKQSGMKKIITIGAQLLKEEGFRALYKGITPRVMRVAPGQAVTFTVYEYVREHLENLGIFKKNDTPKPKP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6B73A8" w:rsidRPr="00C01DB5" w:rsidTr="006B73A8">
        <w:trPr>
          <w:trHeight w:val="530"/>
        </w:trPr>
        <w:tc>
          <w:tcPr>
            <w:tcW w:w="3485" w:type="pct"/>
            <w:shd w:val="clear" w:color="auto" w:fill="auto"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B73A8">
              <w:rPr>
                <w:sz w:val="18"/>
                <w:szCs w:val="18"/>
              </w:rPr>
              <w:t xml:space="preserve">&gt;gi|313104314|sp|P36955.4|PEDF_HUMAN </w:t>
            </w:r>
            <w:proofErr w:type="spellStart"/>
            <w:r w:rsidRPr="006B73A8">
              <w:rPr>
                <w:sz w:val="18"/>
                <w:szCs w:val="18"/>
              </w:rPr>
              <w:t>RecName</w:t>
            </w:r>
            <w:proofErr w:type="spellEnd"/>
            <w:r w:rsidRPr="006B73A8">
              <w:rPr>
                <w:sz w:val="18"/>
                <w:szCs w:val="18"/>
              </w:rPr>
              <w:t xml:space="preserve">: Full=Pigment epithelium-derived factor; Short=PEDF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 xml:space="preserve">: Full=Cell proliferation-inducing gene 35 protein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 xml:space="preserve">: Full=EPC-1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>: Full=</w:t>
            </w:r>
            <w:proofErr w:type="spellStart"/>
            <w:r w:rsidRPr="006B73A8">
              <w:rPr>
                <w:sz w:val="18"/>
                <w:szCs w:val="18"/>
              </w:rPr>
              <w:t>Serpin</w:t>
            </w:r>
            <w:proofErr w:type="spellEnd"/>
            <w:r w:rsidRPr="006B73A8">
              <w:rPr>
                <w:sz w:val="18"/>
                <w:szCs w:val="18"/>
              </w:rPr>
              <w:t xml:space="preserve"> F1; Flags: Precursor</w:t>
            </w:r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ALVLLLCIGALLGHSSCQNPASPPEEGSPDPDSTGALVEEEDPFFKVPVNKLAAAVSNFGYDLYRVRSSTSPTTNVLLSPLSVATALSALSLGAEQRTESIIHRALYYDLISSPDIHGTYKELLDTVTAPQKNLKSASRIVFEKKLRIKSSFVAPLEKSYGTRPRVLTGNPRLDLQEINNWVQAQMKGKLARSTKEIPDEISILLLGVAHFKGQWVTKFDSRKTSLEDFYLDEERTVRVPMMSDPKAVLRYGLDSDLSCKIAQLPLTGSMSIIFFLPLKVTQNLTLIEESLTSEFIHDIDRELKTVQAVLTVPKLKLSYEGEVTKSLQEMKLQSLFDSPDFSKITGKPIKLTQVEHRAGFEWNEDGAGTTPSPGLQPAHLTFPLDYHLNQPFIFVLRDTDTGALLFIGKILDPRG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6B73A8" w:rsidRPr="00C01DB5" w:rsidTr="006B73A8">
        <w:trPr>
          <w:trHeight w:val="440"/>
        </w:trPr>
        <w:tc>
          <w:tcPr>
            <w:tcW w:w="3485" w:type="pct"/>
            <w:shd w:val="clear" w:color="auto" w:fill="auto"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B73A8">
              <w:rPr>
                <w:sz w:val="18"/>
                <w:szCs w:val="18"/>
              </w:rPr>
              <w:t xml:space="preserve">&gt;gi|1708081|sp|P37698.2|GUNF_CLOCE </w:t>
            </w:r>
            <w:proofErr w:type="spellStart"/>
            <w:r w:rsidRPr="006B73A8">
              <w:rPr>
                <w:sz w:val="18"/>
                <w:szCs w:val="18"/>
              </w:rPr>
              <w:t>RecName</w:t>
            </w:r>
            <w:proofErr w:type="spellEnd"/>
            <w:r w:rsidRPr="006B73A8">
              <w:rPr>
                <w:sz w:val="18"/>
                <w:szCs w:val="18"/>
              </w:rPr>
              <w:t>: Full=</w:t>
            </w:r>
            <w:proofErr w:type="spellStart"/>
            <w:r w:rsidRPr="006B73A8">
              <w:rPr>
                <w:sz w:val="18"/>
                <w:szCs w:val="18"/>
              </w:rPr>
              <w:t>Endoglucanase</w:t>
            </w:r>
            <w:proofErr w:type="spellEnd"/>
            <w:r w:rsidRPr="006B73A8">
              <w:rPr>
                <w:sz w:val="18"/>
                <w:szCs w:val="18"/>
              </w:rPr>
              <w:t xml:space="preserve"> F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>: Full=</w:t>
            </w:r>
            <w:proofErr w:type="spellStart"/>
            <w:r w:rsidRPr="006B73A8">
              <w:rPr>
                <w:sz w:val="18"/>
                <w:szCs w:val="18"/>
              </w:rPr>
              <w:t>Cellulase</w:t>
            </w:r>
            <w:proofErr w:type="spellEnd"/>
            <w:r w:rsidRPr="006B73A8">
              <w:rPr>
                <w:sz w:val="18"/>
                <w:szCs w:val="18"/>
              </w:rPr>
              <w:t xml:space="preserve"> F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 xml:space="preserve">: Full=EGCCF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>: Full=Endo-1,4-beta-glucanase F; Flags: Precursor</w:t>
            </w:r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KNFKRVGAVAVAAAMSLSIMATTSINAASSPANKVYQDRFESMYSKIKDPANGYFSEQGIPYHSIETLMVEAPDYGHVTTSEAMSYYMWLEAMHGRFSGDFTGFDKSWSVTEQYLIPTEKDQPNTSMSRYDANKPATYAPEFQDPSKYPSPLDTSQPVGRDPINSQLTSAYGTSMLYGMHWILDVDNWYGFGARADGTSKPSYINTFQRGEQESTWETIPQPCWDEHKFGGQYGFLDLFTKDTGTPAKQFKYTNAPDADARAVQATYWADQWAKEQGKSVSTSVGKATKMGDYLRYSFFDKYFRKIGQPSQAGTGYDAAHYLLSWYYAWGGGIDSTWSWIIGSSHNHFGYQNPFAAWVLSTDANFKPKSSNGASDWAKSLDRQLEFYQWLQSAEGAIAGGATNSWNGRYEAVPSGTSTFYGMGYVENPVYADPGSNTWFGMQVWSMQRVAELYYKTGDARAKKLLDKWAKWINGEIKFNADGTFQIPSTIDWEGQPDTWNPTQGYTGNANLHVKVVNYGTDLGCASSLANTLTYYAAKSGDETSRQNAQKLLDAMWNNYSDSKGISTVEQRGDYHRFLDQEVFVPAGWTGKMPNGDVIKSGVKFIDIRSKYKQDPEWQTMVAALQAGQVPTQRLHRFWAQSEFAVANGVYAILFPDQGPEKLLGDVNGDETVDAIDLAILKKYLLNSSTTINTANADMNSDNAIDAIDYALLKKALLSI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6B73A8" w:rsidRPr="00C01DB5" w:rsidTr="006B73A8">
        <w:trPr>
          <w:trHeight w:val="440"/>
        </w:trPr>
        <w:tc>
          <w:tcPr>
            <w:tcW w:w="3485" w:type="pct"/>
            <w:shd w:val="clear" w:color="auto" w:fill="auto"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B73A8">
              <w:rPr>
                <w:sz w:val="18"/>
                <w:szCs w:val="18"/>
              </w:rPr>
              <w:lastRenderedPageBreak/>
              <w:t xml:space="preserve">&gt;gi|586602|sp|P37747.1|GLF_ECOLI </w:t>
            </w:r>
            <w:proofErr w:type="spellStart"/>
            <w:r w:rsidRPr="006B73A8">
              <w:rPr>
                <w:sz w:val="18"/>
                <w:szCs w:val="18"/>
              </w:rPr>
              <w:t>RecName</w:t>
            </w:r>
            <w:proofErr w:type="spellEnd"/>
            <w:r w:rsidRPr="006B73A8">
              <w:rPr>
                <w:sz w:val="18"/>
                <w:szCs w:val="18"/>
              </w:rPr>
              <w:t>: Full=UDP-</w:t>
            </w:r>
            <w:proofErr w:type="spellStart"/>
            <w:r w:rsidRPr="006B73A8">
              <w:rPr>
                <w:sz w:val="18"/>
                <w:szCs w:val="18"/>
              </w:rPr>
              <w:t>galactopyranose</w:t>
            </w:r>
            <w:proofErr w:type="spellEnd"/>
            <w:r w:rsidRPr="006B73A8">
              <w:rPr>
                <w:sz w:val="18"/>
                <w:szCs w:val="18"/>
              </w:rPr>
              <w:t xml:space="preserve"> </w:t>
            </w:r>
            <w:proofErr w:type="spellStart"/>
            <w:r w:rsidRPr="006B73A8">
              <w:rPr>
                <w:sz w:val="18"/>
                <w:szCs w:val="18"/>
              </w:rPr>
              <w:t>mutase</w:t>
            </w:r>
            <w:proofErr w:type="spellEnd"/>
            <w:r w:rsidRPr="006B73A8">
              <w:rPr>
                <w:sz w:val="18"/>
                <w:szCs w:val="18"/>
              </w:rPr>
              <w:t xml:space="preserve">; Short=UGM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 xml:space="preserve">: Full=UDP-GALP </w:t>
            </w:r>
            <w:proofErr w:type="spellStart"/>
            <w:r w:rsidRPr="006B73A8">
              <w:rPr>
                <w:sz w:val="18"/>
                <w:szCs w:val="18"/>
              </w:rPr>
              <w:t>mutase</w:t>
            </w:r>
            <w:proofErr w:type="spellEnd"/>
            <w:r w:rsidRPr="006B73A8">
              <w:rPr>
                <w:sz w:val="18"/>
                <w:szCs w:val="18"/>
              </w:rPr>
              <w:t xml:space="preserve">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>: Full=</w:t>
            </w:r>
            <w:proofErr w:type="spellStart"/>
            <w:r w:rsidRPr="006B73A8">
              <w:rPr>
                <w:sz w:val="18"/>
                <w:szCs w:val="18"/>
              </w:rPr>
              <w:t>Uridine</w:t>
            </w:r>
            <w:proofErr w:type="spellEnd"/>
            <w:r w:rsidRPr="006B73A8">
              <w:rPr>
                <w:sz w:val="18"/>
                <w:szCs w:val="18"/>
              </w:rPr>
              <w:t xml:space="preserve"> 5-diphosphate </w:t>
            </w:r>
            <w:proofErr w:type="spellStart"/>
            <w:r w:rsidRPr="006B73A8">
              <w:rPr>
                <w:sz w:val="18"/>
                <w:szCs w:val="18"/>
              </w:rPr>
              <w:t>galactopyranose</w:t>
            </w:r>
            <w:proofErr w:type="spellEnd"/>
            <w:r w:rsidRPr="006B73A8">
              <w:rPr>
                <w:sz w:val="18"/>
                <w:szCs w:val="18"/>
              </w:rPr>
              <w:t xml:space="preserve"> </w:t>
            </w:r>
            <w:proofErr w:type="spellStart"/>
            <w:r w:rsidRPr="006B73A8">
              <w:rPr>
                <w:sz w:val="18"/>
                <w:szCs w:val="18"/>
              </w:rPr>
              <w:t>mutase</w:t>
            </w:r>
            <w:proofErr w:type="spellEnd"/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DYIIVGSGLFGAVCANELKKLNKKVLVIEKRNHIGGNAYTEDCEGIQIHKYGAHIFHTNDKYIWDYVNDLVEFNRFTNSPLAIYKDKLFNLPFNMNTFHQMWGVKDPQEAQNIINAQKKKYGDKVPENLEEQAISLVGEDLYQALIKGYTEKQWGRSAKELPAFIIKRIPVRFTFDNNYFSDRYQGIPVGGYTKLIEKMLEGVDVKLGIDFLKDKDSLASKAHRIIYTGPIDQYFDYRFGALEYRSLKFETERHEFPNFQGNAVINFTDANVPYTRIIEHKHFDYVETKHTVVTKEYPLEWKVGDEPYYPVNDNKNMELFKKYRELASREDKVIFGGRLAEYKYYDMHQVISAALYQVKNIMST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730355|sp|P39767.1|PORI_RHOBL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Porin</w:t>
            </w:r>
            <w:proofErr w:type="spellEnd"/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EISLNGYGRFGLQYVEDRGVGLEDTIISSRLRINIVGTTETDQGVTFGAKLRMQWDDGDAFAGTAGNAAQFWTSYNGVTVSVGNVDTAFDSVALTYDSEMGYEASSFGDAQSSFFAYNSKYDASGALDNYNGIAVTYSISGVNLYLSYVDPDQTVDSSLVTEEFGIAADWSNDMISLAAAYTTDAGGIVDNDIAFVGAAYKFNDAGTVGLNWYDNGLSTAGDQVTLYGNYAFGATTVRAYVSDIDRAGADTAYGIGADYQFAEGVKVSGSVQSGFANETVADVGVRFD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4134" w:type="pct"/>
            <w:gridSpan w:val="5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169240|sp|P43387.2|DCMA_METS1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 xml:space="preserve">: Full=Dichloromethane </w:t>
            </w:r>
            <w:proofErr w:type="spellStart"/>
            <w:r w:rsidRPr="00C01DB5">
              <w:rPr>
                <w:sz w:val="18"/>
                <w:szCs w:val="18"/>
              </w:rPr>
              <w:t>dehalogenase</w:t>
            </w:r>
            <w:proofErr w:type="spellEnd"/>
            <w:r w:rsidRPr="00C01DB5">
              <w:rPr>
                <w:sz w:val="18"/>
                <w:szCs w:val="18"/>
              </w:rPr>
              <w:t xml:space="preserve">; Short=DCM </w:t>
            </w:r>
            <w:proofErr w:type="spellStart"/>
            <w:r w:rsidRPr="00C01DB5">
              <w:rPr>
                <w:sz w:val="18"/>
                <w:szCs w:val="18"/>
              </w:rPr>
              <w:t>dehalogenase</w:t>
            </w:r>
            <w:proofErr w:type="spellEnd"/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TKLRYLHHPASQPCRAVHQFMLENNIEFQEEIVDITTDINEQPEFRERYNPTGQVPILVDGDFTIWESAAIVYYLSEKYDCSSSWWGSTLEERGHIQQYMHWYAYTLRLGGGAFHWTIFAPMIYGYDKDFTVEVTKGRFLLYESFDILEKYWLKDGDYLCGNTLSYPDLATCQDLVSHDAGRIIPTSMWDSHPKVKAWFARMMDREHAKTVSAWQYENVRKYLDDGVKLNFQRKTAVLKGTEVYSGHNNGIIYNGDDDSFVTQH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6B73A8" w:rsidRPr="00C01DB5" w:rsidTr="006B73A8">
        <w:trPr>
          <w:trHeight w:val="440"/>
        </w:trPr>
        <w:tc>
          <w:tcPr>
            <w:tcW w:w="3485" w:type="pct"/>
            <w:shd w:val="clear" w:color="auto" w:fill="auto"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B73A8">
              <w:rPr>
                <w:sz w:val="18"/>
                <w:szCs w:val="18"/>
              </w:rPr>
              <w:t xml:space="preserve">&gt;gi|2507248|sp|P49275.2|DERF3_DERFA </w:t>
            </w:r>
            <w:proofErr w:type="spellStart"/>
            <w:r w:rsidRPr="006B73A8">
              <w:rPr>
                <w:sz w:val="18"/>
                <w:szCs w:val="18"/>
              </w:rPr>
              <w:t>RecName</w:t>
            </w:r>
            <w:proofErr w:type="spellEnd"/>
            <w:r w:rsidRPr="006B73A8">
              <w:rPr>
                <w:sz w:val="18"/>
                <w:szCs w:val="18"/>
              </w:rPr>
              <w:t xml:space="preserve">: Full=Mite allergen Der f 3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 xml:space="preserve">: Full=Allergen Der f III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>: Allergen=Der f 3; Flags: Precursor</w:t>
            </w:r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ILTIVVLLAANILATPILPSSPNATIVGGVKAQAGDCPYQISLQSSSHFCGGSILDEYWILTAAHCVNGQSAKKLSIRYNTLKHASGGEKIQVAEIYQHENYDSMTIDNDVALIKLKTPMTLDQTNAKPVPLPAQGSDVKVGDKIRVSGWGYLQEGSYSLPSELQRVDIDVVSREQCDQLYSKAGADVSENMICGGDVANGGVDSCQGDSGGPVVDVATKQIVGIVSWGYGCARKGYPGVYTRVGNFVDWIESKRS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C01DB5" w:rsidRPr="00C01DB5" w:rsidTr="006B3D7C">
        <w:trPr>
          <w:trHeight w:val="300"/>
        </w:trPr>
        <w:tc>
          <w:tcPr>
            <w:tcW w:w="5000" w:type="pct"/>
            <w:gridSpan w:val="9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2498406|sp|Q06700.1|GCDA_ACIFV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Glutaconyl</w:t>
            </w:r>
            <w:proofErr w:type="spellEnd"/>
            <w:r w:rsidRPr="00C01DB5">
              <w:rPr>
                <w:sz w:val="18"/>
                <w:szCs w:val="18"/>
              </w:rPr>
              <w:t xml:space="preserve">-CoA decarboxylase subunit alpha; </w:t>
            </w:r>
            <w:proofErr w:type="spellStart"/>
            <w:r w:rsidRPr="00C01DB5">
              <w:rPr>
                <w:sz w:val="18"/>
                <w:szCs w:val="18"/>
              </w:rPr>
              <w:t>Alt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Carboxyltransferase</w:t>
            </w:r>
            <w:proofErr w:type="spellEnd"/>
          </w:p>
        </w:tc>
      </w:tr>
      <w:tr w:rsidR="00167306" w:rsidRPr="00C01DB5" w:rsidTr="006B73A8">
        <w:trPr>
          <w:trHeight w:val="17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FYSMPRYFQNMPQVGKPLKKADAANEEQLKKIEEEIHQLIKEAQEAGKADADVNKRGELTALQRIEKLVEPGSWRPLNTLFNPQGNKNGSVAIVKGLGRVNGKWCVVVASDNKKLAGAWVPGQAECLLRASDTAKTLHVPLVYVLNCSGVKFDEQEKVYPNRRGGGTPFFRNAELNQLGIPVIVGIYGTNPAGGGYHSISPTVIIAHEKANMAVGGAGIMGGMNPKGHVDLEYANEIADMVDRTGKTEPPGAVDIHYTETGFMREVYASEEGVLEGIKKYVGMLPKYDPEFFRVDDPKAPAFPADDLYSMVPLNDKRAYDIYNVIARLFDNSELHEYKKGYGPEMVTGLAKVNGLLVGVVANVQGLLMNYPEYKAAGSVGIGGKLYRQGLVKMNEFVTLCARDRLPIVWIQDTTGIDVGNDAEKAELLGLGQSLIYSIQTSHIPQFEITLRKGTAAAHYVLGGPQGNDTNAFSIGTAATEIAVMNGETAATAMYSRRLAKDRKAGKDLQPTIDKMNNLIQAFYTKSRPKVCAELGLVDEIVDMNKIRGYVEAFTEAAYQNPESICPFHQMILPRAIREFETFVK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6B73A8" w:rsidRPr="00C01DB5" w:rsidTr="006B73A8">
        <w:trPr>
          <w:trHeight w:val="440"/>
        </w:trPr>
        <w:tc>
          <w:tcPr>
            <w:tcW w:w="3485" w:type="pct"/>
            <w:shd w:val="clear" w:color="auto" w:fill="auto"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B73A8">
              <w:rPr>
                <w:sz w:val="18"/>
                <w:szCs w:val="18"/>
              </w:rPr>
              <w:t xml:space="preserve">&gt;gi|27923967|sp|Q27607.2|DPOG1_DROME </w:t>
            </w:r>
            <w:proofErr w:type="spellStart"/>
            <w:r w:rsidRPr="006B73A8">
              <w:rPr>
                <w:sz w:val="18"/>
                <w:szCs w:val="18"/>
              </w:rPr>
              <w:t>RecName</w:t>
            </w:r>
            <w:proofErr w:type="spellEnd"/>
            <w:r w:rsidRPr="006B73A8">
              <w:rPr>
                <w:sz w:val="18"/>
                <w:szCs w:val="18"/>
              </w:rPr>
              <w:t xml:space="preserve">: Full=DNA polymerase subunit gamma-1, mitochondrial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 xml:space="preserve">: Full=Mitochondrial DNA polymerase catalytic subunit; Short=Protein </w:t>
            </w:r>
            <w:proofErr w:type="spellStart"/>
            <w:r w:rsidRPr="006B73A8">
              <w:rPr>
                <w:sz w:val="18"/>
                <w:szCs w:val="18"/>
              </w:rPr>
              <w:t>tamas</w:t>
            </w:r>
            <w:proofErr w:type="spellEnd"/>
            <w:r w:rsidRPr="006B73A8">
              <w:rPr>
                <w:sz w:val="18"/>
                <w:szCs w:val="18"/>
              </w:rPr>
              <w:t>; Flags: Precursor</w:t>
            </w:r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33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FHLIRKYASKVSREHYASSSVKIFRRVKPPQKVNKPKKPENVENGPTEYAENLVKVQMISRNLHAQLFPQAPRSISEQQVASAKVYKDELRRHGVDIESSAPVSDVQLKLPALRGANIEEHFHNIAKEQVQPYEELLLPLVQCEQLPKRPKRWAFHTGWTAYDPEDGTATPVDHPLEKGLVFDVEVCVSEGQAPVLATAVSTKRWYSWVSSKLTKHRLSVEKLEPLDVDTDSERPHYTTDELIPLGTTGPGLVVGHNVSYDRARLKEQYLTEDTGTRFVDTMSLHMCVSGVTSYQRAMLKSKKEPAAEDLGWLEQSSLNSLVEVHRLYCGGDTLSKEPRNIFVEGTLEQVRQSFQSLTNYCASDVEATHRILRVLYPLYAERFPHPASLAGMLEMGSAYLPVNSNWERYIREAQLTYEDLSIEAKYHLGRRAEEACSLLLDDQYRQNLWLWDEDWSVQELKLKQPPKRKPLPTVELKDSGNTPEERRLQAKFQHLYDQQALLPARRPLLPGYPLWYRKLCRKPPAKRADEILEDDEEPWSPGASEISTGMQIAPKLLSLCWEGYPLHYEREQGWGFLVPFRSDSEGVDRLPMEQLLAHCPVPEFARLSASKAESDMAFDMLPGQVEQHLGKREHYKKLSQKQQRLETQYQGSGVWCNKVLDDCCFFLKLPHKNGPSFRVGNPLSKDFLNKFAENVLSSGDPSCQAAARVIDIARMMSYWRNNRDRIMGQMVVWLDSQQLPNEFTGEKCQPIAYGAICPQVVACGTLTRRAMEPTWMTASNSRPDRLGSELRSMVQAPPGYRLVGADVDSQELWIASVLGDAYACGEHGATPLGWMTLSGSKSNGSDMHSITAKAVGISRDHAKVINYARIYGAGQLFAETLLRQFNPTFSASEAKAKAMKMFSITKG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7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RVYRLREEFHDELEDRAYSSYEASRLAIQRNRTLAEVFHRPNWQGGTESAMFNRLEEIATGSQPRTPFLGGRLSRALEADTGPEQEQRFLPTRINWVVQSGAVDFLHLMLVSMRWLMGSHVRFCLSFHDELRYLVKEELSPKAALAMHITNLMTRSFCVSRIGLQDLPMSVAFFSSVEVDTVLRKECTMDCKTPSNPHGLRIGYGIQPGQSLSVAEAIEKAGGNDVSQWDWIK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2498470|sp|Q47278.1|HRPN_ERWCH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Harpin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HrpN</w:t>
            </w:r>
            <w:proofErr w:type="spellEnd"/>
            <w:r w:rsidRPr="00C01DB5">
              <w:rPr>
                <w:sz w:val="18"/>
                <w:szCs w:val="18"/>
              </w:rPr>
              <w:t xml:space="preserve">; </w:t>
            </w:r>
            <w:proofErr w:type="spellStart"/>
            <w:r w:rsidRPr="00C01DB5">
              <w:rPr>
                <w:sz w:val="18"/>
                <w:szCs w:val="18"/>
              </w:rPr>
              <w:t>Alt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Harpin-Ech</w:t>
            </w:r>
            <w:proofErr w:type="spellEnd"/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ITIKAHIGGDLGVSGLGLGAQGLKGLNSAASSLGSSVDKLSSTIDKLTSALTSMMFGGALAQGLGASSKGLGMSNQLGQSFGNGAQGASNLLSVPKSGGDALSKMFDKALDDLLGHDTVTKLTNQSNQLANSMLNASQMTQGNMNAFGSGVNNALSSILGNGLGQSMSGFSQPSLGAGGLQGLSGAGAFNQLGNAIGMGVGQNAALSALSNVSTHVDGNNRHFVDKEDRGMAKEIGQFMDQYPEIFGKPEYQKDGWSSPKTDDKSWAKALSKPDDDGMTGASMDKFRQAMGMIKSAVAGDTGNTNLNLRGAGGASLGIDAAVVGDKIANMSLGKLAN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9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6B73A8" w:rsidRPr="00C01DB5" w:rsidTr="006B73A8">
        <w:trPr>
          <w:trHeight w:val="440"/>
        </w:trPr>
        <w:tc>
          <w:tcPr>
            <w:tcW w:w="3485" w:type="pct"/>
            <w:shd w:val="clear" w:color="auto" w:fill="auto"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B73A8">
              <w:rPr>
                <w:sz w:val="18"/>
                <w:szCs w:val="18"/>
              </w:rPr>
              <w:t xml:space="preserve">&gt;gi|17432943|sp|Q9ESI9.1|IL5_SIGHI </w:t>
            </w:r>
            <w:proofErr w:type="spellStart"/>
            <w:r w:rsidRPr="006B73A8">
              <w:rPr>
                <w:sz w:val="18"/>
                <w:szCs w:val="18"/>
              </w:rPr>
              <w:t>RecName</w:t>
            </w:r>
            <w:proofErr w:type="spellEnd"/>
            <w:r w:rsidRPr="006B73A8">
              <w:rPr>
                <w:sz w:val="18"/>
                <w:szCs w:val="18"/>
              </w:rPr>
              <w:t xml:space="preserve">: Full=Interleukin-5; Short=IL-5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 xml:space="preserve">: Full=Eosinophil differentiation factor; </w:t>
            </w:r>
            <w:proofErr w:type="spellStart"/>
            <w:r w:rsidRPr="006B73A8">
              <w:rPr>
                <w:sz w:val="18"/>
                <w:szCs w:val="18"/>
              </w:rPr>
              <w:t>AltName</w:t>
            </w:r>
            <w:proofErr w:type="spellEnd"/>
            <w:r w:rsidRPr="006B73A8">
              <w:rPr>
                <w:sz w:val="18"/>
                <w:szCs w:val="18"/>
              </w:rPr>
              <w:t>: Full=T-cell replacing factor; Short=TRF; Flags: Precursor</w:t>
            </w:r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B73A8" w:rsidRPr="00C01DB5" w:rsidRDefault="006B73A8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MLLHLSILTLACVWTFAVEIPMHTVVKETLIQLSTHRALLTSNETVRLPVPTHKNHQLCIGEIFRGLDILKNQTVRGGTVETLFQNLSLIKKYIDRQKEKCGEERRRTRQFLDYLQEFLGVMGTEWTME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6C35ED" w:rsidRPr="00C01DB5" w:rsidTr="006C35ED">
        <w:trPr>
          <w:trHeight w:val="620"/>
        </w:trPr>
        <w:tc>
          <w:tcPr>
            <w:tcW w:w="3485" w:type="pct"/>
            <w:shd w:val="clear" w:color="auto" w:fill="auto"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C35ED">
              <w:rPr>
                <w:sz w:val="18"/>
                <w:szCs w:val="18"/>
              </w:rPr>
              <w:t xml:space="preserve">&gt;gi|296439485|sp|Q9ULZ9.4|MMP17_HUMAN </w:t>
            </w:r>
            <w:proofErr w:type="spellStart"/>
            <w:r w:rsidRPr="006C35ED">
              <w:rPr>
                <w:sz w:val="18"/>
                <w:szCs w:val="18"/>
              </w:rPr>
              <w:t>RecName</w:t>
            </w:r>
            <w:proofErr w:type="spellEnd"/>
            <w:r w:rsidRPr="006C35ED">
              <w:rPr>
                <w:sz w:val="18"/>
                <w:szCs w:val="18"/>
              </w:rPr>
              <w:t xml:space="preserve">: Full=Matrix metalloproteinase-17; Short=MMP-17; </w:t>
            </w:r>
            <w:proofErr w:type="spellStart"/>
            <w:r w:rsidRPr="006C35ED">
              <w:rPr>
                <w:sz w:val="18"/>
                <w:szCs w:val="18"/>
              </w:rPr>
              <w:t>AltName</w:t>
            </w:r>
            <w:proofErr w:type="spellEnd"/>
            <w:r w:rsidRPr="006C35ED">
              <w:rPr>
                <w:sz w:val="18"/>
                <w:szCs w:val="18"/>
              </w:rPr>
              <w:t xml:space="preserve">: Full=Membrane-type matrix metalloproteinase 4; Short=MT-MMP 4; Short=MTMMP4; </w:t>
            </w:r>
            <w:proofErr w:type="spellStart"/>
            <w:r w:rsidRPr="006C35ED">
              <w:rPr>
                <w:sz w:val="18"/>
                <w:szCs w:val="18"/>
              </w:rPr>
              <w:t>AltName</w:t>
            </w:r>
            <w:proofErr w:type="spellEnd"/>
            <w:r w:rsidRPr="006C35ED">
              <w:rPr>
                <w:sz w:val="18"/>
                <w:szCs w:val="18"/>
              </w:rPr>
              <w:t>: Full=Membrane-type-4 matrix metalloproteinase; Short=MT4-MMP; Short=MT4MMP; Flags: Precursor</w:t>
            </w:r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7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RRAARGPGPPPPGPGLSRLPLPLLLLLALGTRGGCAAPAPAPRAEDLSLGVEWLSRFGYLPPADPTTGQLQTQEELSKAITAMQQFGGLEATGILDEATLALMKTPRCSLPDLPVLTQARRRRQAPAPTKWNKRNLSWRVRTFPRDSPLGHDTVRALMYYALKVWSDIAPLNFHEVAGSAADIQIDFSKADHNDGYPFDGPGGTVAHAFFPGHHHTAGDTHFDDDEAWTFRSSDAHGMDLFAVAVHEFGHAIGLSHVAAAHSIMRPYYQGPVGDPLRYGLPYEDKVRVWQLYGVRESVSPTAQPEEPPLLPEPPDNRSSAPPRKDVPHRCSTHFDAVAQIRGEAFFFKGKYFWRLTRDRHLVSLQPAQMHRFWRGLPLHLDSVDAVYERTSDHKIVFFKGDRYWVFKDNNVEEGYPRPVSDFSLPPGGIDAAFSWAHNDRTYFFKDQLYWRYDDHTRHMDPGYPAQSPLWRGVPSTLDDAMRWSDGASYFFRGQEYWKVLDGELEVAPGYPQSTARDWLVCGDSQADGSVAAGVDAAEGPRAPPGQHDQSRSEDGYEVCSCTSGASSPPGAPGPLVAATMLLLLPPLSPGALWTAAQALT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083677|pir||S32494 </w:t>
            </w:r>
            <w:proofErr w:type="spellStart"/>
            <w:r w:rsidRPr="00C01DB5">
              <w:rPr>
                <w:sz w:val="18"/>
                <w:szCs w:val="18"/>
              </w:rPr>
              <w:t>glucokinase</w:t>
            </w:r>
            <w:proofErr w:type="spellEnd"/>
            <w:r w:rsidRPr="00C01DB5">
              <w:rPr>
                <w:sz w:val="18"/>
                <w:szCs w:val="18"/>
              </w:rPr>
              <w:t xml:space="preserve"> regulator - ra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GTKRYQHVIETPEPGEWELSGYEAAVPITEKSNPLTRNLDKADAEKIVKLLGQCDAEIFQEEGQIVPTYQRLYSESVLTTMLQVAGKVQEVLKEPDGGLVVLSGGGTSGRMAFLMSVSFNQLMKGLGQKPLYTYLIAGGDRSVVASREQTEDSALHGIEELKKVAAGKKRVVVIGISVGLSAPFVAGQMDYCMDNTAVFLPVLVGFNPVSMARNDPIEDWRSTFRQVAERMQKMQEKQEAFVLNPAIGPEGLSGSSRMKGGGATKILLETLLLAAHKTVDQGVVSSQRCLLEILRTFERAHQVTYSQSSKIATLMKQVGISLEKKGRVHLVGWQTLGIIAIMDGVECIHTFGADFQDIRGFLIGDHSDMFNQKDELTNQGPQFTFSQDDFLTSILPSLTETDTVVFIFTLDDNLTEVQALAERVREKCQNIQALVHSTVGQSLPAPLKKLFPSLISITWPLLFFDYEGTYVQKFQRELSTKWVLNTVSTGAHVLLGKILQNHMLDLRIANSKLFWRALAMLQRFSGQSKARCIESLLQAIHFPQPLSDDVAPLPSPATSRLPTRR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4134" w:type="pct"/>
            <w:gridSpan w:val="5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2554797|pdb|1AKJ|A Chain A, Complex Of The Human </w:t>
            </w:r>
            <w:proofErr w:type="spellStart"/>
            <w:r w:rsidRPr="00C01DB5">
              <w:rPr>
                <w:sz w:val="18"/>
                <w:szCs w:val="18"/>
              </w:rPr>
              <w:t>Mhc</w:t>
            </w:r>
            <w:proofErr w:type="spellEnd"/>
            <w:r w:rsidRPr="00C01DB5">
              <w:rPr>
                <w:sz w:val="18"/>
                <w:szCs w:val="18"/>
              </w:rPr>
              <w:t xml:space="preserve"> Class I Glycoprotein Hla-A2 And The T Cell </w:t>
            </w:r>
            <w:proofErr w:type="spellStart"/>
            <w:r w:rsidRPr="00C01DB5">
              <w:rPr>
                <w:sz w:val="18"/>
                <w:szCs w:val="18"/>
              </w:rPr>
              <w:t>Coreceptor</w:t>
            </w:r>
            <w:proofErr w:type="spellEnd"/>
            <w:r w:rsidRPr="00C01DB5">
              <w:rPr>
                <w:sz w:val="18"/>
                <w:szCs w:val="18"/>
              </w:rPr>
              <w:t xml:space="preserve"> Cd8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SHSMRYFFTSVSRPGRGEPRFIAVGYVDDTQFVRFDSDAASQRMEPRAPWIEQEGPEYWDGETRKVKAHSQTHRVDLGTLRGYYNQSEAGSHTVQRMYGCDVGSDWRFLRGYHQYAYDGKDYIALKEDLRSWTAADMAAQTTKHKWEAAHVAEQLRAYLEGTCVEWLRRYLENGKETLQRTDAPKTHMTHHAVSDHEATLRCWALSFYPAEITLTWQRDGEDQTQDTELVETRPAGDGTFQKWAAVVVPSGQEQRYTCHVQHEGLPKPLTLRWE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49653|gb|AAA03018.1| </w:t>
            </w:r>
            <w:proofErr w:type="spellStart"/>
            <w:r w:rsidRPr="00C01DB5">
              <w:rPr>
                <w:sz w:val="18"/>
                <w:szCs w:val="18"/>
              </w:rPr>
              <w:t>listeriolysin</w:t>
            </w:r>
            <w:proofErr w:type="spellEnd"/>
            <w:r w:rsidRPr="00C01DB5">
              <w:rPr>
                <w:sz w:val="18"/>
                <w:szCs w:val="18"/>
              </w:rPr>
              <w:t xml:space="preserve"> precursor [Listeria </w:t>
            </w:r>
            <w:proofErr w:type="spellStart"/>
            <w:r w:rsidRPr="00C01DB5">
              <w:rPr>
                <w:sz w:val="18"/>
                <w:szCs w:val="18"/>
              </w:rPr>
              <w:t>monocytogenes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3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KIMLVFITLILVSLPIAQQTEAKDASAFNKENSISSMAPPASPPASPKTPIEKKHADEIDKYIQGLDYNKNNVLVYHGDAVTNVPPRKGYKDGNEYIVVEKKKKSINQNNADIQVVNAISSLTYPGALVKANSELVENQPDVLPVKRDSLTLSIDLPGMTNQDNKIVVKNATKSNVNNAVNTLVERWNEKYAQAYPNVSAKIDYDDEMAYSESQLIAKFGTAFKAVNNSLNVNFGAISEGKMQEEVISFKQIYYNVNVNEPTRPSRFFGKAVTKEQLQALGVNAENPPAYISSVAYGRQVYLKLSTNSHSTKVKAAFDAAVSGKSVSGDVELTNIIKNSSFKAVIYGGSAKDEVQIIDGNLGDLRDILKKGATFNRETPGVPIAYTTNFLKDNELAVIKNNSEYIETTSKAYTDGKINIDHSGGYVAQFNISWDEVNYDPEGNEIVQHKNWSENNKSKLAHFTSSIYLPGNARNINVYAKECTGLAWEWWRTVIDDRNLPLVKNRNISIWGTTLYPKYSNKVDNPI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45577|gb|AAD15038.1| </w:t>
            </w:r>
            <w:proofErr w:type="spellStart"/>
            <w:r w:rsidRPr="00C01DB5">
              <w:rPr>
                <w:sz w:val="18"/>
                <w:szCs w:val="18"/>
              </w:rPr>
              <w:t>corA</w:t>
            </w:r>
            <w:proofErr w:type="spellEnd"/>
            <w:r w:rsidRPr="00C01DB5">
              <w:rPr>
                <w:sz w:val="18"/>
                <w:szCs w:val="18"/>
              </w:rPr>
              <w:t xml:space="preserve"> [Escherichia coli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78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LSAFQLENNRLTRLEVEESQPLVNAVWIDLVEPDDDERLRVQSELGQSLATRPELEDIEASARFFEDDDGLHIHSFFFFEDAEDHAGNSTVAFTIRDGRLFTLRERELPAFRLYRMRARSQSMVDGNAYELLLDLFETKIEQLADEIENIYSDLEQLSRVIMEGHQGDEYDEALSTLAELEDIGWKVRLCLMDTQRALNFLVRKARLPGGQLEQAREILRDIESLLPHNESLFQKVNFLMQAAMGFINIEQNRIIKIFSVVSVVFLPPTLVASSYGMNFEFMPELKWSFGYPGAIIFMILAGLAPYLYFKRKNW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37931645|gb|AAO83646.1| toxin B [[Clostridium] </w:t>
            </w:r>
            <w:proofErr w:type="spellStart"/>
            <w:r w:rsidRPr="00C01DB5">
              <w:rPr>
                <w:sz w:val="18"/>
                <w:szCs w:val="18"/>
              </w:rPr>
              <w:t>difficile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7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EENKVSQVKIRFVNVFKDKTLANKLSFNFSDKQDVPVSEIILSFTPSYYEDGLIGYDLGLVSLYNEKFYINNFGMMVSGLIYINDSLYYFKPPVNNLITGFVTVGDDKYYFNPINGGAASIGETIIDDKNYYFNQSGVLQTGVFSTEDGFKYFAPANTLDENLEGEAIDFTGKLIIDENIYYFEDNYRGAVEWKELDGEMHYFSPETGKAFKGLNQIGDDKYYFNSDGVMQKGFVSINDNKHYFDDSGVMKVGYTEIDGKHFYFAENGEMQIGVFNTEDGFKYFAHHNEDLGNEEGEEISYSGILNFNNKIYYFDDSFTAVVGWKDLEDGSKYYFDEDTAEAYIGLSLINDGQYYFNDDGIMQVGFVTINDKVFYFSDSGIIESGVQNIDDNYFYIDDNGIVQIGVFDTSDGYKYFAPANTVNDNIYGQAVEYSGLVRVGEDVYYFGETYTIETGWIYDMENESDKYYFDPETKKACKGINLIDDIKYYFDEKGIMRTGLISFENNNYYFNENGEMQFGYINIEDKMFYFGEDGVMQIGVFNTPDGFKYFAHQNTLDENFEGESINYTGWLDLDEKRYYFTDEYIAATGSVIIDGEEYYFDPDTA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32329334|gb|AAP74699.1| </w:t>
            </w:r>
            <w:proofErr w:type="spellStart"/>
            <w:r w:rsidRPr="00C01DB5">
              <w:rPr>
                <w:sz w:val="18"/>
                <w:szCs w:val="18"/>
              </w:rPr>
              <w:t>acidocalcisomal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exopolyphosphatase</w:t>
            </w:r>
            <w:proofErr w:type="spellEnd"/>
            <w:r w:rsidRPr="00C01DB5">
              <w:rPr>
                <w:sz w:val="18"/>
                <w:szCs w:val="18"/>
              </w:rPr>
              <w:t xml:space="preserve"> [</w:t>
            </w:r>
            <w:proofErr w:type="spellStart"/>
            <w:r w:rsidRPr="00C01DB5">
              <w:rPr>
                <w:sz w:val="18"/>
                <w:szCs w:val="18"/>
              </w:rPr>
              <w:t>Trypanosoma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brucei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AVVNEFLKRGVRALAARQDSVLVMGNEGGDMDTVIGSIFLAMYLEKRDVFGVGSYVPVLNFEKDDLPLRQDVVKLLSRHNVSTDSIYSVKQSGNGVDFLDLHQMKLPIVLYDHNKLSPEQVYLGERIVGVVDHHEDEQLYVDQTKCLRRICKTGSACTLVAELFNEAGLEVPCPELLLAPIVVDTVNFEPSQKRVTERDILASRLLVGRDDCGDYLTGMFKELMAWKNDIHCLTVPQHLRRDYKNFEFPFISAENKILRVGISSISCRSDELLSVHGVSSVSSNCIEFIKQRSIDMLLLTFAGERTPGSYCRQLGVVAKDEGLAALQAYCKKSPSGLDFTLLEDVTVNEWAFSIYELSDPSVSRKKLVPSLTSFLSVWNN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732" w:type="pct"/>
            <w:gridSpan w:val="3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3363673|dbj|BAB37623.1| FKBP-type </w:t>
            </w:r>
            <w:proofErr w:type="spellStart"/>
            <w:r w:rsidRPr="00C01DB5">
              <w:rPr>
                <w:sz w:val="18"/>
                <w:szCs w:val="18"/>
              </w:rPr>
              <w:t>peptidyl-prolyl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cis</w:t>
            </w:r>
            <w:proofErr w:type="spellEnd"/>
            <w:r w:rsidRPr="00C01DB5">
              <w:rPr>
                <w:sz w:val="18"/>
                <w:szCs w:val="18"/>
              </w:rPr>
              <w:t xml:space="preserve">-trans </w:t>
            </w:r>
            <w:proofErr w:type="spellStart"/>
            <w:r w:rsidRPr="00C01DB5">
              <w:rPr>
                <w:sz w:val="18"/>
                <w:szCs w:val="18"/>
              </w:rPr>
              <w:t>isomerase</w:t>
            </w:r>
            <w:proofErr w:type="spellEnd"/>
            <w:r w:rsidRPr="00C01DB5">
              <w:rPr>
                <w:sz w:val="18"/>
                <w:szCs w:val="18"/>
              </w:rPr>
              <w:t xml:space="preserve"> [Escherichia coli O157:H7 str. Sakai]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VAKDLVVSLAYQVRTEDGVLVDESPVSAPLDYLHGHGSLISGLETALEGHEVGDKFDVAVGANDAYGQYDENLVQRVPKDVFMGVDELQVGMRFLAETDQGPVPVEITAVEDDHVVVDGNHMLAGQNLKFNVEVVAIREATEEELAHGHVHGAHDHHHDHDHDGCCGGHGHDHGHEHGGEGCCGGKGNGGCGC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9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345220|emb|CAA00187.1| polypeptide with porcine growth hormone activity [synthetic construct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PAMPLSSLFANAVLRAQHLHQLAADTYKEFERAYIPEGQRYSIQNAQAAFCFSETIPAPTGKDEAQQRSDVELLRFSLLLIQSWLGPVQFLSRVFTNSLVFGTSDRVYEKLKDLEEGIQALMRELEDGSPRAGQILKQTYDKFDTNLRSDDALLKNYGLLSCFKKDLHKAETYLRVMKCRRFVESSCA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56675226|emb|CAC80860.2| NADP-</w:t>
            </w:r>
            <w:proofErr w:type="spellStart"/>
            <w:r w:rsidRPr="00C01DB5">
              <w:rPr>
                <w:sz w:val="18"/>
                <w:szCs w:val="18"/>
              </w:rPr>
              <w:t>isocitrate</w:t>
            </w:r>
            <w:proofErr w:type="spellEnd"/>
            <w:r w:rsidRPr="00C01DB5">
              <w:rPr>
                <w:sz w:val="18"/>
                <w:szCs w:val="18"/>
              </w:rPr>
              <w:t xml:space="preserve"> dehydrogenase [</w:t>
            </w:r>
            <w:proofErr w:type="spellStart"/>
            <w:r w:rsidRPr="00C01DB5">
              <w:rPr>
                <w:sz w:val="18"/>
                <w:szCs w:val="18"/>
              </w:rPr>
              <w:t>Haloferax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volcanii</w:t>
            </w:r>
            <w:proofErr w:type="spellEnd"/>
            <w:r w:rsidRPr="00C01DB5">
              <w:rPr>
                <w:sz w:val="18"/>
                <w:szCs w:val="18"/>
              </w:rPr>
              <w:t>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YDQIEVPDDGEKITVDEETGELSVPDNPIIPIIHGDGIGTDVGPAAQKVLDAAAEATGRSVSWMRVYAGSSARDKYDENLPEDTVSAIRNHRVAIKGPLTTPVGAGFRSLNVALRKKLDLYANVRPTYHLDGVPSPVKNPSAMDMVTFRENTEDVYAGIEWEAGTDEVQKVKEFVEEEMGADGVIHDGPVGIGIKPITEFGTKRLVREAIEYALENDRPSVTLVHKGNIMKFTEGAFRDWGYELAEEEFGDVTITEDELWEEYDGKRPEDKVVVKDRIADNMLQQLLTRTANYDVIATMNLNGDYMSDAAGAQIGGLGIAPGANFGEGLCLAEPVHGSAPKYAGKDKVNPTAMILSGRLMFEYMGWKDAGKLIRDTVEKTISDGDVTYDLERQIEGGNKLATSEYADKVVENIKEL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379056381|ref|NP_006221.2| DNA polymerase delta subunit 2 isoform 2 [Homo sapiens]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GAGARGLAGCGAPRVNLLGLGEAVWTKQVRSVAMFSEQAAQRAHTLLSPPSANNATFARVPVATYTNSSQPFRLGERSFSRQYAHIYATRLIQMRPFLENRAQQHWGSGVGVKKLCELQPEEKCCVVGTLFKAMPLQPSILREVSEEHNLLPQPPRSKYIHPDDELVLEDELQRIKLKGTIDVSKLVTGTVLAVFGSVRDDGKFLVEDYCFADLAPQKPAPPLDTDRFVLLVSGLGLGGGGGESLLGTQLLVDVVTGQLGDEGEQCSAAHVSRVILAGNLLSHSTQSRDSINKAKYLTKKTQAASVEAVKMLDEILLQLSASVPVDVMPGEFDPTNYTLPQQPLHPCMFPLATAYSTLQLVTNPYQATIDGVRFLGTSGQNVSDIFRYSSMEDHLEILEWTLRVRHISPTAPDTLGCYPFYKTDPFIFPECPHVYFCGNTPSFGSKIIRGPEDQTVLLVTVPDFSATQTACLVNLRSLACQPISFSGFGAEDDDLGGLGLG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C35ED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NPTTSEVHPTMGVKIFSAGVAACLADIITFPLDTAKVRLQIQGEGQISSTIRYKGVLGTITTLAKTEGLPKLYSGLPAGIQRQISFASLRIGLYDTVQEYFSSGKETPPTLGNRISAGLMTGGVAVFIGQPTEVVKVRLQAQSHLHGIKPRYTGTYNAYRIIATTESFSTLWKGTTPNLLRNVIINCVELVTYDLMKGALVNNQILADDVPCHLLSAFVAGFCTTFLASPADVVKTRFINSLPGQYPSVPSCAMTMLTKEGPTAFFKGFVPSFLRLASWNVIMFVCFEQLKKELSKSRQTVDCT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9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267045|sp|P18417.2|STSY_CATRO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Strictosidine</w:t>
            </w:r>
            <w:proofErr w:type="spellEnd"/>
            <w:r w:rsidRPr="00C01DB5">
              <w:rPr>
                <w:sz w:val="18"/>
                <w:szCs w:val="18"/>
              </w:rPr>
              <w:t xml:space="preserve"> synthase; Flags: Precurso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05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NFSESKSMMAVFFMFFLLLLSSSSSSSSSSPILKKIFIESPSYAPNAFTFDSTDKGFYTSVQDGRVIKYEGPNSGFTDFAYASPFWNKAFCENSTDPEKRPLCGRTYDISYDYKNSQMYIVDGHYHLCVVGKEGGYATQLATSVQGVPFKWLYAVTVDQRTGIVYFTDVSSIHDDSPEGVEEIMNTSDRTGRLMKYDPSTKETTLLLKELHVPGGAEISADGSFVVVAEFLSNRIVKYWLEGPKKGSAEFLVTIPNPGNIKRNSDGHFWVSSSEELDGGQHGRVVSRGIKFDGFGNILQVIPLPPPYEGEHFEQIQEHDGLLYIGSLFHSSVGILVYDDHDNKGNSYVS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C01DB5" w:rsidRPr="00C01DB5" w:rsidTr="006B3D7C">
        <w:trPr>
          <w:trHeight w:val="300"/>
        </w:trPr>
        <w:tc>
          <w:tcPr>
            <w:tcW w:w="5000" w:type="pct"/>
            <w:gridSpan w:val="9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31825|sp|P21867.3|RAFR_ECOLX </w:t>
            </w:r>
            <w:proofErr w:type="spellStart"/>
            <w:r w:rsidRPr="00C01DB5">
              <w:rPr>
                <w:sz w:val="18"/>
                <w:szCs w:val="18"/>
              </w:rPr>
              <w:t>RecName</w:t>
            </w:r>
            <w:proofErr w:type="spellEnd"/>
            <w:r w:rsidRPr="00C01DB5">
              <w:rPr>
                <w:sz w:val="18"/>
                <w:szCs w:val="18"/>
              </w:rPr>
              <w:t xml:space="preserve">: Full=HTH-type transcriptional regulator </w:t>
            </w:r>
            <w:proofErr w:type="spellStart"/>
            <w:r w:rsidRPr="00C01DB5">
              <w:rPr>
                <w:sz w:val="18"/>
                <w:szCs w:val="18"/>
              </w:rPr>
              <w:t>RafR</w:t>
            </w:r>
            <w:proofErr w:type="spellEnd"/>
            <w:r w:rsidRPr="00C01DB5">
              <w:rPr>
                <w:sz w:val="18"/>
                <w:szCs w:val="18"/>
              </w:rPr>
              <w:t xml:space="preserve">; </w:t>
            </w:r>
            <w:proofErr w:type="spellStart"/>
            <w:r w:rsidRPr="00C01DB5">
              <w:rPr>
                <w:sz w:val="18"/>
                <w:szCs w:val="18"/>
              </w:rPr>
              <w:t>AltName</w:t>
            </w:r>
            <w:proofErr w:type="spellEnd"/>
            <w:r w:rsidRPr="00C01DB5">
              <w:rPr>
                <w:sz w:val="18"/>
                <w:szCs w:val="18"/>
              </w:rPr>
              <w:t>: Full=</w:t>
            </w:r>
            <w:proofErr w:type="spellStart"/>
            <w:r w:rsidRPr="00C01DB5">
              <w:rPr>
                <w:sz w:val="18"/>
                <w:szCs w:val="18"/>
              </w:rPr>
              <w:t>Raffinose</w:t>
            </w:r>
            <w:proofErr w:type="spellEnd"/>
            <w:r w:rsidRPr="00C01DB5">
              <w:rPr>
                <w:sz w:val="18"/>
                <w:szCs w:val="18"/>
              </w:rPr>
              <w:t xml:space="preserve"> operon repressor</w:t>
            </w:r>
          </w:p>
        </w:tc>
      </w:tr>
      <w:tr w:rsidR="00167306" w:rsidRPr="00C01DB5" w:rsidTr="006C35ED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KAIATTLGISVTTVSRALGGFSDVAASTRERVEAEARRRGYRPNTQARRLKTGKTDAIGLVYPENDVPFNSGVFMDMVSCISRELAYHDIDLLLIADDEHADCHSYMRLVESRRIDALIIAHTLDDDPRITHLHKAGIPFLALGRVPQGLPCAWFDFDNHAGTWQATQKLIALGHKSIALLSENTSHSYVIARRQGWLDALHEHGLKDPLLRLVSPTRRAGYLAVMELMSLPAPPTAIITDNDLSGDGAAMALQLRGRLSGKEAVSLVVYDGLPQDSIIELDVAAVIQSTRSLVGRQISDMVYQIINGASPESLQITWTPIFYPGSTVHSPS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6C35ED" w:rsidRPr="00C01DB5" w:rsidTr="006C35ED">
        <w:trPr>
          <w:trHeight w:val="422"/>
        </w:trPr>
        <w:tc>
          <w:tcPr>
            <w:tcW w:w="3485" w:type="pct"/>
            <w:shd w:val="clear" w:color="auto" w:fill="auto"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6C35ED">
              <w:rPr>
                <w:sz w:val="18"/>
                <w:szCs w:val="18"/>
              </w:rPr>
              <w:t xml:space="preserve">&gt;gi|2497984|sp|P97521.1|MCAT_RAT </w:t>
            </w:r>
            <w:proofErr w:type="spellStart"/>
            <w:r w:rsidRPr="006C35ED">
              <w:rPr>
                <w:sz w:val="18"/>
                <w:szCs w:val="18"/>
              </w:rPr>
              <w:t>RecName</w:t>
            </w:r>
            <w:proofErr w:type="spellEnd"/>
            <w:r w:rsidRPr="006C35ED">
              <w:rPr>
                <w:sz w:val="18"/>
                <w:szCs w:val="18"/>
              </w:rPr>
              <w:t xml:space="preserve">: Full=Mitochondrial </w:t>
            </w:r>
            <w:proofErr w:type="spellStart"/>
            <w:r w:rsidRPr="006C35ED">
              <w:rPr>
                <w:sz w:val="18"/>
                <w:szCs w:val="18"/>
              </w:rPr>
              <w:t>carnitine</w:t>
            </w:r>
            <w:proofErr w:type="spellEnd"/>
            <w:r w:rsidRPr="006C35ED">
              <w:rPr>
                <w:sz w:val="18"/>
                <w:szCs w:val="18"/>
              </w:rPr>
              <w:t>/</w:t>
            </w:r>
            <w:proofErr w:type="spellStart"/>
            <w:r w:rsidRPr="006C35ED">
              <w:rPr>
                <w:sz w:val="18"/>
                <w:szCs w:val="18"/>
              </w:rPr>
              <w:t>acylcarnitine</w:t>
            </w:r>
            <w:proofErr w:type="spellEnd"/>
            <w:r w:rsidRPr="006C35ED">
              <w:rPr>
                <w:sz w:val="18"/>
                <w:szCs w:val="18"/>
              </w:rPr>
              <w:t xml:space="preserve"> carrier protein; </w:t>
            </w:r>
            <w:proofErr w:type="spellStart"/>
            <w:r w:rsidRPr="006C35ED">
              <w:rPr>
                <w:sz w:val="18"/>
                <w:szCs w:val="18"/>
              </w:rPr>
              <w:t>AltName</w:t>
            </w:r>
            <w:proofErr w:type="spellEnd"/>
            <w:r w:rsidRPr="006C35ED">
              <w:rPr>
                <w:sz w:val="18"/>
                <w:szCs w:val="18"/>
              </w:rPr>
              <w:t>: Full=</w:t>
            </w:r>
            <w:proofErr w:type="spellStart"/>
            <w:r w:rsidRPr="006C35ED">
              <w:rPr>
                <w:sz w:val="18"/>
                <w:szCs w:val="18"/>
              </w:rPr>
              <w:t>Carnitine</w:t>
            </w:r>
            <w:proofErr w:type="spellEnd"/>
            <w:r w:rsidRPr="006C35ED">
              <w:rPr>
                <w:sz w:val="18"/>
                <w:szCs w:val="18"/>
              </w:rPr>
              <w:t>/</w:t>
            </w:r>
            <w:proofErr w:type="spellStart"/>
            <w:r w:rsidRPr="006C35ED">
              <w:rPr>
                <w:sz w:val="18"/>
                <w:szCs w:val="18"/>
              </w:rPr>
              <w:t>acylcarnitine</w:t>
            </w:r>
            <w:proofErr w:type="spellEnd"/>
            <w:r w:rsidRPr="006C35ED">
              <w:rPr>
                <w:sz w:val="18"/>
                <w:szCs w:val="18"/>
              </w:rPr>
              <w:t xml:space="preserve"> </w:t>
            </w:r>
            <w:proofErr w:type="spellStart"/>
            <w:r w:rsidRPr="006C35ED">
              <w:rPr>
                <w:sz w:val="18"/>
                <w:szCs w:val="18"/>
              </w:rPr>
              <w:t>translocase</w:t>
            </w:r>
            <w:proofErr w:type="spellEnd"/>
            <w:r w:rsidRPr="006C35ED">
              <w:rPr>
                <w:sz w:val="18"/>
                <w:szCs w:val="18"/>
              </w:rPr>
              <w:t xml:space="preserve">; Short=CAC; </w:t>
            </w:r>
            <w:proofErr w:type="spellStart"/>
            <w:r w:rsidRPr="006C35ED">
              <w:rPr>
                <w:sz w:val="18"/>
                <w:szCs w:val="18"/>
              </w:rPr>
              <w:t>AltName</w:t>
            </w:r>
            <w:proofErr w:type="spellEnd"/>
            <w:r w:rsidRPr="006C35ED">
              <w:rPr>
                <w:sz w:val="18"/>
                <w:szCs w:val="18"/>
              </w:rPr>
              <w:t>: Full=Solute carrier family 25 member 20</w:t>
            </w:r>
          </w:p>
        </w:tc>
        <w:tc>
          <w:tcPr>
            <w:tcW w:w="247" w:type="pct"/>
            <w:gridSpan w:val="2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</w:tcPr>
          <w:p w:rsidR="006C35ED" w:rsidRPr="00C01DB5" w:rsidRDefault="006C35ED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89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EEPKPISPLKNLLAGGFGGVCLVFVGHPLDTVKVRLQTQPPSLPGQPPMYSGTIDCFRKTLFREGITGLYRGMAAPIIGVTPMFAVCFFGFGLGKRLQQKSPEDELTYPQLFTAGMLSGVFTTGIMTPGERIKCLLQIQASSGKNKYSGTLDCAKKLYQEFGIRGFYKGTALTLMRDVPASGMYFMTYEWLKNLFTPQGKSVHDLSVPRVLVAGGFRGIFNWVVAIPPDVLKSRFQTAPPGKYPNGFRDVLRELIREEGVTSLYKGFNAVMIRAFPANAACFLGFEIPMKILNWIAPN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C01DB5" w:rsidRPr="00C01DB5" w:rsidTr="006B3D7C">
        <w:trPr>
          <w:trHeight w:val="300"/>
        </w:trPr>
        <w:tc>
          <w:tcPr>
            <w:tcW w:w="5000" w:type="pct"/>
            <w:gridSpan w:val="9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gi|29336904|sp|Q97Q41|MURB_STRPN UDP-N-</w:t>
            </w:r>
            <w:proofErr w:type="spellStart"/>
            <w:r w:rsidRPr="00C01DB5">
              <w:rPr>
                <w:sz w:val="18"/>
                <w:szCs w:val="18"/>
              </w:rPr>
              <w:t>acetylenolpyruvoylglucosamine</w:t>
            </w:r>
            <w:proofErr w:type="spellEnd"/>
            <w:r w:rsidRPr="00C01DB5">
              <w:rPr>
                <w:sz w:val="18"/>
                <w:szCs w:val="18"/>
              </w:rPr>
              <w:t xml:space="preserve"> </w:t>
            </w:r>
            <w:proofErr w:type="spellStart"/>
            <w:r w:rsidRPr="00C01DB5">
              <w:rPr>
                <w:sz w:val="18"/>
                <w:szCs w:val="18"/>
              </w:rPr>
              <w:t>reductase</w:t>
            </w:r>
            <w:proofErr w:type="spellEnd"/>
            <w:r w:rsidRPr="00C01DB5">
              <w:rPr>
                <w:sz w:val="18"/>
                <w:szCs w:val="18"/>
              </w:rPr>
              <w:t xml:space="preserve"> (UDP-N-</w:t>
            </w:r>
            <w:proofErr w:type="spellStart"/>
            <w:r w:rsidRPr="00C01DB5">
              <w:rPr>
                <w:sz w:val="18"/>
                <w:szCs w:val="18"/>
              </w:rPr>
              <w:t>acetylmuramate</w:t>
            </w:r>
            <w:proofErr w:type="spellEnd"/>
            <w:r w:rsidRPr="00C01DB5">
              <w:rPr>
                <w:sz w:val="18"/>
                <w:szCs w:val="18"/>
              </w:rPr>
              <w:t xml:space="preserve"> dehydrogenase)</w:t>
            </w:r>
          </w:p>
        </w:tc>
      </w:tr>
      <w:tr w:rsidR="00167306" w:rsidRPr="00C01DB5" w:rsidTr="006C35ED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VREKMLEILEGIDIRFKEPLHSYSYTKVGGEADYLVFPRNRFELARVVKFANQENIPWMVLGNASNIIVRDGGIRGFVILCDKLNNVSVDGYTIEAEAGANLIETTRIALRHSLTGFEFACGIPGSVGGAVFMNAGAYGGEIAHILQSCKVLTKDGEIETLSAKDLAFGYRHSAIQESGAVVLSVKFALAPGTHQVIKQEMDRLTHLRELKQPLEYPSCGSVFKRPVGHFAGQLISEAGLKGYRIGGVEVSEKHAGFMINVADGTAKDYEDLIQSVIEKVKEHSGITLEREVRILGESLSVAKMYAGGFTPC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 xml:space="preserve">&gt;gi|1077122|pir||S50990 </w:t>
            </w:r>
            <w:proofErr w:type="spellStart"/>
            <w:r w:rsidRPr="00C01DB5">
              <w:rPr>
                <w:sz w:val="18"/>
                <w:szCs w:val="18"/>
              </w:rPr>
              <w:t>galactokinase</w:t>
            </w:r>
            <w:proofErr w:type="spellEnd"/>
            <w:r w:rsidRPr="00C01DB5">
              <w:rPr>
                <w:sz w:val="18"/>
                <w:szCs w:val="18"/>
              </w:rPr>
              <w:t xml:space="preserve"> (EC 2.7.1.6) GAL3 [similarity] - yeast (Saccharomyces </w:t>
            </w:r>
            <w:proofErr w:type="spellStart"/>
            <w:r w:rsidRPr="00C01DB5">
              <w:rPr>
                <w:sz w:val="18"/>
                <w:szCs w:val="18"/>
              </w:rPr>
              <w:t>cerevisiae</w:t>
            </w:r>
            <w:proofErr w:type="spellEnd"/>
            <w:r w:rsidRPr="00C01DB5">
              <w:rPr>
                <w:sz w:val="18"/>
                <w:szCs w:val="18"/>
              </w:rPr>
              <w:t>)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4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TNVPIFSSPVRDLPRSFEQKHLAVVDAFFQTYHVKPDFIARSPGRVNLIGEHIDYCDFSVLPLAIDVDMLCAVKILDEKNPSITLTNADPKFAQRKFDLPLDGSYMAIDPSVSEWSNYFKCGLHVAHSYLKKIAPERFNNTPLVGAQIFCQSDIPTGGGLSSAFTCAAALATIRANMGKNFDISKKDLTRITAVAEHYVGVNNGGMDQATSVYGEEDHALYVEFRPKLKATPFKFPQLKNHEISFVIANTLVKSNKFETAPTNYNLRVIEVTVAANALATRYSVALPSHKDNSNSERGNLRDFMDAYYARYENQAQPWNGDIGTGIERLLKMLQLVEESFSRKKSGFTVHEASTALNCSREEFTRDYLTTFPVRFQVLKLYQRAKHVYSESLRVLKALKMMTSATFHTDEDFFTDFGRLMNESQASCDKLYECSCIETNQICSIALANGSFGSRLTGAGWGGCTIHLVPSGANGNVEQVRKALIEKFYNVRYPDLTDEELKDAIIVSKPALGTCLYE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AP350_3|PROSO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VDDDDKMEELEKQQQFTEEEDNLYAEASEKLCTPLLDLLTREKNQLEAQLKSSLNEEKKSKQQLEKISLLTDSLLKVFVKDTVNQLQQIKKTRDEKIQLSNQELLGDDQKKVTPQDLSQNVEEQSPSISGCFLSSELEDEKEEISSPDMCPRPESPVFGASGQEELAKRLAELELSREFLSALGDDQDWFDEDFGLSSSHKIQKNKAEETIVPLMAEPKRVTQQPCETLLAVPHTAEEVEILVHNAAEELWKWKELGHDLHSISIPTKLLGCASKGLDIESTSKRVYKQAVFDLTKEIFEEIFAEDNLNQPVWMKPCRINSSYFRRVKNPNNLDEIKSFIASEVLKLFSLKKEPNHKTDWQKMMKFGRKKRDRVDHILVQELHEEEAQWVNYDEDELCVKMQLADGIFETLIKDTIDVLNQISEKQGRML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d8e29ce41912405d982c805c421345d1734519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93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SRQSGNVSLVSQWFIRQGCVEQVLAALPAYVQQVMKQEPGTLIYLVNTPLPEGGPGSALQSLPPAIHPSLLFFEEYASEDAFLAHVKGAAFTRFVDEYGQCFISSDGRPYTTVTFLHRQQGFVRGQDGQASRAEQLGCQNRHPAVMFEIIARDQDQSKAFYSEVFGWRYQSGSSGFAYVHFPPQLRALLGGIGQTVSGVAGMEPGHSFYLLVEDLQLAIDRALAAGGSPHMPITSVDGYTFAMIKDPEGNPIGLLQA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716af1a3ecd187be19666e01bf03328c22b09f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PYKRYGEIFKKLREQKNFSLSHFSEIGISKASLSRFELGQTMISFERLDSALQEMNVTLAEYEHFINNFSMDYKEEFLEDIILADIADDVDKLHSLYLEAMEYDSKMLAYCAKSRYETLTQMEADDVVEYLYDVGEWGYFELSIFYLTLDSFGEREIMYLMKELWGKSKHLYGVFKYRRRVLQSSYRAVVLLSSKGARDSARSILQKSYPKDDFYDLYVENLRNLAHGFYSYCFKDKISGEKQIKNAIEIFGQVGYEDLADYYQKRYQKLLGKLL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aa72cdb62c581801905bd43a21891dd26ee0df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3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KLFPLALALGGALLSHAAATDIRIYPSFTEVRESVSSGSNTLTVALPQEAWDGVIQGSLDLEGLSFNSAVQKLEANWLSGLEGKTVYLKRDGGKTEPVTLVRARDLLVKDAGGKYFTVRYEDLQFDVLPPANPLSPSRTLVFDLKAPGSGTLSYLTRSVSWTPRYTLKASDAGAQLSALADIRNTTDQPYDVKNTELYAGDVNVQGDSYPTPVAMGFAARSEVAAAPAPKIQSGGDLRGLYKYTLSSAFTLPANSVVTLPFLTPKLTNFERYVGLETYFNTGTQDGTLNRFYRFTADDRLPAGPITVREEGRIVGQTNISDTRKGGKVEFSLGDDPDVHYTRTVQTVTQVKNDKGNVTKTTYKVTYAFESSKTRAVRAEITERVGGRRVIIDSAAPVQNQGTATLKVDVPAGGKVSRSFTVIVDNG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12ee41f74b227cd301bb10b91be35d4d55c4ab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YIRLVTWNVDFDSPFNYERFTAIAEEVLGAKPGVVLFQEVSDLPFSSWQGEKEQSTITSARQHDSCYKVLLRRLEALYEPIVDLGLPSEQAYFVMAFVDRSKYRVHGYEYTEFENSSQGRGLLAIQLEPRDMCGDFKFRVLTSHLESGTACSEVRVQQMRQIAYEMLEGDTPAIFAGDTNFREKEKAGFEKEIAKAIGSEEMRLFDLFVEVGEPSHLRFTWDTRTNTNKVKELPPRFRPRARFDQVLFTRPFQANAMRLLGRERLGHAVFPSDHYGIYGELR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5f82c9b90b9562817c9c7ad52570f00c10ec21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NTIYLNGYEFLFEREIMDFYNMKSYLTSYTSNIQLENLDRNDDNLEKDYEFFKLIEKDIEIITNGKKVNEMEKISFDIFSMLEIYLDKKSYFCKILNIDELKRKASMIQTFYMQQNQDNRYTKILQNIEKYKIVIQDEQLLFNSINDNKFIKCLFCSPYYRNFEFSIKEKGFYIVDFLEDVAIPVKLFEKIKENYVEIYGKIDTDRISNSYFKEKLSKFFKKEIKDYTFSYNLKIHYENKKIKNVYEKTILKMDNDLELTEKVKVKGKE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4950451e4bf55c07d2fe70ed9952c2cfe76112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RVEITARNVKELLKKIDETLNEDVTEVYINLRPTKEVVVRILENAPNVKVIGCPPSLYPMVSKKVIRALEQLGIKIIPIEKGRGRPKKYSPKVIQLINKMREEGKSPREISKALGIPIRTLYYLIEVSGGKKGG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4d16be77e0066dbe9d16647510345635afc5d2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HYHNDTARFFYSVNYQKLQSNFVEMGYSIISKNLNPFSTRSDFISTKLLCSNRDLPHEALGQSNNVLNLNDSSLARRAIVLKRPTKPYKFEQGQSEQWRVISHLSLNSLALMKGDAVSHVKELLALYNLPQSKENYLIIESIKKLEFSLTHKLVDGKPFPMFVRGVKAELQIDSSVFRGHSLYIFSQLLSRVFNLKVQINSFVDLVVKDYSSQQELYQCTQNVGGKTL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4e6b8f94b401199377aa9801158aee3562d96f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TEFGLTEYASEHTITPVPCLLKEMYSDFIVQEILADHTVLAIPSPDVVLESTGSKKEDIEIEECVAKPDCISEETLAALNDRFSTKGDPVLVKVDDLSKEDRKSIHHFIRERYAGVLITETKEDGILVSHGHTKSSRKRKLWDEKVPKECHFTICKENKETSFACQLIAKFLNVGPNNIRTHGIKDKRAVTSQRVSVTKVHERTILDLNSKLRGIRVFGCEYKDDPVQMGAHWGNRFSIVLRSLPDDSEQLLHQRLETFQNTGFINYFGTQRFGSRSSTTAEIGLAIVKRDWEKAVKMIMTNAMPDHLGYGSVGYAAKCFSQTGDARKAFSKLKGAQAFATVEGNILKCLSKGGTWQNCITEAIPIQSRSLYVHAYQSLIWNKVASRRVKEYGTRVHESDVGANGFSLGEHATHYDIHIPLPGENLPFEGSYGAKWISELLEEDGLTQSSFTALKDRFSLGESSRCLFVEAKELKWKFIRYGNARDLLQDGLQTRAIPEAEQKGPLLALQIQFSLISGSYATVALREVTGSDMGKKAMRDASFKTRGDDEKTEENVLEEKGSDDANELNLVSED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418f2080021d2b59f24ca14bf3f972c2858010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DTPAEGYGNTLSSLALDHNWRTIYPLGAYQLSGLAWVDPQALWLRQLPRLPFCQATLGASFLALDRVRGFILLINGENDHSEILNPYDLEPFLDANGLCLYRETLWFCRDTWLYRCHLPDWHVEKMLECRYPIYGVAVDETGIYVACQKSGYIHCFDETGREQYRLSAPGIGCENLALKDGYLWVSDRLEQSIYCLDRHSGHVEWVALTPFAQPTAFTFDATGQLWVAYGGEEAYLRDNPNNREAPLEIDYRDICLIHPLLYHTHREQHYTLSNGYLIEMAYVEELSPLDALHLDNLEWRIALPANSPRQKLLRVEPVGTPFRLETVADQQVAVFDFPELRPYEARLFGWRAWLEVRGMKYHLSFDNIDETQPLPSEFAAQYLVDNDELAMDQPIVQEAAREAVGTETNILRKMLKIRNYVYDRLSYAMRPTIETPDVVLKRGTGSCGEYVGVLLALARLNGIACRTVGRYKCPPYPQKRGIPLQPTYNHVWLEFYVPGVGWVPMESNPDDVVERGPYPTRFFMALPWYHVEVGKGIRFETTNYRDRGVRLGDLALNHVRFTIHSELPPLL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2a4c0f79996c0dc0dd334b47f744c98a8dfcc5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50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TSTESPDTPTTSQPLLSNKQTSFVVDDLEERIRESARISSPKRAAAAGLPDPKILVDLETHTKEIVNNMDTMLRDMRGSLHGMSDLTLESLQCYNSGVEKACDEADANVKSTYAMLAKVEEVNQSMGNVQKLAGQIKEMRRLVELFETLFHGS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e487922b4ca4f3cd320f36d65be9b0eb957beb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DPVSRLPNREQFQSDLYDLADENPGERRVLVLVDAVDMTVAHELTLAMGLAPFETIVRFLAQQLLAYLGRHVRVYHVSVKRFGFLLPAAPGIERFLESLVRRLRRQPPGLELPMIPGVCAGTVEFSTDRDAVPDVLRKAMFALELATLNRSTWAPYDVVR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1a209c7190392a3ebd3a9f50b62e604018deff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VWSRSTGTRSCPLRSVTMDFSEQLERFIARVDKRRTPALIIPGSRQADTAALLIAALRPERVAFLLTPETTNFPAQMAERLGRQPDAGWLCKTARYTDINQVYRELRAVIEAWSDLEREQILVDLTGGTKPMTVGLAKAAYVLGLGTVYIESDYAQNRVIPGTQRLIEPSDPYEVFGDLEAGEARRFFNAHDYVSAERIYADLARRVPAEDGTFYACMAQLARAYTQWESFDITTAVKTMADLLAHPLPARLALYQSTLHDHYQALISLDATIKAMSNQQQALTTLANRQAILPLLGSLYANALRRETQRRYDTAALLRYRCLELMSQHRLATRGVWVEKPDLDQLKAQIPDLDRSYRAVERTLGFRERGLQPNRDGQYSSITLLNGYMLLTALSDPLIQTITLTDIRQRVNVRNKSILAHGFRQITEAEYREFARVVEQLLDQFFTIAQEQRSSWEERYRFIELPA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b71c704c09eeb84d64cb01b8bc84a087534ac5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7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ELAKEPVLKTGGPEGPCGFESHRLRQPRTGLFFLGGENVRALLVVDLQRDFVDEGGALYFEGAEKVINPILKWVEEFKKENLPIITTQDWHDPEDREFNIWPKHCVANTDGARLTEKLEKALKDYPNHFSVKKNRYSAFYNTNLEKIIRDNEIDEIYVCGVVTHICVLFTVEELRNRDIPVKIITEGVASYDEELHRFALREMKEILGAEF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119d53843bf3cd0244ccfc404a7146a402c5c9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CKIHYSRHLMNFDYIGLFIRSFRQANHESLQSLADRSGVSRSMISQIESGQKSPTIMILAKLADAMSISLEDFIKVPKGLNTLEVLTPSESNIVSKSASAFVCHQLAARSSSSPADLYQFYFIKAGKTQFSANPKSTAVKYVWVEQGELSLYLSSKQVSVKAGQAIKFNASIPHRFECRQGILAKGTFFIAYE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9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403cac03e6cf9bf923db497455c85e1790ca8b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EKLIRLQSLYIDQFKRLQHLLKEKKRRYLHNRKVEHEALGSSLLTGPEGLLAKERENLKRLKCLRRYRQRYGVEALLHRQLKERRMLATDGAAQQAHTTRSSQRCLAFVDDVRCSNQSLPMTRHCLTQKDATAIGDLLTLYCGLMETAL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d313330abb8f2dc20c819fc600931d46af61b1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VKEKLAGGKKRPREESLRTIPPNQSIGSELLDNEESKDVTFKSLGLCEELIGACKEAGWRMPTRIQVATIPVVSEGRDIIGVAQTGSGKTGAYVLPLVNWLLTQAKVPYLSILVMVPTRELAQQVAAQFVMLGSSVGLRVATLVGGADMVDQACELSRRPHVVVGTPGRVKDHLNNTKGFQLVKLHALVLDEADKMLEMDYEKEINAILEHLPHNRQTLLFSATLSTKIDRLQNASLNDPVLLEVHRKNTTVDTLKQYYVFAPFAQMLPYLHLYLTRESGNHILVFCRSAALVHRITLTLRVLGHQALPLMGRMDQKNRNIALTKFKEGRVRILVCTDVAQRGLDIPRTDVVVNFALPDRVEDYIHRVGRTARAGAQGKAVNIISQYDIVLLQKVEASTGVKCEEWPISDGDVAAVLQRVEDAEQEAVKEMRESDQEAKFEREARQLTTARRAKRERGDNDMGYDDAKHGTADFSTLRLRREHESVFQMTKKQQHKSLWAKRREVRKQM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2f68f32cfef904b3417f8e3b54511cc674cc36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AKSYVDLPQYNGDFRSMPAYMDAGDWDAAGIKWVNVHPDNPADHDLPTVMGTMVYSDPETAFPLALMDGTELTMKRTGAAAAVATDHLAVADATSFGVVGAGVQAYTQLEAISKIRDIEEVVVSDVSDDAVQQYVDHFSDRFDVRGGSISEAGHCDILSTVTPVEDPIVTAEDVGDHTHINAMGADAEGKHELADDILLAGTLVIDDHAQTTHSGEINVPYHEDTLADDDIDAEIGEIVVGNADGRTDSDGVTVFDSTGLAIQDVAAAHVVYEHASEHDNGYEFDLLGV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4.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61a029d7d55eb1eaa536826a482ea1e7db7314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KVANKYAKALFDVSLDTNNLETINEELTVINEAVKDKIEQLKMVDSNPTQTAEQRRELINGVFTDINPYIKNMMYVLADNRHISLIADVFKAFQSLYNGHYNQDFATIESTYELSQEELDKIVKLVTQQTKLSKVIVDTKINPDLIGGFRVKVGTTVLDGSVRNDLVQLQRKFRRV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76a40edb8f4017fd7585de11b2f11ddab7ab52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KHLEFKGKYAKALIEGRKRLTIRKWTNLKEGDEVLVHSGGKIIGKAKIKAIKKRHVSEITDEEARLDGFRNAEELMEEMKKMGYDGEVYVIHFDFEPLQAVNPHKLYYGDADLEEIARRSLEHLELDERDRLVLETFLSYGSIRKAARKLGGARKRGEIRKVLRKCYNELVKRGL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4f33c0f90a08067b02387bd35331b41c0b339d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FVHMAAPQSESRTRSSMRASCMLASATSTAQRKARYIEIVTEHWKALEERLEELLAETEKESAAASESHLRSVGYALNALSLFSNDPQLIIREINMVHVEEQRRQRHDREAQLLITLESQGRLFLLPTLYAEEVEEPVPVLHIESVLTPNEKMGEYTHPWQLLSPDASLYSPSPSPTPDESIGAISPCSSGCISATCSPMLASQPPSVASTRLKVSRRDLWKDMQPPRLPLLDLFMTAPAVVSSTVVANSEVGVPYVMPVDPTYAQHELSRQGALTQVTVADPLSSPQLSGAIVRGGSTSARSSDDHRHPMLLDGTEDLWGSYMEEDVLDYAETIKLGDAEVLLLSFEMNEAVTAAGPAAATRATLTD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fe54374ca44587bd68ea390ff7e75c7314b31a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C35ED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TSKTSISKTWIENSDGGKSPLCSKFLRVRFFLLMFLLQLLKFLPKNTTMALYAELHRHLGGSVVPRVLWRYFERHSSELISRFADYSQFEDFYTRPRNTLDEYLELHTLVESVQTVETLPYFIYRLVRGAYIFENLAYLELRYTPYLRTPEHLNQSQRIDKMAEIVQVAGLASHQPEYPIVTSQILCMHTRLPYEVNKAIVDLAAQNKQYVCAVDVAGGDSYYADRLEEWISLYDYARSLGVKTTGHLYETTAGCYPELLPYLMRIGHGIQIPLLYPELLNDVAKRGQCLEVCPTTYLKTGTLQDIRQLKLVFDRCFDAGVDIAICTDNAGLHNVRLPFEYENLLTYDIISFKQLQACQDAAFRHAFAWPYSERPASLLNDLLKPELPKVLAIRDS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b4d63ccd8b1eea150a35e7671e7c05bbb8a5ce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7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DEPYLTLEELACFSELFSPNRITHGMEEANPEPWVNHVLTVKTEVPQALASLLGKAKLTLLAEVGPYKLWFPLEMRLDDFGQLQPTLGVPEVLDTTGAERSWRLTQPEDVWIFDHDQGEQWSVVSLSSSGMAIRAKSQQQFEQLIGSQELQLQLPDGETMRVKIEPIRHEEGLAIVRFEAEIQEREALRQFLFNRHRSQHAKLYASLR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02efabcc696545d9ac571dfbb385439e27b23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HISDDEFERAIEQVLDDLPERFARVLENVGIVVADEPNERELATMSNPCGELLGLYEGIPVTKRTTGYSGVMPDVITLFKGPHERVCSTQYELRQRIRKTVLHEIGHFFGFDDEYLHSHG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bef695ed3d32f77d533d779233690a306a468d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VSGGILGTVMNAREYYRYLAAAREQLWQFVRALPDDDLNRDLIENGERFHNVKDLLLHVTDVEEHWIHLIALGQSVRQRGDWQYDWVEPHAERYDLGWILSYSQAVTQATQAFLDSDPDLERPVKLVYYYPASVTVTLDQLLWHVMTHEVRHTAQAALLIRQLGHTPPWLDYLRFARPAGSLNDVDSAEDGLGLSEDG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0cef9ab131c3bb2ed067e7fb79552c296898a5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LDKDIVGSIEFLEVVGLQGSTYLLKGPNGENVKLNQSEMNDDDELEVGEEYSFFIYPNRSGELFATQNMPDITKDKYDFAKVLKTDRDGARIDVGLPREVLVPWEDLPKVKSLWPQPGDHLLVTLRIDRENHMYGRLASESVVENMFTPVHDDNLKNEVIEAKPYRVLRIGSFLLSESGYKIFVHESERKAEPRLGESVQVRIIGHNDKGELNGSFLPLAHERLDDDGQVIFDLLVEYDGELPFWDKSSPEAIKEVFNMSKGSFKRAIGHLYKQKIINIETGKITLTKKGWSRIDS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a3e868ae8297dac35a552afb27d2e951328417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LQRFSNVSEQQNARGMSPPHLASTPPPSPPRAFDDTGDAERAMHVSPAQHGGGAAVSLERVPVSVPPVCASNKTAGAPSPARASASSQSVRTFSPALLSQLLLAEAARAEAAAAAVAQQQCNGSVEDGSYASAAPFYAPRPVQDSQLPPRMTTTQTTRLFRHHRDSGAASLHEPRPVSPSSVAASPSRLPMDYLTVSIGVVPLPDSEMPHGSAAPRKRSRWWPWSLTAPTVTPNAETGVVGEAAGDTASRITRADGNAAEASWLTVHGNPTVSVHQLHPLRLYTSGRQHTAGTTAGRSSTSPTLKQFTGVTATVVADNVVSIEPSRRTMDVLGWSGVFADVPLALPGARLTNRPGATGVVMKGSKGVHARGGDRDGSSQSEALFCSGAASISVIL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6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fb29eb7f4aed96586b9f470ea70db763475742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LTGCTPAEAQIDDDRAFDRHVLASILSVAVTEPGSITESSGLTADDFAALIVGWFPHVSVLLSVLAVGEHDEDEEAAMVRDLLLKHRSTSGEVGRWLAAMVARRAMQPEHLWEDLGLRSRAELSRLLMRHFEPLARDNTRNMRWKRFFYRKLCEDDGMVMCSTPVCSQCGDFAECFGEESGESRMAI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b71cb2e203ba9647d3ff93b15c7f1bcf7ef85d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RALLAFALLLVGLPALADPYQRLYQAAGWPDQRAHFSDALDAAQKRYQDKLPPALYQTLVDNSNRRFAPAEVDQRALNGLRENLPDSASPLNFFESPLGRKVVAAEVLATRRDQLLQHSNGLPRQTASEPRRALVKRLAQVLPAREAGAEVSLALAGVAADSLSQMLPGLPGLLGGGQTGQLLEGQRQRLVQQIGADLENTLLYVYRDLSDAELTQYVNFAESPAGRSYYQAALAALKAGLAVDQAVA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3a623ca52fff09ab2f0bd81e6a415438251d66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CSEIPLQYPSLTWPLSRALLIQILEDRLSDRFVAELIWERLGYQPCADSATAWSAGPQTPQLWRDAFPTAPAVIAQRPAAVQLTRSIAKEHKQLLKQQLDFAGYRIDELYPRRTRRATAVNWLLAWLAQRGDALLAEGPLPQPLDPPLDPVKGHPGDPIV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565c805ee16f5d6fd305786001e60cd12554ca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KLILQMQMSVDGFVGANDDHRWQLWEWGHDIGWDEELKQDFNAVFAGIDTILLSRKMAEEGYLTHWGNAAKKFPADPFYAFAQRIVEVRKVVPSDRLKTSRWERSTVVSGDLPREVNALKAGEGGDIIVFGGAGFASSLIAAGLVDEFQLFVNPAVLGAGRRIFDQGGFRNLRLLGSKAYACGMVVNRYAPA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68ead15b9527571b39954238c3f7308148460e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KTANPIPPGVSQEPGVLCDGQSAIHAWRCGGVVLEAHTGMPTALPRHAHDTYQIGITTRDPGEYLCEGRTWNAPPGSVILFHPGDVHSVVTVGVRNRRDTSLLMFVDPRQMQDIATSLRGVDCGLPVFDDLVIRDAAFIRRFADTHARTRAHANPLEQESRLLALLQCLVGGFSAGPIAPRPVARN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f85c43d847b9df6f09ea817ef1452da6a04a59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9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KGLTYFWPAPLYQWNVTSLTPVQGEVLHENTILIGQIYERSFVPRSYLPVDAVKKLGEDEDFATRLNIKIANRELYPADFISVLQMQLDEPTTPKEWAVIERSSGGYFFGKLVAFQDGDKLYQTDIQTVLNKKLDDAETLRHEIDSLVVDQLKDLGWKLEQLRLDKRKHELNNTVTDDFLAQNLQQKEQVEQELAKLDLQLDGLRLQLSGYALIVEDMTGSHVSIPLEDILDYWYPNQMSLPDKVMHWGKQVWKFLSEDPRESNSEGGVFPA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511fbc6c13cda2866f2ab5323df21ec802065e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FNKHKFNGRDIWLIGGHSGDIYNDNSKFFYEYMLKEHNDVETYWVVNKDSKVFDKIPGKKLIRGSVENYLYYYNSKAIVFSHAPSADIAPYNFAVPVLNYFHKKTIKVFLNHGTISFKKRKPMNKKFKNIIDNLYKSYNIVTASSEFERNVMVNDWGMLDDSVYIIGNARYDNLPTNEVAQTRDILYTPTWRDWIKFSSGKFTDTDYFKNIMNFLNDDKLNKILDEKDINVKIYMHHLMHEFIDDIKENITGKRIVFLDKGVTLANEIRKSAANITDYSSVAIDFLYMNRPILFYQFDLDEYMEKVDSYIDLKSEMFGSLAYNNDEAVNKLIDIIENNFEVMDNQKNERNKFFRYNDNKNCKRIYDCVLSKI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ad96dfd1ba40d5a0446d729c7a2c01e244f857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VFLECSVELVPRSLWSHPQVLKSARRYGIEPGDLLLDKSLHYNAMAELPAKWKRGRPDILHVALLTTTDSPLYNEGLLRIYFQVYDGRLFEVGTGVRVPKNYERFRGLVAQLLKTERVPPGEGEALIRLHSRSLAEFVEREGRFILMWEKGSPTTTTYVAARALSTGLPIGVGCFPRGEFKRSTLRKASEAYSIMGGAPLKTWGVASRIVYALERLKSPF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7ab09d62aa5da382cb522e202df03c5659d7f8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EQPYREEMMSIRDELQELWDIYVAAYRDGDAAGCAAVFTPDAELHSPYAAAARGRAAIEALHGVWTQHATPDKTLGIIEAGASGHLAWSLAAYSEGEATGNGTSLSVFERQAAGGGWLIRMCSLNSTDPG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dc139f98eba4a238842f231a053e1be6596204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VQVTPTLVREKVKESEVLSSIYHLIEEDQEIQALFRMSNVMAVGRLLYNDHGPVHARIIAGSALEIFDRLLESGVTPSTLSDGTLEDVEEAKAVVLLAAFLHDIGNSVHRDNHELIGAVMSERIIDRIVSKVFPDWSTRKRVFFRSEVMHAIYATAPNVKALTVEAGTVKVADATDMAEGRARIPYLKGKLDMHSLSAISIKQVLISKGSMRPVRIEVKMLSYAGFFQIERVLLPKIETSVIREYVEIAPYIIGREGEEPLQPIF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fae49cecc7e564dcae8e646c06b052ee83f2b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SSSNVINRILRTLKSSRRFCLFLSTTDSLLQNVRSVLPGATYLDISPPLTWKEPQMAVSLQKHVYSIVPTVFYNLTEVPPPEMYEILMKSEEKEVCYHNKPLELPDDILFVFVAKNLGHIPDQIRKLMEVIVVSIPLEPIEDREKIERNELSSLLGEFTAADILESRDLTRKAMQIASA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aee76adee2ce82f132f37766dd78f20ffc0397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TKAIQSSVQVGELATGQALTVPIYSFMGSENSAPSVYIQANVHGAEVQGNAVIYQLMTLLEGYQVLGDITLAPLANPLGINQKSGEFTLGRFDPITGVNWNREYFDHNVDIQNWYAEHQHLTNSELFCAYRSMLVETCQARLTHSFGISTGHRLAVNLQAMAHQADIVLDLHTGPKSCKHLYCPEYDIDAARFFSIPYTLIIPNSFGGAMDEATFCPWWQLTEYATSQGREFSVPVSAFTLELASQERIDLADALEDAKGILAYLSHRGVIAEKVNPASMERFGCYLKDYKKFHAPKAGLIEYCASVGEPLTAGKPLVNILRIDLYGSEQAYQAISLPMDCVPILHFASASVLQGTELYKVMTNVFPLQP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873964b8a5c24f8179ca5a0648dc6ee1701c9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VKMIEKYVEFIGEHELDAIFKIAEKIKDLSILHVNSTKAGGGVAEILNRMLPLMKELGLNVDWKVIKGDNEFFNVTKSFHNSLQNGTGNIPDEYFKIYDKWQEINLSEIPLDYDIMFIHDPQPAGLIKFKKGNSNKWIWRCHIDISNPYPPVWNFLRKYISKYDSMIISVPSFGRDDIEIPQFVIPPSIDPLSIKNRDMSETTILRILYKFGINLEKPLITQVSRFDYAKDPLGVIQAYKLAKRHVDIQLLYVGSPATDDPEGEKVYSEVVKASEGDKDIHLLMLPPYSDLEINVFQTASTVVMQKSIKEGFGLTVSEAMWKRKPVIGGNTGGIPLQVINGITGFLVNSPQGASHYIIYLIRNEEIRRRLGTNAREHIRRNFLITRELRDYLMTIVYVANRGLASLNSHESISNH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b125d363dbdda5108c04c7d02414c659729320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NDPSDNQLKTYKETYPKPQVITTSNGAPIYSKTAVLTAGRRGPMLMQDVVYMDEMAHFDRERIPERVVHAKGAGAHGYFEVTHDISKYCKADIFNKVGKQTPLLIRFSTVGGESGSADTARDPRGFAIKFYTEEGNWDLVGNNTPIFFIRDPIHFPNFIHTQKRNPQTHLKDPNMIFDFWLHRPEALHQVMFLFSDRGLPDGYRHMNGYGSHTFKMVNKDGKAIYVKFHFKPTQGVKNLTVEKAGQLASSDPDYSIRDLFNAIEKGDFPVWKMFIQVMTFEQAEKWEFNPFDVTKVWPHGDYPLIEVGKMVLNRNPRNYFAEVEQSAFCPAHIVPGIEFSPDKMLQGRIFSYTDTHFHRLGPNYIQLPVNCPYRSRAHNTQRDGAMAYDNQQHAPNFFPNSFNYGKTRPDVKDTTFPATGDVDRYESGDDNNYDQPRQFWEKVLDTGARERMCQNFAGPLGECHDFIIKGMIDHFSKVHPDFGARVKALIQKQARSH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7430a40f42e98331024c14e53bc58c2473d77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6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DLQLFTPLIRYSEPEEGEPQTIHPNKEQLSRRHAIIPDQPSENQETSSQGCCSSDNVIIVPHVQISPNESHLFNRAISSGGGLLADSNKITSIDLQRATIASQAFYAEASEPQKNRSPWILKRLYEWSGRAKRREIIKHVQAALETSKDHEIEDDELEKLLPVSFEEMFMGDETTTIPSSKHKYLQAVWELFHTELVFLYRQLFVLRDVYKEPLKRCQVEGCLLLVEPDLLFGNLDQLCRISRTFCQSFLSLLSTVDKENWDCTQLVVDLFERFSKGPSTISAYQAYCINYKATMEYLGSIRQKEERFTEFERICLADERCFRLQLEDLLIAPLQRITRLPILLREIHKRSEEEESKGKVEKVIDTMTESLRSIDDSVQWLHNFERLQQLQTQVVWPNISDLEPKSYVPDFLRVALSRQFCENLLAHPRRKLIHEGPLELVENGRTVDMYAFLFNDMFVLTKTKKCASKLKVKGVPIGKSEHYIVQRQPVPLDSCVFCDADSNDQATPMSLKFAFVIIHLTRYYQVVGIYTLQAADKADKELWIEKFQESIENYESIQLKDMLKCTPLFSSLSLRRCSSSRLMSKSESNSPQLPKEKEKEKEEKKECCSSSTCNNQAP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a808b1997337a0e19718d570ed9479f684db13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YVHVGINVTNLEKSIEFYEKVFGVSPVKVKTDYAKFLLETPGLNFTLNVRDEVKGNQVNHFGFQVDTAEEITLHKERLEKEGFFARDEMDTTCCYAVQDKFWVTDPDGNEWEFFYTKADSNVHKIEESSCCATSNEVAKNSC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6b9c4853d45ca20697d22d6636f908dbf1da01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RLQGILKLRTSRAFQQPYTLRFFRQGLSHVSSNRGRGKFKKVPSSLCPMKKPGDVLREILQEKGIISVGTLSRKWPSGRDIYQELALLLLEGDGAIVELEEETSESWDLNGKKVGPSKYAYVRPCLVEKFKVVVDGDEIARRLPDYPWIIVDLMLWDKHIPKEKDKITLQVRETYAVMRRMYYPRKFAITWINEEYKKKNKLPLEKIVSYEGTTAEFLKERGINRVVLLDPNADEALSEKDLEEKAFIIGGIVDMKGDKKGTTAKIGEVLKKEGIEVLRRKIVLRGDVIGVPDRINHITEILIRMLYGEPMERAILAVQAPTHARWRLRREIPKRKIRYLIDGKLYLVVEKELFDELKGWLNIRWEDFVKVLRETGIIALERRRIHRLNKISTYRPDRNGGKRVILLKRAALLCYNY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00506e4f5c5000e58c5bd4cfa0f79210397ec3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22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TQRTAFTLTVSPKIPARLSRLEELSNNLWYSWDRATRALFSRLDQQLWEAVGHSPKAFLRRVDESLLLQAAEDLTFLSHYNSVLSAYDSYHSEPSRYQAINGIEARDQVAYFCFEFGFHESLPVYSGGLGILAGDHCKAASDLCLPFVAVGLLYRQGYFFQTIDGQGNQQPVFCDSDFEDLPVKPALHDDGSEVRISVRFPGRVVTVKVWRAQIGHVGLYLLDTDLPDNSEYDRLITHQLYGGNKTMRIEQEIILGVGGVAALRAMGIKPTIWHSNEGHAAFMMLTRALELVRQGLDFASATEAVAVNTIFTTHTAVPAGHDHFPEDMMHRYFEDFYHELKISREEFMALGHTPGNHDFNMTALAIRMSRMHNGVSRIHRDVSANICHDMWPQIEPEENPIDYVTNGVHVPTFLAQEWTDLFDRRLGSQWRSKQHAPEFWSRIHDIPDHIFWSVRQSLKSQMFYGIRARLTEQNLRNHGSEAHLERLLRFVDPINPNILTLGFARRFATYKRATLLFQDLDWLRKLLLDAARPILLIFAGKAHPADLPGQALIRHIHQVADMPEFRGRILLVEGYDLRLARRLVSGVDVWLNNPIYPLEASGTSGMKAGINGTLNLSILDGWWGEGYDGKNGWGIKPVSENMEDSLRDAEESRAFYEILQDQVIPLYYDHSKFGYSADWVRMAKNSMVSLLPRYGTGRMVGEYVQKFYAPASRQGTGYSQDNFAIARSIAAWKARINAAWDGVSVRRLDTPGKQLEFGSTMHFKLAVKLNGLQPEDVVVELLLSRQYNKTRLSQFKHFRLECTGPLGSHEHQFELNHVPELCGRQQYYLRIYPYHPLLTHPLEMGKMVWL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e9fbfb7b3234959d324059e78cfd01d80e19a5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RCDRMNYREEYEKKLISPEEAAGLVESGMHIELGGAANTALIIDKYLAKRKDELENVKVGTFIDLAHYEFLKADPNGEVFEWSSGFLYRPVRKTSKELGPCVFRPNLYHDVPKIVREFSKDYDPIDIAYLVTTPMDKHGYFNFGLTCSHMKALAEVAEKVVVVVKENMPWVNGGYDECIHISEVDYIVEDNEMPVPFIPFSIPPTKEDEMIAENILNAETKDGRKLIQDGSTLQVGIGGLPDTVVKMLKEGGYKNLGVHTEMMGDGTLELIEEGVVTNDQKRLDRGKSVFTFALGSLKLYEYLDRNPEVATYPVDYTNDPFIIAQQPKMFSLNQAAEADLMGQINSEQMGLISPTGKLYQVSGTGGQLDFVMGCLFSRDRQGFSILAMYSTHNGTSRIKPILPPGAAVTVPRSMVQVVATEWGVAYLKGLTVKERAIAMIHLAHPDHREWLEKEAEKLGLLPPNYTIPAGKPDYLLYKR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eaf62a841c07b2341d9e0b92354c4f697a5e38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20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ANGVVLITTKSGKTGRPTITYNGSASYRKISKKLDVLSPYEFVKLQGEVNSKYSDSYFKPGNDDNDIPYRYQSLDDYMGVKGVNWQDETFNPTWSQDHSLSIMGGTDDSKYNASFSRYIENGIFKNSGFDKTTGKFRLDQKLSKSLSFNITVNYALTNRKGVGTSADSGRFNMLAQILSARPTGGLKLTDDELLDSAIDPEMLESGESLAQVNPVKQTESVTNTKRAEMWSGNGSISWQIIKGLTFKTAGTYNTTNNRTNIFYKDGSKEAYRNGQKPYGRTQMGRDVRWTNFNNLTWKQKVKKHNYDVMLGHEVSFRSTEYLLGEAMDFPFDNLGNDYLGLGATPSKVESSYSEKMLLSFFARGNYNYDNRYLLTATVRADGSTVFSNKNKWGFFPSFSAAWRVSEEAFMKDVDWVSNFKVRLGWGIVGNDRISNYLSMDLYEASKYGVGNNTVTVLTPKQLKNANLKWEGSSTINLGVDLGFLDNRLNVTADFFVKNTKDLLLAQSLAHVTGFDSQMQNIGKIQNKGIELSLNSTNIQTRDFSWQTNFNISFIKNTLKGLASGVESMYARSGFDSNFTAYDYIATVGQSLGLIYGYEFDGVYQSSDFYTTPDNQLILKEGVTNNARYGTVKPGVVKYKDQDGDGIITTNDRTVIGNAMPKWFGGITNTFDYKGIDFSFMLQFNYGNDIYNATRLYSTQSRNGRRNMLAEVADRWSPTNTSNLVPSQDGYIVNDVYSRFIEDGSFLRLKNVTLGYTLPHKWTRKFHVSRLRLYATGQNLFCVSGYSGYDPEVNSASNTPMTPGLDWGAYPKSRVFTFGIDLQ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753dfd642d35df4116e0942b53abb0731de6ee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HRKRSRVSELMWTYVDDENDIPVNICDIRRNPKAVVGWGDRDTTAEPVECYLAPTKCVKISGMVGMIPEMSMTDNIARINKHLKERLAADKTHGGTWPWVKVTVDTRVALVYIKFREVEDSTMCFNLLDGYCYD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370fdbb123a255c0c4389ffbf426dc8ec84b9b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7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WSNGGGGPREPSSAPSPDHHRAMHSVPPIVASEMQQLIDEMRLQDFDSIRFATYRAACKLRFIQQKTKVHLVDIWNMIEAFRENGLNALPLHTVIKTSRAELLLTTVFHNLNKRLVASQHVDTDVSISLLLAFLLGAYDKQNTGRLTVFSIKVALATLCAGKLVDKLRYIFSQIADSNGLMDHIKFTDFLQQILSLTTAVFEAPTFGFSENAVNQCFHKDEKVSLNVFLDTFLSDPCPPCIMWLPLLHRMASVSNVYHPVVCDACQVRSFTGFRYKCQRCANYQLCQSCFWRGRTSQNHSNEHEMKEYSSYKSPTKQLVHSIHKSLQCIPATSTVGDANIDIFNAKIGGPVSSKPARPLNLNNIVPATPTTIRRQHAATSSADWPTSPVLLPGQASHGGVIDDEHKLIARYAAKLSGRADYPLSNGRSMNSSMVGDERTLIAQLEEENSMMVREMARLESQTTSDDGLAGLRDRKMELEEKMFEMQQRRRELMMQLEHLMAQLNTGPQPSGGVSSASLSQLPFTASDQQLTGVNSTVANAFRAGSLPATSLQGDLLHAADQITTNMSDLVRQLDLAQSDENGVTING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90f492038cea29ee3ca25d56ce956e1737017f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KKEVTLATLSIIFSGTAHSTQNERPDIIVIIADDMGYSDITPFGGEIPTPNLQAMAENGVRMSQYYTSPMSAPARAMLLTGNTSQQAGIGGMWWYENTIGKEGYELRLTDRVTTMAERFKDAGYNTLMAGKWHLGFTPGSTPKDRGFRHSFALMGGGASHFDDAVPLGTVEIFHTYYTRDNQRISLPSSFYSSEAYASQINRWISETPREQPIFAWLAFTAPHDPLQAPDEWISRFKSQYEQGYADVYRQRIARLKKLGFLRDDIPLPGLELDKEWQAMTPEQQKYTAKVMQVYAAMIANMDAQIGTVIETLKKTGRDKNTILVFLSDNGVNPAEGFHYESEPDFWKQFDNRYENIGRKNSFISYGPHWADVSNAPYGRYHKTTSGQGGINTSFMISGPGIIHHGAIDNATMAAYDVAPTLYEFAGIDASKSLSERPTLPMIGVSFKRYLTGESLHAPRTQYGVELHNQAAWIDGEWKLRRLVTVFPQAGNAPWELFNLQRDPLETHNLAANYADKVKILSSAYEAFAKQTMVLYAKGKLIDYVGIDSKTGRYLAVDPQTLQPVPAPLAIPLDTKSD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c5d539d776f99492fca0e74509a26791af0162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TDIFSFKQFDIDQTGCAMRVGTDGVLLGAWAGEDAAGSIPQHCLDIGTGTGLIALMLAQRFPQARVQGIEIDPIAAECARANAAASPFSDRIVIASGDILDSSLESLIGNQRFDLIVSNPPFFKSSMHAPDRQRTMARHEETLPLEKLICRASELLSPQGRLALITPRDRLKDLRLYAATYRLVSSRLTEVRTLPHKEPKRLLSEWRPADTAIDRSPFTDTLIIHPATGYYSPEYVRLTEPFYTTSFRILAV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128d42b6ae6edb62dee6ed75a7b79294021458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VLLLIILPREFSLKHDFALKNKKHPPPFFEIDKTKSICKSRLAGSSKAS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efa344b3e880b3645bff243ad10709c4a75766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43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FFVNQYLMALNSGVEHAEFKRLQLFKDHQAPAKLVTRQFDGLLHQNMRRFNIADDQMANLFDFFRETTSFSSRVIKMADLNWPTAYDIKPDPNVSEVRAGDRLVAKVHFVPSTVGHVYFIEIFDHFNNLVQRTDYDERGFKARDEFFSSAGEPITDIFYRPDGSRMAEQYYTHDNNGTNYVSLCHLINYHGRDYYFNGEQEWYRFFLDELNKQYDENNVFIADRPLAAQWPVVNMQTAAKKYLWLPTPHAVDPRDQVYSNLNNAYVYGLHEFLSAWDGVITSTEQQKQDLTQWLGGQPSVPILTISAAIVSKQQAQHAPISISERHAHEIIYTGRLDAERRVDQLVTAFDQVHHKITDATLVIYGYGGELDRLKQQVSQLHLETAVTFAGYQPNLTMAYDQAGAYVYTGESDAQPLSLIEALSHGVPAIAYDINYGPKDVLKDGKNGYLVTDGAVNQLVRALTRTLESPQRQQRLSKGAYRSSEQYSDEQVWKQWQPVV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74e0fc079ebb8ace30de53e865d7c47ef89197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9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SNKSYSVQGQSVMMISPSSESHQQVVAVGQPLAVQPQGTVMLTSKNIQCMRTLLNLAHCHGAVLGTSWQLVLATLQHLVWILGLKPSSGGALKPGRAVEGPSTVLTTAVMTDLPVISNILSRLFESSQYLDDVSLHHLINALCSLSLEAMDMAYGNNKEPSLFAVAKLLETGLVNMHRIEILWRPLTGHLLEVCQHPNSRMREWGAEALTSLIKAGLTFNHDPPLSQNQRLQLLLLNPLKEMSNINHPDIRLKQLECVLQILQSQGDSLGPGWPLVLGVMGAIRNDQGESLIRTAFQCLQLVVTDFLPTMPCTCLQIVVDVAGSFGLHNQELNISLTSIGLLWNISDYFFQRGETIEKELNKEEAAQQK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bc6a49853283ae9e629e33cde0b6de008807eb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SESGKPIAKPIRKPGYTNPALKALGIPALRLPSRNWMIFWSVLTVSIGGIAYDKYKQRQILSHATDLVKPLAEESMEVDKVPRKITVFIAPPPNDYLESSLKVWRRYVKPVLYYAGLDYELVQEDRQGIIRTNVANRIRELRKEILASTDGQPVKEPNQTVAKPSGSSTSKISSLLPFNKIIQDPAEEDDSFDPEIGKKFKENFDWRNVIGIFYTMPKPKHIISEDALTKDPILSGGVICLGRGAYKEYIAGIHEGLLGPIEKTEKTGSTEPKMTGVVEANQIESKVSESGATELVDAEKETALEEAKVQDDLKVDEENSSEDSQKFLKPFISSDQYPDLQIASELQTPNGEFIRNPNTNIPLLINQPLLVIPIPNLIGFTTIPRRIHRFYQKRFYVEDVCSSVVNCVRQTRIRPFDIAKDIDLAKDEEKDWPQNWVKQGKEKNSEWTQELVCDPRITKHMFVYEKPPKEEPESD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513698a3f45ab89355dc4f5f2469da68204589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RIIYFCKEKDYSMTGEEELDLSKLEYNVRKLMELVEKQQNEISSLRAELAAKNEKIVQQDLALGIAETKNKTLLTSRVIVANEDEARQSKQRLESLIREIDRCIALLQT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4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2ba3d246967459220ea859e4cb475d352cfa63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TFIYITGIKWLRPSLIIPAEGDPTVLLADGEEDGFREMAWIKNVLSYSDGSQLMGEVVKYLKDLNAKKVGMEYAVERDAFIFFYDLFKKLNRNVEVVDITDILDDIKVIKDRYEIDYIMKAGEVTRKVAAALADLVREGMKETDIAAEAYYMLYKAGSEEPLIYINAGPNPRVHSEPLSTVTIRNNSIVTITLDADFSRYYVNKSLTIPIGNPGDTALNAIKCMDEAQKVAVENTRPGTKFIEVMEKLDETYKKYDMLRYRVIGYAHSVGLKPEEMPITTIVPKDRFVEVKPYMVLALGHAPLMIPGIGSVKIEETYVVDPSGNLIRC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95d21b9023aaefe892ec0028759cb74390e2d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LTPSRFGEAMAPYHTVRPYQPGAFPGGDALPAPHFKVMETMNETEKLSLVIATGQTVIRMYHALDFGDYSVASRCFTPDGIWERAGSALHGQQQILASLNKRSATLFTRHYVTNFVVFEHSGPMAKAAFSLSVYRSDKNAPPTLPVGPAIPAMLADAECELVCNDRGDWLINRLAPVITF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a54b8754853b57258f56aa005eab7859bf109e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SLSRFLLRGNFSFSTHTNRRFFSAVTAAAATPSPPKPSLITLVNDERDPKFITEKFKKACQAEWFRKNIAVYERTVRRLAAAKKFEWVEEILEEQNKYPNMSKEGFVARIINLYGRVGMFENAQKVFDEMPERNCKRTALSFNALLNACVNSKKFDLVEGIFKELPGKLSIEPDVASYNTLIKGLCGKGSFTEAVALIDEIENKGLKPDHITFNILLHESYTKGKFEEGEQIWARMVEKNVKRDIRSYNARLLGLAMENKSEEMVSLFDKLKGNELKPDVFTFTAMIKGFVSEGKLDEAITWYKEIEKNGCRPLKFVFNSLLPAICKAGDLESAYELCKEIFAKRLLVDEAVLQEVVDALVKGSKQDEAEEIVELAKTNDYLQCKLRLFP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0b390f1e9371a38b1640bef5b87adc6529c44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PSFQMHPGFAGQSIRTNPWKPTQFIISTSQNFGIVGSGKAYVVEAAPGFQAGSPVSLVGCWGTSDGVFDACFSEVDQNIVVTACGDGVKVYNLAMSLNRDGVIPLVHNAEHQAEVSCVTWNSAHRDTFYSASWDTTIKMYSAVKPEVSMVTMQEHFKEVYEVASTAHSPSSILSCSGDGSWKLWDNRSPQRSVLTQMAHQNQIVLSIDFCKSDPNIFASGGVDRTVRVWDARRPNQPLASFPGHDQACRRVRFSTHNPSMLASSGYDMRVCVWDLSKPQQPLTARYQHHREFVAGLEWSQAAPNALASASYDGSAFFWSVGQAATPSLPTQQLPPAVPPPRVPRPRTKVLAGLPQPSMPMPMAVTSPPRSP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c3a89803ddd2a68756a676f23e8a26f5924292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AELECGSNDRFHIQVENLSHMGISKSRMAGVKIECEVIYKEDSEDEAVVRIVNAERPLGTNFGWLNNDLLAPLAHRGLTAEIQLSFNSELLDKIDLQIFHRGEGRYFSQDDTLGYLQCFFPSK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b8c45932e7fabe0345e0341cbd4ef1f850cf4b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IITNQFQKELKKHGSDHFPFLVSYQRLSEYDSNSFLWHCHPEIEITYIKKGSMHYRVNNRSFHLKEGDIIFCNSNALHSGEMEDQEDCSYIPITFDSKLIYGFFQSTICTKYVDPVIQNLAVCAMHIDYSENWHTIFRDHMLKVISLDKEKPDFYELDISIHMQTMWKLLAEHFPLQAVSPASDLTEYERIRKILSYIEQNYMNRITLTDISENIHLCESECTRLFKRHMNTTLFAFLKEYRIERSLEYLNTKESISNIAEKTGFSDSNYYTKVFSKIKGCSPREYRKNLLK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a4959254827ccf1c25afcc0e0ee0c35f659aed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STLLLVCLSAFIAIVQCQNAYGNIYGYDTSNTGNSNNGPFLVQNPNYQFLNDQLANEYSQTYLEELRNYEQQTNPSSSGGVITSSSSVPANGYYTGPALSNDQQNSVNYQQIVQRNPSAYSNTGSSSSNIYGYNYNSGSSGSQATGSNSYSNNAQYSAPTNPQPYIYPFGQFAPAGSSSSNPVLRDQNSNIYTSTMSPTSSGTNNIGTGNAYTGRTYTLFDQPQNSQTGYVSASDLKTTRLRDQPPPANLNLRGTGPLPGPMLTSANANSQLFRDAGSNDIYYGNANTNNYNNNNNYNNNGQQTYRFSSRFFDVAGNNTEMYYPYRTSTNWQNNQLGVSNSGAPGSGVQFDQSLSSTTMSPTARCALSDPYWCQEYVQIYLSSRQQYQGISTQQSCPSLIASLTESYNGCCTAVRAAGCS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.5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9812d9c112e5c7023a95a88ed6818342284a9a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SVCFTRPIFLSTLQLSLLLKLMNPALTKIGDQMSNLTGVRAIMKDIIETLKSGGGQDLINLSAGNPLILPEVEQLWRDCTAELLASQEYGEVVCRYGSSQGYAPLIEAVVKDFNRRYGLNLTDRNVLITPGSQTLYFYAANVFGGYTGNGDLKQIVLPLSPDYTGYGGICLVPEALVAYKPSLDIDAAAHSFKYRPDFSQVSISESTGCVIFSRPCNPTGNVLTDDEVRKIAALAAPYNVPVLIDSAYAPPFPALNFTDMSLIFGENILHCTSLSKAGLPGERIGIAIGNERLIQVLESFQTNASLHSSRYGQAIAARAINSGALAQIAEQVIRPFYQNKFAIVENALEAAMPKELPWFLHRGEGAIFSWLWLQDLPITDWELYQELKKVGVIVVPGSTFFPGLKEEWAHKHQCVRISLTGSDTEIALGMQRLAKAVEQVYQRTPVS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3cffb11567bbf1139eced8daafa90d8dee9e36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SKKLSLEQIRKDLREFSRYEAVIYGSYVTGEYREGSDIDVAVITRVKDRKRNFEIQKELWKAKPIYDVRVFELLPLKVKASVMENYIVLFGDELEISEYFYHWRKMWEDVRHRISYHSSYREKMEAIERRKRLLEILKDGGSVF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40dc6e039636bc5df5c794f3c050edb61e6fb0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24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VEQFINDQLHSIVGISDRSICQYVHALAKKAKSAPDLVEKLRDAGDFPISPAIQSFADQLMSRMPRQATSARQRGPTTAELAEQELNRLNRAVGVLEDYSASSTKTKNVRKRKESSSEDDEAPIKASKPGKSVKPSKSDDSESDIEAMEAKLDADIAERDALAARINKKEKDKTRNVMEKKRDDNKDKEGSSMDKLREESRRQYLKKRKVDKLEELEAIVHDDQTLFAREKLTKREKADMEYRKKVLEYTKAHGKAGDVMKMKRYHLPDASTKQIPSQYVEDDEEDFRPGGDGAKWEEEQLMASMLHLGAKDAKRKEQEFELLLDEKVDFIQALQMPGTNEEVVETEAEKKKMSIEETRKSLPVYAFRDAFIEAVKEHQVLIIEGETGSGKTTQLPQYLYEAGFCEGGKRIGCTQPRRVAAMSVAARVADEVGCKLGTQVGYSIRFEDCTSEKTVLKYMTDGMLLREFLNEPDLASYSVMMIDEAHERTLHTDILFGLVKDIARFRKDLKLLISSATLDAEKFSSFFDDAPIFRIPGRRFPVDIYYTQAPEADYVDAAIVTIMQIHLTQPLPGDILVFLTGQEEIETVQEALMERSKALGSKIKELIPLPVYANLPSDLQAKIFEPTPKDARKVVLATNIAETSVTIDGINYVIDPGFSKQNSFDARSGVEHLHVVTISKAAANQRAGRAGRTGPGKCFRLYTAWAYKHELEEQPIPEIQRTNLGNVVLMLKSLGIHDLVHFDFLDPPPQETLVIALEQLYALGALNHRGELTKLGRRMAEFPCDPCMSKMIIASEKYECSEEIVTIAAMLSCNAAVFYRPKAQVIHADSARKGFWSPAGDHITLMNVYNKWQESSFSQRWCVENYVQHRTMKRARDVRDQLVGLLERVEIETKSSTDTIKIRKAITAGYFYNVSKLDNTGHYKTVKHKHTTHPHPNSCLFEETPRWVVYFELVFTSKEFMREMSEIESGWLLEVAPHYYKGRELEDATNKKMPKNKGKSGKDLE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4702a2ab2d8ef363544d3da96f25f836970b17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KVNLISMDGGGIRGLVIIQTLIAIEERLGDDIFKYFDWSAGTSTGSLIMAGLATGKSLREMQQTYLLLKDRVFDGIMPPYDTVQLEKFIQDQFGTGTVWEIPYPRLMISAVNSEKLPVRLEMARNYKPAKDVAPETPKEMPLWMALRRSTAAPVLFKPSEDRYIDGGIISNNPALDLMSEVHAYNRELQLSGRKSDAVQMNVLVSFGTGQIPSTVIETLSIDSNSPLQSIKTIKNLAAMFIDQATASEGAPVARSRQWADSLEIPFFRFSAPLSKNIFLSSTSDLDVCTMMWDSFIYCRKHRDYIDELVKVLKHDTDHPHVKTPFTD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ecc65cfa4dc7b799bbb49832460c89335127a8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95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LININELVKSLNSLYDYGEIKNNTDLQYLIDQNFIRLIEDRLVITKKWIRFSGKVNREDFITSLLCFYPPLLHKLLKKAYEEACIIGQRGDGKALYEFIDSIPDFAETILNIKDKDIEETEEIKSFYQAVFNGYPQYPSILTKLKIMQLAEDTEDVELSPMGNNPNEIWVQGRRITSSVNLSKLKDKNKYTFTPYEYKDFPVEEKVAEVLSYPWKTFLTILSMVALEYQTAGFEGLSIRPTDHTNYYTTQPLDFYIFNTKGREIRVGRLNDFVYEFCIENDIYLFPDKVPEVDKVIFDMLDEHIIDFKDGEYVLNEEFKDLIYSKDIIIKNRSRKFKSTLKDYVEKLRNT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3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4d42caefe8c9acece819b310251372f78eecb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IWTPEGFDEWQRHFPATAFVRPPAALDWTELFLQRWRTPRLGLPKDTLVVLVAGLYSEFILYCNRACARSLKSEGYEVLRMPVRSSRGIIAQGEHIATVLGSRLKPGQRFVVLAHSKGSLDTLAALTQPPALLDACDGIALVQPPVGPSPIIDDVLGYRVPDAGLGYRMDRFRQAMVTRALLAEGTRDISSQRDPHVASMLSALPDTLHCVHVVSWSAVRRSRFDTHHQRLNAVRPGHAHDGQFYMQDLSLPGLPQICLPDVDHGQPILGGAGFDPARFWRTLLEVLHQTRPGRTGYT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9509fa2b549904358fdd6deafec6f92386c76c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7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IDNVAVVGADGRMGQLFCARARAAGMGVVALDRPLEPEAVRQAVHGVQMVLLCVPAAVLDRVAGLMSGILSGNQILADITSVKVLPMQQMRRQYSGPVVGTHPLFGPAPAQGETRVAVVPDSGHAAGEAACAAVEDFFVRLGCEPFRTTAQEHDRAAACIQNLNFITSVAYFATLAHDDAITPFLTPSFRRRLDAARKMLTEDAELFEGLFEANPYSQDAVRAFRAILNHACAGDVNLLVDRAGWWWRSSDNRGGAP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be77cb49badbb413289826373e5413fda20540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IYLSIWLIIGMKELIAFIHDLYKDRTEKSVKFESKGRVIVSPLMSKDDAQELFKSLKEILPEEARLKVRKSKQEPDQFRVVLFNPEKFFSFYAEHAAELLNRFKPLPTSSSGEEYCKWKYNPLSHLIEYTVPFSILDSDTKAKVTDTHEEAIQSKVNQYNEKLRSIYPNLKIIGTNSVEDSSPDKFFLGSFNYNDYKIIKNLNNPASLRQLAIGFFKEHPGHYTEEVAKKIPGDMKDEFTDIEPSSTKPSSTG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cc49bcc2029718d12e75f32ce67439b76cf63b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DIKQLLWNGELNVLVSIDPSFLMKGSPREIAVLRIRVPRETYLVNYMPLIWNKIKSFLSFDPLTDSEKYFWFEHNKTPIPWNYPVGVLFDCLAGKSATFTTSFENQVKDVLTFLRIHLVMGDSLPPTIIPIASSKTQAEKFWFHQWKQVCFILNGSSKAIMSLSVNEARKFWGSVITRNFQDFIEISNKISSSRPRHIPLIIQTSRTSGTFRISQPTISMTGVNPTLKDIEGDILDVKEGINGNDVMVICQGIEIPWHMLLYDLYSKLRSFDGFLYITLVPIKGGDKASSE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155e9c2744a520fc5e1e7bc2fe1072b04d9146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FKIYQAFAKHRARQIYRQKVIRKHIESTILHEISHVLPTSDEFAKEEEEEEDSESSGQVENGLGNGNDAIIEEDECEDEDSDEKRDDHTSMTTVTATVTGPTEAPYMKREAKISKSVPIEKESAIQKREAKPMRSVMAISYEKVKRHKNRKERIYRKSLQRKPKAISAAKERRGVK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ed1333f06f34c3b5296ff96466c35fe5ac894d2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SNLNIVKVTKPQEENKNFLHKNTNEPNEMEQSQTQEAVTENFTENSNLSANEHAARRGRLNLKTVDHIETYPIVQETEEIAKKIALTRIILAQTKPRIDKVVVSRPVQAVAPVVNFFDKMANSTLSTVERVVPSLKTKTYKRLGEEIALPYTLSKKYGKQLRDTTARNGDNYVYQPVHGRLMKFRKYYNEKFIDTKGKPLIRGQLDPVLLPVNNTFEKVTVKYLPKGKKVPNDSFSCEFNRGLALEYNFMTRAVSAVSHQVVGIAKLPIAYGYHTNSVYNKNLDKQADLKMKNVLRGTWDTITDLEREIWASVTDRSLFRFFGNKSEGGDLPHLV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27167aa7d2a408bc49b994f4cafd452c35a055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ANTTTSINTIDTQTSLGDSKAIISNQEGIHEKLDEVVKRHLTHASQKPYQAHTKEAFAQMDALVNAFLVVNPEGEIILDACCGVGQSTRILAKQNPQALVIGVDKSDHRINRNVEGFDVDDGFSAENYHLVRADLNDFYRLVKAADWPVSKHYILYPNPWPKSKHLQRRWHGSAVFPQMTSIGQQLILRSNWRIYLAEFQQAAKLVDLRGQIDALPVVDSSLALTPFEAKYQASDQICWQLILGRVEL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7d404366a40732e75c89d1981edc31ac17fee3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CPVIELTQQLIRRPSLSPDDAGCQALMIERLRKIGFTIEHMDFGDTQNFWAWRGRGETLAFAGHTDVVPAGDVDRWINPPFEPTIRDGMLFGRGAADMKGSLAAMVVAAERFVAQHPHHRGRLAFLITSDEEASAKNGTVKVVEALMARNERLDYCLVGEPSSTEIVGDVVKNGRRGSLTCNLTIHGVQGHVAYPHLADNPVHRAAPFLNELVAIEWDRGNDFFPATSMQVANIQAGTGSNNVIPGELFVQFNFRFSTELTDEMIKERVHALLEKHQLRYTVDWWLSGQPFLTARGKLVDAVVNAIEHYNEIKPQLLTTGGTSDGRFIARMGAQVVELGPVNATIHKINECVNAADLQLLARMYQRIMEQLV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1ca59f67930d88532d4f835724e70e4e8b9dda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YNATYINETHPMLIRLQLMQYRHHLELTWLEDCLALKETLNFSKASASRYVTQPAFSRRIQSLEEWVGTPLFERSKRGVTLTKAGEVFTDQLPELIHSLYTLKSDTLEAAGNKQPSLVFSATHALSFSFVPHLLKQSDKIAKFGSFRLLSDSLNACEKMMRQGDSQFLLCHHHPHMHLNLNKNNFMSIRLGFDTLIPFSKPDSETLKPLWNINNKIQFPYLSFSSQSGLGRIIANTASINRITHNINVAFVADLAATLLAMVRSGDGVAWIPQSLARQDIEAKTIVTAAEKESNLWVPIEIRLYRPAKRMPPDAEELWEIFVEEQ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e25f7516091627d2c519aaa82d7af0ae3c4989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93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QEAEEEDKKEKLDDILFSAATPGSWISSTSTCNEPLPVAPKEIPGENYIETLAALYKNSVERRRMFYCNGSLREMLGGTGLKMRPTRFDERYYKEKMRFELVLYVEMMNSMSVFRQMDLDTKETLVKGCAVSLAMLEKYYISVKYDGLRTQKLIAPDGSYTDLSDHGAQFDDEFTQITESVMDKETCLKLLYDPLRSCLNELGSALEHSRMTDTEFCALFAILLFNTAADNLSDASRNAVVMARNRVMKDWFEFYAKQGIDPHEAGLLVGNTLLLLTAVRNAMAVHRENFHVIRVFNVMEYDKLIDDLAF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5ceca5ff3e00f00aa09f69893be2c1f06d3bc4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ERNNAALQEAITIVNGLAKTDGCILATYTSDTPDKKKDREAILTVLNQREFVCAGVLGGALHEKMYKDFEYSMLLRDWDNLSSFIFEIRRIRSAPTAFQEFEAVARKWKKKPLKT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864268ed84a1ea0c3fc3ecaf8ac3d1e1029381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KELNMNKAVKKMLATHEHLVHSEGVTVVSHMQREKAEWVQHTVMIEDCDVPFKFRRVKKYRNLQGQKINVIYYPETETVAGFEIEIMQVVRIKR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3ce7a4e7d49770ab84e5c5d5a6e1a5912e75b0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55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VDTNILPIINLENVSQILLANIPQDDLLGQLIILKGQFILVEREGKESKYKFLSPEAVEKAFTSKTAASGWLSSNTIWWGKNPEGEAIIQFYSPQKYQIQIMGQEPEVITVPMPAFLFAGCSSRYYLWAIKGRVFKPDTQLYKPPLPNVWEDSSICFGGNSLSMCSAATISQVWDLFWKSPFNKDLSQGKSKTHPDNICNQLIKLHESKAKSYPSSDLVPVHSWKVTTPEDIINHLF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41b6e73b4c29ea6b83dd29b4563c1af260f2a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TIISSENAKEYSSHVEPFGDGHKITLKSPNLRVSLLTQGATVFSVQYRVPQLAGGDVADKDGWVELVLGLDVPEEFAKDKLYIGSTCGRYSGRIENGEFELNGKSFKLLQNDGENTLHGGPEGFSSRPWKYILLEGEEEIGISFHLISPHLDQGFPGELFVTATYVILKNEPATLKWNLQAVLAASTPAQSTVINLCNHIYWNLNGVPSRPRRLPEPITNHHMQLHSGYVAEMQELIPTGSMKSVEGTPHDYKKLRAIREGMEATQAEGRDPPGYDDPVALDKWDSKLHEAGRLFSPKTGITLQLDTTSPAVVVYTANYLPENASGEAGERFQRHSGICLETQYFPNSPHIPSFPSTVVSKGEKYDETTVCHFKYTP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f37cb15ea70d139ccb21971e68495bf45a45cc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RSKIYFTSDAHLGSRHHADPMTVERRLAAWLERIRHEAKAIYFMGDMFDYWFEYRYVVPRGFTRFLGKVAELSDEGVEIHFFAGNHDVWLTDYLTKELGAHVHMHGITVELSGKLFRLAHGDEEYRSVKRSYDCMYRLFRNPLARLLYAAVHPRWTVGLAYGISLKSRRSGEKRKTLGNIPHAYSNDYFDIENEWLIRFAKEHSARHPEVDFYIFGHRHLLVDMALRDEKRVLILGDWIRYNSYAVWDGTTLVLESMEDM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7f8c5f49bcbe20f8a396d3cf9945660e51597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VADSYFDELFRNNDDPWAFKQRWYERRKRALTLAALPRERYRAIFEPGCANGELSADLAERCDMLVCCDTSTQAVELARQRLADVPHARVVQARLPHQWPAGQFDLIVFSELGYYLDAADLHRLIDCALAALSPDGQLLACHWRPDIEGCPLNAQAVHAILAERLSMHRLFSHHEQDFLLDLWSRDGTSVAEQEFSDDRHIDPGA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34701496c0c4c20a04d2507cfa7c03b37a49b7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ALKPALPDYLGNIRIILTRTSHPANIGSAARAMKTMGLHRLTIVTPNLMATPMTENPPVFNPDDVQSFALPEESFILASGAADVLHNAEIVATLDEALADTTIACALTSRRREITAPLQTPRDLVPELLQAANRGEKVALVFGNETFGLSIEEVRACNRLMTINGNPDYFSLNLAQAVQVVCYEIFSQTDSPMTHLQQEDHAATHEQIKGMLAHMESVMDDIGFFNRRNGERLMRRMQSLFGRANTQTEDIDILRGFFNTVSHRIHKK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22cf1f831f03aa35747298927150991cac4b59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3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LTFNLDFGSTHMIFFAGSGGYKTTSTVVPTCLTYTGPIVCLDPSTEIAPMVKFARKKMGNRNVIILDPNSLLTKNFNVLDWLLDENIPRTRREANIVSFSKLLLSEKKSENSSAEYFSTQAHNLLTALLAHVIFSDKYEDSERNLKTLRAILSQSETAVVNQLRMIQETTPSPFIREMVGIFTEMADQTFSGVYTTASKDTQWLSLSNYADLVCGNDFASSDIANGKTDVFLNLPASILNSYPAIGRVIIGAFLNAMVTADGNYKKRVLFVLDEVDLLGYMNILEEARDRGRKYGTSLMLFYQSSGQLVNHFGEAGARSWFESCSFVSYAAIKDLQTAKDISERCGQMTIEVTGTSKSRGLSLTKGSQNINYQQRALILPHEIIQEMRQDEQIILMQGHPPLRCGRAIYFRRKEMLAATEKNRFAPQAK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e5f70da607e94eb2c76322fb56ca95524bdd98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FTSLEICAGAGGQALGLERAGFSHVALIEIEPSACQTLRLNRPDWNVIEGDVRLFQGEGYDGIDLLAGGVPCPPFSKAGKQLGKDDERDLFPEAIRLAKETDPKAIMLENVRGLLDPKFENYRNHITEQFAKLGYLGQWKLLYAADYGVSQLRPRVLFVALKNEYTNFFKWPEPNSEQPKTVGELLFDLMSENNWQGAHNWRLKAAQIAPTLVGGSKKHGGADLGPTRSKRAWAELGVDGSGLWDSAPPEDFSGMPRLTVRMTARIQGFPDDWQFFGKKTPMYRQIGNAFPPPVAEAVGRQIIKALKKE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a90be26bdd44c65f2b59515218f10b4e4b9f21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9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LNKETLGTTLCFMVEQLLLPLWNNLATVDDETLPLMSTALLIARDEYPDLDANLYDTLVQSYVEYLRSEVEEISLWPLKMAAVNRYLFQKLGYSGNHDEYYDPRNSYLNQVFERRLGNPISLAVIQIEVARRLGIPLDGVSFPGHFLVRLPVDDGILVMDPFNGGRPLDAEELRERARPHLGGEAPDDRALAQILNPAPHRTILVRILRNLHSVYANTDRWDRAARCADRILKLVPNQPEALRDRGLAYLQLGHRSGALNDLKRYLQLYPSTHNVDMVRGHLVDLSNERIQTH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515df20978129148744725032897035336c210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YRLAAFDFDGTLADTLPWFESVMDGVADKYGFRKASAADKAQLRHRSTREIMAFLEVPVWKLPAIMAHVRQLMREIDPAVRMFAGVPAALAQLKAAGLRLAVCSSNSLDNVRRVLGPQTGALIDDYECGADLFGKPAKLARLMARHGVERTRCILIGDEMRDIDAARKAGVMAGSVAWGYNHVDALRARAPDEIFEQVADLAAVLAPGFPSFPPT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f8ddd17d8d6e4c4489bdcbbf1d09f8c5f78456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SAWSYVRGFERVSLCDWPGCNTSVIFMGGCNMRCPTCHNYTIAWQPEQVPAISRQSILTYLKNRAKWIDGVVVTGGEATLVPQLETVLHDIKALGMRIKLDTNGMRPDVVESLMQQQLVDLFAVDVKGPWELYPRLTGGTHSPEEARTGLSRIFALAQTAPEAFLFRLTQIPVLTPDHIDTARQYLPQGFTLKLQDYVAPRRSHAETDSETRRMSGDVVTRPHSAGHTESAQSQR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2539e237199c31855c95461f7c1baadb930862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NEQVKNVGEEKKLCLCMIVKNESRIMERCLNATKSIVDFVSICDTGSTDHTPEIIENWCKENEIPGTVHHEPFKNFGYNRSLAVSLAQKTYPEADYLLILDADMILEVDPEFDKTSLTEDHYLTLQYDIHIKYWLTRLLKASLPWKSVGVTHEYWDIDRSKVGANYNTRVARLETLVVNDPGDGGSKADKFERDERLLLQGINDPETTPDLHIRYLFYLAQTYFHLSQFEDSIKWYKKRVEAGGWVEEVFYSLLRIGFCYEQLANRSANKQHEVTEADEKENAKKQEEQYTALAVLYFQKAWEYRPTRAEPLYQLARMYRLKSQNNIALMYALQGKEVPFPKDDLLFVDYHVYDYLFDYEISINAFYIPHKKHLGAASQKYLESKKEELPLHIANMVENNAKF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dd1dda91c79e51e07c6d02bb10a14074d278e1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2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SEAKYTWDQELNEINIQFPVTGDADSSAIKIRIVGKKICVKNQGEIVIDGELLHEVDVSSLWWVINGDVVDVNVTK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e4d1dc885f8fe26000b3332e513f9b1c556944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SFQFEQIGVIRSPYKEKFAVPRQPGLVKSANGELHLIAPYNQADAVRGLEAFSHLWILFVFHQTMEGGWRPTVRPPRLGGNARMGVFATRSTFRPNPIGMSLVELKEVVCHKDSVILKLGSLDLVDGTPVVDIKPYLPFAESLPDASASYAQSAPAAEMAVSFTAEVEKQLLTLEKRYPQLTLFIREVLAQDPRPAYRKGEETGKTYAVWLHDFNVRWRVTDAGFEVFALEP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3d932098f0e12eae0258d622d34fdcd777075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62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ENIKNEQVMKFLELWNIFKKPQYLIDETIEILKKNDEEELKCLFLKRLNFGTAGLRGKMCVGFNAMNVVTIMQTTQGLCSYLINTYGLNLCKNRGIIFGFDGRYHSESFAHVAASVCLSKGFRVYLFAQTVATPILCYSNLKKNCLCGVMVTASHNPKLDNGYKVYASNGAQIIPPVDKNISNCILNNLEPWKDAYEYLNENFYLKDTSLVEDIYFEMYDSFMDDLKHEFNFNCYRNSRTKLAIVYSPMHGIGRKFVQGIMHVVGFNNLLTVPQQALPDSDFSTVSFPNPEEKGALDMSMELADKVCSPIVVANDPDADRFACAEKFNNKWKVFSGDELGIIFAYHLMKQYEKKNIDKSKHVFLCTVVCSRMLKKLCEKYGYKYDETLTGFKWIINKAIEYNEQNYTILYCYEEALGHALTRHVKDKCGISALGYWIEIAVYLYENNLTFHQYLETIREEIGYFVNNNGYYIVLDSNDIVSIFNEFRSNGLYKTNLGSYKIIHIRDLTTGYDSTTADKKSLIAPTPDSQNITIHFENTAILTIRASGTEPKVKWYAEISRDTYEQAKKEIDQLIDEVMPMFMQPNKYNVK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b436af2c89df877b079a83d17af3fa5f915913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DGGEAIRKLALNVARYTGLAPLARPFVGGIGAILMLHRVTATPEKPDSVNRHLNIAPSFLDAVIADMKADGYVFVSMDEAVERIKAGGKGGRFATITADDAYRDNMTEALPVLEKHGAPITIYVAPGLIDGTADLWWDVAEDIVNASDHLTLSTSNGPAVIDCATPARKSQAITRLHAYLANEVREEDLRTVLRDLASSNGVDADASRLQTLMNWDEIRTVAAHPLVTVGAHTINHSNLKRLSEADARREIGTVKDMLRAELGREPLHFAYPYGYASAVGCREVGFARDAGYVSAVTTRHGVLRAEHAGYLHALPRISINGRYQSLAHVRTMLSGVTTPLANAGKMVVT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0f7ef3f22273e84833a68d26f3ec74a1d30675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5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PHLLIVDGQQRLTALYAVMRGEPVIDQEFQRRYIRIAFSPLEDRFEVTNTAIERDPSWIADISILWQPEFDQYAFVSEFLDRQTRRHELDADTRKRIPAAIQRVVNLSNYPMTALEISLNANEEQVSEIFVRINSRGRTLNQADFVLTLMSVFWDEGRKELEDFARKTRQQPADRQPSPYNLYFRPAPDQLLRVDVALAFRRARLEHVYSILRGKDLQSGEFSVERRDEQFTVLKEAQAYVLDLQHWHEFIKVIKRAGFIHPKMITSETALTYTYAFWLIGKRDFQLDLSTLRNLMARWFFMSSLTGRNTGSPESRMSLDLALLRDYTNPDDFIRALEQEIHAVFTPDYWKVTLPNNLATASARSTGQSAYIAALCILDGPVLYSRMKIRDLLDPNTQARKEALERHHLFPRKYLARQKITEQRDVNQVANYALVEWHDNIDISDQPPTVYAPQYEKQFSPAELKEMYRFHALPEQWYTMDYFTFLEQRRQLMADIIRQGFMHLSQ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079953a8c1aa6c0aef35ace953e3bb2f1bc50f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NYTENNFYPLDEEQRQQPYASHPYGYPYPQPYYPAAYPYYYYPQTAAAPTMTPATTAPTFGLQAPTFTAPTPTTAAGPATTGPSIPGMLPMEESYIENILRLNKGKIATVYATFENNREWNAKVFRGVIEAAGRDHVILSDPQTGTRYLIPMIYVDYVTFEGEIAYEYPFAGASATPLASYSP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2610dbc64651804c749b32fc78697da9d17db4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LNEGQLVTYALDEIIGTVQNLTPMASKVTKYPPPAESMQRSSNTVWMPVEQEAPTQTGWDLTGNATGILELSVKCNMGDPDNDFFELRADDLRDERSYRRRIQASAKKLANNIESAIAKQATEMGSLVVHDTRAIGPSTGLPGWDFVSDAERLMFSRELNRDMGISYFLNPDDYRKAGRNLVDGDIFGRVPEEAYRNGTIQRQIAGFDEILRSPKLPAVTKSTATGVTVSGAQKFKPQAYTLDTDGNKENVDNRVATVTVSSTTGFKRGDKISFIGVKFLSQMAKNVLTDDATFSITRVIDGTHIEITPKPIALDDASLTKEEKAYANVNTSLADTTPVNVLNVATTTANVFWADDSIRLLSQPIPVTHELFAGMKTSSFSIPGIGVNGIFATQGDINTLSGKCRIAVWYSACAVRPEAIGVGLPNQT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d9fc0619406dab69a0d7d40b7c8398410ba9427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KQYLRELEQQLEQGRQALAQQWVAEQRYETLITQAEATIEKRSRQAKLALERNEEAVAKLALRDKLLYEKKLKEYKQQYDAIKAKTAEVANRLNQLCERYDELSAKQLELAARVNATQALKQIDSALASFSADEALRGFARMEERVMALEAEAAAARFGTNAALSPVPFDEEVERELAKWKEAQANN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690e6c4f969f37deb996c5cb92e9c0f6fab71f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RGADQVLVINRSLSAPCATLRHLSTLSERCAVEDTGVVLALRNPRLPLPRAVSLFPNFITSSSSFSCRHAAKVGKAIVATEPVDACEGGSPADATALRDRLGAAELQISLLDNASKISLERYTVLDEANTLLRQQLQEARSEIKRLRVENQQLRELLEKRE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eca622c45d7ce1ab2c85ed2a1f7f425ece8bf1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PLMTHLPPHSQPWPINPKPRFITAWPEKYNGVGKQICKLHRALGHEPMPWQVLFHTIVGARNADGRPRWPFIIVSVPRQSGKTDGVGAQAIHRTLTSPNGKIWYTAQTGQKARDRWLEMVASVNRSPFAAFARTLKTNGSEALKFEAINSQFRPHPPTADSLHSEQSDLNFIDEAWVFDDATAADLMQAITPTQATRPNRQTVIVSTMGDAGSTWFHGLVEKGRAGDPGIFLLEFGIADDVDPDDLEAVAAAHPAFGYTQDMEALRAARASLGAAGFARGYGNRATGARNQLIPSRAYEQAKTLENMPADAPAILAAAIDFERTETAIAAATWADGVPMIEIIECRPGTSWAVDRLEALEALPLIEGLIIDDHGPSSTLIGELTRRGVAVRVPATREVSTAAADLMDRITHVDAQGHPAPRVLIRKSAALDQAVSVVDRRPLGESWTWSRKGSKGSIAALEAATLALHGLVDKPAADAVPFF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080382f8f65b0b80635b12532518ebaecf33bf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TELLTSIIIPCYNAEKYIHKCLESCLNQRLDYNTFEIIAIDDGSEDNTLNILHEFAHNNPQLHMQILTQKNAGQSRARNHGLEYAHGKYILYLDSDDFFVDNTISEILYTAIDNQLDMLWFDHQHVDENYNLLPLPQADCKKHVPTDIMSGIDFIKKAFNHSGMVWQFIFRKDFLIKNNILFFDGIIMQDIVYTLQCLYKCKRVQYYPICAYNYLIRSNSVTRDMLKKRKRSLDGMKVAALLNDTFATSKDNDLRLWINDFMNGIVQFNLRRLVKNNDNTGYELCISELKRYNLLPLPMSFICRQIFLTKILNFSPILYKQVVKLL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d974d9cb7e2bc5986d6411172ac2f603b5b0ca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93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TKTEKIFSSKTLSYFLRLTDTMSYTQSAQLLGITQPALTQQIKKLEHAVGAPLFYTLGKKLRLTDAGYTMLNATHEINRILNHATDEIQQATSSGRGDISVGILASLETRIFEDFIANYYNNVPEINVTVHMLTRFEIWEGLESNRLDFAITYLPDANIRSWKPYRARKIGTERLVFVHHDERLSKARGVSLKRAAAFDWVSYPEGYYLDDLITEVFKDAMVTKPKSVAYFTTPAQILSFSNSTGIATALPESFVVAHQDEATDAYITKFDPKISYEIGFVYRKDKDKIPRMNAFLSAFFEYMDGEKYIDKVRNLTTKKD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1cc4b6845ce2a988b7a6657fc50e35930891b3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8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KTHTMQISRGNGQHDIKSIDISLESEDKQLSTVTVSAARPLVKMEIDRLSYNMKDDPAAKTNNLLEMLRNVPLVTVDGQGNIQVKGSSNFKIHLNGRPSTMVSSNPKEVFRSIPAHTIKRVEVITDPGVKYDAEGTSAILDIVTEEGKKLEGYSGSITASVSNNPTANGSIFLTAKSGKVGLTTNYNYYGGKNKGSRYFTERTTSMLQTIEEGKGQETFGGHFGNALLSFEIDSLNLFTVGGNVRLWEMTTDRNSVEKSFAGSNLMSYIDRKLKTQMDAGSYELNADYQHSTRLPGELLTVSYRFTHNPNNSETFIDQWKRDPLNTANTIQYAGQHSKSDAGMDEHTAQVDYTRPLGQAHSLEAGLKYIYRHATSDPLYEIRPSEDAPWQPGSLYAQNPSNGKFRHDQYIGAAYAGYNYRKDQYSLQTGLRVESSRLKALFPENAAADFSHNSFDWVPQLTLGYTPSPMKQLKLAYNFRIQRPAIGQLNPYRLQTNDYQVQYGNPDLKSEKRHHVGLSYNQYGAKVMLTASLDYDFCNNAIQNYTFSDPANPNLFHQTYGNIGREHSFSLNTYAMYTPAVWVRIMLNGNIDRTFQKSEALGIDVNSWSGMVYSGLMFTLPKDWTVNLFGGYYHGGRSYQTKYDGNVFNNIGIAKQLFDKKLRVSLSANNIHAKYSTWKSRTIGNGFTIYSENAGIQRSVSLSLTYSFGKMNTQVRKVERTIVNDDLKQTSSQGQQGGGQGNPTG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a9ff13698c294f6ce0d30cfe58b4202f46813e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MKAEKTSIYPIIKNNLNKISIVEYKKGQRFVASDKDLQEVFFIIEGVALVECTTRGGNKFLVDIVPENEFIGKISYIYEHNLKCDIFAKTNIKLFRFEKNVFEEFYLKPDFIALFHRKCTRRIYELYKTRMVRELFSCTEVIAYCISNKQENNVCNIKAIRNFSEIYSISRKSRYHSLLKLTEKEIVKKMGNTYEILNYDELHKLAFEVKEFLED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66e8f6124862f8a4ab93da60e30630a762eb3e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LQEEFIDVNGTRVFQRKMVTDSNRRSIALFHGYSFTSMDWDKADLFNNYSKIGYNVYAPDYPGFGRSASSEKYGIDRGDLKHAAEFIRDYLKANGVARSVIMGASMGGGMVIMTTLQYPDIVDGIIAVAPAWVESLKGDMKKIRQKTLLVWGSKDHVVPIALSKEYASIISGSRLEIVEGSGHPVYIEKPEEFVRITVDFLRN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44fd34de2b5281a29fde20264d2bcdd4a30fe5d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DKSAFVPVDAIGNHKNTDLDVDIDDELFGKKPPKTAEAPKPAPPPPAPAPAAAPSTGKYQYKKSSTYQKSYA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7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59c8057bdb0c8721a3376fecf1614bc67f191b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ALTTSSDVAAPLISLAVYCPLLCADKEKHGADNILFYFPSDTHLNLQMNQVGFCIAISSLAPLFGVHCSRRQTIRKQRSSVCLMSPAEDLWVSAHVRGGNEAALTTHHLLQLSCALFELLYSADTVLRLTLPDMEKGRKEGPPAGTGSSTPSTPTTDKAVSSDTAARPALRSFFTRCATFISSVLAAQCKARDGATERMGRSGAAMSAQDWAHHLSAEAAFGFPLRFVSDRELPSLQLGRVEEVVRHILWRPVDGCTAGPDGDAPSSLGRDSVHCCVFDLPSLHVVMADSRLPRVVVQSLKYYLVLYAPIACTSFRCHVPPGGLCEAAVWLDGNVVVVLVDMHEDETASVGVRAVSPSLMEHARIISSAVRQLLSKPAAGAISVEAKDAYWLSTRDVPTHQLYYKLTLKPPIAASSGLVAHWRLRGTVVEGTPFRQVVPGLVEYLRVLVHSTKLCLPSSTSTSVLEYWTRWNSFWVYLRFAGPTVTALAWQHQQHATSVRQLAYEAQHLLLVA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53c5789646bd5a0127ea9b4cccc7260d11292c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50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LFLIAFGISSVFAHSFSGSSDSDEGHSHRGRGHRTPRPSGPKSCESGWTAFDRPHGRWCIKPFYGNTNHITAQAACQKHGANLTGFQTANEVTQTVHLLRTLINQKSPGANTITWIGGIRKAKCYRPGICTP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07cb0d11630e5a762e199eec011b607bea20c7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ESRTVALVTLGCARNEVDSEELAGRLEADGWKLVDDAEEADVAVVNTCGFVEAAKKDSVDALLEANDLKGHGRTQAVVAVGCMAERYGKELADALPEADGVLGFDDYADISDRLQTILNGGIHAAHTPRDRRKLLPISPAERQEAGAAVALPGHGPTDLPEGVAPASGPRAPLRRRLDGSPVASVKLASGCDRRCSFCAIPSFRGSFISRRPSDVLNETRWLAEQGVKEIMLVSENNTSYGKDLGDIRLLESLLPNLAEVDGIERVRVSYLQPAEMRPGLIDVLTSTEKVAPYFDLSFQHSAPNVLRAMRRFGDTDRFLELLDTIRSKAPEAGVRSNFIVGFPGESEADLAELERFLNHARLDAIGVFGYSDEEGTEAATYGDKLDEDVVAERLARVSRLAEELVSQRADERVGATVRVLVESVDPAGEGDGVRGRAEHQAPETDGQVLLTSGAGLSVGRMVDAKVVGTEGVDLVAEPLLGSPEWSEEAGR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015ff94052680bc69016ae69b82675e3cfa14a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PARGDAMAQVIFNEEWMVEYGLMLRTGLGARQIEAYRQNCWVEGFHFKRVSPLGKPDSKRGIIWYNYPKINQFIKDS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d98fd2b6fed9cd43f4e08edbf5b63c77961fd6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6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NRIELSGVVAKALVRSQSPSGVKHCHFWLEHRSTMVEADLPRQVFCRLPVVVSGARSEALTQNLVQGSSILVSGFLAYQTSRNGVGKLVLHADKISQ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ff10cd3e7ab4f2342aa5de4fd21afc08ff26d3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5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QVAGALKQKGNACFNNGDIDGAAAAYQEAIGLLLQEKKGKNMPEEKNGVIHDIVGGAGELLAVLYSNLSNLYNIKGDYEVSWKAAQQATIYDPTFAKGWLRYIQGRRMDGYPFEAFVTLLRRLRPLLRNSPPSTLPKHIAGDVALVEAPLYEDLGLSRVLPHIELDEYEGGVGIVARRAVKPNEIILVEKRFETFFAEMDLGAQSDLTTMGIVTHFANKMYPHQCSHSETWVRFNKQFKGCWPRRPEEISADVRSELSHALRSQLPEMGDDDFESLFTLAVICRYNCFHSGFFRACALANHSCHANAAMKYNPEDETVTLIAVRPISAGDFVNVKYLSDAHFLMGVGKRREYLRSWLFWCKCDRCSMDSENSATQEQIKCPHCLRYTHLPFTNENTETKDHDPLLLPEKPCLHCGASVKWSEDSRAMVSQLVVSFNNITGHVTYDRLMTWLLEGMRKISVIRVHPDHWLYRILFYFFCVPMTSIVNEGFEQFMAMGWHSSLVEMLMRDVGIRRLYMEAIHARTNEGGCSKEKCGHVSEGCSEIIGCGGAAINSALRSTLVRGNGG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74464db21c6ce5b567a8ff7057b6e39510a86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IPSFAHGHGHGHGHDHHHHETTPPLASKSVEASGAGGCCMADTVDEIKKKEDDLVVDETTALTKTTKRAISEEKEGDGHCQTHCPLTVHERRGSNECTANATHKKIVFKNRRYGRRISRNQNRFSSYGSTLNGDLLFGENDDEEGSECTFAPVAFAEPERCETNCEAIDEDPPILMKSRPHAHSH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c6c3a2db2a4a816866e6a595c3048381a4b45a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FLTFSGRELSREARLDDTTTVAIIGAGPAGLAVAACLRQAGVDFIIIEKEQQAAPAWRRHYERVHLHTTKRYSSLPFVPFPKHYPRYVPRALFVDYLDAYAQRFDLRPQFGETVKAVTQDGRGWRVDAASGPLRAKDVVIASGYNAEPLRPAFAGIDTFTGKTLHSADYRNAKPFAGQSVLVIGMGNTGAEIALDLAENGAQPTISVRGGVHIVPRELFGVPIQMVGMAARLGPQRLNDALFPVILDLVLGRLDKYGLKRPGQGLLEQIAVASRIPVIDVGTIGKIREGAIKVAPDITEISQRGARFADGKHGEFDAIIFATGYRPGYARFLEPGIQPDRSGVTPKASDLGLYLIGFHNAVTGLLREIGIEAQAIADDIRHRLNRKKAAEILP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7f55f362e41352e3189724392b10377beeb7b0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RREQQADRIHTDYKRIYQYNVESKNNWSGFICCYPAGTLIREQVPDVEEICRISEYNDKEYIFIGADKQNGLIASHLSVESNFFTFFDGYKLLEGDPKTVLSEQNSAVISSALAARIFGNVSPIGQEISFFDFSKNKQTFRITGIMEPMPDNCHIRPAELLFYQEPKENNYNNGNYALYLKAREGADLTAQLPAVQKAVQGKDVIFAFDEKAEVKLHPLEKCYPEPLFPNEYAMMVQKGNPART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de67daa8f096cbf6c5726e673f328882d2f0ba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GWHTLLQDASYKGVGFDIEVVDESNGKALAEHARPFVQGIDLEDMGMTGRQVQINAVFWGKGYAGRLKKLLDALEQPGGGVLVHPVWGRMHNMIAASWSYRHEADYVDYAGIDITFREAAEAQEIFVFENAFLVELEALIANIDTYREAAIGFVDAVLAVDAGVSALWGSALGIWSAASGTFGAVRRLFDLDKIAFPDRGGYSAAAFKNGSAKLFADISVMVDTGIRREAGLADNAMHHAGWSPRQRFDGAAAVADRAAAIPDNLLTGRFSDGLQNRLNRLTAKQVQPVAQAVRLLSTSSLLSVATALIEAHGEEMTAPDLIEVNRAMRRRMQAEIAALRAVQTAAAESGGLTANAVYTEAYQTAESLRAAAGRLNALVAAVINQKPPLIVRQAPIDGTIHQIAHEFYGDIARAAELVRLNPHIHHPAFIKRGTLVNSYA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c29d57e1217c4b64b64c98b5823e73e551bdf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QPPIYLDINNNKSIINALKAGEEYVFDAVYRYYFRRLCAFCSQYVSEQEEIEEIVQDTMMWLWENRCSLMEELTLKTLLFTIVKNKALNRISHFEIRRKVHQEITEKFEKEFDNPDFYLENELFRLYENALKQLPKDYREAYEMNRNHRMTHKEIAEKLNVSPQTVNYRIGQALKLLRIALKDYLPLFILYFGLDIFKQ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5b1a099b80fe8c8b0382c68dd071e1bfc7d8e9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AWRAAGLNYVRYSQIAAEITRKCTKQVGGKAAVKKPEATLKITTWENGKQQ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9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1775fd596a0d5d210949e53eb7376c6e6ca068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FFGGSEISPSPPVPTASGNNAHMMYVFNRNGVCLLYKEWNRPLHTLNPQQDHKLMFGLLFSLKSLTAKMDPVNADKGNLGVPQLPGQGCSFHSFRTNTYKLSFMETPSGIKIILVTHPKTGDLRESLKYIYSLYVEYVVKNPIYSPGSPIKSELFNTALDQYVRSI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c487abb2fd678dc1cad38f586dd540503e1c6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DEYLGCDDVGTPRGPTVYMAPKLFNPAGGSFFMLNNVIRELKRFGEETKIINKRIILMFSGGKDSSLALYLLKEAGYNVSALTFFHKWSWPEVLRWGMKFTKKLGVTHYLIDITEGLKREAIGRKGPICIHCKKVMLWNAKWFAVNNGFELIAKGDNANDKIIGTLLDQCPGDIRICEIPKIGIPIFRPLIKYKAREIEMLTNEAGIKPYRMYEHGRRKQWREGCPLQYIDEDTRITEELMDLAFRVNYKVSKIARERKVRISVRVPSFEIMCWNCDNETLKEVKKVINKET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7d33239f4437f2d9a5d2f96e6deab9b736f005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VKEKKIIDQYVPIVVESTGRYERAYDIFSRLLKDRIVFLGSPIDDYVANLVIAQLLFLEAEDPDKDVYLYINSPGGSVTAGLAIYDTMQYIKCDVSTICVGQAASMAAVLLAAGAKGKRYALPNARIMIHQPLGGAEGPAKDVEIITRELLRIKDLLNRILSKHTGQPIEKIEKDTDRDFFMSAEEAKEYGIVDKVVSTR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f9f87b66574883187b9093e572c5a65058a1e7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KIAVLSDVHGNATALEAVLADAQKQHVDEYWTVGDMTVRGPESERCLTLLDRVHPTAYVLGNHEENYQKVMAANPNTFTKPKQIMATVLTAFDRRQLSSTHFERLLNLPMTVIKHVGPLTIRLQHVLPTVASGHALAPTASQANFDQAAEGDVDIVIYAHTHQPIMRYATTGQLILNAGTVGLPTAINPHLRQPRANYLLLTIDETGLQHVDYRAVDFDWQRAITIAQNTHLPYFEFYEQTLQTNTYQYAPSAVAAYNTQHDMAREARKILLENR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b712399ea96b127490c4b9c9ad4887aeefb1a3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72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LDKTHRPTWTRMEDASKEDFLAVMAYDDHFNAGLVDRLIAALISLDEDWTPYPINRYQHSLQAASRAYEDGAEEEIVVAALIHDIGDILSPYNHGEVAAAIAKPYMSEKACWILKHHCVFQGYYYNHHLGGDRLARERYKDSPYYDACVYFCHNYDQNAFDPAYATKPLEFFEPMLRRVFSNAGGHIELNETRD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c34d7a3f9f847bd02bff3d24d91dd28bf5f5ba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LDLENLSETESPEDLVEEMLGELDAIEVIFQELVQSKKEHGIDETIFCFYEGKDDFKYYPTRIRTWLELHSNNKSLFSKGCGNRDKVIKVYNKIKFDFEEIDDVSLYFIDRDFNKENNLGKRIYVTPCYAIENLYAKETVLEKFLESHIYINSKSIGKDLKDYCIIREYYVQNLFEKLTQIALINAWYSIQINKKIEDLKNGGEISLDLKKLKSLSDIKKSTSVEEFSEIDIEMLREITDNPYEVTEEEIELELRHIKGDILSNSRGKYIEEILIELYKKIIDETNLPTEFEIEKRSISLPIGKKNFKIHLMPFADTPECFRTYLKERI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4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95f84262cfbb51d6fd77986381024218e308f2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KTIYIAGLGLIGASMALGIKRDHPDYEILGYNRSQASRDIALKEGMIDRATDDFASFAPLADVIILSLPIKQTIAFIKELANLDLREGVIISDAGSTKSTIVDAAEQYLAGKSVRFVGAHPMAGSHKTGAASADVNLFENAYYIFTPSSLTSQDTLKEMKDLLSGLHARFIEIDAKEHDRVTSQISHFPHILASSLMEQTAVYAQEHEMARRFAAGGFRDMTRIAESEPGMWTSILLSNSEIILDRIEDFKERLEAIGQAISKGDEEQIWNFFNQAREQRQTMEIHKRGGVDSSYDLYVDVPDEEDVILRILELLRGTSLVNIHINEENREDIHGILQISFKNAQDLERAEHLITENTDYTVVI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66756703c7f122ee3cad00af8e1c670d8aa00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VTVVSNYCQLSQTQLSQTFAEKFTVTEELLQSLKKTALSGDEESIELLHNIALGYDEFGKKAEDILYHIVRNPTNDTLSIIKLIKNACLKLYNLAHTATKHPLKSHDSDNLLFKKLFSPSKLMAIIGEDIPLISEKQSLSKVLLNDKNNELSDGTNFWDKNRQLTTDEIACYLKKIAANAKNTQVNYPTDFYLPNSNSTYLEVALNDNIKSDPSWPKEVQLFPINTGGHWILVSLQKIVNEKNNTQQIKCIIFNSLRALGHEKENSLKRIINSFNSFNCDPTRETPNNKNITDHLTEPEIIFLHADLQQYLSQSCGAFVCMAAQEVIEQMESNSDSAPYTLLKNYADRFKKYSAEEQYEIDFQHRLENRNCYLDKYGDANINHYYRNLEIKNSHPKNRASSKRV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d2605243209a5dd6e8eb8352f52448309407a6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73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NKQLLQTLPLAKGKDIHNRIAKLALYKECIALASSVSDPLVRQHTIVEVREKWLLSRGDGGQTLQLQLASALDRIAYGRMCVSKQRLRLIPNASEKYDWGVVNPLEHHAQRIQRREERESPDAFPHGAGRRDFVPMTNWGYGNMDPDAVMRHKELTDRQHFMGPHWRNKPKPVLLEDLSFEEQMYVQFQGKPKMKKTPKKH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508a6e9a61ba23d2ac97ca0056c70c4899e016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LGPEGAADLQRQLTEWTVFTAHCWQARSPQTEVLIATSGGTSEAWQQWLGAVEVQPQAEGDLGDRLHQAFQDSWQVGCDRTVIIGSDCPQIEPHHLDEAFAVLQQADVVIGPASDGGYWLIGLSQPQPQLFQNIDWGSDRVLVQTLEAAQVADLQVAQLESLSDLDRPEDLNLWQPQPQLSVIITTLNEAANLPQTLALIGDAPVETLVVDGGSQDATVAIAQAWGAKVIHSPAGRGRQFNQGAAAAHGNILLFLHGDTRLPPRFWEHVLQTLQPPQVVAGAFQLQIDSPDWRLRWIERGVRWRSHWLQQPYGDQALFLSRDRWRAIGGFSTGPLLEDYRFVRQLRRQGTIAIASAAVMTSARRWQRRGVLQTTLLNQLILLAHHCGVSDQQLARWYR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7bf6b7bd1ea0c8e91498e35891459d16cabbb4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ILVSRTDKIGDLVLSIPSFFMLKKMYPNAELVVIVRKYNVDIVKNLPYIDRIVIIDEYSKAELLEKIAYFKADVFIALYNDSYIASLARASKAKIKIGPISKLSSFFTYNKGVLQKRSLSLKNEGQYNLDLVTKLDRKRFAILYELNT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a0a3719519d4c81998883faf9aaf2301811799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TSQARDRREMLLRARPLSRQTREWVAQGMPPTADAGVPIRLHERAATAVPDARAEERHTPEEPADAAAPQHLGARAHANGIVQQLVDAHADLAGMLSMIQDGRR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9de49cd61b0cdc0d9868e33f471ba67655720c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DVTIDHTHWVASDGYTTTMHLLEATAPKGVVIVFHGMMEHGARYQEFAEFLYAHHYHTIIPDLRCFGARAQQLESLGHLEPNHGFAQLIQDAEELVYDIKDRYPDLPIFVFGHSFGSLISRRLGQTLGHELAGIIASGPPTDSGLLGTVSQKIVGRLIEQTSSQHPAEGISKLIFGRYNLRFFPALSSNAWLSSDPQSVLRYDEDPLSGQTVTLGFFNELLSATKSVNSLAYLYQHPRHLPLLLIAGEDDPVAFDGKGIHALFDAYNRVRVEGVQLTVYRGLRHELFHEFERIRVFADIAGWLNKQIGSHPLSSLRKQGH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3a42cb2ab1f72df06380dc7d1bc861555a9616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VIDARIIVVDEKRLFREGLCRMLYQLSWVSSVVGYNTVEEGIKAIHQYEANLYIMNPFVGGEAQYAFVKEIRAHKPGIKIVLLTDFDDADSILDATQQHINGYFSKSMAFDKFEVYLHEVMEGKYRLSEALGSLLFERLVKKNSADDLTAREKIIYQMMRKGYTNKEIAKQLSISTNTARNHVSSIMHKLNISSRYRIPESQE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162eda887e41729ffe8d192d77d9426c6f122b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PPRIVPWRDFAELEELKLWFYPKSKGTIEDKRQRAVQRVQSYRLKGSQYLPHVVDSTAQITCAVLLDEKEACLGVHQDSIPIRLSYVMALIRFVNGLLDPTQQSQFAIPLHTLAAKIGLPSWFVDLRHWGTHERDLPGLEMLRWAANEALSWLYDHYWNDEELEDDRDDDDDDDDTGYGYRRNDKLEKYMESLTKTLDKWKRLRNEFLEYKWVWENANDSLITSSNFSGDNLVNYDAEKRKSSHASSSETMIRENLRQWQELWKLSIYHNVVLEKFFNNYDPLLLKVLMLNLNNFDWKVIEWVARNYRTQQDDSNITTILKRKFNAWKELQKRLLDVIINNLNNKNFKNKWQNWEKLIDENASYLILYFCQSMLAKLETEKITGNSWRNKKRRKQIDSTVEIEAKLKENIDNLSLRFNEGEIKLYDFIPAEKDSVPLKKEVSPALKADTNDILGDLASLKQRMSSFGTVGKKNKQEENRATPVKNWSRVQNWKPKPFGV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f431870ac4dcf70a6f336edcab4fce14855875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NRIVIMATETVECAYSDISGVHVRSTSQTASTQLTLKTLEEKTPLVRCHRQYLVSIKAISEIKLLENGLAEIITKTGFEIPVSRRYLKVLKEMLGIS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aaec4f1ed0cc9761d42cd549bcf15313b68802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93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VTLSITFTKLKHTNSTNTFKYKLIMNTSDLNLFIRIVETGSITETANQVNLTPAAVSSALKRLEKQLDVQLLIRTTRQLRITPQGEQFLFHCRNALASLEQGRISAHQTQGKVSGKLRLSVSSDLGRNTLLPWIEELLEEHPLLSIDLTVGDSVSDFYLDQVDMALRFGKPEDSSMVSFQIATMSRITCASPAYISKYGNPETPEDLRNHNCLLHRRAGRLFDHWEYTDSLGTYKIKVNSNRISNDTDIVRRWAVSGKGIVYRSLIDVYSDLNSGQLVQLLSGYDSSSVELHLICPNREQVSPAVIAFRELLRSKISKVL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368b9fa0cd95dbb7e7c71855e5b7a8b159b023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90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TYDVSSIGFYVCDILGRPVTRIPDGGRADYIQEIRMTVAGTAGATAADCAILGLKTLAVTTVGEDEMGDFMVAKLTRFGVDCAMVARDGSVQTSATILPVRPNGERPALHVPGTAATFRIPEGRLDAALDARIVHVGGTGLLKSFDGAPTVEALRRAKELGRITTFDLIQATPETFELVRPCLPYIDYFVPSIEEASEMAGTTDPAEVARFFKGLGVKNAILTMGGEGVYVSPEAGEDFRLPAHAIEVVDTTGCGDSFTAGVIVGLARGWDLRDCCRFASAVAARVAMGLGSDGKLVSFEDTIEAMNTLPLRA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ba943121826bbf375f81d32be1aaf3755491ca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7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GGHMSLTLPDFRLIRLLPLASLVLTACTLPGHKGPGKSPDSPQWRQHQQEVRHLNQYQTRGAFAYISDDQKVYARFFWQQTGQDRYRLLLTNPLGSTELELNAQPGNVQLVDNKGQRYTADDAEEMIGKLTGMPIPLNSLRQWILGLPGDATDYKLDDQYRLSEVNYRQDGKNWKVVYGGYDSKTQPAMPANMELSDGSQRIKLKMDNWIVKEGG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e0f76a7ec110d3ff8dfc16d39d4e737484f0df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0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FRGKGQQQVSSTDNIKAMMTAAIGNKLEKRLPLVSTIFVVGNDEEEFNIERRTLWQDVLPDLQNLAFQSNFDLEFCDVPLENGELTNSVAEHVLQMWKDNPRSWIVLLLGNRYGNVSVPTSLRKEEYESIRSSIFEENGNVRVFEKAYTINRNGAVEEYRLVPSAIKDKKQLAEIIKALQAGAKAAHEEGSINQVHEQRQNRFFSSPLETFVRSILQVSPCRCLFLLRKFDQLVADPNSPNAFLETNDQNSRKIEDLKNEITLKMNDRVMTHVLRPESTDINYFFNSRDGDKYREKIARQFNEKLKNHLADINPPVRPEPPKSPMVLAANEARTHQEFLENQLALGNLKRDYDKRLDELASVKVNRGVFLIQGTDLCGKTQALCRLYHKISDKDAYKVIFFTNLTYSSNFAHEAWRTICLNICSISNIDPKEVLEHFKLGGILKSLEELVQKADKPVCIFIDDVHLLKFGHLLSQIGRRTETAPDNLSLFMTSSNVAPVNAVFAVTQTVNVDVISENEVVGMVQKMAEKVDKKLTNEQISAIRPLMAAKDGILIAKSFTHEILFNGNSSMKGGMDGRMTRIEKEFGKLAVGNAVKFIAASSHGLTRLEIHDAISADREVLEEMNMSIVYSLLTLDGIIEALGPILRKVIIDDRQIIGIAHSGLISWLRNRYLTSSQDIRSAHLQLSDLFADLLIDNEQSPRHEIAYQSFSQGIKRDNGSPNFRRLRLLWYHCLHSGNLDRLKELSLCHFEYVDYVTRYFGISHLLSLYEECATQILHHDLQVISEQVLVPALVTMARDSEQLAAEVIGRLRFTRHENSHFLNSLVDQAMSWVDLYNRQPLLVPLTCWISPPATKVCRSFTLKDWKPGNTVLTLSANHQYILISGNQSDPGVIYAYHIASEQLIGTFKGHTAAVTCLCSSNDSSLFVSTSFDKTVNVWVFSQSTPTMSLTHHTAKVTCAILTSDDQYLITASADSSAKMIKLETGEVMRSFNDHTGSVVSLQLTSNNQFLITGSGDFVVQMWDVTNGKCISRMGGLMAPVSTLAITSNDAFVVVACEDETLKVFSTVGGQELHELMGHEGKVNSLVCAQDDCQLFAATKSKVFCYDIHNGQMIDVLDTAQPFPICSLKISSDNYFLISPCGPKVTIWNVTKRNHDAHDVHADKEGFLTAVALSNDDKYAACGTNNGIVALWDLEVCQCVFTTIQNKGDPITCIRYSVDSQYCISGNQAGCILILDAQNGGVVRELFMHSSEVLSIMSLVHNKMISCDIQGKMVIWELFGDDDTPEMVATGVKPPIFVPPTGRIMVGHCSLSNKEMKIWAFPEEGPPVTRAKLSHSDEITCFATSPKGGNFIATGSRDMSLKIWQIDKGFLTQVLVGHENVVTCCCISFDERLVVSGARDEKIIVWNVQSGDMVCTVNTTAAITSLSMTGDSTVVFSTTEDGWVETWSTTKGRLLSTFNAHRPIKKLINSYESHRMLLLLENCAQLPILCLHNTPAVGVEATRRRSARAQSVSSASNEPVASTSAGEIKKDPILSSNNGGNAQSAPRATAPKPTFDMLERSKSRTSLIEKDRTTTLTQSNAPPPQKSNMCTL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9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f3e56636b63780c1c37e631494bdf09823eae4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FSFGSTTYAKDPTKETTAYVDVSVLTVWVEPNIARDVDLPSLTNPVDPWKWTKNMTYEEKLWLVGKLETQALYGMKVHILEEQGDWVKIAVVGQPTPREEAGYPGWVPKEQLIQSKKFQQLERRPFATVTAPTAFLYSNQGLTKEFMEVSFNTRLPVLAAFRDRVLVMTPSDGTKWFARTDVEIYQSEDEIPAPTADDLLETAELFLDLPYLWAGVSGFGFDCSGFTHTIYRAHGITIPRDSSVQARYGTYVEREHLQKGDLVFFARNGGTGAVHHVGMYIGDGKMIHSPNSASTVEIVTIDESSYAGSYHSARRYL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2f34f4cf039362f3fdc0db09156732cd57f32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RANTVVNRQGVKVDVEFGRLKEYYLSTLAPQKKFVSIRDHAAREKELDALRKKQKISLEQRKDKQDNIKKSQAEYDQMKSLYAAPVDPKQTKVETMEQKEVLEPTAPMEKFVVNTTDDKRALFPASWYQQPISRSQLKKGKMIYWMAKDEEEDMTLDDDPEGKYTVTAEKLIETMTAGGKVKHAGITEPPSNTANTIMSESLASINARYKKSCERNAVFMNTLHGTIEFNKKQVSVDKTLSTSSISQDDATDAPNQIIFAPTITSHVFKGRSLKRQYAVKNKALETFEEDRKDYTREAGEETSG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9434a4991a23b9c1af219a4188700fb1d3357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SDNYFIYFNDIHIDHEYVYTKSRQKNCHENINPNGLNFTFGQYGCEAPHELVESFFENLKNIAPKPKFIVFGGDSTYTWTYNHTYKTIQEDLSRITTNLKNLYPKVPFILNLGNAEYDPNYGGYNSDIETFMNTSKILGSYLTDQQRETFEKGGYYYYDYPKANLRVISLNSVIYSKRRNLTESDLYGQISWLKNIMNTEYKTLILFHIQPGVNYAEKKNSWYDYHINQISQVFEEKQPDYLLGAHVHLDMLMPFFNSKNLEIIALSNPAVSPKHDNNPSFRLYYMNKGLSDYKQFYADIKDNPSFLNWELEYQFTKLYEQSDLSQKSLKSAVKWISTTSKGMWTFLEHVYSRGFANNAFYQCMLGSADIDHYNSCVSSKPQ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679085ca20076c47a6c693feaf23ccdb9bc822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ANKAAEAEADSLSIEMAPITEVTEVYEGTLPAADGPGIDYVLTLNAATDGVDTTYTLDMTYLDAEGQGKNKTFSSKGKQQTIQKVVNKKPTKAVKLTPNDGEAPMYFVIVNDTTLRLVNDSLQEAVSDLNYDIIKVK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a0e73bb41374677e1fe81913a6eb9947dc45c3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ELTAQALKAFTTRYCDAWQEKHGSWPLSEELYGVPSPCIISSTRDAVYWQPQPFEGEENVNAVERAFDIMVQPALHAFYTTQFAGDMPAQFADEKLTLLQTWSQDDFRRVQENLIGHLVTQKRLKLPPTLFIATQENELEVISVCNLSGEVIKETLGTRNRTVLAATLAEFLTQLNPL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29866cc2ea2580bf7fc6f4c8d7331b59ca8fca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MEMFEVNELILKKAKELGLGDVVVLSYETDRRQVRFANNEVTVAKHWHERKVELFVEWKKRIAGTSITDLSEENIERTLKTLKANLEKMKPKEDYYGIAEGPFEYKDIPETFDKAIIELDDPSEYVETAINAALEEGAKRVAGVLYTDHDKIYLTTSNDVEAFDEGTGIEISVRAFIGDLESGHGTNSVRVLKKFDPESAGRKAGEIAKLARNPEQGPEGRFDVIFDPLAFANLLSYMGWAFSAFAVEAGFSYFANKLDQKVASEIVTIKDVGNLPNGYATRKFDDEGVPTKETILIHKGILKTYLFNTSLAKKYGRETTANAGLIAPRAWNIVLEPGDYTKDELFQEVKKGIYITNVWYTRFQNYMTGDFSTIPRDGIFLIENGELKPIRNIRVSDNMLRILQNVVALSKESYHVHWWEVSRPVTTPYVLVKEVGITRAT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610b0aad03195f4b57b55b0fd0b04bed6c8a8b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TDLVAYHHDKRRPYQQCQRCALVSVPAEFYLSRDEEKAEYDKHENHPQDLGYQQFLDRTLAPLLARFESTALGLDFGCGEGKALSLMAQARGYRVENYDLYYANHPELLTRQYDFITLTEVIEHVSDADALLTQLKGMLKPKGILAVMTKRVLNPTAFSTWHYKNDPTHINFYAEATFQWLAEHYGWRLEVIDKDVVFLYQ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0f9f8af2fee1c9b4383295a1fc0fd2842acf24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YEILDHESDIGIMVYGTTYEELFSNAVYAMADLILDVGKLKEKRKMHEIIRGNTPEDIMVNLLSRVLFYVDTYYTLYFRATCKYEDSTLDVYLYGSEIPEEVEYRNVIKAVTYSEIAVKPEDGFARVIFD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46b38b524cd33a3ad9fb0dba72dd4775a24fac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NIKDQRARGDLGRRVAYRRAELGLSQEEVAERAGMAAGYIDYLERNPPNLSPGALSRLADALQTTPEALLGMGFDEPEGAHVTRVPKPKLAAIASQECMELIKAGGVGRIAFTMPGEAAPTVLPVNFLVRNETIIFRTSGHGIIAEHASNQYISFEVDRLDGMTNEGWSVLVVGLARPVRDPVELERLRKTAPVQPWAAGDRDLFITIIPKQVTGRRIEHESM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ea5b086c99ce2e18a6d87c53cb022e457c765e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VKVSPRGSMDQLSQLEVDRLKQSAKSPLYQLYRNCSLAVLASGLKSDSSSELFDKYKDFEINILQRERGVKLELINPPEQAFVDGQIIAGIQEHLFSVLRDILYIADKYDNLKHINLTNASHITNVVFDILRNARALPTKNDPNVVVCWGGHSINALEYQYTREVGYQLGLRKLDICTGCGPGAMEGPMKGAAIGHAKQRICNARYIGLTEPSIIAAEPPNQIVNELVILPDIEKRLEAFVRLGHGIVIFPGGAGTAEELLYLLGILLNKANEHIPFPLVLTGPKESADYFIKIDEFVAATLGEEARSKYHIIIDNPDEVARVMREGMEQVKVFRKTNGDAYPYQWSLRIEPEFQLPFVPTHEVMANLHLYFQHNKAELAANLRRAFSGIVAGNVKGETIRLIKRHGPFELRGDPRLMSLMDDLLQAFVRQQRMKLPGSAYEPCYKI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3ffba958f1096195663485f012a230977b04d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AASQAERTVLEEEFNWLLKEEVHAVLKQLQDILKEASRRLSMPSPGLEGQLKQENFILGSSTMDQVKGVLTLQGEALTQADINIKVAKSSQVMHFAFRDDKQWKLQQIQDARNHVNQALQLLSSRDDSYHFKTGAEVNKLMDAIMLQLTRARNRLTTPASMTLPELAASGLMKMFTPPMPGDVMVNFYINLSKLCLTVYQLHVLQPNTTKNFKPAGSSVLHNPGAMFEHNNTKFEVSHVHKVECVVPWLNDTLVFFTISLQLCQQLKDKISVFSSFWNYRP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85671332adce7e0c809bc7b4be89da9e2086bc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VTNKMISDRVLFNIQTSLKRIAKLHDQLSSGYKVRYPSDDAVVAKRASDILTRKRELEQFQRSVDHVQTYVNAYDSALQTVSSITQRLRELLVRAANGTLSKAEREAIAEEIDKIKENLVEVANTRIGNEYIFSGYDVFSQPVENENGIWKISTLPASNKSRSILVLGHSIDYGVTASEVFELDSGKNVFQMLEEVSATLRSNLNETQISERVSNVFLKELSSFEERITKTIGKVGGVSRFIDMVNSRVQDLDFFFTEYLSKERDADITELVTDLAMQQSVLEAALKSASRVLQATLVDFV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3f5ec8f9ce8c81510d392022f7a20ffc645996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EGLFYMDEFGTMVFYNQGFYEQLGINAGRINLDRWLDLVHPLDRERLSKRVDAHINTDNKRVTTTYRLRKPNGQYVWIEGVAMTKETEHGHYMVGSHR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1088185031832e4fdeb4d6030aea6c3716e5a0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3A7705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VEQMVNEGVNADSIKQASEQLNSRWIEFCQLLSERLNWLEYQNNIIAFYNQLQQLEQMTTTAENWLKIQPTTPSEPTAIKSQLKICKDEVNRLSGLQPQIERLKIQSIALKEKGQGPMFLDADFVAFTNHFKQVFSDVQAREKELQTIFDTLPPMRYQETMSAIRTWVQQSETKLSIPQLSVTDYEI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9be4d17a46992f1fe3a90dc6468bd5c2df267c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PNHVVQNKTPDLFVAEHLDELTGARHLLSNDLGAASALAWRLRRSDVTLYDTRGELKYGLSYPEHSQRSVPLADIRQWLWRARQDGSIAVLLRINSASDRYQLALLPGDGERYRNGNLVLAILPQV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b4b316480c9ca9975a67b4beb09ffeb1651f1c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LALSRFSVRWRLPMTTNAAPTAAPPLGPEEEKLLKRLRRIEGQVRGIQKMVEEGRDCHDILTQFAAVRSALDTAGEGLLEQYALGCRARPGEAVTPSDVVRAVKLL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e8c0e7006c576baf6c64e124613e9715926a66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GNSQRQSEEIEAMAAIYGEEWCVIDENAKIFCIRVTDFMDDPKWTLCLQVMLPSEYPGTAPPSYQLNAPWLKGQERADLSNSLEEIYVHNMGESILYQWVEKIRDALIQKSQITE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d8cfc5420266c78356218f3b62a324f63b6b23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ASQQDSGFFEISIKYLLKSWSNTSPVGNGYIKPPVPPASGTHREKGPPTMLPINVDPDSKPGEYVLKSLFVNFTTQAERKIRIIMAEPLEKPLTKSLQRGEDPQFD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0060ef34048e21ef8fa00e92e686b0fb9cc18b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IGGSINLVTKNSPYKRTINATAGSGYNWISEKAQLNLGFTYGDRFFNDRLGMLLSASYQNAPSGSYDTEFMWEQNEDGKVYVSDYQMRQYFVTRERQSYSAAFDFDINENHKLTFKGIFNNRNDWENRYRTNIKDLDENGKGTVRIQTKAGTPDNRNARLERQRTMDFALGGEHLWGAIGMDWNASYAKATEERPNERYLDFQLKKQEFDMDLSDERQPLATPGTGATLTLSDKFSLKELTEQQEDIKEEDMKFSANFKASLNNGAKLKFGAKVVRKTKEKEIDFYEYTPKDEDAFMTNSLKNTVDQSTDKFMPSDKYQVGTFASKEYVGGLNLNDASQFDKEQVQAELAENFEARETVSSGYVRFDHKFASDINLMAGLRMEHTSLRYTGRNYDDETDKTTKTGRMTNSYVNFLPSILVKWDVNDDFKIRGSYTQTLSRPKYSALVPSVNINRGDNEIKIGNSDLKPTISYNFDLSADYYFKSVGLVSAGFFYKKIDDFIVDQVLTNYEYQGTEYTRFTQPKNAGNANLWGLEFSYQRDFGFIAPALKYVGFYGTYTYTHSRVEDFNFEGRENESGLSLPGSPEHTANASLYFEKGGLNVRLSYNFASDFIDEMGPSTFYDRYYDAVNYMDVNASYTFGKKVKMTFYAEANNLLNQPLRYYQGTKDRTMQAEYYGVRMNAGLKIS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4fb17fcd6b1c4a1d49d2f8740ba4f57044576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3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EIVQQMKAELWEIFDHLHHHPEISWEEWQTTEFLRRELEREGHRVRTFADCPGVVAEIGAGPFTVGVRSDMDALWQEVNGVWQPNHACGHDAHMTIVLGVAKLLRRIGYEPPGTLRFLFQPAEEKGTGALKMIEKGAADGLTFLYGVHLRPIQEVKGGYASPAIIHGAAQCIEGRIRGVAAHAARPHLGVNVIEVGSAIVQELGKIHIDPQVPASIKMTKFHAGEKDANTIPDYAEFALDLRAQTNEAMERLVEGLRHVINGVAAIYGADIELVERTRIVAADPDPDAVRLMEEAIITTLGTEKCVPPVVTSGGEDFHFYSFKKPELKTTMLGLGCDLRPGLHHPNMTFRRDDLLSGVEILARVVMNTFATFAPQGENERASVAAN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923a52a24567fc2c3264d067a24be3c92148e9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6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PRGLDAQGRTQWHWITSAEPTRLPPALSPGEADFNLAEATRYSAAFIEKKPNFRIPARNPRLTVGRLTDFYENPGLPEQVAPRALKLISRADTVASIVEGVTQSLQEHAFDPHLFPLAQHVRHARMAAVSYAFAEWG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57bbfa3335558eeb31fd6da3e9c712c838db86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SRRGARLMDNKVEYWFSIADYDFETAKAMLETKRYLYVGFMCHQTIEKALKAIIARDCADGELPPKTHDLTKLSIRAKLIDIMSDEQQDFIEELNPLNIEARYPEYKERIAQTLDSEVGQTLIKRTEGLLCWIKEQ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17ff85ab4857c03cf3e4b6434e29b43900cb29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PYKEEIIHAHAAIENWLSKGVGSLEALIARFAADFTMITPGGVCLDYPALGAFFQAQRACRPGLVIVVEHIDLVAEWPEGAALRYRERQQLPGQAETVRWSTVILKRERGRIVWRHLHETTVT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03a851fb8404e541023a816d52c2235710d299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SCVYAFGSNGQRQLGLGHDEDMDTPQRSVPGDDGAIVRKIACGGNHSVMLTNDGNLVGCGDNRRGELDSAQALRQVHDWRPVEVPAPVVDVACGWDTTVIVDADGRVWQRGGGCYEFTQQHVPLNSNDERIAVYGCFQNFVVVQGTRVYGWGSNTKCQLQEPKSRSLKEPVLVYDTGSVAVDYVAMGKDFMVIVDEGGRIVHASGRLPTGFELKQQQKRHNLVVLCMWTSIHLWNARLNTVESFGRGTHSQLFPQERLDFPIVGVATGSEHGILTTANQEGKSHCYNVYCWGWGEHGNCGPQKASQPGLQLVGQYSGKPRVFGGCATTWIV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839c8c470a47d7d276afef5aaac19a74a70b64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ENVSKRDILVNYLKLCNKDDMAEAMMKYCDEDRGIVFNRHPARNEKKFGAIYDYSASSQSKISSATSSSHDLKGSIEKGINQSNRSRQSIVQSKCFYKSKSSLESLQIDKHPSSYIPSSRKQKVQDIVVQRNDPISDVLDDMCEIVAPEGKGKFLKFIGENYVYVLLENVR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fa174dc16a4e5fe04841c66008dd2d7ac37cdb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HHHHHHGSPSIDEVDEIILRELSKNGRATLTELSRKVGLTPAAIKNRVEKLEKLGVIKGYSAIIDHSFLGEFLTALIEIELADPESDELSKLIRPILKLENIKDVYKKTGEFQLTIRATFRDVDSLNEFLKKIRRDYLKNMARRIKVSIILENFKEGGVTL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0bf4b0da2d03120e2573d72eb4ab7a34e9307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GEIERSQEVAVIFAQDTDHKAQYEALAKLCNKYLPQNAMGRVDTAEIIKIIDTVIALETGSMVVSRQFVSLITERLDNQHLESECVKAISEGILAIIKTRTISYEDQVCILRLMLASLYEKEGRIKDAAQALIAINSDTSPKFNGPQAAKEGAKAQLCIRITKLLLDCSEIDEAEQYVNRTSILMVDLGANPDIQIEHKALQARVSDAKRRFVEAAQRYYELSATEQLPNSDKLTALGKAIVCVLLAKPGPQRSRLLTLIFKDERAPKCASFELIAKMYLTKVIHKDELEEFEHQLQDHQKADEHGESILKGVIQEHNITAISQLYINISFKTLGQLLGVDTEAAESMAGEMISSERLHGYIDQTNGILHFEDSNPMRVWDSQILSTLEQINKVSDMIVARHSEFAEFL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86db7c2b07c2a5084beba587cbbe295b0a0ab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WTNTFKWCSKTEKETTTADAKVCASVQGLKALQQQIMDSTTVRGSVNNTMTPGGINQWHFHNKRANKVCTPTVLIHGYAASSMAFYRTFENLSDNIKDLYAIDLPANGASEAPALQVNKTKKIKSLRFKHIEDDVVIPVIEKRPPAEDIKSHLEQYESYFVDRIEQWRKDNKLRKINVVGHSFGGYISFKYALKYPDSIEKLCLISPLGVENSIHAITHKWEPNTTYPLTFTDPSSRYYTRKLNVPRFIFENQLNVLKWMGPIGSKLCSNYISTAYVKVPDQIYKDYLLHSFVGKNQTVQPQTIKVFTHLFERNLIARDPIINNVRFLNPATPVMFMYGEHDWMDKYAGYLTTESMLKNKAKASYVEVPDAGHNLFLDNPQHFASSLVSFLS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7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274e0c874e3fa45ece394f6edf35c108714946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NSAGSMPVKIPDHLPAAGILESENIFVMSETRAANQDIRPMKVLILNLMPNKIETETQLLRLLGNTPLQVDVDLLRIHDKESKHTSIDHMNTFYRDFEDVRHKNYDGLIITGAPLGQIDFEDVTYWDHIREIIDWSQQHVTSVLFLCWAAHAGLYHLYGLNRKILEQKRSGVFVHRRTCQHFPLLRGFDDEFFAPHSRFAEMDVEEIRQHPQLQLLAESDEAGAYLVLSRNNRNLFVMGHPEYQKSTLNDEYHRDLAQSLNPNVPQNYYRNDDPKADAIARWHSHGSLLVSNWLNYYVYQLTPYDLSDMTAMTPWESQ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acc1d72ed42f14f7b915bea688147fa38e5302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ITTDSLQQAWHRLDAPGSYEWWYFDAEDESEGISVVFIWFVGFAFSPYYLSHYEEWKAHRRDDQPYPLDYGGFSFQLYQDGRETINFIKEGGRELFASEDGGIGVRFEGNRFVYDPLRDEYRLSIDFSFPARDRSVQASFSFRPLHRFDYHFDTDLHAGVDFRHQWVLSVPKAEVHGLLDITSLSSDKRQVLQFRGRGYHDHNLGTVPMYESIDRWYWGRTFSRRCDLIYYVVFLRGCSAEPQAVLMLLDHKTGRQSTFDAVRVSESRFTRGLFAPVHGKTLRLEAEGVSVEVQHQKALDTGPFYLRYTSLLSMMIGEEAQEEVRGISEFLNPAPLKSRLMQFFTASRVWRAGKQSAMYVLYNFFKHRFERVHRINRKK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c75c884c5c95750da2e211b82555a693e8096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GNSCFFILSMCHRSLRLFVKETATLCLRVLARPLKSGEIGIFLVIQKWEGGCFHYGYFSFTNPLKVNSGLDLLLIFCSFPCLFDVLVFTFKELAREYDEKFKAFQDDLQKWEETSERKEYAEFHRVQAESEFPELKREREDRERWARAERIRGEDEKSMLAKEHADKKIRLGVAKIPRLLTESERKMDEFVERPGSILKDMKKEHRQSVLDRLEEWSPEERSLFKSRQADHVKIFHGLTEFFVDKTASDLVLFYYMNKKTEDYKKDFKPKKRVTKYKVGAFPSVEELAYFRMMPPLDFSSFPKNSLMCYFCCRTVNGIDLNGTFMPKEAYEIFAICPDEDRVVCSGCREEAAKLYKDNRCFGNRCSNQKKRANRVNRNIPLDFADFPVRTRAFIMDKLGSTRVAVKFCTPCKNALTRWINDVNNKEETIMAELLNYEGQVGWTDDEKTKLVTLINSSPTLDWVSISEGMNRRPNECKMQYDAMNGVKTQPMIEEVDEEDGNGQEEGGDALVNTPTTSSAAARRSGLARNAKKPVRTPRAPRSAGGRRTGGAVTRAQAVPKPVEDLGEEIDEMEIEDNDEDASRGSRGKDSKAPSDRDGSPADMEGDSPEGQDQDADQDQDQDQDVDEEEEEVIVRDIDSPVKTLLSPKILSGGHKPDFPPVPRIQKPSTSSQPPPPEPMDTKENESDDGEEDNDILEIDVDEPPAKRPTPTSSSSHLIGSSSVGGSERELGGRGLVQQQQQQQPQAQSAAPPVTVSTAAAATAERLVNATSPSPSVASQHLVPTETSTSVPPVTIVPPAIQQPVVVISGAAPQFTQQQTTHSPALIAQPIPQQLIPQRVSTPAQILTPTPVRPTAASTPSMDQFLGLFKQQQQQQQQQPQQSNLMQQLGNINPQFLALLLQQQQQQQQVQQAQVQAAQTQGSLTSGTPFQAQQRPDEALQKLFSSPVSAEFALTFNSLKAQAQAQYQMNRPQLIPASVQMPIGINTAYHQKSLTPSETSASATPPAHRPRAATTVGSKMPAGRSNVQEAELRTLKEELIKRIRLFRDRIAEDAHLKREEENIVTYTAQIQASRVQYNTEILGQMKQRYEQAAARRIEIVKELDEPAKFINGVQNKFNDFSVFKLDEIDRQTLHEILQRYAAEQKPDQLQQQQNDFHNLLRQNNIGIRQAQPQDREKLLQEQQLNQYLFAAQQQHLQQQQQHHGTQPEQKSKRKSGIESITSMQGAPHRHIQLAGPSSSRIQSGRGVSPALSASRSVAPTISGAAGRSITAGTSGHSSTSDYNKELAERMNEVFKPTHPQLLQTKASAMNSNAVSPANTNNSDEIECVYQGPPKTPASIKRLQPTEGPRTLSGQRMKSILSVPAHQRRSSIPPVKTEDEAMECLSMMMYEEAKAPPSDRIVTKLISSSEAAAAANPSAKFSYLDIFNDVVKRDEERCQRMLQSTSVLQPSRELDAFLQQLQQNPQQYANLSAAEKLALQQYQIHSAHQKSQQQAQLQAAQQLQQQQQARPDHYEKFHLLRPNAEIVRPIPTTFSHFLNKATTSTVSSSASAPQFLQPPAAASIAAPTPISTPHAMPSPSVGVQTAPPTPQAVHHPVMPIIPGKPSSVNSNVSDVSSDDDDVRNPEKLPANRLPPLPGDKTAFRSVIDLRATGHVAVTKKIPVKYPLVVQAQNGIQPIKDYGPPCKNLVYEDLSDD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380a095648a09e42695116ff023dca1babc15d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EEKIEVKETDMEDPQRDMVISVVREAQRLYNIDKDVAAFVKEELDKKFGATWHVICGKCFGSRVSYEMGHFILLKCNKVRGNQFYKCC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f2c4866b8aae82ec67582c3248d73767e325ca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9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PASLDHPDGHLGILICGHGSRNRLAVEEFAQLVKALKPKFPTIPVEYGYLEFARPVLREGLDRLLEQGVKRVLAVPAMLFAAGHAKNDIPSVLNNYAAEKGLIIDYGRELGINDLMIGAAGARLKEALESAPDVPLCETLLVVVGRGSSDPDANSNVAKITRMLVEGFGFGWGETVYSGVTFPLVEPGLRYLVRLGFRRIIVFPYFLFSGVLVSRIRQHTKRVADDHPKIEFLAAKYLGDHPLVIETFRDRIDEILRGGNTAMNCSLCKYRSELLGFENEVGLAQESHHHHVEGLTESCTLCKKECTGACQPDGIPVSLKEKAHDHDHDHDHDHDHDHSHDHSHAHYPYPHAEHPFGPVSLRKSSETE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bc13a96a919fdcb0e3ad902b75a287ee3bdb09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KLTVGKMTITWLRGGVTHMDGGAMFGVVPKPLWSRKYPSNEKNQIELRTDPFLIQLDGQNILVESGIGNGRFTDKQKRNYGISEESFLEDDLQSLGLTVADIDAVLMTHLHFDHASGLAKQKEGEWVSTFENAVIYASAREWAEMREPNIRSRNTYWEQNWRPVEQQVVTFEKEQEIIPGIRMIHTGGHSDGHSIIVIEHEGETFIHLADIMPTHAHQNVLWVLAYDDYPMDSIFAKQKWQAFASEQEAWYLFYHDYKYRAIKWNDEGEIVASIERTPTSY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6ff173b7b8e39d33db6ca03e132296d50671da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PFTRQCNWLHSFNNLPTSRTRRPPPMNAALIPNAQPTLAAWHEMLATHSFEGLGEIMADDVVFRSPVAHTPYPGRAAIVLVLTTVNQVFQEFRYHRSFASEDGHSVVLEFSAQVDGKQLKGIDMIRFDAQGKIAEFEVMIRPLSGLQALGAAMGARLASQKQVLTG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3b946209157c572e56cd54b8281da3be733b5d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LNTEQEAKTPLHRRASTPLPLSPRGHQPGRLSTVPSTQSQHPRLGQSASLNPPTQKPSPAPDDWSSESSDSEGSWEALYRVVLLGDPGVGKTSLASLFAGKQERDLHEQLGEDVYERTLTVDGEDTTLVVVDTWEAEKLDKSWSQESCLQGGSAYVIVYSIADRGSFESASELRIQLRRTHQADHVPIILVGNKADLARCREVSVEEGRACAVVFDCKFIETSATLQHNVAELFEGVVRQLRLRRRDSAAKEPPAPRRPASLAQRARRFLARLTARSARRRALKARSKSCHNLAVL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4f9539db39a5472cf2216ca904767738cff65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AQNSDQTDEYKTLLKKIMTLSGSSASSEAIMSQLMSSMKNGPFQQDEAYWKDFASKWTRKIEDKVMEVYAPIYQQHMTLDELKKVVAFYESPAGRKLGETATAVATESMPMIQQLSMEMVQEMMPKLQKSRELVRDDAAEQAKTRDQKLFDAAYTAPKDSIEIVADRTYEHGMGTKPLLHSIERRKDDTKVTFLQPIYFDWQWMYYSPGFKIVDKKTGDEYMVRGYDGGAPMDKLMIIKGCNRKYIYVSLLFPKLKKNVKEIDIIEALTDKEELPSNDDGKAKSYFDVKVDDYLVLSRENKKVY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9c716bc8d02113a198dfcb8e18deb3176aab27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DEEQLKTLLLANEPISRILTIIRDLKLSDAWLCAGTLRNFIWNYLSGKPAFDKETDIDVVFFDQTISYEKTLRIEKELQAAYPAYQWELKNQIYMHVHSPNTEPYHNSCDAIAKYPEKCTALAARINDKGKLELFLPYGLEDIVQFKVAPTPHFLADEERMRVYQQRLLKKHWQNKWPQLQFLKG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22c380711858c47de78eec0f556d31b44fe63a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LRQSLRIAASTLLLACGLQFAHADSSPQTIVFGVAPGPYGDMVKQAIAPTLKEKGYKVVVREFSDYVQPNMALANGSIDANLFQHTLYFDKFTADKGLKLSKLIVVPTAGMGFYSRKINSLDALKKGDIITLSNDPTNLARGLRFLQSLGLITIKDNIDPTKASERDIASNPKGLVFKPLEAAQLPRTLDGVTGALVNGNFAVAAGLDLSSAIKQEHLDENLKNIIAVRSEDADKPFAKDIVEAVKSPAYRAVIDDPKNIYSAFQKPEWMTAT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c75927adf0c87f4505c2ebfa0fdcbd2c5fdd9d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QSLQLKYFKKFRSSTFDFTDPETGLARDIIVLIGMNGAGKTSLLQAIAATLGTATGRLKEPSDLEWAGFNYELLGSNWGAFEPEVTVQVQFSSSELEAVRYFQQKLREMGRDLQPPAEKHIVNLKWRNGRVQADSAAELFQFKGREYAKQLLRAEGFSAFERVGTILWYTEQRTSTSLTTEDPERKLEITEDLLRDRLSKWRQFHQDVGTPKIPNLRPGQKDLYAEIERAYKAVFPERSFEGPVLRENVDDILSEPWFYLYDGKNQYEISEMSGGERAIFPMLMDFASWNIHNSVILIDEIELHLHPPMQQALLRALPKLGTNNQFIITTHSDYVEQLVPEAYIIRLE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6e3909523b20085c93c3ed9db9aaffe31ede5d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LCQSTVDVSPAKSNSEENVEKERKAISEMLKTAELADGLLGTTLQWEDVQKIAEESAGHNLKIGEKKTIKPLAEGVGLQSLLGIAEIDWEVEGDDKAPYPNKFALKIGSPVALLQALEAQAAKLPPDVAANISDEFISFLPPCHNSENYFYKYIQSLPKLDILPDFYFGNQIELEKDGNYSKGCIAIELVEDIKTLSPLENFSDDQMLQVLDALAKLQVQFINLSEDKRREAPHQGLSGLYSPFKDWFLQLNNGLMALFPDPEMQKLTETFATTLPEIITADELDLVPCKLGMKKVFVHGDLWSANIMWNQEGHLKKLIDFQMIHFGLAATDLARVMNTCLSPEERHANKEKYLKHYFDCLTKHCKEDDHPVPFDLEQLTTTYNLAYPRVSAYLLPALTAVLEKVVSMPNIPAKPMVIGSFISKVKGIYSDIIATHESRPE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0da18feae8bc5977d960f1d7c8aa2986752e92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AEEKVKSNFEANLAALEMYKYDEKGISDALTEAEYKQIQTYNSKDKVSMIAQLTPLYGKENAEKIYETIVKLIQGVEKTVTVESSSKDKITLKVVSKALDTSKVMSEANTLVKSYVTDEKNYDKKEKEVQDDMTKMIIDLYNKKPTKEVTTMITYTKKDGKWQPPSNIQKLCEGIYT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.2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cc4769b8728c0cf734f094b00cc20b737b04ba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RVQNILINSLRQYSKQILKPPGYASPEKTNHLKKFLVDKIRVSGPITVAEYMKTCVSAPLVGYYGQFSKDQKVFGAKGDFITSPELTQLFGEMIGVWVFHELANTGHKGSWQLVELGPGRAQLMNDVLNALAKFNDKDVSVHLVETSDALIDEQEKSLCIYTSKNSIDTPFIRKNKTRTGVNIYWYKSIDDIPDGFTVFIGNEFLDALPIHQFHKSGDSWNEVYVNLTKDGDLCFMKSKGENLHTKGLIPSAIRDDSSRVTWECSPESGTVVNQIVDRITTFGGFSLLVDYGHDGSRNTHSFRAYKNHKQVDTLENPGLADLTADVDFGYLSTLVKDRVVIYGPNEQREFLAQLGIEHRLRRLLQVCKDRKQQEQLIGEFYLFN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3b4d61439dd7194318fa98cf6de4c69eb38e30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LNNARGLSFGLDGALYVTEAGTGGNGACIPSVTGQGGSLCYGTSSTVLKIENGVTSPVLTGLPSIALADGTGAGGARDIQFDTTGKPYILMGYGANPTFRNNLGNIDLGKIIAPDFQTNSWTSIADLANYELVNNPDGGDINSNPLGFFIDGNNLIAVDAGANNLLSVQTNGTNLQTLSVFPQEILTNPVFPPSGTPSTEPGQVPTPTAPPPPQLPIQVVPSSVVRGPDGAYYVSQFTGFPFPEGGAKIYRVGTDGETTIYADGFTQLTDLEFDSAGNLYALQYANQSAWKGNFDGSLIKIAADGTRTTILSGNGLESPNALAIAPNGEIYITNRSDRPGLGQIIRVENSQAVP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.5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c14f74c8a9caf2ead0c6e97e965dcb8862c879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HHHHHHSHMYCTGGIRCERGSAYLKAKGVCKEVFQLKGGIHKYLEEFPDGFYKGKLFVFDERYALSYNSDVVSECSYCGARWDQYKLCSTPQCRQLVLTCPACQGQGFTACCVTCQDKGSRKVSGPMQDSFKEECECTARRPRIPRELLQHVRQPVSPEPGPDADEDGPVL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79fedc48e90894bf8e48d4fdc4b08f0330e1f2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GVKVEINTQQLTTILNKAVQTLANPKAMFGEMGETLLEIHSIRFTQQQAPDGTPWQPLANWYRDSKKYNQDKILTLHGDLRGTLRYQADNHGVIFGSDRPYAAIHQFGGTIKPKNKKILKLGTLYARSIIIPARPWLGISADNEQRLIEIARNHLENAFN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424a50e186cc1635ccaa39f139a6948f6b2e9b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QLTSQLGSAELQALIAALPHDLTLNPVTSKPSSASSSDLSASTSTSSCIFPPINDMTALSMLSLGAYPGLFTGFPLLSTLPYLNLPPHSTIESLGLINSALYQQQKDVQAAMNSPVNQFTAGLAADGRPRAFSSAATLQHGKDQEKRRKRTRKMEPSLPITTSTITCSSNSSPSSSSITTSVLRTLVEDDDADVHPNKVRPIQVTKEEEDLVRRKTQELLKSMPLQKLEPEVSASGPLRRLIRDEDLPDEVGPDSPFRHYPKYQQKPRSQLVMLQGIQAAVACMCIEAFQLDDKTDEEKKAFCQKQQGLSLDDLVKETVRQELVA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a91630676e3b2f7892e1ecb0532892047d7734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YTTSIEHHTQLSDELIDTLIGLSQEVPEFDGRHRAEDYQARLGGKTFLVQLIRIEGELAGYKIGYGETNGEFYSWLGAILPEFRQLGLAKALMQDQESWAKTQGFNTLAVKTYNRFANMLQLLIQQGYKIAGLENTAANIDDNKLVLNKLL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0f6379bbd02efc315d5fb195aec40c88cfb2a7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DNADPFSAAGQSAWMDALVTALDQQRFSLAFEPLHAVDGRLVRMEAMLMLHNDDAREPIPAMLFIPAAVRLNLSAECDLQAVRLALDWLAAQPGELAVRLSLPSLGKRSFLRQLELMLADRRAQVGRLYLEVDAHGLVDREGDVIALERIAAHFGAHVGLRRLAQQFGAMSRLHSLPLAYVKLGGGFVGGMSQSPGSRQLAGSVIDTARALNIDVYAEDVPDAATRDILASMGVEVMRGPGVTP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e8719a0e93baebed137852e04fa4557e565023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VWRVEKREEGWRLDQFLKEKTPSWISRSMIQKAIKEGKVKVNGQIKKPSYKLKEGEIVEVDLPEKPQEATVQPEEIELKVLYEDRDIIVIDKPGDMIVHPVPSKLSGTLVNALLHHCKDLQGVGGKLRPGIVHRLDKETSGVIVVAKNDFAHQSLSKQFKDRKVKKTYILLVKGKMKNDEGVIDLPLARHPVLRIKMAVVETGKEAITEYRVLKRFDDVATLVLAFPKTGRTHQIRVHMKSLGHPIMGDKIYGKPKEDEIFGIKRQMLHALKLGFFHPRTGEWMEFVSPLPEDFKEAIRRIHEYVRER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1969f601875e43309be78d96abf9cd0c2e0370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IRLNWSEKKEQAVDSAESSFKVYKIYNKSHKCDAHHVFMIFYYSFM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5ebb8c737f35f409f003a1678103bafe567e59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SSNDSTSTTAIFRQWLHNLDEDALHRVLEHRPDTTHPLPPGISSLAARLSLRASIMRALVRLNARELAVLEAASIAGAEIEPVDAPKLVELVRSYSEQNTHDTNRWAPSESELLATIDTLRDYALLFGELAALRIAPGVMDALPAGWQLLPSAHVPNATELPEILEGLTTKQRSILHTLAQSGGTGVTKDAAIDADPSRPIPQLIALGLVTRHNSHTVTLPMSVRFALSGKPAPVLPLCPVAVSQEISSASRVEEQSTAAGLEAVRLTRVLIDVLSDSPIALLKDNAVGVRPVATLSRALDV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d22c22f89ba4efe3c75961c4b26a7d1e20cb60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FNNKYIKIMRWEIMFKFDREQMVVEIAGRKIGGQPGEYPTALAGTIFYARHKIVEDERKGIFDKAAAEDLINKQAEMEDITGNPALVQVFGGTPEALVNYIDFVAEVWDGPMLLDSTSGEARMAAAKRATEAGYAKQCIYNSINVSIDEQEYQVLVESDLEASIVLCFDPMDPTVEGKINVLTNGGKTADKGMLELAEKAGIKYPLIDTAVTPLGNGAGAAVRASFAVKALFGYPVGSGIHNIPSAWDWLREFRKQLREAGEREKAKDIHHVCDVGANLVQVMASGDFVLYGPIDNAYMTFPAVAMVDAIIAEAAKELGIEPIDTHPFKK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e1adf0f96c9583696b108eabd558481c97eeff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PIVRQALYLEVADRLRTMIRTHALGAGAWVDEAGLTEQLGISRTPLREALKVLATEGLVRLEPGRGCFVNELTVRDLEQIFPLMAMLEGRCAFEAAQRAGDDDLRALEPLHRALQAHAQAGRIDAYYETNYRIHVAVQTLADNRWLSDMVDNLRKVLSLFRHKSLALPGRIRESCAEHMAIFAALKARDPEGAEALTCKHLLCQLAALQALAGQEPAGGAAAIDSPAVQAVQELNHVRTRSPGIRTRRTH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8a2d8753b15321b5774efd117aaa6b315021ae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EIHENERQKDRSKPSLSDMPIEIIEDIISDLAAIDRIAVQKVSRGFRDVINREDFGVKRLSLEVSTKSSILSFDDTEVEYKNVHGDCLVKSGNREKIVNGSDHSTLSMNDIHNLLKNPKVQLDYFGLVIAGDQTCRFENVLEMLQSLNFKLCVKNFSVARFPLKYVISFFKCLAAEQIENITFYSDEYDEENPKELVKLEQWKKAKFIEIYGGYTFPFKVEDFLHFTTFWVRLGHFTTEDAAKVRDVLMKPNNINYGYFDFSIYDPIAIARIFEPNYNGPSYGALRVHSTGGIFSAVFSKNQLKIKRKSNV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366b009bf059db493109e74c158efb1e28e6cb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2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IAIIGQSAFGVDVYKELRKNGHEIVVVFTIPDKNGREDLLAVEAAKDGVPVQKPSRWRKKNPETGKFETLPEMLELYKSFGAELNVLPFCTQFIPLEITEAPAKKSIIYHPSILPKHRGASAINWTLIEGDEEAGLSIFWADDGLDTGPILLQKKCKVEENDTLNTLYKRFLYPAGVAAVAESVELIATGKAPRIVQPEEGASYEPYITTKPELAQIDWSKTQRQLHNFIRGNDKVPGAWAVLNGEKVSFFGSKLWKPKKLPDDAVEVFVSEVPGGKVLVEDRGLLLPGSDGRWVIVDTVKIGTKTVPASKYGQGADQVQELVLTDEEKSTVAKLKKIWTGILKTQVSSDTDFFESGASSADVTRLVEEIKFNTGAELESGQIYAGPTLGENIDIVIRNLRGEGGISVTYDPIVLNVNNMELKFPHDQFIDGKFVGSSDGRTFKTINPATEKPICELPLATVADVDRAVRAAKKAFERGEWRQMSARERGKRLYKLAELMEEHKEELATLESLDAGAVYTLALKTHVGMSIDVWRYFAGWCDKIQGKTIPISNARPNKNLCLTLREPIGVVGLITPWNYPLMMLSWKMAACLAAAKIKLIEISGVINIVTGSGSLVGNRLTAHPDVRKIGFTGSTEIGATVMESCAKSNIKKVSLELGGKSPLIIFADADLEKAVKQACGAVFFNKGENCIAAGRVFIAKSIHDDFVKKLVEEAKQYQIGDPLDRSTAHGPQNHLAHLNKLVEYVEKAVAGGAKVEVGGKRLEREGLYFPPTILSNIDDENFAASEESFGPIMCVSSFDDDDIEDVLRRANDTEFGLAAGVFTRDSSKSLRVAEALHAGTVFVNTYQKTDVAAPFGGFKQSGFGKDMGEEALNEYLVTKTITIE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60e0bc787eba1756eb9e10405eae18cda71598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KINPLSTLYVGIDVSSKSNYVCALDFYKNKYINSSFANNQPGAEELAKKILECLKEHPDLNTIVAALESTSVYSIHIANFLSSCEELMHFKPYVFVLNPKCTANYKKSYIGLGKSDPIDAFVIADYARAGNIETEPWRGSQFLALKRLTRHRLHLVECMTREKTYLVSNLYLKFSELQMLEGDDQPFCDIYGATSSSVLTEYLSPEEIIDSSEEDLISFLAQKSRNRIKDISKTAELLRKAARDSYRLDKALYEPLNVSIASSFNCIETFKKEIKLIDIAIEREIRGLNPNAFIILQSIDGIGPVFAGGIVAEIGDISAFHSSDALAKYAGLMWKSNQSGDFDGEDTPMSKAGNRYLRYYLGEAANSMRKHNVEYGAYYRKKYNEVPKHQHKRALALTSRKFVRLVYGLLARNQLYSGVSLDTSN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adc9e048e05253db61074a7517519cb1d23530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2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MSRQQTLLARLDQIGQQLEHTNNAWLLLGLGSVGQELERLDRYSDLDFFIITKPGQKQRFLQQLDWLESVHPLSFIFQNTVDGFKLLFADGIYGECAIFELDEMPEIAFSPGRIVWQDSTFLGVDLTVSKQAPPPIRRDTLDFALNEALTNLYVGLCRYARGERLSGLQLVEQHAFSQLLSVLHLLESEVVYYPDQYGNERRAEQRFPQAQERFADVLQGYTRVPESALALLEWLEQIQPVNSSMAAEIRRLAAECRSKQN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0d22d5673e55bf9a1873e7933ea3d72e7254bc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LFDGTPFEWAPGRIEVRARRECGASRKSLVVAAGVSYLARMIFSFDAFVTNALFDRSGRAMFALGDGTVRLQTDEGFVTVEAHGGPLGGAVLAAAVHPSGAGIVTGGDDGRVVWSRIEGGEVVATLIAEVKNKWIEHVAASAASGLIAFTVGKEVHVRDAADPAFARTFPHEKTVSGLAFEPKGRRLASATYGGAYLWYARIADQKPTVLKWAGSHIAVEFSPDGKFLISSMQENQLHGWRLSDGKDMRMGGYPSKIKSVAFFDKGNLLATAGASGAVIWPFAGANGPMGKEAAEIGFSRDSMVVRVAGIDPQPVCIAGQDSGKIWAAHMRNGRIETLKAEKGAPISALSVSADGKRLAWGDESGEAGVLEIPDLSGPRQFVG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8ba1f7533d55c298dc9d9c9b8d808fe5db1880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8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STTNLPIRQNDDNRRRKEGKSQNRRGGPKSKPQPTIVPPRKTPSPSTVTPLPTVIALPAVSTPSPAQANLLKDPTATSPNVPGRERKAIRRKVTKEKVEKDPPKTTVRKKKNQVNQSLSAENTNAKTSSDNDERAGSKNDKPKKKNSHTSSDSRRRRSSAEIPSSGSKEDEKSGQKFNKDLAKNFFKHVQSQRAQKRSDDARLERMPESSQLNASARAMRKKKTNAPKTSLDSDLFKPNGEPVWVVPERAPGDCEKNDEGVPITNPELVAALAEDNIEIDEKSWFDHIGDYMSCAMPRGVTLPENHTFDSLAPRDKLEANSDFVSQETVAYNTVKNLVELSEDAIKRFSMKRDGIDDRARPTVTQDTTVETTIETTMPLPPVKALSTDTISTTPGKAISFHMKNVVCLSYDRNHPIQSIRKFRKKMSSKGVMEQSTQPKDSTKE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73fada5e585a2b7e2bc85f388b5cd7812ac53b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VMLRVDDAGNLTVYVPKKDLEEIVVYYTYGAGGKILTLANGWELEFREIPDVANLPKTLEAKKL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165aee2877e6209198873c42d9b92b4d3487ff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RHDLMLEKQVQTQHLVESAYTLLEHYAQQATQGTLTTEQAQNTAKQAIAQLRYGANDYFWINDAQPAMVMHPMKPDLNGKDLRSFKDPNGKALF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4b24355ddada794d58b4ee9db5fe2919a0b449e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KYMFRWPIRVYYEDTDAGGVVYHASYVAFYERARTEMLRHHHFSQQVLLAERVAFVVRKMTLEYYAPARLDDMLEVQTEITSMRGTALVFTQRIVNAENTLLNEAEVLIVCVDPLKMKPRALPKSIVAEFK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abd7361c687cdc8e7044e475c79898e12e7165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ANLAATDDWGELLDVLDPGDPTGSRVIARYDRLRVHREGLLHRSVHVCVVRSVPDWPAQVHGLRNTNYKLLLQRRSESKAIAPGCWDLSCAEHLRAGESFEGAAVRGLQEELGLALAPDQQTTPIHALDDGEPALQLYDYPSVGLTDYEWNRIYVVFVTDQADEALAKLKLDSAEVAQVRWITRESLQMELAENPSHFTPWFRDQARKHLLPSAY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543ebf6e1d851cdab2f859562e4a40753dd734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LNMMCGRRLSAISLCLAVTFAPLFNAQADEPEVIPGDSPVAVSEQGEALPQAQATAIMAGILPLPEGAAEKARTQIESQLPAGYKPVYLNQLQLLYAARDMQPMWENRDAVKAFQQQLAEVAIAGFQPQFNKWVELLTDPGVNGMARDVVLSDAMMGYLHFIANIPVKGTRWLYSSKPYALATPPLSVINQWQQALDKGQLPTFVAGLAPQHPQYAVMHESLLALLSDTKPWPQLTGKATLRPGQWSNDVPALREILQRTGMLDGGPKITLPGDDTPTDAVVSPSAVTVETAETKPMDKQTTSRSKPAPAVRAAYDNELVEAVKRFQAWQGLGADGAIGPATRDWLNVTPAQRAGVLALNIQRLRLLPTELSTGIMVNIPAYSLVYYQNGNQVLDSRVIVGRPDRKTPMMSSALNNVVVNPPWNVPPTLARKDILPKVRNDPGYLESHGYTVMRGWNSREAIDPWQVDWSTITASNLPFRFQQAPGPRNSLGRYKFNMPSSEAIYLHDTPNHNLFKRDTRALSSGCVRVNKASDLANMLLQDAGWNDKRISDALKQGDTRYVNIRQSIPVNLYYLTAFVGADGRTQYRTDIYNYDLPARSSSQIVSKAEQLI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57eb946ec25b84c839e7339d5eaf565acfd86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ATSGNILDTIGALYDSLTKTEKRIATTVLSSPELLGQNSLAEIAQQFDVGEATFIRFCRTLGFKGFTDFKLQLSIELATKDRQSNSLLETDISKFDGTSQIAEKLQNVIHNVISETVNLLDFAQLEKVVELMRVSKRIFLFGVGSSGLTAEEAKNKLMRIGLHVDATSNNHFMYMQAALMNSSDIVIGISHSGYSKETVQALNIAKKNGAVTVALTHNLRSPITMVSDYVLINGNRQGQLQGDSIGTKIAQLFVLDLIYTLIVQAEEESAVQTKQKTVNVILEQRI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a84130b2f0b69a077d4ed04cf41db80704ac7c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PEFVRQCMGEIRVIDVNQATLDMFCAPDKRTLLSHLRDIFRDSMEPHFREQLIELWNHHYYHSREVVNYALDGSERAVIMHFAVLPGHEHDWSLVQVALT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f2a27663f86810c02a29a9a5b0e9fd948199d4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CASGARIVGAVTEDDLKFSLLYKQSDPTESLAQKIVKQFIPPLVTKARMLIDRILPAAGSDDMIPASWDQFESAADTVLRDPHVRSSLVKVIEDADLAVIHGDGCMVGNTRIARAELFLSYLIKKRFGKPVIMVNHTADFDHPTLRAMAENVYPLFDDVVFRDPISAQRCTSLCRGRFSADTAFLFKPAPLADWLPVAQRPTYFDVWPDTACFDPAKPYLCIGGSSIFSYNGTPQELIERVAALVTHIGSIYRGQIVLTVSDIVDQAVFRPIAQQLNLPLVGLTTPVQQAVDIIGNAQAYVGGRWHPSIFALRGGTPVVPISSKTFKMQALIEMSGLASCTFDALSIDQEKERMGQQLMSYIAQGDGLRHQLKLWAEEKSKNCWDNVTYLKQFPGSATT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ccd972e33bc3e5a800cd2e2df92558ca3bf395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DQKNQKPARIPPPAQRKDGIQRYPAGYLLARVGSQIGHGFPAHGFVPAQKVFEDACLKLGVLYAGQGETVQAEEILRRALAMDPYSESICLELLRLLMAQGMRSKALCLYNRFQKNFEQELGIKIDGRLTEAVHPQSA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1697e72859bbe485b1161569f81b36a6ab8a62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7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PREKTLILPFLFAPLPAPGNWNLWAGWRAQNCGLHQFVTEPLWTINPNPEEGGIINALAAEPPIYNEDFTKLTIKLRKGIYWSDGVEFTADDVVFTIKTVKDTSGLDYHGPMQDVKDVYALDKYTVVVELKRPNSRFHAYFVERWGALRPMPKHIFEKVEDVVSFDFNPPVSLGPYVLKDYDPAGYWVLWEKRKDWQRTVTGQLFGEPVPEYVLFINYGTPEKNTMAMLRHELDVLQGSAEQLITLLRMSKTTRSYRKTWPYIDPRDISTRGPGFNHMVYPYNIKDVRWALALSIDIVKLAISTYDGMVAMTPGLPLVVNKNFYEWYFKRLEPWLEELTLDLGNGETFKPWDPKAPWRLLEWAKKMYKVDIDPNSEEEVRLTLGYGWWKYAPDAAEKLLKKHGFYRDENGKWHLPNGDLWKITILRGPDPTDMANIIIEGIAEQWKEFGIEVVFNVSSAASTLAGEGRFEVVNTAHGGFAGEPWGFHPDLYRCFNAFRSEFVKPIGELTLGSALRWSDPRMDKIIEELEKTDWNDYEKVIELGVEGLKLEIEEMVAIPVFNCPITIVFDEYYWTNFPSPENDYARCDNFTTWPQLKYLLHMVKPA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38b6b3c3a44d8124dd2647ae02c682184eee2a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LNETPETPAFSLNLTSPDGEPSTDNDNAVLQKLVYHLFIFRSNTANPSPDNDGSNYTFWRHTGDLTLKQIREYTLSIPSESTDRSYLLLVHATPKEKPESEIISKEGMTFSESEISMIKENDNNYVPLSKDNYYAIQQLTPEDIAQGKTSIEFKLKRAVGELVFDVMKCDEKSHNPIDIDTECSSTLDRVFRIDIEINGVIPKVSLTNETRNPERINICFSKEIVLKSDYTPDFANNTGVIEPLTNAPLDTNEKAVKGATRICGPYLFSKMTLDHPDEEATDPEEGIKTILNFSYYDTTPLPNGSYSTKKLILSLTDKPLTVVKDHYTVTNIRLRNNRIIDLSVSGDFGIDWKW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cba817a25b8557171809762da6c1eb9ba658b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QIKIRKATKEDWEKIYQLYNSLSDEDLYLRFFHLYRITEEDAKKIASNEDHVTFLAEVDGKVVGEASLHKDGEFSLVVHRNYRTLGIGTLLVKTLIEEAKKSGLSTVKFYTLPENTPMIKIGRKLGFKMRFYEDEVYGEMRL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dc32796198abb4dd8382fbb41dd3ce48c8d372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YDVTIIGAGVAGIFLAHELMAQGQTVLLIDAGKSLEQRTKNEAYLGFGGLGKSEGKYNYSAGFGGELAEKLGTETTLRLMQQVDDVLCRYGADEAGTYSTSNPELAAQARAAGLDTIETTVRHLGTGLSERILQRFEAALQKEVTFRYETLIERIEKQPHGFQLTTARETFLSQRVVFATGRSGTDWMQTQLRMLGLTQDKTRLDLGIRIELKETAFRTLLQDTFETKLAYASTAGTAVTYCMNPKGRIIRKHQEGLVMPDGQNFREQASGTTNLNFTLFLPRYFATLAEANQFAASVIGRINQGTDRIVVQRLEDLRAACPTSSTDLAENKIRPTLEATAGHLMEEVPETDITVLLEFLNRLELLLETPISPDTLLYGMDGKFYAPVLSTSRVFETDINGLYAIGDCSGVTHSLSQAAASGLYLGQHLTQKTAVLR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6e1f5fcbd18f305f49a57f9a17b331c904b5b2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KKILSLFKKEEPKTEEKPTEVEEKKEEREEKEEKKVRELTPQELELFKRAMGITPHNYWQWASRTNNFKLLTDGEWVWVEGYEEHIGKQLPLNQARAWSWEFIKNRLKELN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0fd6bde20964cfd9c3383cedba6984b0096fb5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VDGNARAGIAQAIATAGLVQAYLPGKSMMAIGGGTYRGEAGYAIGYSSISDGGNWIIKGTASGNSRGHFGASASVGYQ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f983826a96f0500390103b97ec06629b5ad6b2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1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DTIAELLKNIDPSRIDEALALLQSLKSNAAPQQPSNSHVPASSSSEACRSSPELELQQLAENGGQSTELLTESWAEGASGTAEEENDMPLASIGHLLSPEEKKKARDDRRAKREAEKEARRRMKEEDAALIKSELDARKVICDEEKESRRILKDTERDARKAEREARNKAREAEKAALKMTKEAPNNLTLFGFLSSTVKAESNKNRLFSPFVQDKRVAPAALQFWRRPEDKISRSEEETSVVNLSSHAMNGGARRDPGKSKSHNVDEESSLLHPPMYCDEGTPSKANVCVRDFNAMIEASNAQEVPVRDLLRQCGCAFHAAVSDPYASFDNEVVFVGFFAIGYDPCQSRPPYFGTYNHLQEGNLNEAELLQMGRFPLRRGIPRLSNIDYEYDSGDDWDVMEGDEDIAASSSSDSDKDTALDSLDSSDLEFIDDSDSDCDTQRKIMEARQRRLHRLRNKSKLVPSYSGPFVGIPTDEHPLRGFDELERFVPLNAAYFSKLVEEELNAFTSGSAGIPASEDEGLSAEEMEAKRQRALMEAALKNRREMTDTELKALHTIIASNSKVSTQMILAAFKQQQLCVGVARAEIERTIRRFYERRHRSLVLRGEPWSPTDERLFARVSSSRKPKSPGDGGTGVVTDDGEGRKRDDNEDADDGTDIDDVPEATVERVAETADDASAKASDVGDGTAPAPVTPSETVEEAGHPKPSPPSSGEAKVETWIAKTKPITLTKLSPKASASASVNMAKRPREEELVEDQNDGATTATS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aaad33f2ca1b9c37dc1f1ee5ade23f2f71c921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QKPCKENEGKPKCSVPKREEKRPYGEFERQQTEGNFRQRLLQSLEEFKEDIDYRHFKDEEMTREGDEMERCLEEIRGLRKKFRALHSNHRHSRDRPYP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e9a9cbd94d64e46d607242e4d18c19e811b074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PPVFQFTAYDGTTGTLKDFRQTANVLLVFFSWPNSLDRLKELSESYEKLRSLKTVVLAVPLDGYSEAAVAGFAADTPLEVVRDGWFEVKNSYILYRRTLKYPDILGSGNIPDHMEFLVDRFGYLRARWIPSLDQSGWSDLNLLTSQLL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0e95141e35d8e9f71841885b1e96be6bb1b2f7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DNLKSLGITNPEEIDRYSLRQEANNDILKIYFQKDRGEFFAKSVKFKYPRQRKTVVADGIGQGYKEVQEISPNLRYVIDELDQICQRDRSELDLKRKILDDLRHLESVVANKISEIEADLDKLTR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d010ade6b3f49cf69056b6fd9942acdc4e1fc9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MLTSDRGVMMNNGVLWIKPVMKWMGLTAFLVIAGCSQFKTVTREPGVLGDRVALTPEMTGLYEEVASNASTVRALDGYADLYLETPKRKAKAYCTVQIQKSRDARMIVTAGILGWPVADLLIRPDSLFVNDMLNNRMLVGRNNGENMGKIIGVNAGFGRMIETLFGIADVPEPAKNIESVRKGSGRVSFTVKSGNGTKELVVDPLTRELTGLVYFDQSGRKSVEFRFAAYQSQVDKNGAELRVPREIDMILYREDDPEGSRSLKVVYDERVINPPDFNITFKWPARAKTVNLDEVERLPW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3daacd8fea118212963ed89d7de7366a3c8eff7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PLTKTSSDWRRWTIAITGVNAKPDNPGPGLAVARCLRESLGFTGRLIGLGYEVLDPGLYHSGIFDAGYLIPYPSGGSEGQLERLMEIHEAERIDAVIPCLDAELSTFAHNAVALGAAGIRMMAPGLEQLRARSKDNLGELCRDLGIHTPETQKVSDAGFFERCRDEGWTYPLVVKGIYYDAVVAETPEDAKAAFHRIAAQWGYPVLVQQFVGGYEINLTAIGDGSGEMIGPVMMRKRALTDKGKAWAGISIDDDQLEAMGRTIMAGTKWRGGLEVEALRGDDGKLYLIEVNPRFPAWIYLSHGVGCNLPQALLRLMAGDRPTDLPRPRPGTLFIRYAEELIVPLEQFQAMMVEGVVAAPCNKNRV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794d66dd76aeba0d4b218374fb0b9ebd947a7b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IGIIGAGLGGLLSGAILSKEHSITIYEKLPFVGGRFTNIPYKGFQLTTGALHMIPHGNEGYLAQTLRRAGSNVKIVNSEPDGYFRINGKNHEYKDIFGLVSAKDKLKALKLAASLKLGKIDKNMPFGEFLEDIPLALDVGNSFSGWALSLNAYDTPMSEIIEISKLYHKFGGPGIPVGGCKGVIDSLVEIINKNGGKIYTSHAIEKIEVEENNVFLDSEQFDIVISNASPKLTEKMSNIKFIEKEPVPSKGIKINVASKLSLVDGASVIFTTDCERINGLNQPSNVDRSLAKEDYNLIMLHATQIKNNTKEEISLALNDIESLFGGKDYEVISIQSYGNGWPVNHASNGTDLNPIVKDNLLLVGDGVKGVGGIEVEGVAMSVIAVLNHIEKLK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f6a0ec31b23b0678076d52956b9c4b25264fb8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SPGAGRAPPELPERNCGYREVEYWDQRYQGAADSAPYDWFGDFSSFRALLEPELRPEDRILVLGCGNSALSYELFLGGFPNVTSVDYSSVVVAAMQARHAHVPQLRWETMDVRKLDFPSASFDVVLEKGTLDALLAGERDPWTVSSEGVHTVDQVLSEVSRVLVPGGRFISMTSAAPHFRTRHYAQAYYGWSLRHATYGSGFHFHLYLMHKGGKLSVAQLALGAQILSPPRPPTSPCFLQDSDHEDFLSAIQ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8056b4841879f5471ac17cb04867837f88a26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NIVVTPMTFEPVYEQDAEIVERKGIGHPDTICDYLAEELSVALSKLYIERFGAIMHHNVDKALLVGGEANPVFGGGEVISPIEIYLVGRALKEYKGVTIPAEELAIEVAREWLKDNIRNLDPDTHVIIKPRIKPGSKDLVDLFLRFQQKGEVPLANDTSFGVGFAPLDDLERIVFETEQLLNSPSFKENHPYVGEDIKVMGVRIKDKVRITIACAFVSKYVENIQDYLEKKEHVRRIVEEMAQGLTQRQVEVFINTADDPERESVYITVTGTSAEQGDDGQVGRGNRVNGLITPYRPMSLEAAAGKNPVSHIGKIYNVVANVIADRVVSEIEEVEEAYCYLVSQIGKPINEPQVCDVKVRTKKDLKSLEEEIKRIAQEELEKMPETWKKFLNREYAV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4cd5ac7c6590a8d200d0c4f2b7feb01d96c73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ASEVQGTTCKPQVKEVRINGFTVSGKKHKVCPPSPLAATMKVKVKENGEPSAKPPHPDLKYLNQILHVPTRELLPEIDDDQEWLLGQSGIKLKKARTDPPDSGESLQVWNQAFRIESADITALPYVVP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696400e9ec9f9fd6ad708a3004f8c74c2d8e45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LSQIQHWLPLLTDNSPFLFAILDKDHKYITVNNRYCELSGLNRESLCGRSDSEILGKHFYSSLKAYYDRALNGEKIEAEITLDDHRFDTSLHFSLFPIHEEDTTYIVFHAVD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25489bc58af1b23e12ba365876d11ced396b1e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IHFILHETFEAPGAYLAWAALRGHDVSMTKVYRYEKLPKDIDDFDMLILMGGPQSPSSTKKEFPYYDAQAEVKLIQKAAKSEKIIVGVCLGAQLMGVAYGADYLHSPKKEIGNYLISLTEAGKMDSYLSDFSDDLLVGHWHGDMPGLPDKAQVLAISQGCPRQIIKFGPKQYAFQCHLEFTPELVAALIAQEDDLDTQSQTETYVQTAEEMQTFDYSSMNQALYSFLDRLTER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0a3bc57005f5bf22961fee899619a6f73c2151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8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DSESDDNPNDPEDRKKWGHKDVEHWRAVSNVHYYAREGYFGTAILVCDGRLATIKDPALAILKGVCLTLLGKIPDAIRHLETFVTDNDVALGALHALKWAHASAFNPDNKSIVEIETEISTRARNEKTPYTSYATASEVLYFAGEYQKSKQMLDIARKRATEKHAKHYCLLGWIELALGKKQKSTQELFEKAGGQEYPDGNIGRCKILEGHHSAPEMKVAANELAISTIHFLPGHIEKAKASIMMKDWRGVMDCIMNADQPEGSNPYIEVLRTVHGICYAGEVSMLKRTLQLLLKSLDENEATNHVLYARITKLLVSISGRDEKILRHARDFLTRALKISRKPDYVALSMRIAFGLGGAKEVSTLSQELVALDCEDSYAVLSSVVSMLMISRVSDARAQFDILPSAHPKLLESPLYYLIASVLAKQSKDKSFENFRQHIENLVEMLRNQLQSFPFGLDYLSLFSSDLLYSAVEQCFDFYPLVPIKAPDDCMKLTAKTLQMIYDVAPGLAHCTLQLARNSYLCSNTNAAEKWIEKVLDKDDSLADAHILRAELILDRGGKITDADDALVTGLNFNFKLRETSLYHLIKSKTFKKRNENDEAIKTLKMALQIPRKEPSKNLFQPKESADTHKISVQLELIDTLQHMKRIQEAETTMTDALAEWAGQPEQDQLVIAQAQLYLTKGHVERALGILKKIQPGQSNFHLSRIKMAEIYLEEKKDKRMFAACYRELLKVEATPGSYSLLGDAFMKVQEPEDAINFYEQALKMQSKDVQLAEKIGEAYVMAHLYSKAVNFYESSMNIYKDKNMRLKLANLLLKLRNFEKCEKVLRAPFERDPEPVGTETIQTYIQFLLLLAECHEMMDNVPEAMNDFEKAKSLHSRIQDKTLTAALKKEGARICNLQAELLYRRREFSQAVDICKQALAYHETDLKANLLLSKIFKEENKWTLVLQPCQTVIQVDPHNDEANSILADFYYIRSEAAHASTSYTTLLNTNPQHWHALSRVVELFCRNGEQNAAEKHLDRAKEVNPRCVTESGYNVCRGRFEWYTGDQNEALRYYSRTKDSAAGWREKALYYMIDICLNPDNEIIIDENSVENPET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0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8c4d2baf1db6e44cd2c1cfbdb6ba71b7863edf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CDVTLQVKYQDAPAAQFMAHKVVLASSSPVFKAMFTNGLREQGMEVVSIEGIHPKVMERLIEFAYTASISMGEKCVLHVMNGAVMYQIDSVVRACSDFLVQQLDPSNAIGIANFAEQIGCVELHQRAREYIYMHFGEVAKQEEFFNLSHCQLVTLISRDDLNVRCESEVFHACINWVKYDCEQRRFYVQALLRAVRCHSLTPNFLQMQLQKCEILQSDSRCKDYLVKIFEE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6e1b105309e4375ee6c6abc1d25f2c50ed31f4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TFSDIKGLPIYEQTTGKMVGTIADIWFTSHGAVKGLVAEQGGLFGRRRYLPLSAVQSFENDRVIICDADSFQPFPSPDSGHSLYGERGLAGSMVVAADGTTIGLLDDVYFDGQLGKIDGYEISEGFFSDLTEGKKRMELAPFTAREGVVTVETT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0d01da26b715187d3ae844b35738cacd1daa8b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QGGIVSIDAKIDASVMIGKDAVVFPDANIAERACIAEKVCIGNAVRIGKHAMIDHGASIGDRSNIGERSRIYQDSFIGENAVIAARACIGEKVYIGNFVSLAKDSIIDDGVNIGERSSIGERTRIRQGSFIRKGCVIRQRSVIAKRAYIDEGVYIGNVVRI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599f23a91fd67fd417f3ef3c53e46a66c95857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EFAVVIIGAGPAGGQCARQLAQQGVRVLLVEQHSNFSQNNYSSAASPLETMALFDLPPGVVARYWRNLAIAATEKEQIWYSDQPRGVVFDFAKLRQFLADTVTKAGGQVWLGHRFWGYQQVGDGLEVTLRRSSKNSLSSDSVEKVEKVTVKTQVLIDATGSKRAVINCGQPKATDNNQYYRGIGTEYLITVDETTHQRFADTLVFFLGYRWSPQGYSWIFPMDNHQLKVGTAIFAGQHRYLGELKPLRSYTEAIIRDYLKLEKSQYHLEEIHGSVLDYAVNQGDTYHRGSVLAIGDAVSTVNFLGGEGIRHGMQGANIAVPFVADYLRGHVQAFEKYEQAMKAHFAEPWQRTEKLSQRVYLEFGDRQIDLGVTYLSYLRYDDVLDLLFHYRFDRIYGGITPLLLKKVAQFSQQCRQWLRKLSP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9f4b1a451041aab3c4b21edc13c03cf5caf847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LSAEQSFTLRHPHGQAAALAFVREPAAALAGVRFLRGLDSDGEQVWGELLVTVPLLGEVDLPFRSEIVRTPQGAELRPLTLTGERAWVAVSGQATAAEGGEMAFAFQFQAHLATPEAEGWGGAAFEKMVQAAAGRTLERVAKALPEGLAAGLPP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90836b10341471acdd86c2243586ed75cc68d7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KVTVSIKVVPAVEDGRLHEVIDRAIEKISSWGMKYEVGPSNTTVEGEFEEIMDRVKELARYLEQFAKRFVLQLDIDYKAGGITIEEKVSKY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80c991b0298ae2f9fbc70b7d7fe9dec0650c6d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5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DFSIVKTQILNNRRTFRTPFKVSSMCFSSQNDLIALGSKTGEILLKRTSWKMIWKTNINMIQAVGTECKLDSSVSALHFSPDGRFLAAATSKGIIHLLDVETGKVRFSVKAASEKIAKLHWNCVREKPFISNLGEFTTRIKNVEAIEGAIELAETTPNISQEEIAFVYQRLDEDGSSFKHEDAHKESLERTLISTETFRESLQNTILLATDDMDSKIIVLVAGVFPYMEIDISDTLLQYNQSLLMLYDMHYSSAFGGVSFLATTYGPFLDCKQNELKPPGAEPKKDGQGCHTLLFNVKLNINSSLWDTALRYIRLLFGFNLYSISLETTKRNWEEQIDNLHSLFDTKTKAVKIGNVLLEMLLSGSTDAAGEAFLERGLGTDGLDKIELFATKHMPEVCRIARGQLSTSARNLCFQRCEFSTSLSRYAKFIQLKDDDSFLYDEDPPAYLSESNIWLNTLEEKINILDMKTRHLGIQCLTMMQELGHLVKWISMTKPFAKTMKVNALMKIKRMNIAKILLYIVRNFIPDPEAVKDIENRLFNLKELVSKQKKKDLEDKFDEVEYLYRLERIAEVERKKLIETFHEKFRFADLDDDDLTPLLFQELDHPIDIFTDSMMEQNDSSPFLEEDEGEPEQEEQKPDEEPEPEGEPQPACDLDRVGSFFEKELSQKALEVLPKCDETFDCVLNERGSRMNSIEIQKMGILRVLEDLAATLSSPQKIHCDKAGNQKKLEVSFIYEITSTPTHQGYQDAKISSVTPSYYKRHPFNQLSGMGRSIQVSVLQKNEFSSIVIVPTSDVLPEDENEVNDHVEKLKRCYEFEKIDVTVDKSSAENRPPGETDAMEVDSNELRIDVDLGPVVPEYDTLIELSQVHPLHHGELVLLGKFTSAQEGTGVMSQMMRSISSYPHEIPEDKDVFAKNSSEDGSSEIPIETLIIHPTIQLAAYLHDDGSKITIGDMKPEVPPIADYEEKTVRKTFRDYQRRRERYREDMGVMNMNDVQYDVLVQEAMDSGRDLTDNGESDEDEEDDD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17e488ca2158c0fa9e7b9e343e432ffc478a84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SPRNGSSRSFGPISWQQPSDWQETPPLAFNSTGVFKGVGDGQTLNQGIGVFFIYDAGVEEALVYGLSQDASLVDQGETEWKGFKGRYYKFEGNNLSFNVQVFPLGMRDLAFWNFVAGEPADEDLKTLEKILSSIDLNDRFKFSRWNSQDGTLKIYQNGNHFEGSFGEKTLEGIVIENSIFGWWKKSDSTGSVGPSRFWDGAFSGKFVEGKLQLLFSSSEDPFYSLEGTTVTFENVSGKFESSTVEEVSVTESLLCRSVYENTPFATDTAFTPFDKRIVMWSATKPFENSHIFKWEWYDPDGNLKETVYYIVAPTIETGYDYYDSVWGWMATDRFGEDAFGEWKVVVYADGKKLDESSFKLVQEPEMKTIETETFKLNVPAYTYYQLSEGVHYFILDIANLIFAEAHYETEPLNGEVYKTPNYEVNFIETSMPDYQTGQNFIYWVVQFPEKDGQYLYMSFYAPEDDFKRLESLFERILNSVE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0885bb86a7c88e6e1431e34b97534d763060a5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LEYFHLIDRIAELRLADRSITVEARVPETSTIFEGHFPGYPLMPGVLLIETMAQSSGWLLIALMQFQRMPFLAAVKEAKMRTFVTPGETLSIDVSVVHEGSGFTVTEAKIKSGGKLACNATLTFRHVP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8d1814ae9711a1472abde7af370faff4772c21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LYISSGLVGRKAMSGELSPEEDTSGAKVLLINMRSYQSDLLDQTQRSNVDHRRFFLDILQCNEDLHRPGVPSFDVIQLEKLKLSADHTHEDWLELAHLIKKEYHRYRGFVVESGSDNMVTTSTAVSFLLENLGKPVIFTGSLIPGHRIYTDMTRNIILALAFASCSQICEVCILFDEMLYRANRAIKMSLCSLRPFDSPHFPPIASMRGGVLIIHKVLLRPHPTGRLCIKAELSTKVLTLELGPGAPFEFFRAAIEYTSAPALILRCYGSGNGPTRRDFMKRLLAIAKDRDLVVVICTHNRYGVVALSEYEAGRQLMGAGAISAGDMTQEAAMVKLKYLLGLGMSPEQVRKYFAVDMRGEVSTPSAK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167374e6bbedae6b971b7171aa8165abc48cf5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CFRYGRGMTGVFDVAQALDGGITDMERAWAFVRGFAAAWDEPLTEDDGTPASELARAEATLGCSLPAVLREFYTLLGTRSGLLANQDPLLPPAEMFVHDECGGVLVFRSENQGCAFWGVRLRDLDQDDPPVLVQARHGWVPFLDRVSLACVELVLSEALFGGGGQLYNACELPADLLGAVPARFQRVALPDYPMWTGPEDFPVRWFSAPGQLLRQDGLGAHSWLHVRGRTRADLEAICETVPGRWALGYTESLDAEPLP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4db8741edf1737fbd662d3521cecaf3d9e656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ACVDYSDIQPFDGKTLPRKSGYTTGVTNDWIYFNLRTGEIFNALGVNRDIKEGGQMNRTDWDLAFCGYVMRTNSGTSGIGRGGAADLGYGNYENWTSVAQLPSDLKWVEDNQEVYVTMSQNDWNHYLIENGLDFNSNPWFDPNNGPQKTTTNANPVLAQAMSFAGPPPVYTPSYHTYVVRTADGKHYFKIQIISWYDANVEIGDEGGRLSYYCDELQ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63a82e5d22966a5b8cb9315c68a138b82dd10d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RVTVEDCIDKVDNRFELVLLAGHRARQISQGAQITVDRDNDKNPVVALREIAEETLSPADLKEDLIHSLQKHVEVDEPEMASEFISHSSEAGGVLGTSSEEEGSSFDHMSEEELLAGIEGLVVPEKSDD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3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b26f8d675496a916ef9416bfc1b6d8f2a39683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RKTEKVVNNGIPWFDDRGEIVNAHGACIVEENGRYYLFGEYKSDKSNAFPGFSCYSSDDLVNWKFERVVLPMQSSGILGPDRVGERVKVMKCPSTGEYVMYMHADDMNYKDPHIGYATCSTIAGEYKLHGPLLYEGKPIRRWDMGTYQDTDGTGYLLLHGGIVYRLSKDYRTAEEKVVSGVGGSHGESPAMFKKDGTYFFLFSNLTSWEKNDNFYFTAPSVKGPWTRQGLFAPEGSLTYNSQTTFVFPLKCGEDTIPMFMGDRWSYPHQASAATYVWMPMQVDGTKLSIPEYWPSWDVDKLKPVNPLRKGKTVDLKKITFSKEADWKVEEGRISSNVKGSTLSIPFTGSCVAVMGETNCHSGYARMNILDKKGEKIYSSLVDFYSKANDHATRFKTPQLAEGEYTLVIEVTGISPTWTDKTKRIYGSDDCFVTITDIVK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16d8978e82a18444f9661322ccad71607bd429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LKELVKQFIPMNYWNTRRKASIIRQQGKVADFWAPILKAYYNGEIERYSLKPKKKLGTQKVIWQYWGQGIDKDELPEIIQICFDSVDRNKNDYQVIRLTDITISEYIDLPDFVWRKREYVQFTRTFFSDLLRVALLSTYGGVWLDATILLTGSIPAVYEKTDFFMYQRSDEEKNKKYWENVYAYYFGWEPNFKVRMLSSILFAQKESEIISTLTDLLLYFWKTQDSLPDYFCFQILFNELVANYRPAENCPIVNDCIPHIIQTKINGTYDDVSFEEALELSNIHKMTYFDAAAMIRLKMVLRLARN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11464a013961216fd19d02d5a25a67e9409f5a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FISCSGEKTILAVPEQGSAIIGGYWTPDSGRVKGPVQLKWEEGRVSSLCPYSDHRGRSKSSGEEDFAWQPYLLMPGFIDSHVHLALDSIDFYQCLENWHNPALMEKVIQDNLRRYLESGVVAVRDGGDLPGFAWSAKKRLEREEWQGPRVVSVREAVARQGMYGRFLGRGFSSLQDWHRIKEDFFRQGADQLKIVVTGIISFSQYRQVGTVQWSVEELKELTASAHARGILVMAHASGEEGISRVIEAGVDSIEHGYYMTSRHLRQMKAQGIAWVPTVAPIGNLLKYPTGRYSEQEIATLSEILKGHLSRIKEASDFGVRLGVGTDAGAYSVPHGSSFLDEMLWLREAGIPEEKVYCLATQENARICGLPEYGKLEVGTPLNCLQLKE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83ae8c060481b03a97f89d6cfcddbfd40da84a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3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ALSPAKKGTDKGKTGKKTGKQEQNAQDYIPPPPPMPGDEAFAMPIREIVKPDNQLWLSEADLNEEVAKMLTANNPAAPKNIVRFNMKDKVFKLEPMVEQTVVHYATDGWLLHKSSDEAKRQMDMEKMEQEASARFQADIDRASHEHKDHGDVEPPDDSRQLRNQFNFSERAAQTLNYPLRDRETFTEPPPTATVSGACTQWEIYDEYIKDLERQRIDEAMKSKGGKKAAAAARAAGAAHRQRNEHVPTLQSPTLMHSLGTLDRMVNQNMYEEVAMDFKYWDDASDAFRPGEGSLLPLWRFVSDKSKRRQVTSVCWNPLYDDMFAVGYGSYEFLKQASGLINIYSLKNPSHPEYTFHTESGVMCVHFHPEFANLLAVGCYDGSVLVYDVRLKKDEPIYQASVRTGKLNDPVWQIYWQPDDAQKSLQFVSISSDGAVNLWTLTKSELIPECLMKLRVVRAGETREEEDPNASGAAGGCCMDFCKMPGQESIYLVGTEEGAIHRCSKAYSSQYLSTYVSHHLAVYAVHWNNIHPSMFLSASCRLDHQAVGLCHDPKRAVMNFDLNDSIGDVSWAALQPTVFAAVTDDGRVHVFDLAQNKLLPLCSQKVVKKAKLTKLVFNPKHPIVLVGDDKGCVTSLKLSPNLRITSKPEKGQKFEDLEVAKLDGVVEIARKSDADLAKNAA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e76f6fe52b6dab4dd70acc4f9bc84dd4939ad6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VGTNLPTEVGQILSAPTSIDYNYPTTGVWDASYDICLDSTPKTTGVNQQEIMIWFNHQGSIQPVGSPVGNTTIEGKNFVVWDGSNGMNNAMAYVATEPIEVWSFDVMSFVDHTATMEPITDSWYLTSIRAGLEPWSDGVGLGVDSFSAKV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9838075b5ad2f80daa9e2b8832cc2a55492069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MEKYHDFEPNFNIVEIFESLQGEGFNTGMPSVFVRFGKCNLDCPWCDTPYNNFKRWSVSQILEKVRSFSSKNIIITGGEPTIVPKIEYLLEQFKSDGYFLAIETNGLKAIPAQIDYIATSPKSLYAHKYEKRCIPFANEVRIVMDSNMPSFCELIEQKIKAKNYYLSPCEIDGKMNLLETITLLGQLNQRSNKPKWQLSLQTHKLIGI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8bb571b9fdb46fffe2709229cf3f0fe814546b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IINNSNSRHWHRCNTGEFSMSELNDLLTTRELQRWRLILGEAAETTLCGLDDNARQIDHALEWLYGRDPERLQRGERSSGLGGSNLTTPEWINSIHTLFPQQVIERLESDAVLRYGIEDVVTNLDVLERMQPSESLLRAVLHTKHLMNPEVLAAARRIVRQVVEEIMARLAKEVRQAFSGVRDRRRRSFIPLARNFDFKSTLRANLQHWHPQHGKLYIEFPRFNSRIKRQSEQWQLVLLVDQSGSMVDSVIHSAVMAACLWQLPGIRTHLVAFDTSVVDLTADVADPVELLMKVQLGGGTNIASAMEYGRQLIEQPAKSVIILVSDFYEGGSSSLLTHQVKKCVQSGIKVLGLAALDSTATPCYDRDTAQALVNVGAQIAAMTPGELASWLAENLQS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279c11fc7f7847e8be5b54c7ab43d59089f12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ASLPGIDEHTTSEELITGDNEWHKLVIPKGSDWQIDLKAEGKLIVKVNSGIVEIFGTELAVDDEYTFQNWKFPIYAVEETELLWKCPDLTTNTITVKPNHTMKYIYNLHFMLEKIRMSNFEGPRVVIVGGSQTGKTSLSRTLCSYALKFNAYQPLYINLDPQQPIFTVPGCISATPISDILDAQLPTWGQSLTSGATLLHNKQPMVKNFGLERINENKDLYLECISQLGQVVGQRLHLDPQVRRSGCIVDTPSISQLDENLAELHHIIEKLNVNIMLVLCSETDPLWEKVKKTFGPELGNNNIFFIPKLDGVSAVDDVYKRSLQRTSIREYFYGSLDTALSPYAIGVDYEDLTIWKPSNVFDNEVGRVELFPVTITPSNLQHAIIAITFAERRADQATVIKSPILGFALITEVNEKRRKLRVLLPVPGRLPSKAMILTSYRYL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167debadd2fac80bec06979427bac65d216ae0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YYNPVRYPERTKERRDLVLRLLMQQNMLTSQQYEQAVSRPLDTQSKPRIASRQPAYFQQLNIELKEKVGDRFKAETG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dc2665ecf21bd82c9f5ab62af2d6384969b00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NCRKRGESVTLMESLRTAASYDQVVKKRAGDMKSKETPFRFFSNYVKKCLIQCALDHIKVTTGRRDAIVLDLASGRGGDLGKWLHCQSPELSFATAKLPRERLTKAAYVECYDVSPECIAEAESRYKKIAPDTVCRCSFTVKDCFSEDFLLRELPLTQHFGKFDIVSIQFAFHYACDTLERIDMLLGAIARALAPEGVFIATTVDEEVLAKRVAANRMESKGLFSIHFDSEPQFEYDRLVVGTRYRFNLDGFVDCDEYVVPLDYVRDCAKQHGLEEMVKFSKHFGSFYETYKDDPSKNKERYLVGGEMELATLYRSLCFRKA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b8408d3d797d8081bd4783bcf0a7139c40fddd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VAAPEQYSRDRDWQQAIAAGELTLALQPQMGLRNRQLRGFEVQLRWQHPQQGTLLASQLMEHLEQSQHRETVGRWFLDQAGQLLSQWRNSAQFSGLFALSLLPQQWKSPSFIHDLRSLLETYQIPPEQLELDLPAQSLAESAAESWDWVYAVRDLGIGIGLADFGSRSIGLYDLRNLPLTTLKLERRFVRGLPDDANDRAIVRGVVAMSQALKVRIVARGVDTVDQAKFLARAECDAMQGLAYSAP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f9731cdc28435bc4bc58a7408450201796c993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NGFDPFEWRSFYFPGMSREEAHKLLGEPQVSIGTFLMRDSSRPGEYSLTVREADEGNAVCHYLIERGEPKEDGTAAAGVKIANQSFPDIPALLNHFKMRVLTEASLLAAYKKPIIEVVVGTFKFTGERETDLPFEQGERLEILSKTNQDWWEARNALGTTGLVPANYVQIQMEFHNDRTSKGASQSSIGSSGGGAERFSSASTSSDNIELQPRLPAKAKVTFDRVPNAYDPTQLRVKKGQTVLVTQKMSNGMYKAELDGQIGSVPHTYLRFTAVS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96a5f211769e75b8883c0912350f8351784bc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FEEQQDFARQVADLNKYGQALNRCESVDEVVSLTLEAMSLLFEFSYSTFVEVRDDELRVVHSTNPNLVQGEPPSDLARRAQEAGETLVEQGADAAVTADSDVTGALAVPSRMGDEVTAVLVTRSQTVEEFGDEYVRPMEILATHAATAISNIRSRERLERAHRDLERRKEMIEMYDRLLRHDLGNDLQVIAGFADVVAGQVDGQTEEYAGKIQRAAESAADLIQRVGDLVSTLEAQDNPEPQDLESVLGDTVRDVRDNYGSLTVDFAQSDFEYQVYGGDLLDSVFTNIMSNAAVHNEGDVHMRVHPAEVSPDEVTVCFADDGDGVSPDLREDIFQMGVKGQESSGTGFGLGFVRALTESYGGSVSVGESDAGGAEFRVTLER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9c86ca0457d3fc38cbd442e0faed74d02cc6d3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VQMNQNEEDSIQPESNKDRMVHARAQSVATGGQHRPSPHEKDADGAADAPPCRAAGTRSRSPPLPSAQQRGCTRVESASCTYNLREEIGRGEYGCVFLADATPHQLQPQPPLQHSQSASFLPSPTSGVVVGLGSKGRSEPRNTGGRPSRMVLKRMDNTSIEDGLQAATLREIMVLDEVSAGTSNRDRVERDAFRCGRAVFRPTTAAQSNTHVQESLPSSFVDQNRYFSSGAADDEWDDAASSSSGPLRKGAFDALSAQQRRRISRGRQHLIGLRDAILRPREQLAYVVMDYCEGGDLWHFMRDLKVSMRSSSGKFGDIMSTRVFRRWSVELILALGFLHSHNIAHRDLKPQNLMLAKRTDAILSSFFAVDSANSSELCDIAGAPAGELYTLKVGDFGLSRLEGIPYKKYVHEAVTLWYRSPDVLLGNTNYTYSADAWSLGCILVEMASGSVLFKGKDEADELRHIFTRGCRPSPSIFPRMRDYHYCERYAEVLNRYQEADTENMTSEELMQMQLERISRHLRAFLRDRHALELLGDAGVDLVARLLILDPEHRLTVLDAMNHRFFTNAYAEVYGAD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205a2f7448952f3fba5c4f68d40e16634f3476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KKILTTPIKDEDLADIKAGDIIYLNGHIVTCRDVAHRRLIEGGRELPVDVRGGAILHAGPIVRPIKGEDDKFEMVSVGPTTSMRMEKFEKEFIAQTGVKLIVGKGGMGKGTEEGCAEHKALHCVFPAGCAVVAAVCVEEIEDAQWRDLGMPETLWVCRVKEFGPLIVSIDTHGNNLFEQNKIIFNQRKEIVADEICQNVSFI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8cca3f1ef2e50a304dec3140ac39260284e270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PIIEAVKQNLDLLRNIPLKIAFYNALKKTIILRQIPVGSRINEKEFSIALNISRTPIRYALGLLSEEHLVEHIPKKGIIVKGVSIKDACEIFEIRKALETLATVQAMHLMTEEDFKVMHNLLEDCETFIAEDDTNRILDNFNAFNNLIYSYSQMVRLKEIVTELQAYLVYFRKISISSVERRKRALSEHWMIYRGMKNKDHEQITLITHEHLNSSLEFILKEMRPEQN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bad2f6e1ad1599a8b0d6ebb83a62357275c0cc8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KDELIQLHQLLVYMRKDLARKFGIELEESFKEYDDLNIRPHHIHRTKSEHTFAIFLLSGTIGKILSEKGNVPRSVASRLNDTGEKLSKEIARKKR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53e23c8f05bd590e0b0e219a5d23757607278f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RIDIAELNDFLYGLRKSNAEAKTMINQIKDAAMDYAQDNSLKGEAVTTSKRYFSSAYTSICQSIIEALDESEERLAQYIREFGSQVDSSPSARIDAEILQEAMAKVSQLQRKEEDLHRQLTAPNTKPDMQQVYAVKSRSVHTQLLKAIEQENILEKYLAFEQSHGPFFNALAELIR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c59ff4d3ac518d1ae26e110e194a86df6cebbc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IGGGAAAGVCWKMGVFGQQETSGDSVYVTKISDLTGQTSGVSNRYAGVVEPQETVSVELESGRTVKEVQVKTGDQVKKGQLLFEYDLSSIQESLEEAQLDLDRLKNEASSLNERIATLEKEKKKASQDNQLSYTIEIETNKMNLKKNEYSQKSKQAEIDKLQSATGNTEVRSSIDGVIQKIDTSKLTTEDNSSVDDTDSGDSSSDDSSSGGSNAFITILSTGAYRIKGTVNELNVNSIVEGEPVIIRSRVDDSQTWKGTMGTIDKDSASSGNNNNSFYGMTDSSDSQTSTSTYPFYVNLDSSDGLMLGQHVYIEMDEGQESQKTGIWLSEVYIVDADTDSPYVWAADKKGKLEKRSVILGQHDEELGEYEIADGLSKDDCIAYPSDILEEGMSTTTNIEDAMDTGNIDMQPLDDSSFSEDPLPDTADTEGVSEYEMSDDGTVVDDPEAVDDSIVDDSSSDESMNMTDGSSDSGEILDDNLMPVEEDTEEA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f7d3a389166d851b9a8697c486e9a0e1bc70d0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DAEELQGKLVITFAKPTKGLKVAICSMENTKYPILVESPNVNGVLKVSLNIGNYYIKPSDDSSDMYSDIGIQVRPDKTTTVTYGESRQVIGR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c3dae888819e65c6885f4b4c3928cfc45a1ede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SYEATEILSDLASQQWGLFTSAQAKDSGVDLPSLRRLEKRGVFTRVRHGVYASTTTVLSTELELKAQWLSLQPNLMAAERISDPSLVADAVVSHTTAAEVWEIGDLWPDGIHFTVNRRRRSRQTDVQFHRADLADSDWVVHPASGLPITTVPRTILDLAQSGHEPDHLLHLVADAGRKYLLTEQELLDSFSGHEDSFGLDQGDRSGLKELVDECFIDTKTAQQTRLLVEEAMRPLQEQLEAIVKPLTQSLSWKNAMQAPLQQHLAQLISPIPSAMQVPEMTVFSELAETMKKTASLPNISKNMWSEIYPPETLSSVLSTSLPRTQVSPPEKQRESTETNESNSEAKKDARPNRQRFEEGSENTQQEP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dab1bfd32299c3728aa7049b982becba0de259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5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YTVETYPNPKRGGYKECGLRSSGLVCDPYETLSESERYRINNQLINFVTKTEEGGNTFCSKKGTDAMFVIMNKASQEFADNLRKHWSTIDTQCGRFGLLVLSLDDRQIFGSFDERSPINMAQLQAIIATEENHIKTGAYTTAVTNILKEVAASMTPQKGVTTTTPASSTK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1299291ff22e5602a9a048057b49e44f36abc3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EEELSKLLANVKIDPSLTSRISQIDSFKLSELMVLKTDIETQLEAYFSVLEQQGIGMDSALVTPDGYPRSDVDVLQVTMIRKNVNMLKNDLNHLLQRSHVLLNQHFDNMNVKSNQDARRNNDDQAIQYTIPFAFISEVVPGSPSDKADIKVDDKLISIGNVHAANHSKLQNIQMVVMKNEDRPLPVLLLREGQILKTSLTPSRNWNGRGLLGCRIQE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26c8823fca53a237247fec3670f374c0ccab46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DKMNTIGFFEIQSSDPARDIQFYKTVFGWKFTKEEFVPIEYYRIDTESIYGGLLKRTAALPLTGTGTNAFTCSMQVEDFDRTAEVILSSGGQVALPKFAIPGRCWQGYFLDPDNNTFGIFQVDSQA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8773035c1b7eaa0af9e90cb9a1402a47203f4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8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MPLGELIEWVKSDDNQQRGEMVLLLHGHRETSDEALPDEALRTLGILTKELPLKKAAALVAEIHNLKKNALYKWGLENL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d592c8c38b20be87d3d45e3a7e1c362c1a8b35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KQESEKTVTGSDGSGRYERKALIDKLYETQELSREEWIRLIEGRTPELSEYLFEKARAVREREYGKAVYIRGLIECSNYCRNNCYYCGIRRGNQNAQRYRLTADEILSCCENGYSLGFRTFVLQGGEDPAMTDGWVADVIRRIKKEFPDCAVTLSLGEKSEAAYQCLFDAGADRYLLRHETADADHYGKLHPDGLSLAHRMECLRTLKRIGFQTGCGFMVGSPGQTPECLAKDMAFIRELNPQMVGIGPFIPQHDTPFRDERAGAFEETLWLLGLIRLMLPRVLLPATTALGTIHPKGRELGMLAGANVVMPNLSPLGVRKKYLLYDNKICTGDEAAESLNSLKESMKAIGYEVAVGRGDYR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9b5dbd7328d9f3570c5d2641c1ff135af07fb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HHHHHHMSTDPNGTRWSNSEKNFGKALLKKSGWTEGTGLGKEQDGVVNHIKVTRKDGVMGLGYQAGVQETWTTQSLGFADVLTRIKASTTAAISDSDDDGEASPSSSPTTNGEAKKIGMSRHYKMYARRNALKTELIHGGGSAETEVKRLEILGSAAMKRRRDADSGEDNDGAGQNCSQHTSSASTLKSPLLLRLMARSTKDEPKPTAGDMTPEQLITITKPHPRPPKCTDTPFL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cfd3106d2d596a10aa9b223fbb3189712f70c3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NEEIQSFLSNDPTIQDLRRYAKMMGINLKRTMRKKDIARALKKFAQKNNQYSSSVTVKSPSEILRPSKPVDARIPSSYSRDFVSIHPINPYWVYVMWDLSEWTARNLENSSSKVLVRVSDITNIIYDGKNAHRFREAEISVDAGNWYFQVDFPDADYIAEIGYYIDGHFKSVLKSRIARTPRNSPKFTDHEIWVDLKKGSRREEKASHEKFTFGKHAKSSGPSDNPSSDEFIKTISKSKSG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d0c8c42629596263b74bd6ed42e5beee4ec822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DDGSTDGTATICDQYCARWPHLFRVIHQRNQGQGPARNAGITAAHGRYLGFVDADDWVEPTMYATLVATAERSHAQIVVCDVRKIYAATHRTTSLLSLPDATDHVAIATYLKYGLNNAYSGNKLYARSCWQKYRYQRMVYEDLDILLDMLSCCERVAYVQQPFYNYYKHAGSTTLDYTNPRLFDIMTAYQDAIEHAKVTYQDAVTYCVAKRILINLATPGFADYLAEFIELIRQLRPIFEASPSIMSDPAIKKICDYAGQLTLPRRFICEREDWAQSWHQYSRNFKTIIPVAKALPADLRQRSNHFKLDYWLLKTLFEQGGLLILGTVKLHRPFGRLRAGGDVLAFEGEHCLLVGAQPRSPLISELLQQLIVGSESLTELLTMVKAQPERWSAGTHKIRLVDIKDWL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81331ee493b7ee9edfc4af8c227eee45f053c7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DSNLNVPVIIQATRLDTSVLPRNIFSQSYLLYVIAQGTDVGNVANKANEAGQGAYDAQVRNDEQDVILADHEQRISAAEATLVNHEERIRQAESTLQDHETRIAQNESDISSLDTRVQSLESQVSDHETRIDALEYATTRKKSEVVYSGVSVTIPTAPTNLVSLLKTLTPSSGSLAPFFDTVNNKMVVFNENKTLLFKLSIVGTWPSGTANRSMQLTFSGSVPDTLVSSRNAATTTDNILLATFFSVDKDGFLATNGSTLTIQSNGAAFTATTIKIIAE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769f01586617ca64355acb69b907e1d862f266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HTHTPFTSFSSFSPPFVSAPLSSPIAHDLAHHGAGLLRQPQVLRMSGEFSLLQHLGVTVDKCDSSADLTPPTHSAKAAFRVWAPTQHPPSKCGTAEETCGVLEKKRKGAHPSYADPTGEVLLRRKNGVEVQYIVYNSKIPSVYGVNKQLAKKMEREREENSPLFKYPLAVGEGEAGQEEARRVLLQELRRCNQEQARMRKEEGLRERARRLAHERAVVQYKAGETAREAEDARRHKIMDGEAVSETAAKALTLREERRADANVDARVVASGWNGKEEDDRRRLAAAERTRQLAEENFRAAEQRRAERKAQEQEARERARVERMELQRQLAQERVKDLEGHRRNAEALRGAQDSARERRWRANSADVHLQAMPSWSLFDAVERRQRDEAMRAQQKRMEDTAVNVRLAAQKRADAQAERDRDRQYAAEYAKAELENFQREVEHARQRRQQERQELQDAAEATAKVRQAHADAARRREQSVVPLLFWPAAQSPGAEKAKIDANRRFREDLRRQAEQKRDERAQEEEAERARDRALVEYDTRLAREAVERERKEMREKAEHLRRTLEAQIAEKRKGAVGDRHACAAADVTHVPATEAMRLYRCPVTGELLPASAYDFGVQR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e7b3cdb62dae4637a8edf3a4274fdc6e235ac9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PSGPKNNKYTNRHSEEARLRDEERRIDSRAAREAAKEDARWSETDPKVLKKMDKKREMEQKQEAKATRDAEKREQLEEEEREMNVKVPKKVAQRQIQKDLAKMLADYDKERNALRGGQHGAVAKSEKREEAPLPSGNVNRERGVAPHPAADQESNTIKASGTVADVVAALEKGGNASGAAEIPDNRHIGKRAKMLYKAFHAEHLEQVKEEKPGLRRTQYNDIIWEMWQKSPTNPFVMRSEKIAHERLEAERRWMEGDSDGEDEEEEEFKNGGKCAA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37549b7107074a2b93c56e3f43d5af96143705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LSITDSAVNAAIAAISSESATAEEKIQMLIEIAQDSQKKAKNSQDLRNAMRLFYHAYQMCGDDYALLKARTKIGMAGILQISPDSTPQLLQQSKADYEEALEILQKHATAEEVAEAQMNLGLVLQSLVPYNLARITDSIQAYHEALRVFSWQDYPQEYAILYNNIAIAYLSMPMASEREYLRQGLAVQSFEVALKHINLIDHPREYAMLQNNLGNALQYLISSHPVENNLRAIAAYNEALKARNPRDTPLEYANTVSNKANALFNLPDHPEKPELGNPQNLLKAQAYYQEAWQIFTAHQQTEQAEIVAKALQDLQIEIQAISIL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47e38c29f50f8c07697abe0820b29bbf575d11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PETLAPDTTGLEVRLRLTDDWFTACDLGALLPGRGVAALLPDGGQVALFRDRDGGLYAIDNRDPFTGAAVLSRGLTGTHQGRPFVASPLLKQRFDLTTGECLDDAAMRVETYRVQAVRAVPAVNAVNPA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9812542094d0a3cece7a1771899a2c9ad419d8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HPQEFADTWSRRALKATERDSYVQHWLDLCQLLHHEAPGADPDYKFERRVTKVGTKDKGFADVFKKAHFITEYKRPGSDLGAALQQATLYSRDLGNPPLLLTSDFQRIEINTAFTGTSPKSYLITLDDIAENRVVGGNDVPALQILHSALHQPYDLDPRLFRERITTDATRQVGLVARRLGEREGRTRAAHMMMRVVFALFAEDTGMLERGIVTRLLERARLHPEKTSSTSRTCSE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aa6431c4368e9b75bfec94d2575352f2042e1a5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HFSTLRTKITDAEILKASLRDLGISVKTEADVRGYNGQRLRSDIVAVLDGEYDLGWSRNSDGSFDLIADLWGVAKKHNQTELINSINQKYAVNKTLAEVKQRGLQNANVKLVLQ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80c6ed8cb69847fa4a3350c1e493b8f7d78cc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AKSSSHVAQARTRANIHIGKRVPKKKKNAHDNTKHKVGPKPYALRISGHLHSTAKHNNNNNNNNNSSKNIKTSQSTQLIHTCFQENFSNIKHHPLSPRIPFSAFIHFAAFHPYFTSSHFFSFYLTFPARLRNVPNALTSLHFFPPYQTSGKVLWVLLIKGMAKKKKNNYKQTVGNINYNKGEDEKETNGGKAITKIMIRIIITTTTLNNY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2449b9d88e56c431eb6e29a39cca2f080024d3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QDLVLSEGQYYTDETQTTPYTGRYTEFYEDGMLKMELYLKDGRPEGTYVIYYPDGKIAEVRSYYHGIFHGEWRTYSDNGQLIGLASYKEGQKDGPWRIWSDKGNLLYEMFYTAGKKSGVWRSWDEEGNLLSEEN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2f028f6ac1a6cb5b1a5b0cb15d3c18f6841f63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NTQITQGRICPKQANFEIKVMDQQQQEHQQMISATSNWVSNVIMKYNLCPFARKEVERGSIRYLVVEETKRKQVLAALIKECQFLDENPDMETSLVILARGFEGFYDYLDLLDSANDALLDNAYEGVYQLASFHPDYCFEDEPQDSPANFTNRSPYPTLHIIRESSMEQALASYHDPESIPLRNMAFANKKGSDFFIKLLSECH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14155ab78366e48a9d6f994a763c8b95e96506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SNYIAGTLSFYVLRNPDLDRELINDYAPYSSSISIFEYHIAPNGDIANQLNDAAAIETTWQRRVTPLATITNLTSGGFSTEIVHQVLNNPTARTNLVNNIYDLVSTRGYGGVTIDFEQVSAADRDLFTGFLRQLRDRLQAGGYVLTIAVPAKTSDNIPWLRGYDYGGIGAVVNYMFIMAYDWHHAGSEPGPVAPITEIRRTIEFTIAQVPSRKIIIGVPLYGYDWIIPYQPGTVASAISNQNAIERAMRYQAPIQYSAEYQSPFFRYSDQQGRTHEVWFEDVRSMSRKMQIVREYRLQAIGAWQLTLALRRAHGFCGNFLRSEKCKKRHQSLGVFFLIKSRAAE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84bca9c810ca199248f197fffea187f8a45f26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LTKSHVKGTLDTSIYTTLRHAMIVNSDNLISNVQKLVDRADIERVLYEYAFHLDAADPEQMLPLFTADLHVAYGPNHGAVGAEAYLETLSNDKSGIASFFAATSHHVSNVVIDFTGADTATVRSVLYAYHKYNRERPDGIVMGQYHDEFVRTPEGWKIKRRELKHAGTENYHAKGAALNPIPRKSIQK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4cbe3a98eafbf8ae278a1e4a49004e31c85a28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TGENLPDPWHFARPELAKAYLQAFDLKLSAARGLFARRRMGKTEFLRRDLMPEAVTQGYLTAYTNLWDNRTSPETALVTALTETLEPKGAAAFLAKLRIPVKKVKASAKLAGSVEGSLEAELGKPGADRTAALHEVLKQIDRAKKPLLLVIDEAQVLAGADHSDFAHALRAALDIRKERVKVIFAGSSETTLRAMFARASEPFYNWAPLEPFPLLGDEFVAFTVDLLNSMARKKLTLEQGRHAFDELHRTPEFFKRFIERYMLYQPQGEAAALAYTKSSVFSDEHSLAQWREMKPADRAILYLLARGESDLHSSATLERLGTMLGKPATRNTTGHALRRLLAATVITRLAMGDYRIEDEAFADWIRKRPEPAPD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dfbca8b75cb91f6d5272fd8e2cc7636b291a2f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FTDDNYLSDVERVLEKTPDWTKVTNKSVFITGASGMIGTFLIDVLMYQNKTRNANISIWAMGRTLSRLEERFTSYLEDPLFHIVIGDVTEEIQIAEACDYVLHCASNTHPKSYASDPIGTIMTNIAGTQHILDYAVKANSEKVLFLSTVEIYGENRGDLDKFTEDYCGYIDCNTLRAGYPEGKRASESLCQAYIQKYGIDVVIPRISRTFGPTMLLSDSKASSQFIMNAVHKENIVLKSAGTQLYSYAYVADIVSALLFLLVKGQKGEAYNVSNEHCDITLRTFAETLANVAGTKVIHGEATVQEKQGFSKATKALLDNQKIYALGWRPLYDSMEEPLKHTIKILEGSG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c9f5dad29f65af31e90dc3c2c391e096a8777f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WKRFLIAAMTKKKYQFFLNDTKHPKEARERLWNSEIVPLLKKSSYWQELLKDQSSIVLNDFGITEYEDYQEGLLAAQHSTIQPFNGEELIFWSETSGTSGVRKFFPITDSFQKQFQRTMAPYIYSLTQRFPGFFKEKMLYLVAVDTHKTTPAGIPTGWISNFNYRHLPSFIKKFYAMPDEVFASHEAYNQWGPIYGLASDLSAVFAVTPMVIDAFYQRCIDGFKDYLPYLLGDKLLPSHLPPLKITRKRRRHLQALAKVDHLSFKQLWPSLEMAGCWTSGLCEYPAQQLQKLLGSEIKLVDGTYSATEGWLTVPVETNSVGGILHPGAHIVEFIPEGAAIEKENLLQCWELEVGKKYEVFLTTAMGFVRYRLKDIVKCTGYLNSSPKLEFCYKTQLLKLETCSITGKELQSAVQATLINLEPYWYFARNSVGNRIVLVTDDEAEISELPLKKLHEQLIHISPTYAHSVETEEVLPVTLLQLPKEKLLAGMHGQTKPKFISQEVIAE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b1c1dc46f80bf78235411375b96d263965b9cf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KNVIGTGSALDRLKRIIPASVQPKFSTADEWRAWQEAEGRKRSEELDRMNQKSRTEKIFGRSGIQDLHRSCTFANYEVSGEGQRKAYTMAKSYAQNFGSGFASFVFSGGPGTGKNHLAAAIGNHLLAGGHSVLVVTIPDLMLRVRECYDGGQSEASLLDDLCKVDLLVLDEVGIQRGSSGEKVILNQVIDRRLSSMRPVGVLTNLNHEGLLDSLGARVIDRLQMDGGMWVNFDWESYRKNVSHLRIV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03ac5f7b91427a55209a3030438b4811d5670c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HIHQTIPVTIVDPVTSAPSPALKHIEDRTLYAYRNMGFALTHFHPALVGADCHPVVIENMNQLRIYHRREYTYHLLLRRTYNVKTFQTALGIMADPNEPFTNVDELIDGRQLVYHHTGADQDIIKSFCRQLESPFAPATHLRLDAVAVSPHASALITSCDTLTDAFLLNFVRTAHYTYYLYQRTTNPRYLEAWGSVYGSPKLSLKRPLLLYIGVGPQEFTEGQMEESMRRSLQSLVAIATKRIEAPPNEPSAELMPASVRQLAEKYGVRLLQRWQMRYFMV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7e4e6ff4240cd5b8010f3777a668468bad2689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ALFYLMLLASTLLASFKNSTYNNRDELVLETFGVDPSFLYDQNFLDMKNALVSDLKKDHLMRRYDEAYDFVPLLKEMIIKAEIPQEFLYLAMAESEFSVRAFSPKKASGLWQFMPKTAQIIGLRIDEFVDERRDPIRSTEAAITYLKNLHGMFGKWYLAAIAYNCGEGRLQKAIAQAGSDELSVLLDPDKKYLPRESRNYIRKILSISMMFHSVDMLKSSDYEHFLNRGATTTIATVKVKAGTHLYKVAEGAGMSLEELKQFNRHFKYSFTPPGKKEYSVYLPYDRLASFKQNYRPESHGTSEMFIVHSVQKGDTLASLAKRYGTTLQEIKIANDLKSAALSLNQRLIIPVLKSASNLKEYVTKQGDTVESISKRFNVSIENLKRLNNLQHNLLEAGVKLVLA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256cf83a86648b0050817026d4c8fe6ef24bbb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KRSFRSIKTLRVNYFMKNKRIYHSSSNNTYDEKEKRFFNEQDNEWWYDDDFDNENNTQENKTCIKTRWKNIFDEIIGKNIYSLHDYNKKRFDFIFKNYEFLYYKNIKDHMNKKEINILDIGCGGGILCEYIKKNIFYFLLKNVDNVDLIKDIQINIDGIDVSEKLINVAIKRQQINRDTYKHLHINLNYMNCDLNEYVNIHNNNKLKKKYDIIISSEVIEHVPNNKKNIFVSYINKLCTKNTLVVFTTINKNYLAYLYTIMLGEKIFRMMKKGTHDYDKFIDNKQLDKLCRDYNLYNIKTEHVLYLPFFRNYFQTYKLNLLYLSSFIYSGNN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f1d79c21413aae287545b373eb01a8da9a0a12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QSYELCCDMIDVVIDVSCIYGLKEDGSGSAYDKESMAIIKLNNTTVLYLKEVTKFLALVCILREESFERKGLIDYNFHCFRKAIHEVFEVGVTSHRSCGHQTSASSLKALTHNGTPRNA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163210b8561a4d3cf327bd90ba33c7d8a3e1d7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TLNDIKKILINVGLYQGFDLTDPKVSEEVNHETANMKWIKDYTSDGNWDNEFKEDLKNFLDYMEVCQLALNDKNFKIASNSLFMAMIYAGNLSLIFDSIKTDISTLLSAEYKKNSFSWPSLD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55f6f26272284bb48bc59229cecd7544b72ef0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RLSEILDQMTTVLNDLKTVMDAEQQQLSVGQINGSQLQRITEEKSSLLATLDYLEQQRRLAANAARSANDDIAERWQAITEKTQHLRDLNQHNGWLLEGQIERNQQALEVLKPHQEPTLYGADGQTSVSHRGGAAIS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fa355e6fb82818a2c45799f43fa015309e0185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TSLAHENARLRALLQTQQDTIRQMAEYNRLLSQRVAAYASEINRLKALVAKLQRMQFGKSSEKLRAKTERQIQEAQERISALQEEMAETLGEQYDPVLPSALRQSSARKPLPASLPRETRVIRPEEECCPACGGELSSLGCDVSEQLELISSAFKVIETQRPKQACCRCDHIVQAPVPSKPIARSYAGAGLLAHVVTGKYADHLPLYRQSEIYRRQGVELSRATLGRWTGAVAELLEPLYDVLRQYVLMPGKVHADDIPVPVQEPGSGKTRTARLWVYVRDDRNAGSQMPPAVWFAYSPDRKGIHPQNHLAGYSGVLQADAYGGYLIRIRQNNGSRVYGSCPEKNPRCACKSAHLHHHGSPAAY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7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d28e3c82b06f664f054b3731e8aa02845e5759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PANDADIFDVLTHLERLFGDREKLSELTPNEAIEIFDRLSRINGMLIREASRQKEQTKQPVVLTEITPQEGKQEERPSPAGFDLQKIVSTLDFFRFRRELFQDDDKLMRDISAHLGLLSSAAEAMIYLHQRMQWEAEDPVVNDFAEVVSDFFRRR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7929ff44ed3ef2700bb30403322196f75cbac0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5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FNIENESVVCQLYHRTKHNNSVNVVCELSEKIGSPQLENGEWVVPNDVTGLNAKKSKVVKIRFHPSVSKLSSEGSALHQAACESALKYLDLLLDDSDWTRKTNHDDDLFGKQIDKIIEYLSEMDKIIEIDTSKIGLTLLHDEFFDEFVKLISCKSISSHLHTIISDDDDAHQSAQIVFEKDGRSRQIISIDVDAGYLKSSESGQECVFDVSKTCFTWVLPRHEDDFENSPPTVSHKLDCYMWIDEEKQEMPVYSPCASVFHHLDKLTASLSACGSPTFNGVLQRVPQVLAVDAIIGLDKSEAPHLHKFIQNITQAPLMVHTDFDNESLDCYSDSECKLTISPTDSIDSGVSLTSPTRQGSFDEDDGDDELTATSPGMRTRSRSESCSSLKGILKWPRRPNTMSRLAAKPYLIRSYSECHHDESSFPPLIPLRFSEDDEDAFHETDDSSSDCCVLPAAPRKKSVSFSERIEQTRLFNSNTSINAQKRKNLKKNEKKKKRENSLASSIESIHEETGRISPAARHQT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01906f2533b0cad0e5f31e909c0bd97cb56c99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TKFSKKKRIQPESLKRYIAEVKGGIQYVDEGKGPPVLFIHGALSNADTWRKIIPLISKECRCIAIDLPIGGHYLPVADHVCLTPTGIAELIREFIEYLELDNVTIVSNDTGGAYVQVFASLFPGKINKLIFSNCEVLDIFPPSKFKYLTSAVKIPGFNFILSRVFMFKKILKSELIMGLLSFKITTDELYHLYLHNFIQDKRIRANFASAARAWSPVYTLAAAEKLKNFTNPVLILWGNKDVELFPLKMGEALKGVFPDAVLVEIDQARTYIQEDQPEQTAKSILRFIA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08e28c8ef0bd0c2b92be81e0693fe682746f91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TRFYNMRASLSRTEKDILQGYVILQSFLEELYDEGRLVVLPITMEIVKEAGRIAVKYGLLSNDSLIAATCKHYSINTIATREYR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844a5fea3d579e0d991f77b6f03055da06ff76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YEKLYELRQTLRPTTKDGLYTDNEKNREILTVRWSGNTENPKNFSAVAIGINPSKANDERSDKTLTQLARFLDMYGFTNFKMLNIFSSYSTQQTGIRANTQTDFSKFKGCLEDADMIILAWGTDRGAYKDEKNRILEFLKAEKFMEKVFCISETGNSSDTRHPSRISYSYQLVQFEES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a2f79cf05275d232e2bee428367ab8c39f2ea2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GESMYPTLDDKDYLILNRISYKVGKPEKGDIVVFKTNLVDGETGKKKDLIKRVIATEGDRIKISNSKVYVNGKLLNEPYIHNNYTSGDIDTVVPKGKLFAMGDNRENSNDSRFPDVGMVDEDEVLGKVMVRLLPLDNIGKV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322f7f3e735f24a9e9d71769449af131858359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SSKKVNNVINLLINEIKVKEKSENSNESASQKGIEIAKSFLNITCSDEKFINDNNKCIKKERIEPNELKNEVNIEGDQVKQNEQNHDDDDVINENEKAVLEFYDEKIDNYDEEYVNKKYRFGTKSCDSSLCCCGCFIPVCYQSQRHEYYVNQYRALYAINIRIDEDTIIDEHEINSKRYEENDKDHGNNENKQNNESDKSLKYHAVFCINCNNHIAYFEIQERIFHFFDVLP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5eacbc88b4424c4414fb9957ec4050cec71ca9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RLGIIGLGTMGKHILAGALAHPSFDVLSIFDTRIQHLTAAHLSGEQYQAIQLAASQWLDSPEQGGFLREVFSHFVFIHQRMFGPQSLLSSEVDYSKPLKSETSVKAHYVSAAPTKLPMSLTGRVDSSLEEGVQWTLYLKPESNKPEQQHSDSQRNLRAIRFQNWDSLLIGDDNGQWQSISVHNQGSVETQLNEVEKMFRGESHRLASFAEALAVQQVVEATLGHKI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7edbbd59ccbf07793f10304e16011b48680a3d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KSNKKSKPKYTLENLQQIPGVLAFMICKGNTIAHSTFLEAENPRQIAYNAMRMATRTQGTELRDLKVHTIQVQYDDFQIEMFQIGGHFCILKKRVDT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c2fe41cadff26dd7068d336068d69d8e509384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QYIDNRINYNYSLCQQCGICEAVCPKQAISFKLLKNGIHKVVIDDEKCIRCLRCVKSCPANKKEGYDGYFNNFSIKKYFLGYNKDNKIRRESSSGGVCKTLIIESLKNNLADGVYTLRKTGRYPYAEGEFYTKENIPRYDDIPNSVYHSVLACREVKKIQRCERLIVIGTSCQLRAMNTILKGKANEIIRICIFCKQQKTLDSTRFLAKIMGMEISENLNFSIRYRGNGWPGIVRVNESELSWNRAAQIPFGRRLWTIPGCNVCGDSFGTNVGADITLMDPWKIRSENDLGETLVIVHTDKGLNLLNNILSLRSEQKAYKEVALALDLKDIWRKQQLVPFFRGENCTETVLKAGKAEQSQRKFLRSVVETLPRMPILFYRILCKISDRRNNI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03b9cc8cad905aa9170bdb998c1a107829742d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HGKRKEIYKYEAPWTVYAMNWSVRPDKRFRLALGSFVEEYNNKVQLVGLDEESSEFICRNTFDHPYPTTKLMWIPDTKGVYPDLLATSGDYLRVWRVGETETRLECLLNNNKNSDFCAPLTSFDWNEVDPYLLGTSSIDTTCTIWGLETGQVLGRVNLVSGHVKTQLIAHDKEVYDIAFSRAGGGRDMFASVGADGSVRMFDLRHLEHSTIIYEDPQHHPLLRLCWNKQDPNYLATMAMDGMEVVILDVRVPCTPVARLNNHRACVNGIAWAPHSSCHICTAADDHQALIWDIQQMPRAIEDPILAYTAEGEINNVQWASTQPDWIAICYNNCLEILR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c3db4fc1c95ba76c54fb33948d0f29fa84d1fd3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DMRIVLGEPGFRGNWREAMQSESIKRELVRLTDSLDLAIDVLKLALGRSQLLDTAFERANLIKGRIERVCDVDITGYSYWYDTSPRHFTLHITPLSVADKFHEQIEIKQGAWIFTSATLAVSGDFKHFTDRLGLKPKQQFSLPSPFDYEKQARLCVPRYLPEPNSPGLADKLVRMLAPVIEENDGRCFFLCTSHSMMRELGEKFREVLDLPVLMQGEMSKQKTLAEFMELGNALLVATGAFWEGIDVRGDALSCVIIDKLPFTAPDDPLLKARIEDCRLRGGEPFAEVQIPDAVITLKQGVGRLIRDQKDHGALIICDNRLVTRDYGGTFLGSLPPIPRTRDLERIKAFLKAE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81763f86f31150e0831cd9645cd6048cb712d1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69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GKKKKVGKERIDKYYKLAKTAGYRARSAFKLIQIAQKFNVFKNANILIDLCAAPGGWLQVAYKNMSKQSTIIGVDLVPIRKIDDNVITIKSDITTSDCIKKIKNIIKMDKADVILNDGAPNVGTTYSYDSFNQNVLVLNSIKIAYIFLKKNGIFITKVFRNEEYISLIWVLEKLFGDVKHIKPRSSREISSEIYLVGLNFLGKKVDKKLFDYTYIFSDQFKKNSNKSSLLETKQESYLDNNENYFSDEESNDEEKVGEKIDKKKKKGLSTILKEKKKKNRQGYDVGDDYRATDICTFIKSDNYVDLLIKNNKFTFDKNYKNNSDPMIKTIYECIYKNECTTKEIFFLCNDLKVLGKSDLYNLIKWRYKIKKSVLNQTSKKNNLDFDNHDVEQTTQELSDVKESSQIDDFNTIVDKNISENELDNTSDEATEKDEKDQVDEIEEFSAYIEKKKKKEQKKKEKKLKKELEKKKKSNRGHQLDFDENEIHFNKDILKLLNKQKFEDHLKILNNDQKDDLEIDHYEDTSSETEKLEHLNQLKNSDLDKLEYLVDLDYEKQKMKEKKLNEEKSNEKLSRRKRAMDFKNEELMKIQKMMELKNEQLLMEKKLREYLSDEDDDEDDDDDDDDDDDDDDKEQEPKQQSDKHGDHQYDNKKSNSDNDVDSLETTQDIFKENKHIKSMVDKIIRLRRSVKNEEEKSNVNHFFDQNIFSNIFSQLDEEDIDAEFDSHIKNKKNVQKKDDSDKDGSISNDDNESIKEIDEHNLPKIPLPDKLAKKEKKKKLKEKYGNNEVKMKNSSFSIVKTDENAQNLNNYFSNLVKDEDELAFIKCIGEKLIHKKSRMDLIDDSFNRYSYMEDESNLPDWFLEEEKKYRRPVIPIDKKILDEYKGKINKITKMPIKKVIEAKMRNRKREITKMKKLEAKIGKIEKNEDDPFLKQKAITNLLKKNKSDKKRDKSYIVCTGKGSKMAKKKKNKKGKTMVKYVDKRLKKDKKAKKRIEKKKKNISRTKYSKSKPFKFRRK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31c11a04715146015e9e5cae37bc1cc09e93a2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KIPKDTDAILNLLAVKIKYDIMDIAEFEKMTDVFYRASYYLCRAAAELGIQKLVFASSNHVTDVYEKDGRSLLGREITTSDYPLSKNLYGVLKLTSEQIGHLFYLENKLSVINLRIGTVVTDEMDTLHEKERTKKTLLSHPDLLSIFKAAIETNIRYGTYYAVSDNPGRPWSIESAVNELGFSPQINTAELLNEEENG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eefd8fe881633426b59ebdb950aa3eebf2b618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3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ITLVNEQNSTGNPFSAHMLCEQRAIQEITYELLQSQQHVSNKDIIAKLIEKLETEKDVVQLDIYRNALEAVLFQTPDD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d45dbdc6b9a2f6ec8c5b7a6e3c3fbf33ae2f35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GTKSGVTFDYLGKLNTSFMAVEIREVLDKAELKKFVQFNIDLYRNNPYHVPGLIDDEMMTLDKDRNPAFEFCEAIYFLAYREGRIVGRIAGMINHRANETWNQNNARFGFVDFINDNEVVDALFHAVSEWARSKGMDMLQGPMGFTDMDHEGMLIEGFDQLGTMATIYNYAYYPKQLERLGFIKDQDWKEYKIFVPTEIPEKHRRISEIVRQKYGLKTLKFRTRKEVMPYAHRIFRTLNKAYSQLYGFSELSEAQIDYYVNIYIPMVRLDFVTVIVREEDDEVIAFSITMPNLSRALKKAKGSLWPFGFVHLLKALKGRPRVVDLYLIGVLPEYQNKGVNALIFDNMIPIFQKNGVEYAESNPELETNMAVQMQWNYFERKHHKTRRAFIKR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5d336d21028cf5a314df27c3ebfde3cb3facc5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SWKLHSLGKALYELEKLGPLLDDLLLPSQCGYSEGRGGSGQGSRPPLRIPILDVKWETERLLSYWSARLAVRLQLVPPRARSVAISAAWLQRHLIEIEPDPEFDQAAEQIIEQARIIDAMFTEDATPDEDMEGTCREIASACRRLGYEISKTTVHRWAREETISSKTMEDGRVIVSLQEVIGKLTACDNEEVVDSGTPNIV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f64e4e121d5d7e99f70ed956c471921881f929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GDSIKVTVNGKELALMKDPDYVSAWGTALYCLNASSSLHTGLNEVSVFSENPGGGPYGITLAAVCENSSLSPVRFWINEGNYALSYTNKKDRVTTAFEDTYPGKNATLYTMLVAGTEGEKDELYFDSASIGSDIGKSAQGKYFDLYSGSVSSENSESILLFERGEEGYIHPCIAV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ba504da3d5b52cc11539d61f0763c4f5d27bd5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KNYYIGACIALILSGPTFAQGEMHNTNEQIAEQSSVDLIAEIYHSDRYAETFVESEQFEQEESTSKEPILFVTPYDQLKDKLESWADLHGYVVKWNTQKTVQFDNAVAYEGDFEQVLTELASDINQIGIDINFKIFQKNKVIVVYSV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5b98ee9982383c6bf44a3f0ad6d3ab7a04aeb5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NLDNLARIDLNLLVILQVLLEEQSVTRAAHRLHVSQSAVSKSLNRLRETLDDPLFQRTAHGLKPTAHADALRQQLPLVLQNLYKLTQPPNFHPATSNRQFSFSMVESAYETLIPYFIGPLLQQAPLIKLDSYVWTEKSMQDLQQGQIDFGIAGRDILPQTDVNIDKVPEGIESQILFNDHQVCLVRKNHPILQAVKDGRWDQAHYLNMSHVQVRCEGNDWWALDYHLANLGLHRNLSTTVPDFYGAASVCAHTDLIFTLPSSFANHAQKLYSLVSIPLPFEFMPMAYVFLWHERNNQEPGHQWFRNIIFSSVDKAIANQHISKPN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16a09f52f9a214778d10d0b84be211ac1f1757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AKEVALVSGAFRRSISVSDLEYLAKTGKARGLLKDALKFGRQNPETVSKLLNKKLELPIGLTSRLMTTRIGNVIINRISKIIYPLNVPNPSVSVPAFRAGVINGMQIGKGGLNAIHFLKAYPNETMTINLPALFGIMQKAESIAGLVKFFSDSPLDGLKGSK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f9abf77a859185212a61cbb2609d443f6106e8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RSTSHVRCQSALLGDASQLGYSGVRDPLEEAVCLFSDLKLCAGRTTTLFKAVRQGHLSLQRFLLSFVCLCPAPRGGAYRGRQASLSCGGLHPVRASRRLCLPAQAWTMVGTPPPASLPPCSLTSDCCASNERGSMGVGPSEPGMGYNLLVCHLLSLLEERSIRAGVTRFSRCHLSPFSLTRKGNSLTPCASRV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9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81e35add3ac72bdafc369dae64f2fe89602878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HHPDALSWKNCISETGGSHIPGRDDSDSTIIYVGEKGAAQRRLHVYGDAGHGSAPYNKDSAIATIGEVARRIAAFEPEVSTDDIWHGFIDAFRFDPTTTAALRDGTGYEHLGDLAAFGHAISHLTIAQTVLRAGQAINVLPSHAWLDMDIRTLPGHDDAYVDDLLTQVLGDLAPHVTIEHLICEPATISPTDTPLYRTLAEVLHDSFPDTTVIPMIAPGGSDLRFARRMGGNGYGFAVHAPDRTLGHVHGQLHSHDEYLHLEDLRLTVAGYQQLVEKF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6dcd31b610014db38a3320a59c580ec92079c7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SFSSRPVPEILKTSHLLCWETRLTSKTDKWPQSGHRPGATAKTTFPTLRPVPRRPSTWSRRSRRLHGMHLSRKRRWSCTTNFLNLSNWTRMTGPRPRQKAAVAEGAVRVEHRVLHKPRTHVGLQHNSPLLFQTKHTLISHTQLPKENPIKHSYTPHISHTHTHTHTHTHRSDVIKLQPLPVMAPWGLPAHPHEPASMAAGQASGGSHSDMELALEAYSFCSLERERTVY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d8d1ec07a408a98c75d038414a54c7ed9d42fb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NLENLIGDIQRFDAIISEWDESQRCVAVGLQRAIESLHKAALTNLVRSLKQDNISALYNAVDDEIVYAVLLYHNLVKPPLSERIKTALTEIRPSLQSHDSDVELVAIKPPDRIDVKLIGSCSNCASSTLTLTQLVEQTVKKYCPEISNIVAVNNSPNATLTPININSYWMGVANVNDIPDNHVLAVKLENQNIFLYRQGNNIICYRNACSHLGLPLDKGKVENDIITCASHQFRYDLKTAECLTVRDVSLQSYEVRVKGDKVYVKVE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ab1b95309a6e4390edf72946e37ecb38007f0f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8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DFFMKRFEVSTEIGSLSVTYQKQKKVLVCLNGAGLLPSYENFSLILEKPPPTIGYLTIDFPNTGRSPIHDQAGKNLDNLADAVYEVLEELGISEYILCAHSWSGILACKLLEKPIKRQTLVAIEPTTKKVMFADFSENPYPEMEEQMRLIDECGPELYFKNLTQATFSPETNKKIWELMQEKGLELENQDPEFQISGEITEEDFEDVSIEAHIPVFVFCQPYREKEYRESEYWTSNTKLILGGNHHYLQWSESEKIAAIIRELL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2df5d05562d1e995384f574242ebf5ed96cd42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0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YLFDKLERLVATVGTDDLLSWHFKVKNNDWDQASFEVPVDYDVEPFVYFGFFNYDPHQKEDVFKLFKVIDYNLEDSKFYKGLDKAESDLDTIAIIKDKRFRQSSADACIDGALEGTGYQVGKVEGITNVRTLSYYYISPRAALIKIVEAFNCEFNVRYTFINNKITSRYIDLKKRFGKPTGKQFEHGNNLLKVVYEESTDDIVTCLIGRGKGEEIQHEEAEPKDVEGHLPQEERRQGYGRRIEFTDVVWSVEKGDPIDKPAGQNFVALDSAREEYGLSQNGELKHRWGVFVNEEIEDKTELLKATWEELQRLSIPIRIYKAEILDIGPETWKGDSVAIIYDEVKIAFETRVDEIDIDKLNFNRSVVTLGDYSVVQNRESRSRKEAVQNMIDESLETITDLGMTFQEFLQGIEKRIETGKKEMEDNWRKVNLEFDNFKKKVEQEGLQFNTLKEQIKEVDERTDKELEEFRATLKNLALPEEAIKKITEAIKVDDIPSIKQSFDDLKNKVSETSETSRLNAEILGNNGKTRYNKNLLVGDPNRTKTYDEDYIEVEANDGGFKRGETYTISFSQTCELLKKVAVTLTQANNKGVKLVLTPTKAKMEAQTFEVAKDKQSIEVYPLSYTAVLTGDWYKSKQIDLNASEVQELALDMSYKDVVDGKGATITGAWSDSPQIILDGG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79afdbc1c4593d89d64eba01b5876cab78ca98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2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KHDLSVIGSFNMDMRSAYLDTELMLVIRSKDINKQLEESMVEYERVSRQVLEDGTYRDPYHVEPIELTKKRQRKIFLVQHLLGWARYL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5810f1ba33d6c64839e8116eea1ca4b7aeacfeb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YAIMLIRSFEEADEIAGRVGPKKVSVVKADNREFLLALKEAYERGYAEPVLIGDERKIRKLAEEISFDITKFAVIDVRDPQESADKGVQLVESGETHFILRGYIDGPYLYRSLIWAASKRGFRRCVSGVALMQFPVLPKLIAVTDAGLTVAPDFRAKMEIIEDAVDLFSRFGYESPQVGLIAARRGLNDDLGSVSDAVRIREAYEKGELPGCRLMEGLSLADFLLGGEGFLDRFEEIDYSRIPDILIAPNLEYGNIACKIDNIAANDFFSGIRRHVIIVGGGMPAVIPSRSDSHETIITDIALGVLS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5b8e0c5d8799c5eccfd9abd2ed9231ddc65d04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GLVNGGDYFYNNLSFTVTRYNGIMATDSTQCVKKSRGRPKVFDRDAALDKAMKLFWQHGYEATSLADLVEATGAKAPTLYAEFTNKEGLFRAVLDRYIDRFAAKHEAQLFCEEKSVESALADYFAAIANCFTSKDTPAGCFMINNCTTLSPDSGDIANTLKSRHAMQERTLQQFLCQRQARGEIPTHCDVTHLAEFLNCIIQGMSISAREGASLEKLMQIAGTTLRLWPEL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1967d4fb39a8e1d21ba6f7aaa11960551d917c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PSPSRRLRPVRNMNLELAALNEQCHYIGRRLYKERRAPSPQERSVFEMRAALIAERDAVRDRQLDGMLAALAPLEKIAAPRTTSSRLAMVQYDVMQSNRRALLAVRENIDMTKMARYYARAQRRLQSLKESDAPPDKIRRLERMMQGYTNVLALEDMVKRTDDQLHRMGAPRLMDSIPTTPQERALSEQNERDDHQEAINNG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bde7e583328188fabb2ec8de660f69b4b3d78b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GGCDPMDEAARGALDLLGRIGGELGVLGVGTGRTVMRFLREASARGVEPGVAVPSSFETAVELAGLGWSVGDPRVYRGVNVYVDGADEAEPGRGYMVKGGGGALLGEKILSSRSKLNIFIVGEDRLVGRLGEKTPVPVEVEPGFVSMVLASLEELGLNPRVRTSPGKRGPVVSDWGGVIVDLLTGPLEDPRGLESMLRNVPGVRETGLFLGLADYIVVGLSSCGYRVLGPYRGRA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4cd13b7f5f383e3affe6b160783169d600e0dd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LESYKWERVYSIGDEMLIFGRGVTVPLALKDLGHGIKSDSIYFVDDEDVWPDHKDWPDYKDHVSNCGVFDIATSKIEWPKKIYFSVNKTQWFVWGVA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686d660166e66db9a5f9b5e0b89b3db760dc58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IIVGAGSHGLSLAYHLVKKGYSKKDITLVEWKRIGYGSSSRNAARYRYHFYSKENVEYAINAISYLKKQSKELEYNSLLLRTGYLWVINGEQEYSLFKKLDSFWSSYNIGGKFIECKDNYAYIKFEGQCYLAPQDGAFHHDYILYSYYYSIKDKVSTIYDKVVSLIKDDSKIKGVKLSSGKELYGDKVIVTAGAWSGEVLSSIGIEVPIFPEKKEIYITEPLRYFLEPLIIDSKLQIYFSQTLKGEIIGGIEDKREYKFEEFTISISNAIKFLKGIRELIKGIDGIGILRGWSGYYEMTPDSSQIMGYSNDWPEGLFIDAGYSGHGMMFAPYSGKIMADLIADNYKNKFIDIFSPSRFKLNKLINETLV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fce93825c8bbc2aceeac2786d7669db75acce1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QRESVVLQDLVPDERKQQLQLQPRNTDTFSKPGRPLTEDEVLRLAQRYFISPAVAKEAYEVFGRYTAMEEQRRGRMNGSTMPYGRLTLTATKLPMMTLPEVTERCLSGNLEVPEEKDPAVAKEKEKKDGGENDGVTVWEPDTVSMKSTLCGEGKGQQQQQHQQKKEEEDKREGAQNNESEKESKEVMEERLGIEGLQQFFNDLGIRMSALEVSDMVHDLNDEPIDYVLRLRAMEAAAAESQAVAAGSSSAGQGQTRGSPLSAKAGSSRRRGNSKVDLSSGKETELSAPLVKDSSMEGVTFSQFLFILSHMRLEREESAEMKECEMRDLFHLLDTDGDGAITVRDIQTVVQRLIDEEVLADDRDIQQLSEMNTIELEAALMECDVDDDGYFTLEDMYGVLQ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7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5eaebade51007c6a56a2141015e16cf838e7f3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9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ENESENTNVFSEFLYDIGDFFSGNDRKQEKQLQADLRAAQAADLEFHKNELEVSERQADANRSRLSALSS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f4dc715cd457aacdc95e5fea1ff311506484f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LGKAATLDELLCTCIEMFDDNGELDNSYLPRIVLLMHRWYLSSTELAEKLLCMYRNATGESCNEFRLKICYFMRYWILKFPAEFNLDLGLIRMTEEFREVASQLGYEKH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11b9b1fbd65b7cd5385fbdc6ba0460c03e602d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NEKMKKSNKGDLQKEKLLSAARQLFAKKGYEASSTKEINHQAGASDGLLYYYFPGGKEQLLNEIIRQTTDSKASEFIIRFDKIVSIGCSTEETLVNIFLMMWNLLTKKENYQVLLIMIREQAAIDRKQMTWIWKLDSVIQRKIFDYLSDQFSTRMIHGNDPKTMADVISSIYESFIYCQLVLNNDTKFTDDSKERLIREIHLVLK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99f125979d08ddc77a6790d139a2f8266fc99d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0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YSNKSFQRRQRQQVAESRSEEKFSRSLVRLNAQSLLDSSGNNTTTKNVNSDVVIVVMEGRGSCEGHIGIALHDTCFPEIHLCEFVDSREYTTLKTMINVHEAFDIVIQNGNEERGSTKLLGEALMTAFPEASLQSISSKYFNSERGERQLQSLMNAEVSTVSEGCLRRTLALGALAVLLKYIHETRCVFFRVKSLRIKEMGVNDTCMIDFVSWESLEIVDADDASKARKFQMKQKRTLMSVLNHTVTTNGYRLLRSSVLQPSTDVYLIQSRQEAIEELIGKPQLKDKLRRTLSRAHELDRVIAMCIQTSTSWTVRESEAKINQIIKLMHTLKVIQGIRTLLHSAKMKSNILIEKTEFLKDPRFDQIMNILVEKVDDSLLDGKKNSLHLQNTKCYAIRHFVAVQLDLARQTYEEIIRNVEETGAREIAEYFHGNSSVRLSFSQSRGFHYTFVTRQAESVTIPRYFLDVFRNRTTVTFNSRKVIAYNDRLEQVVAEMFLASDVIVCDMIEEMQPMIPVLYYAMDALSSIDFLCGLATYSDLRDTCKPTFGPSFSISQGRHPILDWDDSEKTITNDTCLTRDRRFGIITGPNMAGKSTYLKQTAQLAIMAQIGCFIPANYASLPIFNRIFSRMGHNDELIRNKSAFASEMSDAAAIVQYADKNSLVVLDELARSTSTEEGIAITYAICEKVLKLQSYTFLATHFLDIAALANYSNAIDNYHFLPQTDENSTKKHKLLRGQYRGPLYGFELVELSTIPDEVIEHAQSLATELRANVEDTERDYDSERRRIKVYMNHRFRECAEYFMDTHGEKWKEEKEAIDKMKALRKYLVDELAKIDSQEQMC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6407bb8d5641f30fa2897dbfe5d59ee15ce8f1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EIKYAITRLLLSTERQGIHNLIGYMESKDFFKAPCSTQYHLAKEGGLAEHSLNVFNALNDICNGLQWVNTEEKRDSIIICSLLHDLGKMGQFGKLNYIPNLISDRKGGYVQSEKKPFTTNSNLLSVPHEIRSIQIASHFIELTEEENFAILYHNGMYSDLKYQLNGKERSLQMLLHFADMWASRVIEK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295e9dc94266e7b8256c66598d97395d0d021d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KGRKTTFDERVESVQYCIAHDHNYVETSEKYQVSYQQARNFTLKYEAYGVESLRDHRGKRKSQDNSKECCEEPYIKTGIYFVSGPNCTTLF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cfc5c47373bcd2b4f785b09ddcf4ddc7e4c034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LTIVTPAGPDSKAGNRATALRWQNLLESANHQVEVVTQYEGQETDCLIALHAWRSAEAVKHYRQVWPGKPLIVVLTGTDIYRFQHEFPDITRASMDAADLLIGLHDLVAEDIPERYHDKLLCLRQSAPKPPVAGSARAEKDQFYVCVIGHLRDEKDSLRAAWACYHLPEDSRIVVSCAGKAHNEEWRLKALEESRSNPRFHYLGELDTPQLEHLMAVSNLMVISSIMEGGANVVSEACRAGLPILASDIPGNRGLLGDDYPGYFPVKDDEALARLMLRAETDAEFLAELRSKVTALASTFTPERELESLERALARCKK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48d388052a14f44191e9537cb3167064938006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SMAMTGFSRAAEDYPALITRAVLDAYAQYVVAGSHSSDALRPDGVVDAEAHDVPKSIEEALAPLEILYGKTALSAIGIALHGTEPVIRYVERAEADFSDDESVKTADDDVGCVHREAQRARSSGADAVSSTPRSNAVSQQGDQESAAAVSSQSAVQRARCLYQVGEHTLFSPYYCPCSAYAYQSIQRQEVWCCKHMLALQLALRIEATGVVQDNLSVRIVSPAEYEQLLLRS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239d7023bd6dec9fbcf268ed4b36589e3a6560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LKAAIEALIFASNGITLERLIKILEKDPEEIKRALEELKKEYEDEAHGVVLREVNGRYRFFTKPEYAGFVSKLSGRKYKNLTDTQMEVVALLLISGPIPKSEIDAFRGKDSSAVLSSLQRMGIVRKKRKGKSYLYQLSPSFVESTMLDEILKEVSQKLSSDGGE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3bda4d49dae760d8137bd5a28326403f7e64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LKKITASDVASHLGLSRSSVSRAFTEGASIAPKQKARILDAAKELGYQPNLFARTLSTPSQKAKSHLVAILVSDFSNPYQSYLFEVLSAALQNNGKMPMLVNINRDTDLDTAILRLSGYQVDGVIAVAGSLPVQSFEQCLKLKLPLVTLGRSDPNHMIPSIQTDNHLAGKLAARHLLSKGLTQLGYIMGREDGEASIARHAGFRSELNATGINIHTTFFAGRYGYSAGFEVGVRHSEDIRRLQGIFCASDTLAFGLIDSCNQVNGISIPGQLHIIGCDDVPMASWQGYQLTTIAQPVHAIAEMALHYLETLWADKTLAPSAPIRLPPELMVRRTE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aeeb065b325cf664f1838e4831bf8743fb694c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TLLITGPGGSGRTTVAAATALRASRTGTRTLVLSADRTDTLGAALGVPTGGAPVEAAPGLTAWRPDAADRFRADLTAFQDRAATALDFLGAARLDAEELTPLPGAEELALLRALRDAALSEAYDLLVVDLPPAPQALALLALPEELRRYLRRLLPPERQAARALRPVLGRLAGVPMPADWLYETAARWDVELAAVEAVVEDRATTVRLVAEPGPAGADAVRAAATGFALRAVRIDTLIANRLLPEEADDAWSAGLAAQQRKFLEEWRGEYRLHELPHLGHDPRGADDLAALAVPGVNDAPGPVEWSVADRLADDGVLVWHIPLPGAIRDELDLLRRGDELVVTAGQFRRIVPLPSALRRCTVAGAALREGELRIRFAPDPDLWPRE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4fdaa8f2da00c05ed3e42fec94de4fa00e1ac3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LKPLAKGRYSQRWEQDYPLIEAVILSCISEVKMLKKGTHLMTQGEAITSLVLVKQGRVSLGHTAKNGRCFQLGTIDCDSQLFGEMEFFTQYHCQLDIIANEPLEIMVISAEKLQHSLGQHPQLALFFASAIAIDYQDTVDIFTRRLLYPISYNVAYDIYHEYLNDLPVDGFSKRYLEAERFGTTDRVYRRALQLLEELGLIERNKEGIRIKDLNALKQFVEAA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f0bcf9f6e61414ac77a1a826de9752bdc54ed81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YEEYIRAWVERKKKEEEKMKLLAHKALEEARKVTGVLREKYGAKRVVLFGSLAKYLRGAGEFTERSDIDLAVEGLPKEEYFRVLSEINRLSEFEVDLIDLEGCPAFLRSLIEREGMEIEEGTDSLTDSGD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6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c86e52bdb6f87be28b4d58e9459491fa154494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DPSTYRPAPGTIPTEPGVYKFRDPEGRVIYVGKAINLRSRLSNYFQDLSVLHPRTRQMVTTATSVEWTVVASEVEALQLEYTWIKKFDPHFNVKYRDDKTYPVLAVSVGERFPRAYFYRGPQRKGVRYYGPYSHAWAVRETLDLLTRVFPIRTCTKAVFNRHESLGRPCLLGYIDKCSAPCIGRVSESEHRIIVDGFCSFMAGNTDSVVRRLTNEMISASEALDFEKAARKRDDLNAVRKITEQQAVVLGDGTDADVIAVAADDLEASIQLFHVRSGKIRGQRGWIVERTDNSESELEELLQSFLIRFYSDEVAHEDQVSDKELTVARRGVDKQSHESDLANRRINTSVVPKEVLVHKAPANVEQTTAVLRSLRHSNVDVRVPQRGDKRALADTVFANAQEALRQHKIKRVSDLTTRSAALQEIHEALGLDEPPLRIECTDISHIQGTDVVASLVVFEDGLPKKSDYRRYKIKEAAGEGKSNDVGSIAEVVRRRFARYKNDCRMVPQEDEFDGSRFEDESLAGENTVAAKQRFAYSPQLFIVDGGAPQVAAAQDVLDELGITDVALIGIAKRLEEIWLPGEEDPLILPRNSQGLYLIQQLRDEAHRFAITFHRQQRSQRMRRSILDDIKGLGPARRKVLVAHFGSVKELKKASESEIMMVNGIGPALAHSIYVALHPDSDDSSV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3f6de542281a186430cad443a647a6e52e6cac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TQKLLLAEGLDLLRQCEQHEYDVDRTKLRISSHNRYCSELGRLLQSYDTVYHQYVRGIQILNYVRHTALADTNPVNAQYAKNLSEFCAAKITAYMTRCSNIIRKTDGILVPIEQIDLITKEGYVPEDTIYLQDGITYPLSRKEKVIAKEFALTAGTYVLTLKNRDDYTLAAPEVDVALVVLPQRGSGFEPSRVEMKLPCQCGWRKVVGVADVSTVQLEIRYSGIRDAHVDVIFQKWCAIEDIGRSGGVVNGPGPALSPSAFDGGDYNSVCKSPPNRGGSGGAAGGFSHHSCTPAHVSASDAGAPAHQQPQQWVNSLPQLPDDELATLANYNVPSASLPTVPDRPADGSGAASSAAPSSAEDPWTALANLNVPYAPTTRNAPSAASVMQVPEPVEVNPAGMTCRQRLDKIHQLMDAWPSIGVVACALPAEPQGFMQGVQALPFPRELS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95e95f20c60795f0118cf0cd07beeb6c1072b2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ANEQWDIVSGVGITALAVAVARARESRRDDRLIDDPYAEPLIRAAQPPVPMSGDGGEAGALWHEMTDYVSVRSRFFDEWFARACAAGTRQAVVLASGLDTRAFRLEWPEGFRVFEIDQPKVLEFKDGTLAAEGVRASCERHAVAVDLRDDWASALVKAGFDPALPTAWLAEGLLPYLPPEAEANLLATVHDLSARGSRIAIESIALARSALLGADLDDTAREWGIDLKGLFSLEDRPDPGDVLAQRGWRVHRDPVGDLAAGFRRPLSDRAQQLGAAGEMVTAQR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81204f5c38f09b18596c0e1ac8d934cd40fe93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TAVSQMSVPSSRILLDVDCRVCEDHSSGKHYSIFSCDGCAGFFKRSIRRHRQYVCKNKGSPSEGQCKVDKTHRNQCRACRLRKCLEIGMNKDAVQHERGPRNSSLRRQQMMFDHGSSPNSPEMGSESDAIILPTSSMNRDTVAGTAARIFFALVGFCQNPLNGVPKERQMTMFQQNWAALLVLHATETRAITSKQIRTETISGSSEQRNAVANAFEIIERLQLDNREYMMLKHFTMWRDTPSAIQIVFQLASIQNFTHRTEPTRYIQCINAIAAIPTTSIIDVLFRPSIGSASMPRLIQDMFKPPQQPTPTSLFPMANFNLNFLLKQEKTETEEGEDIEEEDDATSSNQFDENSSTDDRSVGELDPVQLFLALNSSTQPSSASSPSSSRPRHSIRSITELLSIQEEESVNVEE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f5d666da87ca59e0f1edf3f59154ef07583bc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WSLFSNVFFSFPGSRNFTPIYFSDFIIFRPLDLSGKRLVRPDDSNGTRSSTDDVHSMCSQQNVKVPIAPTSAQMTLNKVKDPGPYENKLALKVPKNTTVDVAAQNLAEQVKIFILQYGVELVDNEPEINQGVKS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5a0338f42fa7942c56cfc4b0e34c939dd189b6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PSAPPNLAKLYLNGAIFSTEDFDKEVDKILKTPSIKGVLLLIDSPGGAVSASVELSEKIADLKQKMPVLAYARGVMASGSYYAGMQASEVYASKASLIGSIGVIFSGANVENLLNKVGVATQGVHAGEYKEIGTFTRAWKPNEKDFLQNLVNEQYQMFVNDVAKARKLDAKDYKDFAEGKVFSAQKALKLKLIDKISTIKQAQDRLMELSKVKKAYWLEKSPMERFIEKATQSATNIITQAFGYQLLM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727ea9d2bd8337a360670fb64616a82736b22b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GVKLTTQAYCKMVLHGAKYPHCAVNGLLVAEKQKPRKEHLPLGGPGAHHTLFVDCIPLFHGTLALAPMLEVALTLIDSWCKDHSYVIAGYYQANERVKDASPNQVAEKVASRIAEGFSDTALIMVDNTKFTMDCVAPTIHVYEHHENRWRCRDPHHDYCEDWPEAQRISASLLDSRSYETLVDFDNHLDDIRNDWTNPEINKAVLHL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a59b35d7810298b621f171aa8dd8aa499b922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QAVALENDVIRRFASGQMFPMAKLVLETAFQPIVEATTGTIFGYESLMRGHDRLGFSSPLALLDQAAADGELKAFEQMLASRALAKFSTLPDFSSATLFLNLDVRLIPHGDVILDKLVGHLARAGIPASSICFELSERFDNTSVPEFTSLIARMRKEGFKLAIDDFGAGHGEMKLLCDFPLDYLKIDRHFISGIDHLPRKQHLVRNIVNIAHVLGVRVIAEGIETEAEFLSCREFGVDLVQGWLIAKPTVFTSELPESFPHLNRVGVARRNSQTLDEILIRREIERLPTVFEHDSVDSVFELFRRNPQQAFFPVLNANGEPRGVINEYHLKEYIYRPFGRDLLKNKIYERTISHFVDPAPIVGLDADADQLMNMFASMGGMGGSACIILTENMRYAGIVSAASLIKVINEKQLKMAQDQNPLTALPGNRAIGGFIADSCSDGDETRFFCYCDFDNFKPFNDKYGFNAGDHAITLFSALMRRYFFAGDCFLGHIGGDDFFIGVRDWSVEELMEILERLLSDFHDDVAGLYSDEDRAAGCMKGQDRNGNERDFALLRCSIGVLTLPKGSIIANPERIGSEIASVKAAAKENEGGLVVRVFGEA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78c158bb825c3d1a8cda62fab0bd2fc6e62f6e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KIAVALCLVASALCAKCESPKYSASSFSTTDGFFHYKTTFITEFTLQCSNNPKNIQYTAEVNGRLIPVSISDETAKFQVSWTLEHKDAGAQTFNINIFDEEGAAQYAKNPVTKPLFTVQQSHGGLATKSPISSETVAVIIVVIGLYYAIRQKTELV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35510468b8809f0012114bfcc7088f474789bd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DLPAVPRVLIAEADPWSRDLLKQVLLNVRCDARLDLCADGQEAMTLLSEVPYDLAIVDWELPGVDGLSVLRSVRQRKRNPPLPFILMSSRNDSASVREALPLAPTAYLAKPLNMESLTERLQGLLLNAGEEVFCEVPALAPGMTLSVFLERRREQADGAPLMTDVQVAVKRSLNPNGLDLKLLEEEIRTDPQITAVLIAAANSAAQHHGAPVQTLAQALHRLGTGQSMNLILGLALKRSARLSDPCLADYAERYWGLSLHTAEYARTLARLLDLDQERCYCAGMLHRLGDLALLRCLQEWKQAGGELDELEEVGDALAEFGAAYGSALRTRWRLPLELRELIASVYQLGGGVYSREALVMNMAAQMAR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ee4804e12c747b876b42ee8fffcd498b4c29dc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SKKHLGHTARKRFGQNFLHDTSVIQGIVAAIYPQPNQFLVEIGPGLGALTEPVGELVDHLTVVELDRDLAERLRHHPFLHQKLTVIETDAMQFDFGALYTKENLAEKGQKLRVFGNLPYNISTPLMFHLFKYHDVIQDMHFMLQKEVVKRLCAAPNSKAYGRLTIMAQYFCQVMPVLEVPPSAFKPAPKVDSAVVRLIPHKELPHPVKDLYWLNRVCSQAFNQRRKTLRNALSTLFSPENLTALGIDLNARAENLAIADYARLANWLADNPPADVNKDEILDS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36a1fcc9fe8f0203263df2babcc275a01bcf62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IELLIVSADHVLFQTKAQHAAGSAAATRHQSETAPGSAIGEDFCAAYQEAFVQASAVAKVSVRRQIEQLMREAEQAGARLAIVTMMSSRMLSALLDSYDQPACTDRFTVIATADSLGHGRGHADLLRLVLHAVDLPADRALFIGANASEAHAADALGMPVMRLGDSMASRQDEGPTILSDVPTASWPSFEDIEMHFMQGAPTQPSRYTSLGTLAAP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a2face930149e9bfb9a93a06d464a9f9a5a5df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ESFRKYMKVGLVHFMAYPSTSKGEGPILETLRRIAMDEYFEVVEMTWIKDPAVRKKARQIIETSHMEFSYAGMPRLLPTKQNINSLNEEERLQALANVKEGIDEAYEMGAKDFAFLSGKYEEPRKEEAYQALIRSTKEICAYAKSKGDMKIAIEVFDYDVDKCSLIGPVALTQRYAKEIRREYDNFGLMVDLSHLPQLRETPAESLIPVKDYIIHAHMGNTLVKDKLSPVYGDEHPRFGFPGSENDVAELVEYLRVLLDIGFLNKENRPIVSLEVKPYEDEDPELVIANAKRVLNLAWDQ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fdd0b2c29b914eb267f3b2a769b4b60d98fb7d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DSLTIALLQAREAAMSYFRPIVKRHNLTEQQWRIVRILAESPSMDFHDLAYRACILRPSLTGILTRMERDGLVLRLKPINDQRKLYISLTKEGQALYNRAQTQIEEAYRQIEAQFTAEKMQQLTHLLEEFIALGNSRQEDIPGDN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c92793547f345f55ffd78c606fccb3dddc2ba4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DQPMNEVQDNAAPANPWLELRRLTPARIALGRTGTSLPTCAQLDFQAAHAQARDAVHLAFDHAAISAQLAEKGRETILLHSAAADRDSYLQRPDLGRRLNDESAQTLRDYAAAHPGGLDLAVVVADGLSALAVHRHAVPFLTRLEEQASAEGWTLSPVLMVEQGRVAVADEIGELLGAKMVVILIGERPGLSSPDSLGLYFTYAPKVGLNDAHRNCISNVRLEGLSYAMAAHRLLYLMREACKRQISGVSLKDEAQLNTLESDDSAENSDRKIGNFLLDGPAVP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972409997d11e6aef79c07e97cfc49ddfb1e3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SEFDVIDRYFTRPRRNALLGPGDDAALIACKPGMDWAISVDTLVAGRHFFPDVDPATLGHKVLAVNLSDMAAMGATPCWATLSLTLTETLAQDDIWLKAFSSGFFALADQYQVELIGGDTTGGPLNISVQIIGEVERGKALRRSGAQPGDDIWVSGHLGDAALALQSLQQHVTLTAQEAAPCLAALHTPMPRVALGKALVNVAHSAIDISDGLLADLGHILDRSGVAATIDFDHIPRSPALKNKLQPENTVTNTICQLAIDCLLAGGDDYELCFTVPESKRDAVIQLAQESGILLSRIGKIIPGKGLTVLGTDSNPLIFKNKGYDHFSA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2cd22c8db5f5d7fdd0a1b2b19b6d6ebc8803a1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LKDIFDHDPRKPPRIRAYRGGYLPTERREVERAMRAGTIDGIVSTSALELGVDIGALDVVILNGYPGSVAATWQRFGRAGRRQQPALGVLVASSQPLDQYVVRHPDFFADASPEHARTAPDQPLILFDHIRCAAFELPFIASEPFGPIDPLVFLEVLAESEVIHQEGDRWEWIADSYPATAVSLRSVADGNFVVVDKSDGKQQIIAEVDYSAAALTLYEGAIHMVQSRPYQVERLDWAGRKAYVTRTHVDYYTDSIDYTKLKVLDRFDGGVAGRGDSHHGEVHVVRRVSGYKKIRYYTH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7b91a5727abe595463ee92e1fce3b2b64c6559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DKSKRANQKEKVLTEVQRITTKDLDKNYPQTPREVVKLYNRIVKCYYGMQYSDEELDALTDQALKLFDDELAANNPKDTYKQSVTADAQSYKDQGITLAQTGVCDSNDVKYVTDNGSKIAYVKASYFMKEGSSYSKTYQEYVLRQDKEGCWRILTFYKIAADSDTET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6df5ff61d42f4dbdaf4e2d7db6fb5c1b9bc4d1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QSRVRLLYLEFMYLLPQLKGFYSPQGAAVAPKAPASGMATSKPFYLRLPADHPACESLRSGHVTELSSHRQGKRPAGASPAHTTATDAEAPPPLVDVSTAVNSESCVVFKLQGDSERALVAPFMPANWDNSIARKPSPSPAGQRAPAAERAAEAEYRARVQRLFYANALVPAGSPEWKRCLARGRYEVRSVHNVLHVRKYRALHKRYSWASQLSRTELEAAWGGNVEDVEQALLGLSNRDVYGYSGSEAEASEEAKDNEKQEEHAGR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7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95cab950cb5d227a72353430b6d71a5de7b125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NHAPSPHYPRVLLVVNARTNDDRPAISVKAALERAYAQVHTVTERAEAEQWIRHWDPEVLVLLGWSVVNGDWLQRLQPAPHQGSLSFLVVGDGAPEDHERMDAVAALEAGAQAYIPSSMGPEPLTAQVRNMLRNCERMRPIRMGEMETLCIDLVSRRVWILGQEMHLPRQLFYLLHYFAIHPDEVVSSHQIAYILSEGKGAYLAPNTQVVKIHRLRKILESAGAKGWLDTVPGFGYRFTPLIDPKNVTKKSP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0d980dd1a5418b11ca23ff06d6db5edfa909c2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DGKPLARTTIIQSCTILFGFSKPLQIELWNIFLRSRDTTNFCNRAGSRHPQCYLATGSRKRSQTPRSSICKDHIMQELAANFIKTANAFDIEGVMSLVAPDAIIDDVSVGDAFIGPEGIKQYLNQFFVGYHTQSRLLSVGKQDDHTAFVRLDFAGDFGHEIGVLKITINSDGWIHADL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169dcc8698be4fbb2716bf811e4adf1d5e73cb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SFQKSYEFDYPWEKVTTANWMKYPNKISTHVIAVDVLRRELKEHGDVLLTERLITIRQNTPHWMSILVGNTNLAYVREVSTVDRRDRSLTMRSCNMTFPHILKCYETVRYVPHPKNPSNVTLFKQDAKFLSGVPTKTFSEKVENWGVKRFSDNAVKGKVGFDSILAMFNDIWKNAN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9342f56cd883e72dee86b4bd3f1619ee74880d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AMRVVILGSGVVGVASAWYLNQAGHEVTVIDREPGAALETSAANAGQISPGYAAPWAAPGVPLKAIKWMFQRHAPLAVRLDGTQFQLKWMWQMLRNCDTSHYMENKGRMVRLAEYSRDCLKALRAETNIQYEGRQGGTLQLFRTEQQYENATRDIAVLEDAGVPYQLLESSRLAEVDPALAEVAHKLTGGLQLPNDETGDCQLFTQNLARMAEQAGVKFRFNTPVDQLLCDGEQIYGVKFGDEVIKADAYVMAFGSYSTAMLKGIVDIPVYPLKGYSLTIPIAQEDGAPVSTILDETYKIAITRFDNRIRVGGMAEIVGFNTELLQPRRETLEMVVRDLYPRGGHVEQATFWTGLRPMTPDGTPVVGSTRFKNLWLNTGHGTLGWTMACGSGQLLSDLLSGRTPAIPYEDLSVARYSRGFTPSRPGHLHGAHS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98666ab88b915219668110bda54af63f007021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TQSSELSSGSSSWGSSAGNDGPVHSSRRISPGLDVTMIGDLLGPGITEHIDVLAGDLGQMVPLNEDGEFAIIFGDSFRGKELGQGEWLSPVGVVGKVVDGRIRIIRPLNDGERARQLIDYQHNDRGLTLLPSDIINIGGTLYMQAMWNEGIGNVLSTQIWSSTDNGKTWDSVVTLPKDFMGGMGNLITWENGPDGYIYMMSSQFKRTDDVYLTRFKPEDIGSPSLWQHYSHGAWGEKYSPVLSRNVQAGEMCLRFIEGHWVLSMFNANNLTIEIRIADEITADWEAIPPAKVVVMGTGGWAAEQGPNNFTQ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3a72ae9d19da59ee97cc266bf2f5fe5e0a31a2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TCMEAWAMNKRDAINHIRQFGGRLDRFRKSVGGSGDGGRNAPKRAKSSPKPVNRKTNVFNEQVRYAFHGALQDLKSKPFA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40c5219d83c434309b38ff1bc9ed2d708a5b51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VLVIGADEITPIRAVLHDLGAKKIEHWDARNENRVNRKPIPCDTECIVMLTSFLNHNTMKKIKNEAKKRKIPLVCAKRSVSCVYCEYCKIFNLNKEFSCYK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fdfa139e07bdca5a746110898f695a57c01799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AQPVDIQIFGRSLRVNCPPDQRDALNQAADDLNQRLQDLKERTRVTNTEQLVFIAALNISYELAQEKAKTRDYAASMEQRIRMLQQTIEQALLEQGRITEKTNQN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1581c9970c7cabc85b7fbf2595a7fc28a14617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6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VPLLFHSSPLPSPLPPLDPISLLPTDTDKDVLLRPHSRWLVRKDRTRIFLMQSARVALPRKGGSSGGAGVGVATAGLLLETSLGPLAIDFFGADCSALTANFLNLCRAQLWNGAVATEVVPEVVVFFSLAADPVYKELLEKLLRSHSAGAAAPPGPGPLNFWSLLPRQERAEGDTSRTASTATVSLHSHAAASVHSTTDPVEQQETAVRQAMQQEARLCKRRRCVGLALPRAGGSNTKGGYQPVYVPASGSSGAAVATDAAHASASHSASSPCTVCRSGSLLVDASAPTLRFGLTLSDRAMDFLDKQYITIGVVREGEEVLRRIRRAPVRDRCGDDAPTTAGADPLAAVDNVAGRPALSWPRPVRMLRVKRATVLPTAGTEKYVAVPPSAWWGVSSTASSAAAMKQQRQLTAAALHQAGCFEWWASEAAVRAAHRQLVDLVRTSLAAHGYVVITRPRTVADASIYLQKAAASTGRHAAQPLIVVAAAPAQTRSDDEAATSPGEPELVCNLHYAGDYLSSEDDDAEGFHNGGQTLPHSATAALSAKQLEERRKSFMQQHQEKANETLSLMLNLLNGVADVRGDIKPPDNVLFVCKLNPVTTGEGLALCFSQFGRVTSADVIYDAKTKQSLCYGFVEFESVEACFRAFQKMDRALVDDCRIHVDFSQSVSRLWAQRQREMRKRDRVAL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bb9615047e40c925bfe60142941c23e90a2547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CPINVSAVYTARNLRRLLLVPRQEPIYWYRQQNLKKPVIILVCGSAYFNHLYFNLADRLYPKYDFLVVDAIYDHFNKVATDIPELLEYYVRTVQPMIRERTVYALTGFCMGAELAVGLAEMLHRSMGIMPKVFALDGQAWQNPALCQNYPLLVFPGDTDEMVRERNEIINIYFRTTPNLIYQGEVIVLLSGLFHQQAGLSPEESWTEENYRIFRTEYDNCERLWNKYYPNAPVLRLPTDHWHFLEGESLEQLITVF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c3a88a6c316ecaba574fd6516a2726013fdf4e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NALSPITEDLAGQSYPSPHYLQTQRRIRSLIDRYIAVEQLHDRLQDLPIQFANPQPRAWKPIDWQTINRNQIIGLDTEVFLSILIGAMDTEAPIRGYTQTSRQYLEKLHPQMARFVGGTVREDGELLELGLWEKEERQHTPALIKIYTQLTGEKITPKFRTVRNYLPTDDAHEDLYRHGLHRIATEYGATCLYIWLMAHTTGALQDVLEELAQDEINHTTKFWGFGAWTFPDTGLMRIGRTLIETRAQNYQRNNLMRTLHRMMGTLNWNAWSLTNKATLLFTFTYTMRRLWSWNNSLTPEYLQDLFETTH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de0122c5eff0a25bfdea61a6c40ee28d3ca9f8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SLVLIYIAERQTAQAEEDVRRVLLVQGDIQTLHTQIAEGAASVRGYLLTHQEDFLPGYINAQPLINAALVRLDANIRDQQMREHLKSIEPLIRTKVDGLERLRSMGREDHENVAAILVENKYVLDQLRERIGVMREREDALLAERT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7c096263bbd30f1386335b915555daa7fccef6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LNDMAQFNEPISSQLLAIDENLTQLVTDIDILSSVNPLNYAQERERFISNKYSQEPNFQYQKAPLDTHQSKRRLYELPLEHIEDTQLQKLYEDVIQSYADKLDQVNTIGTQEFLYNSLRYYGEPSAKDIANAHFILHLPTEEESKPEHDSRSIAHFMQSFADKNGYECEIQILDGMLANALVSGSRVKINSAAHITTDELEALAHHEMGVHLLTTLNGRQQPLKVLSLGCPANTNTQEGLAILCEYLSGHFSIKRLRTLALRVLAVESMIKERDFRHTFMLLKEQYKASDVQAFTITSRVYRGGGLTKDYLYLRGFREVLNAYDKLGDDFSLLLCGKTELKYFDLIRSLVNKGIFTQPKFISPALSTPKQTNPIHRYIVSALKAAA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c25d84fdba9ebaa635b089e4bd928a3281758a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TFDFFEGPAGSGKTFSMVAHARQLIESDALGEGQRMLALTFMNGARRRLTSNLNAEASFRRKFDCLTFDSFAQSLAKRRSAKLTDEMRQQAEELGQFHGPCFLACELLNDVEVRRWVARTYPLVLVDEAQDLDVHRQGIVLGLKECCTTVVAADSFQCLSDGQETADFIDRLLRAGTTHTLTQSHRTNKAGLLAAALAVRNGEDIRAVLNEEAIGKTNRVHWIGEGIELVEVPATARNSGLLAWNLAFQLRLGSDDVALLTPDSANTIIRNAIGTVASK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42df141987586f5b1350857624e52bafb1388c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IFEQFFDQRFGKSMVIKGKPGSGKTTFTLDFLTSIRDHHPVYYISSRSTDSAISEAYPWIKERFSGEGEISKVKTDYLNRFEKMVEEGKFGDFLKDGLIIDTKKIVPIVHSLYEFVDAHIGERPIIALDSIDAIAEEYNIPEDFLFLMLKNDLVEGSGANLVSILEAKQNERLEYFADGVVSLDYNIKNDMLIRSLTLEKMRGISIGPYPSYMFSLAGGKFNSVMRSSLVFPDTKYEPARISDPAEFQVSLGDPEYGKLTPEGTDTVPGGSIVILHLKDKGAAVNDFVSLFKTNLIITNIIQGRGVIDVTASGYETYTVLLKSLAGKYLNNYITTSKSDMINPYVISLKGVRLKDDINREIIEVKLAQSKGPYIYFFSSDYLYLVYGPEFLNQIIEVVDDIRTTGVIFIVADDTTYDKMFSASHISLDLFSVNGYAAVSSNKTSSYLIQIMPDEKRWPKIRFIEI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5fc1ed255bce024b8fe4bf943e010abe7e9d8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LKLPAVFLIGPSDSGKTSLFCELIYKEKKTTVPSIEPNEAVWKYGAWLVDLPGHPRAKRWITTKFSGNYNVKAVVFVLNSATIDRDVHEVGLMLFDTILKCRKHHVPHLLIACNKFDLFTAQPAEKIQQLLKAELHNILEEKNLQLESIVSEDVDWESVADQIEDTDLKFLPGSVAKMSNIEEWISWMESAL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29eefcdc2416c0d8abaaeb71ff3e2607ed03d8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IMTHWHDRQPIFRQLADQITQQILQGVWKEGEALPSVRSISADMKINHLTVMKGYQLLVDEGLVEKKRGQGMFVAQGAIQQLRSAEKARFLEQQIPQIADTLQRLDMSVDELVQQLNPHMKGD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d0ddce04d95beb91f1c81ed3afd325ba95abb0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PQKHPFLVVDPRAGHGPGIGGFKPESEIGVAVRAGHPCYFATFLPHPTDTQTVEDVMRAEARFLEEIIALHPQAEGRPVVVGNCQAGWQIMMTAAMRPELFGPIIVAGAPLSYWAGWRDMNPMRYSGGLLGGSWLTQMTSDLGNGKFDGAWLVQNFENLNPANTLWSKQYNLYAKVDTEAPRYLEFEKWWGGHVFLNGPEIQYIVDNLFVGNRLATAGLVTSDGIRIDLRNIRSPIIVFCSKGDNITPPPQALGWITDLYQDDREVVAHNQTIVYAVHESIGHLGIFVSGAVARKEHQEFTANIDVID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0a08bb84198ee9c8d7ba5dc5ea370f4fc48a63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DMGYTNLNDTRVLRAGSCDAWWRTMSPLVQQGSEAVFRRIMGLSRRPDRKPGFDDVPHFGAAVRVPGLKHGTLVNAAPLKVLGARGEPNPASSYRFEYITGDSAGRAITATGAVLFSTRPWTTGPRPAIAMAPSTQGVAQHCDPSHTCAIGLNAFYDKPFDAIIAYELPVILWFLAHGLDVVFIDYPRDPATGVQYYCDSIAAAKSLLDAVLASRQLGLSPEAPLGLWGFSQGGGATGWAAQLQDYAPDVRPKAAVVGAPPVDLFRVLDTVDGGLLTGVIAYAIAGLAVNSSEMFEEIMSVLNERGVSDVLKNITSCAGGSLLASGYSSSRGWTHQGTPLADILDDLPLVVAEFGKQKLGRVAPEIPVLLWGSKNDDVIPIDPIRELRDSWADKGTPLTWHESQAPRVPGRTGLNHFGPYFRNLEKYSGWLIDH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366e1f4afe03cf5dc9ce631429118400d1ddc6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QLLLRGTPIGKIQGVLFDKDGTLCHSEPHLLTLAKGRIEQAIRRFHGGNASESVVCKIEELLSAAYGLNAEGLDPGGTIAVASRHHNLISTATVFCLLGEGWPQALALANEVFAAVDALENEVPCLVTKRTLLPGALTVLQALRQQGVTCAVISNDSASGIETFLNQNNLHDTVTELWSAEHRPAKPNPNAVKRLCQLMGLAPAQCALIGDADSDLQMARQAGIGLSLGYMAGWNQPPTLTNYHHLIHHWNDLA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04529117c8abd7f4cdea43a83e059f0bde11c0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4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DPDRLNQILQDQPYIEGFVQPSAADFSARASITEKELKGREHLERWFQHLSSFEMTAETDVRSTENLPQQILDFLQESNEFNSIQLAQQWNLDHQKVIGAIKSLLANEGVLTTKDVTEKRLELTNEGVQFANEGSPEYLVFEFVGTDGAAQADIQKKPFGKIGMAKAMQFKWVSVDKGRVVRQATEVTDSTRKQLESLRIGSSDVSENEKKELKKRKLISEVNIKALVVSKGTSFTTSLAKQEADLTPEMIASGSWKDMQFKKYNFDSLGVVPSSGHLHPLMKVRSEFRQIFFSMGFSEMATNRYVESSFWNFDALFQPQQHPARDAHDTFFVSDPAISTKFPEDYLERVKTVHSKGGYGSAGYNYDWKIEEAQKNVLRTHTTAVSARQLYQLAQEGFRPSKLFSIDRVFRNETLDATHLAEFHQVEGVIAEKNLSLAHLIGIFTEFFKKLGITNLRFKPTYNPYTEPSMEIFAYHQGLTKWVEIGNSGMFRPEMLLPMGLPADVNVAGYGLSLERPTMIKYGINNIRDLFGSKIDLNVVYNNPICRLD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2061349a369ea31717b4d133d736f23b89869d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LTLIDVAIIGGGASGTTTAFHLASNSKKVCILEKNIFSSERICGGGMSAAVQNWFPFKLLPIVDEVITNVEFSWCNTDKVVAELSGSSPFWIVKREKLDSFLLDQALNSGCNLLTTFKVVDIKKKSNVWHITALDGRQIEARAVVIADGSQSPWPKTFNLGPTQQKFASTFSGRIKRRGNLRNETARFEFGLVKNGFAWAFPLDNEVNIGMGTFLDNKNSLPVNEILKSFLPDLCFDPSEVIGHEKKLRIWNGHCKLNGEGILLVGDAASLCDPFLAEGLRPALMSGFEAAKSLIYWLDGEVNCLDAYTNTMQINWGNSMAWGKRISQVFYRFPKVGYQLGVKRPTAPKRIAQILSGEMSYEDIAKRVIKRLLFQ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76ebdfcf005183229623415fa97052361c67c4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KQPIQAQQLIELLKVHYGIDIHTAQFIQGGADTNAFAYQADSESKSYFIKLKYGYHDEINLSIIRLLHDSGIKEIIFPIHTLEAKLFQQLKHFKIIAYPFIHAPNGFTQNLTGKQWKQLGKVLRQIHETSVPISIQQQLRKEIYSPKWREIVRSFYNQIEFDNSDDKLTAAFKSFFNQNSAAIHRLVDTSEKLSKKIQPDLDKYVLCHSDIHAGNVLVGNEESIYIIDWDEPMLAPKERDLMFIGGGVGNVWNKPHEIQYFYEGYGEINVDKTILSYYRHERIVEDIAVYGQDLLSRNQNNQSRLESFKYFKEMFDPNNVVEIAFATE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388729d01421ed49d59d49474a0ebd026e269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LEKAPVTLLDAQSLAQSFFNRLWEVAGQWQKQVPLAARASQRQWLVSIHAIRNTRRKMEDRHVSLPSFNQLFGLSDPVNRAYFAVFDGHGGVDAARYAAVHVHTNAARQPELPTDPEGALREAFRRTDQMFLRKAKRERLQSGTTGVCALIAGATLHVAWLGDSQVILVQQGQVVKLMEPHRPERQDEKARIEALGGFVSHMDCWRVNGTLAVSRAIGDVFQKPYVSGEADAASRALTGSEDYLLLACDGFFDVVPHQEVVGLVQSHLTRQQGSGLRVAEELVAAARERGSHDNITVMVVFLRDPQELLEGGNQGEGDPQAEGRRQDLPSSLPEPETQAPPRS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4ba9f9d200ba1d0b6e621b28d04d564c85f9c3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AKVPDKRNDGKSSFKSLQKYIEERDVIDSETGEITGRLRHRLSVETNCLDRDTAWREMLAVADMNGRVKDPVYHAVISWQKDEKPTDRQAFEACQVAMVAIGMQDHQFVAAVHRDTDNHHVHLMVNRVNPETYKAVYPDRDFYKLDRTMREIELSQGWKHDNGPFSVHERDGNKVVDWAKSSAKEYRKEQAEKRTRRPTKVKDMEQHMGNESLYSYAQAEPKNDAKAVLQKLDSSWQSLHRVLAKHGLELRPTSDKMNAFRVHSAADPRICIKASAMELGGGKLIKQLGP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add4773594d28d13c54636f62a06c7be29768b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DDDKGSDGWMDGSTTIGMDRSGADRDGLISIKRRRMDGRKGWMMLKAVIEETLDNGLNGQANQDEWIGTRRRRRQTIRMDGWIGTIESDLGQNDDDKGWMNSGRIGMD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f197b0b2179deffb7933ff186463671d9b4ae6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DPSRDPEDPRPGGGDISWGAINNCPPLPVIFPELCGEGDCEALCWNLAARRLGEQPHAGSYSAGQFSSSFGSFTQPCTQWLHKADYKLQRIPEGAKSDAGANEPREPLIPVTEWDKLGKAWTTQIQGSPGSREPALGTGGHYPPYSAGPGTLGPRRPAGRKRHRQYAPAAVGTPLGVATRRDVGRCVCSHRQRSAKSILRVKAGVQANRDTGEG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.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fb35ad6d0b1f404cf146a047f06b449ac4969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AEPITNENLQILLTKLMTDRFCSQESSDLDACIQNFVPQHIDGSYVDQSLQRRGIRRCKPYQEIARKCLEDDKKQTAIFRAAAVAPTCKNEQRALQRCQRAKGRDCEAEALETVYCGMVYLVQRQKERQSSAAAPRL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fc1d62fa6e24a1ae7ee714d20a765f113ffb4a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SLFKGPRDYNPISSTICHLTNESDGHTTSLYGIGFGPFIITNKHLFRRNNGTLLVQSLHGVFKVKNTTTLQQHLIDGRDMIIIRMPKDFPPFPQKLKFREPQREERICLVTTNFQTKSMSSMVSDTSCTFPSSDGIFWKHWIQTKDGQCGSPLVSTRDGFIVGIHSASNFTNTNNYFTSVPKNFMELLTNQEAQQWVSGWRLNADSVLWGGHKVFMVKPEEPFQPVKEATQLMNELVYS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e5724177d739d27bc2bb35b9c49ae6f18a091f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1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SHHHHHHGKTIFVIVPTNEEQVAFLEALAKQDELNFDWQNPPTEPGQPVVILIPSDMVEWFLEMLKAKGIPFTVYVEEGGSENLYFQGGGGGGWAVAQLEEQLNDLDALNRASAKAIDSFADTSSAISARANEIIRDVKPWDVAQENITLTIEEMAKAARCYHPPPILPAVLTGKESSWEAIARCMDYLVYADDYLASHPPNHYGTEIEARTEMQLQQIVRISEDFVKSAFINAVQRSKVSPSGASADGSTGQAGGSLSVAPRMDSALTAPTANRLIRNEAALQGVDQIVQRLGENFNRTDILRKDVRKLLEEKLVRAVQAQFDGAYRDEETGRGPLTSRSSLLPVLKHYQHGHHPLLRVSKSARELVTDACACLQRYVLTPLEDDYAVADIPSELATVVFELVYRRAIKVIQLDTSFFADPTKLFVDSRGQGIGLFSTPRYFRDYIFIGLDFMEEFWKWKMLSKSIPGENRDFIDHVDDSVDNFIYRIRELLDGYVNAKGALEKESLKEYARSMRRTEWFPSVDCTVHESTTNVLYFHKTLLTSFYGSLRIVLYGSVIGANADYESCQEVEDYITRGVMGAVDDLQVLAEAAAELQQEALAKRNHHTKSNSLNLLTSDVRLSVDIFMINNLCFLEDNYRREACFTTRLAATEPPPKSSCEGASARKDTAAPPPPDPPLSQLFDMLNSERERYVEAFGASWHKCFPSIKGQSDLLSIEPNSTMELRKSQRMAVKQWHRRVNDALLKKIYYCKAEAVMDAKSRTQLFDVSVAAVRDGFERMEVLLNGRTWSSQPQKWMSFTPTEWEDQIRQA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46115d66fe51de02aa87d088dd740001fa43ef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QDKPIVETISNAGEQVTNVFGQFWQLVTSKNTTNNGDSKPIKIEQLPIYAEDNAPLKQKFLPEEPLPLQREFATIRIACEQEYDRVAERFKVVDCAMTQTKKAATKCNAYLTEEWTALPKAAAITVGGMAGFVLGLKRGPVGRLLTTTIGLATMAAFCYPIEAVDVAKTGRAHAEQTWYSFQESPTPSAIVKTNLSPP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cbd353bd46f36dc1458dcd8facde796f1e182d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EAWWRTKTGPEWIREKDGNYRVTFWWRDPQGNETHSPIRRVWVYITGVTDHHQNAQPQTMARIAGTDVWRWSTALSANWRGSYCFIPTERDDVFAAFAPGETPDRNVLREGWRQLLPQAIADPLNSQSWRGGRGHAVSALEMPDAPLQPGWDRPETPYSPPLMMQWHSERLGNSRRVWILTTGDEAPEERPLAILLDGQFWAENMPVWPALASLTHQRLLPGAVYLLIDAIDTQHRSQELPCNADFWLAVQQELLPQVRAVTPFSDDAGRTVVAGQSFGGLSALYAGLNWPTRFGCVLSQSGSFWWPHRITPPEGEVITRLKTGALCARGLRIVLEAGVREPIVFQANQALYAQLNTSQQSIFWRQVDGGHDALCWRGGLTQGLMLLWQP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81a99744151c583ba3a1039c14a09bc693d31fd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NNDFRTGSGSLKGSSTGVLKQFLFENVFICRIGVIKSFDFETQKGVVTIKEYEGLEISTCSISNFNFDLTAEDEVILLQSNFNIFQESDNNHFDKNYFYILSVLNPKKIGIRLDQFELSVQELGAQSENIKFKAKKLIIDVDNIEIKGNLKINGTKFENHMHSSGTLTYVNSSGVPTTTTGKTGPI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c57f3d568e2ad78c0902e4f36509c07636a70a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RQDRRSLLERNIMMFSSHLKVDEILEVLIAKQVLNSDNGDMINSCGTVREKRREIVKAVQRRGDVAFDAFYDALRSTGHEGLAEVLEPLARSVDSNAVEFECPMSPASHRRSRALSPAGYTSPTRVHRDSVSSVSSFTSYQDIYSRARSRSRSRALHSSDRHNYSSPPVNAFPSQPSSANSSFTGCSSLGYSSSRNRSFSKASGPTQYIFHEEDMNFVDAPTISRVFDEKTMYRNFSSPRGMCLIINNEHFEQMPTRNGTKADKDNLTNLFRCMGYTVICKDNLTGRGMLLTIRDFAKHESHGDSAILVILSHGEENVIIGVDDIPISTHEIYDLLNAANAPRLANKPKIVFVQACRGERRDNGFPVLDSVDGVPAFLRRGWDNRDGPLFNFLGCVRPQVQQVWRKKPSQADILIAYATTAQYVSWRNSARGSWFIQAVCEVFSTHAKDMDVVELLTEVNKKVACGFQTSQGSNILKQMPEMTSRLLKKFYFWPEARNSA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50b85511b29776d0297b4572ea92eab10630b0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AIKTAIKLPPSTHEFADVIHRLEAGGAMLPDTPENLMQIIGLYKAYAVPMDFYWRDLLYIAENEFLNPVPFFKYFLPKEYLELHNHYAGDDADLRIWRGEATAHPELLAFMEKGETFKMPKLLHHLFHDRINMEFAEACMRAMLWHRGMGGQFDPYLDSDEYKANADRAIKAYFQRNPVMLGLYKLFPDMFLEQCRQMSYYANLGLFWEVMAPVFFEMSDRYDEGTISTVPEAMSFLVNGIFAIAGRPIYHHVYIRGECYEIIPKSKGFMWLYEAALPYVEAVFYRTAPFRGTKSYNAQARQVPEDQKDFHYGILYADVFPVGTAGIPPTLLMQDMLHFLPPYLVNYYSQHCRGEEDMLIQLGVSFQRSMYCVTSAVIQALRTALLYPLDDQNPKHLQANRDFFEMQLNRFTRPDYNIRDAARLGSIQKQDY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d428b75b87240977bc27a64c9a0d56cab4de5c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PKKSIEVSKEFDKWVQKSKEAHIDYKSWCIWQINKMGWDHWLEDPITDEELLTGKGLEWTKEVEENRELHTRAILDGYTVKKEPMYEIPLPYAINATGKQQYLSYNTEKNRFVCTAKSDKLKQRFTETELKEEVPGFYRELAVKVDE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d76a171b044947ee884984c47ca3a305e748f8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MDSKARRVSVAADSQPVEATAERRSRVSGMDRALQVLDHLYETGAPVGPYAIAKAVGAPLSTIYTIIDDLVEKNMLTRSGDGAIWLGPRLYHYGLAYSRSLDFIGIATQEMHDLCREAGETVQVCGRDNDHMLVLAMAEGPSHFQVASRVGTRVPLNWTASGRLLVGHLPEKERMDLFAHCARSSPTGRAEVDARTLSDAAARAFQQRLSIQAGESDYAVACIASPICDRDGVCVATISIVLPEQKAFSDGNPYVGHVKASAERIEKRMGWRG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432046dcfbbb7e92c7690bea68a014f659416f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HHHHHHGSDKEFQQIIDKIQEDLYKIMGEIGSKGKIQGISKEDVEWIESLIKTYVEKIEIRSFVLPGSTLSSAKLDICRTIARRAERRLATVLREYGLGKLSLIYVNRLSDLLYLMARYIEIKEGKLREV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87df0c8884078e671ee11d86beb15afa584e25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RRIAQNETFHGTAAGQAPNVADLAHTFNLSERQAQCVALLRMGTPVQGVAEVLSISTSTLEKHLADLRRTFAVETTTALVRAVTELIPDDQLDAFHCWPSATNAMLPGGATDRTFAARLRTSTSVEQALAAVKETLSEVGAQHVYYCFLPHSVQGFLRGDIIDAFLAPPQIEAAFRANNGLAGQPAALSLFNAPVSVPSVALDPMGQPPTLAAFYRACQDDGARHMMVLGFPAGPGFVGMAITLSAADDPSARIADMAEDIRATAMAMHGAVLTNGTLAARVRLTVRERDAVSALARGDRAADAARSMKISERAFAKLLASARGKLNARTNAEAVGKAAIINALVF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cd17c9fb2cb50c2c611b45459541995c7aae1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DAQMSERFPARINILAVNSPGSLAEITQVISANDANIQNLSFIRTAPDFTEIMIDLEVWDLKHLNRIFSQLKKAGSVSTVRRGHG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a93ffc6aae4b7d313dbfb1010a7f77398129f7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8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SILKDRNRSGKEGAVAEAEDTINRRARGLDRAFEILDFLRLQRQPLRPNEIAQGIGAPRSSVYELVNLLIRQGIIEYRGDDGRVFLGRKLYFLGAAYAEQFDLMRESEHLLARIAEETRETAQMCQLEGNKYAVVLMNEGSRPFRISTNIGEPVAIPWTASGRLLVDHMSDEEILALIPQEDFVLPDGTRLEPSEFIAQVRNAKKEGYFTFNSIVDSFTHCFAVPVYDAEAICIATLCLVAPKEDGLRNRDAYLRVLIKGAGELSEKLGYRNDHAASMRTASG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cd6b7e9cba03c5619a5fcabc1ddd1bf9c239d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IQLRAISRGMICGLLLSQLWSCSSTPLEPTAIEVDALFDDSLFKPVTNIPSVEDIFSLPSSVAVDVKRTYDRYAISTKNPLAVHEWLASYINANQSNGHSDFRYQDNLTQTASETFEQRAGNCMSLVVMTSALADIFNIGTEFQDIAIEPVWDKQGDFYLINGHVNLRLLPAQSVHTVYVSTHAILVDFMPERALRGLAKVQINRQTLTAMFYNNMAAESLVEGDLDHAYALVKAGLKSGHFSPALNTLAVIYRHKGDEKRAEQVYRYALKFDPDDMTTLFNLAVILDNQGRLEEWAQIHKKLELARIRNPYYYYDMGEQAYDEHQYREALAWYQRAVDKADYRHEFFFGLSRTYWALGDEKRAKQNMEKALALSREAADKHRCQAKLQAMRQ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289e55fa0c3ee1a5020f53ce4b41fe11c103a8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DQDGKKKPPFDMPPPPKPLSFEMPKPPVLQPNIASLLQKTNTTGEDVKSKDAQPSVTPVPPPTFNPVPNPFAPRPKSVSPNPHPDVPAVTVGALSAPADKSETEGEKIEKPSETAQAHVENVKKPEKPSSLGTHPLTTEIPITPMVEEAKPITSPAVVEVSSHAESVKSSIDSSNLFTDKVDMSGGLMSWLTKTVTESKLLSDVAGKAKAGVETVMTTLDPGMKPFLAEHGVIEFALFNCDADLLTVASDAFTKSGAMAICRGLTSVIANFRPLVAGEEKARKMCEIKVEAARKTNKAKEDAAVVVIQPFLMEISGRYYSTCKIVLHHESKYFDAISQLLEIPSTLVEVIQRAAKSEGLPDDEFSTSVTQAIKNVYKTSVTTWEPGSFAPYDSKELLSIAFASVSQQLLRNLAPV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084578a690e906703445ebd77bcb3d1a744b59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0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NLPVYNMESISECDILKPIDESERIELENKINEQMVELEVKKKYLEELKKRQHSVKEKNNIHSFNNVVEEYPDPNKMLCNFLESLENNTNDNNNHHHNDKESKEQVNDLSIYSEYDYDNKKKTTKKENFTYTEQFFTHPNSMDNIMMNKSFLFQKKKNSIPNFNFHIDLFNKQTKNVIHIQPKGINYFDKSIQVDLLENNEIYLLDNHINKKINKMEKKENIEKMENIEKLGNIKKTSLCYSTEDKSEGDSKSHHKNKIKHTNDTSIHNDDKKKEIKGGNKNNEINKNLEENYNKQNGHHNYIYDENNTTFNYNDNKNNSVYVEHNDNRFNAYNNSTHLKSMNVEKKKDEILKSSSFLYFLENSSKIVERVLGEQDLFDCTYTYDNNDMLENTQDVDKLKLMNTYYCKKYINGRGITDVRTSNIYNELFLASYGLSECSNCIEPEGYVLLWNVTMKNRPEYVFTSESSVCTALFNKFHPHLIIGGTYTGNVVLWDIRASLKPIQQTLLTSQGHMHSIYCAEIIGTQNSHNLITADTDGRLCNWSLSMFTYPSNTIDLKKGNREISCTTFAFPEGDINTLYGGTEDGTLFQAQIHGMKVGIINSDIIHDGPITSAQFHPSLDEMNDNNDLILTSSVDWTCQLLSIKNIKNPLIVFDSFEDYIMDIKWSPTHPALFSTCSSNGKIKLWNILYDTESSFYEASLDNSSTNKLAWSHDGKRLIAADTQGCLTLWNASSEIYQPKFEDLNKFDEHMQTLKAERIADTTSEKE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07015649ea926522ff252a3efb000ef9969703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FMFENSSEELAYHKLLILYILEKIKMDLTNSQITQVVLETEMMNYFSLQQLLSQLMESKFLTTYKDSDREYYALTQRGVESLEYFFNRIPTSVTEKIDKYIDSNKENLLADTQVKSSFVKQSDNEFIVNLRVIENQSNLIDLNLNVSSEKQAKLICNNWKNNASYMYAEVIDLLIRDI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50e613b9166192ea7ac183a370da9ac06ed2fc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IKQTAVAGSLESSDIMVTVNPSDVQGITVQLESSVEKQFGQQIRKVIEETLKHLGVKAASVEAVDKGALDCTIKARTITAVHRAAQVEVYDWKEIDSWN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5b29d748c1b86f699f420bd2f3efcf793fc483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7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TTGEKAIYEDQNNVNIIENVVDVANGINESPKTLFEEDGSSRDSGVSMTSCSDKSDASPEEDVDFSKLESGRVALTDCSNFVSILQRNSSVSSSRSSSFYNYDTPTGRKMKTVFDLDSLDHSEYEKRVMSERPTDNHRKRTSSSMSPSVTLLDRKRSRNLSLVAPQSDKSCRYNGLNNPRDDPFGDEDDEVFEQSNVRNSQVQNTSIFAQPAPRTATSLWDLAPPMFFERKTSDTSGNGSFQERPKQILRAMSVGEIDSELPPTLEVKYTLPGVDNPQRESQAFRSISPTTLLLEFQRLGDDFDKKYIIVDCRFPFEYKGGHVKGAINLFRHDKIKPIFFPENGEASSFQNRVPIFYCEYSQKRGPTMAHAVRSIDRVLNELRYPHVEYPEMYLLDYGYKSLWSTAECRQICEPCSYIPMTHSSFSMEFKSARLERHHSMASLKPNGETSHREEKKKRCTRSVIRRNNSSLNMLSRSSSALTSTGSKTSSMENILYGLDDERRPKWVSAFDIQSTESENDLDAALIYQRNISSNASNASSIVNLAEERIVQLGLQVITPDFPDRPSESSSTTPAGEHLPLGEGGHQIPCGILDFSSISDD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e236cd3403b78a3ae680f0048035fb167ce5ea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KALELDGEYPESLRDEFNIPTFKSMGLSSDDKPVTYLCGNSLGLMPKSTRNSINAELDAWSDCAVESHFKHPEEARGKVPWVSIDLPILPLLAPIVGAQENEVAVMNSLTANLNSLLITFYKPTEKRFKILFEKGSFPSDYYAFYNQCKIHGISEPENVFIQIEPREGETYIRTQDILDTIEVNQDELALVCLSGVQYYTGQYFDIGRITSFAHQFPDILVGWDLAHAVGNVPLQLHDWGVDFACWCSYKYLNAGPGGIGGLFVHSKHTKPDPAKESLPRLAGWWGNDPAKRFQMLEVFEPIPGALGFRQSNPSVIDTVALRSSLELFAKFNGINEVRKRSLLLTNYMTELLEASKYYKHPLRIEKLPCFFTILTPTSTDEEHGAQLSLYFDSDTGKEDIMPKVFQYLHDHGVIGDARRPNVIRLAPAPLYNTFSDVYIAVNALNEAMDK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9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9fdcb9474a210f516b375d12b7b91b98f58d1d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08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KVLIVESEFLHQDTWVGNAVERLADALSQQNVTVIKSTSFDDGFAILSSNEAIDCLMFSYQMEHPDEHQNVRQLIGKLHERQQNVPVFLLGDREKALAAMDRDLLELVDEFAWILEDTADFIAGRAVAAMTRYRQQLLPPLFSALMKYSDIHEYSWAAPGHQGGVGFTKTPAGRFYHDYYGENLFRTDMGIERTSLGSLLDHTGAFGESEKYAARVFGADRSWSVVVGTSGSNRTIMQACMTDNDVVVVDRNCHKSIEQGLMLTGAKPVYMVPSRNRYGIIGPIYPQEMQPETLQKKISESPLTKDKAGQKPSYCVVTNCTYDGVCYNAKEAQDLLEKTSDRLHFDEAWYGYARFNPIYADHYAMRGEPGDHNGPTVFATHSIHKLLNALSQASYIHVREGRGAINFSRFNQAYMMHATTSPLYAICASNDVAVSMMDGNSGLSLTQEVIDEAVDFRQAMARLYKEFTADGSWFFKPWNKEVVTDPQTGKTYDFADAPTKLLTTVQDCWVMHPGESWHGFKDIPDNWSMLDPIKVSILAPGMGEDGELEETGVPAALVTAWLGRHGIVPTRTTDFQIMFLFSMGVTRGKWGTLVNTLCSFKHHYDANTPLAQVMPELVEQYPDTYANMGIHDLGDTMFAWLKENNPGARLNEAYSGLPVAEITPREAYNAIVDNNVELVSIENLPGRIAANSVIPYPPGIPMLLSGENFGDKNSPQVSYLRSLQSWDHHFPRFEHETEGTEIIDGIYHVMCVK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6f025ae51241fbeaa969c171dba81b1e3dccb3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QLNKLSLTGIESTLRFAQIALDSTERLIKLQLEASKQSLEDHTKAAKQLTEFKDSQEAINHLNKLATQSVDKLVSHSRNLYEVVSGAQSELSKLVEDSVGQFNKSLISSIESVAKNAPAGSDATLNAVKTSVAAAAAAVNTFSKAAQQVAEFTDSSVKAATSATADA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cc166a47ad8c7ba1e6b3cb0da52336b6e48af0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LLFKKVIKRATIFRIREIIEGYHSLAVFEGRYYVTLKDGRIAGCVSLVERGWYMTEIKHLFVKEEYRASGVGRFLLEEALKKVFTPLVCCTVRSDNKRSADLFLKNSFDIMGTFQNSMTDREIFLMVRNLQQ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e614011672d081bf58e155abb2417bfc47ad42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ERRRAEEALRQSEALFRNLFEHHAAVKLIIDPVSGAIVDANNAAVSFYGWSREQLRAMNIRDINMLSPEELVSELENTKNMERIHFFFRHRRADDSVRDVEVFSSRIEVKGREYLHSIVHDV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37899621bde3d19775447e62be27741cb13077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HIRFHSVYGSTARYAHELARRLGTTACDFDTPVPHDAQPLVVLSPVHGPSIPAVKFARSVSPREIAVAAVGMTLPSVARSKDCLASMVPASWGRFYLPGSLKYSTMQSGHKATMASIVALVAAKPMKSANDKSMISMFQRDTDWVDFSELDAIQHWVLERQNC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5548736355bef1a7b63c03e1811b3050b97110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LKGPGAEPFYIRANLTLPERADPHAMCVKAQEILRLVDSAYKRRQEWFCTRVDPLTLRDLDRGTVPNYQRAQQLLEVQEKCLPSSRHRGPRSNLKKRALDQLRMVRPKPVGAPAGDSPDQLLLEPCAEPERSLRPYSLVRPLLVSALRPVVLLPECLAPRLIRNLLDLPSSRLDFQVCPAESLSGEELCPSSAPGAPKAQPATPGLGSRIRAIQESVGKKHCLLELGARGVRELVQNEIYPIVIHVEVTEKNVREVRGMLGRPGWRDSELLRQCRGSEQVLWGLPCSWVQVPAHEWGHAEELAKVVRGRILQEQARLVWVEE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c57fc4ce58b8f5fb6c2d31b84003150f4d1cfd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HGQLKNILLLSLRFIMDKLSYASDSSTSAWNTYLQQIERVAPYLGELSPWVDTLRHPKRALIVDIPVQMDDGTIRHFEGYRVQHNLSRGPGKGGVRYHPDVDLNEVMALSAWMTIKCAALNLPYGGAKGGIRVDPFSLSEGELERLTRRYTSEIGIIIGPQKDIPAPDVGTNGKVMAWMMDTYSMNHGTTVTGVVTGKPIHLGGSLGREKATGRGVFVSGLEAARRANIAVEGARVAVQGFGNVGSEAARLFAGAGARVVAIQDHTATLFNATGIDMKALTAWQTEHKQIAGFPGAETIASDAFWRLEMDILIPAALEGQITRQRAEALTCKLVLEGANGPTYPDADDVLASRGILVVPDVVCNAGGVTVSYFEWVQDMASFFWSEEEINARMDKIMTDAIVHVWEKAAEKSCSLRTAAYIVACERILLARKDRGIYP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887aa81f9146b9654b64b7798a3d7d91ca5d2b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ANSMANSMNGRADFREPNAEVPRPIPHIGPDYIPTEEERRVFAECNDESFWFRSVPLAATSMLITQGLISKGILSSHPKYGSIPKLILACIMGYFAGKLSYVKTCQEKFKKLENSPLGEALRSGQARRSSPPGHYYQKSKYDSSVSGQSSFVTSPAADNIEMLPHYEPIPFSSSMNESAPTGITDHIVQGPDPNLEESPKRKNITYEELRNKNRESYEVSLTQKTDPSVRPMHERVPKKEVKVNKYGDTWD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8023661074ad6addbafb5736a687d34d2017d4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IQKLLHDMQMSRYRLSKISGIPWATLADIYSGKTHLHRCGAGTLSKLSKTLGLSIEELLALETEPEKNTAAGQPNIKTYLETGLSESVQKAIKDYLQGEKAQVLYLDCLWNELYGAINADLWAGLITEEQASYLRAKYLGTEGKEDGSD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d6d85b8745114488d7113db72c1907188e44f6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GPGSMARHPQWRLGVLHASHQRHQPRPVRLILFPHIPPPHPVAVQPRVHNVVKSRRQYAQCDVKRLPSAPGRAAPETPCQRRLTSHWTTSESLFSLLHEFGPVACDPTRKSQQAWGFASQPHVLPPTTAATAPRHPAQLHFPALKYLDCHRR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82a0a8872a4b431af74168ccd5df82f6179dc6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TDTCIKRPTRSELVDRFQKKIRAGEPIIGGGAGTGLSAKSEEAGDIDLIVIYNSGRYRMAGRGSLAGLLAYGNANQIVVDMAREVLPVVRHTPVLAGVNGTDPFMVMSTFLRELKEIGFAGVQNFPTVGLIDGLFRQNLEETGMSYAQEVEMIAEAHKLDLLTTPYVFSPEDAVAMAKAGADILVCHMGLTTGGAIGARSGKSMDDCVSLINECIEAARTIRDDIIILSHGGPIANPEDARFILDSCQGCHGFYGASSMERLPAEEAIRSQTLAFKAIRRQP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61468d76be8c55b8a49c32ae184bdafd98c84c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ENVKKSFFRVLCLGALCLGGLMAEQDPKELVGLGAKSYKEKDFTQAKKYFEKACDLKENSGCFNLGVLYYQGQGVEKNLKKAASFYAKACDLNYSNGCHLLGNLYYSGQGVSQNTNKALQYYSKACDLKYAEGCASLGGIYHDGKVVTRDFKKAVEYFTKACDLNDGDGCTILGSLYDAGRGTPKDLKKALASYDKACDLKDSPGCFNAGNMYHHGEGATKNFKEALARYSKACELENGGGCFNLGAMQYNGEGVTRNEKQAIENFKKGCKLGAKGACDILKQLKIKV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197012ecbd9eb37422f5fe5df30ddb7d405730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NQERSLPQGTIRDYPDYPLRGFMIDCGRKFIPMAYLQDLVKIMAYYKMNTLQVHLNDNGFKQYFEHNWDKTYAAFRLESETYPGLTARDGSYSKKEFIDFQKQAASNFVEIIPEIDVPAHSLALTHYKPEIGSKEYGMDHLDLFKPETYEFVDALFKEYLEGDNPVFVGKRVHIGTDEYSNAKKDVVEKFRAFTDHYIRFVEGFGKQAVVWGALSHAKGDTPVKSENVVMNAWYNGYADPATMIKDGYQLISIPDGLVYIVPKAGYYYDYLNEPYLYKEWTPAHIGKAVFDEKHPSILGGMFAIWNDHVGNGISVKDIHHRIFSPLQTLSVKMWTGAQTGIPYETFNEKRALLSEAPGVNQLARIGKKPELVYERSTVAPGSTSDYPEIGYNYTVSFDITGAKESEGTELFRSPNAVFYLSDPIRGMMGFARDGYLNTFPYKVNPGEKATIQIEGNNRSTTLRVNGKVVDEMNTQKLYFNAGKDSMNYVRTLVFPLEKAGNFNSKVQNLKVYNYCVSK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f11df9f2584d91bed8199f21aa9d1c36813475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IITLQPGEKRPLAGYARHYYYEYSYVISGEAHTILEDGQDLVGKAGQAQLIEAGEGHINYNNGLEPAVVVWMLVERT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4ca04ebe882a0b4a9b5b70110fc283d2e2f749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IDYLDLLRRHAASPSFEQFALEVAQSPAMLRYLDNDQNRRGKPNENFSRELLELFTTGIGHYTEQDVHEGARALTGWTFEGGRGNQRYLEKPRFVFRANQHDAGQKTYLGKTGNLSGEDVIHLAATHPQTAVFVSRKLHRAFVRDTPDEAAVAASAETFRRTKGNIRAVLEELLASELFFAPENRAAIIRGPVEFIVGAVRTLGQPRLDAKQLLNLAQTAGKMGQLLLQPDTVKGWDGGREWINDSALLTRMQVAAALTLGGKAPDLNVYPSVLALLGTERSPLGATLDSLAPKQRTYLTLISPEFHL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f30cf45b6b7985f1ce55302eef827ae1725b52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KQNVPSYGGQAVVEGVMFGGRKQTVTAVRRIDGSLEYFYLEKHSPVWVMRMKKIPFLRGIVALIESSAIGSKHLAFATDRYDEDPNNPVEEEKIEKKES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e09bccf88a5a0962dae39db007235ccb8baa91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4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FEYIWTVSANGVACRIPSPSDPRCISEIEWKEIPCSDGSAICTIVASPTSAFAIDRSGRVLILVLPTHLAIRERAEIYNNQRWIGIWRGTFFIDRPRFSDESGRVSIDPSANEIDPGWSWEDNWHPHLDPRKYDKEGWQYSLSFLAPKWDKQCRMYHLVRRRVLKRNVRYTSHDQWIEMSNEETRMFTELAIGGMDVMGEGGMILFALGSDGNIYRRDGIHPSCPSGRSWQLISKVTFKDCESDDVTLISASPSLATLMAITWDGKMFHRVGITRQNQNGFSWKSIPTPKNKAVISASIGTRTMWCITADGCVWFVRLDIDEKLKEHKMENITSESYQMTTQGGISKISVTRNDQVFCVSTREKIEVRTGIEPREPSGKRFERIVDRGEPNDQKWISIHTGSVLFDKIPDYFMSSSSLKSKMEVLQFKKADWRLQILERLQETSDRSWSLMNSVNGVGIDSPEELEGPNTPRQIRCQLMQGELFRSVNITILNNNLQIYGDNSLSKSIDTSSIKSVLPCFQRLPQKYLLYVFIGANSDSECFAFTDEKSRTTFQSILETIIRDYICSSTRNSFGDCMWSISSEGVVRWHCLAEMSKESKFEKRVNPGESRGLVVDGLFESVDCGVKGSVWAINQSGNLYSLSSNYNPLSSHSTTHDYKMTDQITLKMFEYQKHAVFRGFISFQGSQKGISAWMCDNKPCPPSPSSLPSTNWSWIDSAWQLEEDTWKYSNNIDGVYSYNEKAQGKARRRVWRRQAKFELNKSPWCHVESPPIQCVRVSKIESCEGTIVVVVLTKDGHILIRNGVDREHFTGTNWTEILTDSPISSMHLQWEGMKLWCATYDGTILSRSLTNSKSSSFLSSSDWRHLDLDTSVITDNISPKAVNDIELTGYSDILYVRIKFILFRIDTKNETISDAYPMDNLQQAVVSARGSICLRGTNITVVRDWRVVPYTDRKATIIAMRDVERATNMGCRVESIAF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f54924baedc2937d7d8772df50dacc8ac1cb8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HHHHHHMSLSTSFSSGAGGGSTSTAIHTKFLEITGHPLGLENYGNTCYCNSVIQLIYHCAPLRLRLLELYHVYLTKKGKPGFEEDTVLFQLCSLIAVMHKSNNRTKDKYPREKIAPKDLLNCVRAKNEDFNNDMQQDAHEFTMFLLNDIWDTEQRIMADPANVNLFLKYEASLKKKGSLSFSWKHSKDKHISSHSHKENRLDKTTLAAATNSDVGTNGGKAVDAQQPFSGELTPLQVILQGQFGSLTACLECENVTAREEVFMDLSLETAQGTSLLRCLDHFGDPEYFWGKNKLRCEECKMPVRAAKTIHVQQLPQYALLIHLKRFQYDVEKQIFTKKADHVALPMQMDVEEYLTDPEVIEQSLRNKQARTQKNSGVDAGSSTSGHNSSGSGQKDEANATSSPDTFKPASEEVRRKLRGVARHKARFELTGFVAHIGEGPNSGHYFTCVRYGPQLWRRFDDETVSTMAERDVKQYFGVPSDAVGVVTTTAYILLYERV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099226d7b7c5709e1ae41749b13a9b3ac808ee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IEATLLARCESKCELCSSESPLTAYAVPPHGNVTVDTAIMVCDKCHSEIEEPKDINHWRCLNESMWSQVPAVQVTAWRQLTRLNSESWAQDALDMMYMEEEQKNWAMTGMSADDKTVDCNGTELKKGDDVTVIKDLPVKGTNQVIKQGTVIRGISLGDDPKLISGKANGGQSMYVIAEYCRK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9521e3e181565b9c02654e353b941125ec899c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NKDNVKQIDGNKEEEKDKKDTRRILRLEARVTEDEYAKAAELAQSCGLTMSDYVRRTALGHRPHLRLTEREVEALCSLSDARGDLIRVVAAVKSIQADKRAIYFSDTRFVEQWMKAATKLINRWNQIEAYLN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ec3454d7218102ec4de3e9e05eb36f5fd32307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RVLVVDDDVAVRYMLKRYKGWESFGFVLAGEASDGREALRKLDKEPFDVVISDIKMPGMDGIELLSELRNNGNDICVLFLSTHSDFSYAKQGIRLGVFDYLTKPFSDETLGEALDRVKVYLDEKKKQKALVNIYNKNALESSQVYYSKNDEKKLVSVILSGSLEAINLGDRLFEKMAQFTEGDAKKLAILMENILLEVDEGIYKAIPWIKNLKNRPSNKSFEGMDEKELKERFIDHISGWVRLVVKFELHQSDSLMRKICEYVINHVEEDIKIENIANELYVSRDYIGKLFKQKAGYNLSEYITKVKMEHAKYLISKGEYKNYEISEILGYKKADYFSQVFKSYVGCTPSEYRKNAGFD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3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96284b5873e502bfe398beb1f43fac002c3316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GQTKIQKYAGTAMPYPNRTDSSITFRDGMTPFYINHLGRHGARFPTSRKALDKVEKVLVSAQQENGLTSEGMALLSMIRRLSRLFDGQWGKLSKLGETEQEGIAGRMIRNYPQLFSNSAKIEAIATYVPRSINSMDAFLSCMIRHNPALQVQRSEGKQYNHILRFFDLNKSYVNYKEKGDWLPIYKAFVHKKISPVPIMKKFLLNPEQYLDKEAEEFVMALFSVAAILPDTSIPLNLEDLFTLDEWHRYWQTQNLRQYMSKSSAPVGKMLPVAIAWPLLSEFIRSAQEVISGKSDYQANFRFAHAETVIPFVSLMGIEKTDVQVCRPDSVSVYWKDYEISPMAANVQWLFYRDRDQRIWVKILLNEEAAALPISTACFPYYSWEKTRIFFNQRIEMAKKTLSVFN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26a7a15d1dc2d9bd25b96843bc3b2f45749891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NKYISKLLVGAATITLATMISNGEAKASENTQQTSTKHQTTQNNYVTDQQKAFYQVLHLKGITEEQRNQYIKTLREHPERAQEVFSESLKDSKNPDRRVAQQNAFYNVLKNDNLTEQEKNNYIAQIKENPDRSQQVWVESVQSSKAKERQNIENADKAIKDFQDNKAPHDKSAAYEANSKLPKDLRDKNNRFVEKVSIEKAIVRHDERVKSANDAISKLNEKDSIENRRLAQREVNKAPMDVKEHLQKQLDALVAQKDAEKKVAPKVEAPQIQSPQIEKPKVESPKVEVPQIQSPKVEVPQSKLLGYYQSLKDSFNYGYKYLTDTYKSYKEKYDTAKYYYNTYYKYKGAIDQTVLTVLGSGSKSYIQPLKVDDKNGYLAKSYAQVRNYVTESINTGKVLYTFYQNPTLVKTAIKAQETASSIKNTLSNLLSFW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18294310e262ece9e56a36deb2755dc02178eb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PFYFKQFGNLEMGTKEHILDIAESLFNANGYTAVGVDLIRDTACVSKTSMYRHFGSKNKLILAVLVRRHLRFEDKLGGAISPEMTMEEKLNALIDWHFKWFNAEDFHGCMFMHAMSEFKESDDAIADSASMHKKWLKALIKQIISNTPNDDEQLAESKAESIMAFIEGMIVRAEFDDITSFRPIYRFAIQTLSKTN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8911a40adc8e2200b3656173b7d24f7c681552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FDIPSFHRRAVETRSDEHVDDMRSLLVDTLEDAGEYPEIDDLGNVVVSRGDEDGTHILLNTHIDTVPPHLPYERRTEPPGPDETIDGTGGDGDGDIVCGRGACDAKGPLAALLDAFLTVTPDDGRVTLAISTDEETTQTGGAHLADTIDADGYIVGEPTGLDVCTAARGQFEGTVTIHGESAHAADPGSGHNAIRAAAPILQAMESYEEKKGPGEHETLGYPILTPSMVEGGEATNQVPAECTITFDRRSVPPETSESFCADLQAHLEQWLPESMGLTVDLIRPDTPFPEAFATDTDAELVRTLQEASGGGVRQFGAATEASYFANNGPTVVFGPGDLSDETGAVAHSKREYVRLSEVRTAARAVRETVER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5063065692f75891f946fbd0f27a66ba373eba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7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LEKYGNVNDFLDDDLVKNGNPDVYIVVGENSATPDVTSANKISAKIGTMTYTEKVVEDTSTTGYQIIGESESINLLDGTDKLDSAGTKKSWILVIGADDSYSDYFDDDEGNSFSYSEFSEADKTRSLGELGYLLKLYDIDPKNHFESDDDASELVFVRITDSDKNANSQTYNIEKDMVYVSIVYPNQISAFKLAKELEEGYEIPFLGDKYRIVKIDEDDDIIYLGTASYEGTIAHNEYISSGEYQVVLGEILENEDEYRVEISVLRNGNMIEEHTETLSSDKSFSFIAGKIGVTVHDVWLNTAADTGYADITICKSITELELGEEYIENWEIRAVVNNDGNIDFLKTYEDKTVGIALVYNGNDIERIKDGDRIEIADYVNLVFDDEDDLDKMIAEFTAEKTVTTGSTGGTLVTTSGKVPEVVLDSEIELDETDKNLILIGGPVANHLTKELQNKGKIDIDNESPATAVLVEGAANGNNVLVIAGGDRYSTESAVLSIMNLI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7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43048bdf552e18fbae52fdc4cdd3682a28b77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3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ILTEAQAKAILDKVIKLSKADECTAQLTGSIDGNIRFALNNVSTSGIVDNTDLQVQVAFGKRVGVATINEFDDASLERVVRRAEDLARLAPENPEFMPAVDKQTYTASPTFSESTAAIDPAFRAQVAADSIAPCKGKGLIAAGFLEDGQSFTAFANSKGNFGYQRGARFDYTCTVRTEDGRGSGWVGRNLKDAADFKAEQDVRIAMRKASDSAEAKALEPGKYTVILEPAAAAGLISFMMRYFDARMADEGRSFLSKKGGGNKLGEQVYDPRVNITADPWDPRAAVLPWDEEGLPREKMPIVENGKIANLQYSRFWAQKNGKRAIGEPGNLLMAGGEKNIAELVRGTEKGILVTRTWYIRMVDPQTVLLTGLTRDGTFYIENGQIKYPVKNFRFNESPIIMLNNIDELGKPVRVAGDESSYVMMIPPMRLRDFTFTSLSDA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d28b2168da9c18d6f10edaf1f5019db1b0b6ef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PKNLNLFGKYLRRLGKSHKKGFKKKQVIHPVPVKAYGRVPSAASQTGLYHDEDYNYYTKVSYSLKKTRIKLKPNVFKKHIVSNILNTIIPNVKVTTSALHAMDDAGGFDNYILRTPPEELRSNFGEKLKSVMYFYMSHPNVRSFSLPWKIFMSKFQQSDYYYAIYQHLRKKRLHELYKEKESAQFSPYYLPNEKYLHPQRQPFSINTEVSNLNLWYNKNKLLRKAFVDKLKQAKSFDKAYTDHHFLDSYRTGRGRGGGGKHGRTPRKRSKTYKYFEIRP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f8994c9625b7f3ab468bd9c8328499cda9bccb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GLPNSSKALQQWQHLFEEKGESRTEQARQHLQQMLRLGLPTRKHEDWKYTPLEGLTHSQFIQQCATISAAQRDALALQIDAVRLVFVDGRFMPELSDSTQNSGFDVSVRDERQALAAPVQPEVFLHLTESLAQCVTYIQVRRNQRPTRPLLLMHITQGVDGDELNTAHYRHHLALAEGAEATVIEHYVSLTAAKHFTGARLTMNVADNAQLRHFKLAFENASSYHFAHNDLLLATDASAFSHSFLLGAAVLRHHSSSQLNGENATLRLNSLAMPVKNEVCDTRTWLEHNKGYCNSRQLHKTIVSDKGRAVFNGLINVAQHAIKTDGQMTNNNLLLGKLAEVDTKPQLEIYADDVKCSHGATIGRIDDEQMFYLQSRGIRQQEARHMILYAFAAELTEAIHDSALKQQVLARIGQRLPGG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bc3a4027156bc78f31cb87a070a480c2d4a494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KTGVATRVNLEYNFFKNFIVGTGLGFIQKNYEYKKTDNITGTHTLYKNNFMDIPLNVGLYLFNNPHKENGIWLKVQGGVFYEYFTKMHRKGEYPIFAQLQEDGSYIKAQVNETYDFKRNENNLKRNLFGIEGTGEVGYSFNRIDVFASYTYQYGLTDIYKAKTSSNRKSKRISNIISLGVAYK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f877216f7d110d3b82a86939273a8ee6e47d2e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IHYLQQVELTLVLTNDPFEADHYLAQRVDLSVYEYIQSCMEHSKKVFTDRRMRSESSPTTHLQPHRIMVLSRNRYESIGLRGKFFKNQKKCYSKNCNHKKISEAFLAKSVTNLAYQ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bbb20ca9c526b714d367a27b82ab27fef80d95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EIQIPKKVELQTKLENEKIVLSKGSTTIIVGANGTGKTRLAVYIEEQLKEKAHRISAHRALKLNPNVNKIPEKSAKTYLSYGQNWDGIDVSNRKNYRWDNNSYTHLLNDFDWLLQYLFAQQNNIAVANNQKLNRNEKVTNSKTKLDILQEAWETLLPHRKLHITADDIQVSAVDNEELYSASNMSDGERALFYILGQVLSVDDGSVLIFDEPELHIHKSIISNLWDKIEELRPDCSFLIITHDIEFAATRVAKKYVIRNYYPTPAWDISEVPESNFDEETITMILGSRKPILFVEGNNNSLDIATYRYCYPDWTIIPKGACKDVIQSVSSLKKLSNEMPLLNLKCSGIVDLDSRDEREIEQLNNLGIYILPVSEIENLFSLTDVAKEILKLNQYSDEELLNKLNGFKSELIKYIDNELKDDKLDEFVVKQVRRKIDNYLKNIDLSSKITSTDMKKSLLNEISTLTEQKIETWISEIKNEIQRCIEQQDLDKLLTIYDNKGLLAKSACVLKGMRNKHEFESWIMRTLKGRNKDFIDAIRQKLPIL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bf20a714f85f0d089c898a03039ecb40d3e768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YFPPVPFASVSKEEQIKKNTKIAIEMIRRYKGEAPASYTRKHTATIEQLEKEIEALLGGAQKMRKPTTDDQPMDKLALMERCLRHALWSYHKDDGKYDFNEIARWVVYTPEDEVKLAQMKRQVEAKSKLAAYRAKRAEQGLPEAPAPQINWGEEYSSVTDRELVNEKRIRYDTIAANTMERDEAQIEAVLQQYRKPVQDKRLDDLVDLLERFKPVLAREAIMQRLTIKHLEGQLGVWRYMDWCPEVRDRAELEVDISGFQWWSPLEERRLLPVRLRSVNEVREIMAQTQSSKAAEASAHSPQASQSAGDGDRERLLKEVLALQARIHQRDDAPVEEKRAA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c31b0525dd7e30cfeaa362a5922d8ef3a366e52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2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TRYWGDEKHPDAIYAVYLRKVRYVPPQGYEGVPRYRAIDPDRPKTESSEMSGADHLEWESVKEKLIKAGTVERLVECLVGSDDMMDSRHFNVFFATYRSFTDSAIVLDCLLRRYETLENEVNGSTSALLVQNSIRQIVMCWLETYPEDFYDSDKDFAMLSSLLDFGGRNKLTELRAKARKQREVFKRIYDEGGMQAALPSLGQYVADMGFDPSDYPNNIKERVKMFDVGKENCVQIAEQLTFWDAALFKELLIHQCQGCVWSKRRTAGERVYTVKATIEQFNSVSQRVMTSIVLPDCRPEYRAKIISKWIDIARELRALKNFSSLKAVLSSLQSEPVHRLKSAWNSVPNRSISQFRELSSIYETDEDGDQGNARKILEQEGTAKSSPLRRPQLIQNCRRTKSDVNLAECQGTVPYLGNFLTDLAMVDESTPDYTPENLINFEKRRKEFEVLAKLRLFQSAARAYNIPMDRMFCAWFFFLPCLDENECFNRSLEIEKPPMHSTPDLSSSRINSSMLSNGSQSTPVKNSTLSRLFNSSRTSEDSGSHNGNGTWHQHSHSYSSSTNSQIPSINTGSSLNISDGGVPQHSRDSGLQCEDWIDGRLDGGPPGPVPLSGTSTLPRGSNTNTPSSANASWTGGSEFTPSSLFPYSHSRSKSGESSLQEVKTSMSTRASADGTSGTQSLSRSATPIRTRLAEVFDSKVFSHQKKGSDASSCSSSSSLSANGNSQAQNSFYLARVGLDDDLQNTDGANYKCIKIENGDRMPQLVARALEKHLIEDDKNTYLLVQLLPRGGEFVLPDNCNPFYAMAPDPTSPMLNLLLRKRDGNGTIEGGASPQLGPSAKKLNRMKRTNLLRWSSGY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77d1e262911fa8bb3bf78d549e40258874a208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FHIFQIDFIYSFLISFIMLKNLDEITSSIIADPQNKDFTERGIFPLFSAPKTARINIVGQAPGLKAEQSRLYWNDKSGDRLREWLGVDYDYFYNSGIFAVLPMDFYYPGYGKSGDLPPRQGFAERWHPMILGNLPNIQLTILIGQYAQKYYLPENKDNVTNTVKNYRQFLPHFMPLVHPSPRNQLWVTKNPWFEEQVIPELQILVKQIINK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30e9d59f657d672c993ac07bf1c7ed585b179e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KAHKLRNRLPLPKVTVALPESARLADFADIIRDEVNVKEVALTSDVDSVGRFDVVVNAKVAGPRLCKDVQRAIKAVKSGNYERRGDTVVADGIELVAGEFTERLVAADPDSTTQIDGVDGLVVLDMTLTEELEAEGWAADVIRGLQDARKASGFEVSDRIEVKLVVPEEKKEWALRHTDMIAGEVLATSFEVVTGEPAEHDIVAGVTATVQK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d24442b3943d45738a58adfdaa26d2dd560ac8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HAMGLFKVPFESIKAGRKTVEVRLNDAKRRQVAVGDTIEFTKLPEKEETLKVVVTKLRSYDTFEAMYKEIPFEAFDCEGWTMDEMLDGTYEIYTSEQENEWGALPIYVERMMAGDP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0d57aa5c0feac405fe16e9f495cd109a2f312d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FQYALAKEQLGSNSRSGVKKLISKHHWLPEYYFSDLSFSVVQQWDSRAIEKTTIISCMRPANQEIYPLRHCETLRSQPCSLFSSLYARSFQSSCTLHVAEPSPGFHMYGCH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5df9d4252996327f48ac8d334318e85ab039f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KKERHEKILDILKVDGFIKVKDIIDEMNISDMTARRDLDTLADKGLLIRTHGGAQYLDYSSAKDEGHEKTHTEKKVLQTTEKKQIAQRAKNIIKDGETVFIGPGTTLEHLAVELKNRNIRVITNSLPVFLILHPSTTIDLILIGGECREITGAFVGAIAINNLETLTFSKAFVSANAVYNNSIATYSDLEGEVQRVALNNAVEKILLVDSTKFESYDFYNFYQLDQVDLIVTDKNVTTDIIEKYKKFSKIIIAD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b962823161fb278845b53cbd6d085caf583a7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YSGKFRIGVQDEAALQMLHDPEKLGPCLPGVSSFERNDDGYSCKVRLDVSSMGSSYLSKISGKLAFSYLDSENRTIHVQGKGRIAGSSISFDLFISVNGGELIWKIDVNYGILIKMMGEEKIRDVTQANIDRSVKCLSSVLC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15f6a9362b8473136554bd59e72582d10be96d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KRGQSSSMSYKDKANLHFVEQEEPAFIKAMKAKLGYKEPAKLEDKYEDEAGPADFDDDETDLMRMKEEDRPQVVVLNEKTDLTKEELEKELEEKKKEEGDKLIAEGKITFKKPTKRAGDSAAADEEEKKKKKNAPLPKVQKGLLSFNDEDEEE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80ed0167b683a5df10a1d0c3d5fbcfc2aa8fd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VEIGLRSLFGFGNPLIYIGDEQIGYLLAPNQRTRRFGNRIEINEYSMRGSAINKTPAPSTLRVLLLGDSIANGGWWTDQTNTISAIMMRSLASSTHRNYQEVEVLNASANSWGPRNELAYLEKFSNFNAQAVVLLINTDDLFATPPTSLPVGRDRNYPDSKPPLALAEVWQRYIVKQKPIPEMKAVQNEAGDRVGINLEAIGKIQALTCQSNSQFLLVMTPLLREIAEPGPRDYEIKARQRLSDFTKAQQINYVDFLPIFNSTNNPQGLYHDHIHLNLQGNKVISEVLERSLLEILRE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b3f180449fe69a07ed7e97d99adab91dcb9f56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VEKIPGSVCLVAPHANANPTWPADLAWVKQVLFRMGIKVVATLTHRTPIAEIENIASAETSLLLSHDAGQKAADYLSATFGIEQVCKGIP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97b7167f27eb6b50363fdbb4287c075daf9f97a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ATKRYLCLYLKESQEKFISNWKKRILVHEHDPYKNEIIKNGTHLLHVFTMYMREEINLQDIEDISKKIAQERMDAKVNIADFIYNTNEGKKEILNTLFLLNPTGQECKVVIEQINLFFDHLIYSTIYSYYKLKKEYIHSYYELKKKY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3d6c6dc6a705fbd00ca2775d7e13fb98085e79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GGSKSEQVYEQLKQDILNGSLSPGQSLSAIDVGARFSASRTPVRQAFLRLEGEGLVSLIDRQGARVAPISIKSVRDLFELRILLEAAAARMVAEAVARDATARQQFEQVADALGAISEEDPSESRRDRFYELAETYDQAVIAHTRNAQLARSIAELRPHTERLRNIAHSRPDRLDVSLAEHLSMCRAILAGDGPAAAAACTEHLTQTQKTILDAVVDPQGAAVAIDLVT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a150904d5e3d772aad037c626fb0c880a68ce0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TALATLAGKLAERVGMDSVDPQELITTLRQTAFKGDASDAQFIALLIVANQYGLNPWTKEIYAFPDKQNGIVPVVGVDGWSRIINENQQFDGMDFEQDNESCTCRIYRKDRNHPICVTEWMDECRREPFKTREGREITGPWQSHPKRMLRHKAMIQCARLAFGFAGIYDKDEAERIVENTAYTAERQPERDITPVNDETMQEINTLLIALDKTWDDDLLPLCSQIFRRDIRASSELTQAEAVKALGFLKQKATEQKV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2612ff28570855fe7ce4c0600b378f8da9a9f4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SHHHHHHGGTGENLYFQGGSGRYHSSVLHQTEVTCNTCRGKGKIFNEKDKCANCKGMCVLKTRKIIEVYIPKGAPNKHKIVFNGEADEKPNVITGNLVVILNEKQHPVFRREGIDLFMNYKISLYESLTGFVAEVTHLDERKILVNCTNSGFIRHGDIREVLDEGMPTYKDPFKKGNLYITFEVEYPMDLIITNENKEVLKILKKQNEVEKKYDLENSELEVVSCSPVDKEYIKVRVTKQQQQQQQEAYDDEDHQPEMEGGRVACAQ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ac1adee4cc9a61633f945dbbda1952aaa5291f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3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NIVFCGLSSRAFSMFIKPLMERFSTHYEITGLLDADPKRFAVCKKKFPELAHVPEFSEDAFDEMMRVSKPDIVIVAGRDDTHVAYIVKSLQWNTDVITEKPMVTTVQDANRVLEAEAKSEGKVTVAFNYRYSPFHRKIKEMILDGKIGRVTSVDLNWYIDTYHGASYFKRWNRSRQFSGGLSVHKSTHHFDLVNWWLGQNPEEVFAYGALNYYGPDSEWNPLPEEDGRFCGTCRVKEKCHYYSRWHPRSSKASIKDDHLEAGDQSSLYTAYRPDACIFDEEIDIEDTYVAAVKYDGGALLSYSIIFSAPYEGYRLTINGTKGRIESNEFHEPSRIPFAFPEQTIEYYPLFESKQTIQVVKNEGGHGGGDPLLLEDLFLGKDPLRRYDILAGAEAGAYSIAVGEGMWRSVAEKKPIGMKELFQMQN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3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408736ca995a09640f88c11e912dd1a00c5218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AHQVQQCLQRAGGKYADSAKKDIIGALSQFKDLSPGTDTFMFPDGKRRTAFRLKGTIPVYYKGACYNIPVTVYLWDTHPYYAPICYVNPTSTMVIKESEHVNKEGKVFLPYLNEWRFPGYDLSGLLQVMAMVFQEKCPVFARSAANSATNASATNPSAGSSASSTPTPYPSSQPTMPTPYPTGSGAAPYPPSSTPYPSAGAMGYNPYMNVPQSTPYPMGASGASPYPSASSNPAPPPPRPPPVTAQTSVSSSSGGTIQADTIRASVMSAVEEKIRAKLRERMGTNSAEMASIRTTSDELREGQQKLKRMLEELETQRSSLQTACEIYTAKKAELAKALSDAGGTDAPPIDEAIDAAFPLHRQIVLNYAKDLTCDDVIYSLGQSLKKRQITLAEYLRHVRDVSREQFIYRATMQKCRRTAGLP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4fe4eb05dabf5fe5c4e49177d499d9a46684e6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TPIGVATGGGFCYAARMLNTLRSLIERQILKARAEGKLSGLEGEGKPLPDRSQEALSDPAVAAGFRIMAQAGVIPEEFSVKKQLDDARAAFAQLSDPAERKAAMARIADLEMRYNMARDARRAFLKAAA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0355f4179b554efd3a8e4aea84b960ead77337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8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SSHRLSATILIFLSLTYISSSSNLVEDITDKQDSSEDDDHLQTFPTPPPIGTTTASADSLFNRMNKILRKEEKQKSQNFQIFNEKDLVTNSNANPYFSTTRKPKNRSDSSQKARDPDPQNQVIAGIPDLSDPCFRRYENSIIVNAQPYERRSSTGLIHCKSHCLNSQIGVYSCRSFVYDNVNRVCDLFAHVGDQAPARLLKFQTQDEDSPPSPPPSAPIVALATNTDKRDEHEEMTETIEDITVASPSSDSCPRGKQSTFLRTEGFELFSHDDQELVVGDVAECAKACIENKKSPYRSCPSTFFSRHPQMILVGFAESVSDSPSFEHCFDTCLNKTDAIGADKMVTDHEDVEEDGSKWESWSECQDGKQTRRKICANFNQIEDCAEEVRDCVDEIDSTDMRMSIKRAGELENNDHEQIEDNNTDASEDPVPTKEEIAEVKQKIRRTGFKCPLNECCRVFLSCSYGLRHNSHTKQLEWCRRPCDPSLSSFKRSRLL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d19f9f23c858ac617ed7c951c4574520adea0c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VVALGNCPISGDVFNQEGGSVYAPVSDFIPVDAEVPGCPPRPSEILEAILAVAPGAIAERGK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8e0b82c8fe1a510b724fba7f44828aa221039a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RHAETMANTSTRMLRLLSLLQTQRYWSGRELAEQLGVSERTLRRDVDRLRELGYPVEATRGVAGGYQLRSGTALPPLLLDDEEAVAIAVSLCTAAQSTVTGVEETAVRALAKVVQVMPPRLSKRVEALRPFTLPALRSNAPAVNAVILTVLAQTCRDTEILRFTHLARDGTRSLKLVEPHHLVSLWHRWYLIAWDVGRGDWRTFRVDRITDPEATGARFIPREIPGGDPAEFVRKHSRELPPQYRVVVEVAAAADTVRRAVGSWGTVEELDGDRCRLTLHTDFFDWPAMLLASLDADFTVVDPPEFRDYLQACAGRFLRAAESAGPLPSE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c6effa13a38331c62f6d9f9b2b3783b1b56020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HKMLEKWMAEGQVTLPQVLVKNYAAIGLNENELVLLLQIQSFAAEAEFFPSMEMLTDRTTLRLEDTIKTMDSLLKKSVVAIEQSKDNSLMISEQYNLEPLWGKLVAFYENIEADNRQDLEVEQQTNLYSLFEAEFGRPLSPMEAEMLSAWVDQDRTSPDLIKEALKEAVISQKLNFRYIDRILLNWSKQGVKTIDDAKRVAEEFHQNGRTSQTINQSEVKKSAGSIPLYDWLEKRK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47f25c430884010637e18614528be39ce6dc73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YRRRKKKIKKCRLCEMKLDYVDYKDTRLLSEFLTDKGKIIPKRLTGNCSKHQRMVKVAIKRARQMGLLPYLK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8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4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3a088409eb4cc8f2cadd4d81b2368bfc99c7f3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3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EICFEEKNDAMHVYRQLLKRAELLYKETSVYLQDQKVVIHIPVCESNYIEKILLPVMVYFIVNVKQNEWIYTILKEKFFYEEEEECHQILHMAQEILKGRRKGIARELTRHTFESYIKSSLNNWLCDPLSFSFSSYVRFRLRTYREMVAKLAEVAIDEYKLEQEYQMFIETLRQQVRSRKSRLSCVHLIFDESFIFYDDKGRRLKQEKLVQYIDEDLLKQKDVYIDTKVIAPLLSISPKKIYLYTKEQDHNMIITLRNVFQERVQLHGLHEFERNVKNLKNKGNALDFLSF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0c2199a1e1fcd75b0c6abb573d85707022b338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EFDPGRFKDRITILQPGRAAAGAYGTHAVAWTEMVTVWGEVRDMLPSRAERIAEGLEISRRPCRVRIRHRGDVRTDMRLRFLGRTLRIVAIAEVGRREVLEIAAEELSTEGQD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3e49a9c204f089c4b94a2c0d1b2f4a4e218bb7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79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LTTTEVVMENVTAFWEEGFGELLEKAKQNNNNRKTSNGDDSLSFSNLSLLGTPVLKDINFKIERGQLLAVAGSTGAGKTSLLMMIMGELEPSEGKIKHSGRISFCSQFSWIMPGTIKENIIFGVSYDEYRYRSVIKACQLEEDISKFAEKDNIVLGEGGITLSEGQQAKISLARAVYKDADLYLLDSPFGYLDVLTEKEIFESCVCKLMANKTRILVTSKMEHLKKADKILILHEGSSYFYGTFSELQNLQPDFSSKLMGCDSFDQFSAERRNSILTETLRRFSLEGDAPVSWTETKKQSFKQTGEFGEKRKNSILNPINSIRKFSIVQKTPLQMNGIEEDSDEPLERRLSLVPDSEQGEAILPRISVISTGPTLQARRRQSVLNLMTHSVNQGQNIHRKTTASTRKVSLAPQANLTELDIYSRRLSQETGLEISEEINEEDLKECFFDDMESIPPTEGKPTKSTKPYKNGQLSKVMIIENSHVKKDDIWPSGGQMTVKDLTAKYTEGGNAILENISFSISPGQRVGLLGRTGSGKSTLLSAFLRLLNTEGEIQIDGVSWDSITLEQWRKAFGVIPQKVFIFSGTFRKNLDPYEQWSDQEIWKVADEVGLRSVIEQFPGKLDFVLVDGGCVLSHGHKQLMCLARSVLSKAKILLLDEPSAHLDPVTYQIIRRTLKQAFADCTVILCEARIEAMLECDQFLVIEENKVRQYDSIQKLLNERSDFRQAISPSD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737d9336555f312be6702b0831a74cbb8e1cb0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GQKPKVSNVIPMKGDLAAPVPEAPGWMSAEGREVWDRLAPVLVAKKRLEPAFEDPFAVYCEAVADVIRFTGDIAAFGSWYEVETRNGRQQKKRAVWGQRQDAIAVMNQLAARFGLTPVDEARVRVTGQGDLFDEILKTLDGA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c100b2c370f725ddf78e4eebb39ed66472a167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YFNQKYFSVKHTDNGTVELPKGKIVGCSWQVIRKLGEGGCGSVYLVKNLEDETEAAMKAESNGAAGGCVLKLEVAILKKLSGKPHVCQFLFAARLTDFTYVIMTLLGESLNKIVKRIARQITVSSQVRIAANVLFCLKQIHDIGFIHRDLKPANMALGYKTNNDECRFFHVLDFGLARQFVVSQSDQPSKLMMRRPRERSLFRGTTRYCSIRMHDRAEQGRVDDLWSILYLLAELRGPLPWSSQNDKRVVGEMKRLHSDEVVLQNSPMEFLEIAKYLRSLTYFHRPDYHKIFMLLISIMSKGKFSWNDPFDWEMPISTPPSKSITKSPNQLSKETIKKASREKTLSKEKTSKEDIKTAQKTSIEKDVKEKLSKEMASKEKISLSAEKINMSAEKIEEDNKKEEYMRMLPFDPDFFASDPIG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b1197abac14468ac71654ed90dd7258bf18843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NIIAVVWDFDKTLVDGYMQDPIFEEYKIDSKEFWNEVNSLPQKYKKEQDVLVNPDTIYLNQFIKYAKNGTFKGLNNEKLYKFGSELKFYDGIPEIFEKTKKLIEENKVYKEYDIKVEHYIVSTGFTQIIKGSSIMPFVEHVWGCELIEGKDNDGDVCISEVGYTIDNTSKTRALFEINKGVHSEDGREGVQVNTKIPEDYRRVHFTNMLYVADGPSDIPAFSLVNKNGGATFAIYPKGNMKAMKQVEQMRADGRINMYAEADYTDGTTAYMWICNKITEFAEKIRKEERDKIARYAVIDAPKH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513953b0d3f391b769b4dfe62ae510ed69aa1d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AASGVRKTSPTLKRVDTRELRENAVVAAEFLKTLSNVSRLIMLCQLAEGEKSVSELTELLDERQPTVSQQLARLRSEKLVQARREGQQVFYSLASEEVRSLILALHATFCRKDRDKDKPAAASRAKAAPTPRRQRQSVD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b8c6f7617e9e26042c11e158a2cb1e6a0a945a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FDTKIALVIRTDLEAWQKLNVAAFLTSGIAAAFPECIGEPYQDGSGTPYHPLIGQPILVYGADGPGLSRALERALARNVKPAIYTEAMFKTTHDAANREAVKAVARADLPLVGLAVRADRKVVDKILDGLKFH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9b911ba4583df6900fd21a32aa48a483122cd0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DYQSLLRSKCKEIMKHPIVKHFLSNPQHYRLFKNVMESPNEKDARSLDELFKQFYKEIRIVKYMNSMIRIFSIDFDKRVRKNQKRYPLTVDHPEAGDRLSSETGSDAFEEFLDRQDDLSQHVQDYQLYQAIQKLTDKQKSVLTKVYLHGATMQEIADSLGESRQNISNIHKKGLENIRKQLAAQKKRE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19fc014d31cd5fa280df83f086b54536e48ea5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PLCKTFSQSEREKLRKDRDVLPPLSDGPFGPFPKNWNPRGRDGAKATVSTSVSILMAKNKAAAGQATAAAAPEAAQADILIGHTGTGGMTVSTFKGTGGADTSLSNGRFGDPAGPGKAGAYSKQRMPPTDFRHHYERSDLPLSIQHGAKRSLHWKVDVSKLDYHHYLPIFFDGLRELEEPFSFVAYQGSMDLLEGGGAKILPTVPQLIVPLKTALNSRHPDVLRKVFHVIQKLVVSGDHIGEALVPYYRQLLPVFNMFKNRTKSMGDRMDYGQRNSHDLSSLINDTLYLLERYGGPDAYINIKYMVPTYESC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88bb11ef95ac6aa5f721c2cf504ad79d46db71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6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TAVQLKYYRSNFLKGMSFLFKTTQKVYPFNDLFEWRDSMQPIQLTAYQSDWQKQATEYQTLLRQQLQANLLKSSHVGSTAMPQLLARPTIDLALLVKDQAAAVATLHARPVAGTTHTYATQLAANDIHVIITTDKQHYQQLLTFRDYLNAHRTDGRKYTAIREKGVRNGQADLAAYLQTKAAFMASINDKAQDWLATKDQHEHHDRTVRAELVNMCLITNPATGDVLVENKIDAQWSGLTFPGGHVDRGESQVTAMKREVLEETGLHVDQLKLVGTVTWVENADGDVSLGTLYTTSHYHGDLLAGSYEGAISWQPLSQLTPDKLAPGVDQILKVFTDAHASEAFWGFDDDQLRV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d97cfc89c068d083a0276944dfd580c08f1a56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8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DLSGKTCGKLGVSLNTWRKSEGNFCGSEAGYCISNNLKKYYDIHNSASIKDGISLSKYKIKNIYNSEPQTKIYESYKLPDYLKDKIKNNNHAEMDENDLDNKIFYKPNVAAHSQFIDYKYNGNHSVEIKFETDAIEVYEIRPVSIATITHVTIPNDCASNNSNSNECVLIIHVWNNSKFVGSNFSCSIACTNKETDQLASHINPIAPVRAFIGPNKNYAFYFIIKFLINKEITTLCKAIVKDSNGKECSIEEFELQSKESVHIVESEVDETTDQVVVEHHTQSPDIKNPDEYVCKCTINLLCY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1b946d6e8d6fb09e2c9e8526f4400c9f5dc234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IGPQPPGPSSGMSMPSSSSTNQFVPAVPPPPPLSREEIKQLLKNQLEYYFSRENLSSDRYLKCQMDSDNYVPINVLAGFPKIMRLTTDVDLIVEALKESTNVELDEKFEKVRAITKRKVMLIREIPETHREEVVKLIADGPPYTDLQYGVNDGWYVTYENELDAQVAYVAVQHRKNEITQKQVCARIKTCGPSTFAPPPEETPHSENGQMTTLGNGEQGTVHLRELGQTLSDYGFVPVATYRPGDPISSHFEYITPTFRFSGNSLSYNPPMPPVPPLPPQHHQQHQQQQQQQQPPLLQNTPQPYYYGSSVSTTPRNYDEMSTASSNSTHTTTSNYNNRNGSRNGGNQYYESRSSFSNSNEWRSRGGGNGGRFQNNYSENNGRQSNGSNGRWRGNNRNGATTNGYGYQQHNNRQNHYQNGQQRENGENGHHNHYQNGQSSNSWWSGNDGQTRQRKQQHNGYNNRPTVSSSSSSSTSSKYFSPDAVETPTNSGSSTPPQTSVRNPKYHVPTPTDLPPPPVWPAPNFDRRRKSSETSFTTNTTTNTLTPSTPVTPPVLRPAFSESKAPQEPSKPVETKENNKPALTDDFPLPEPLPQKPKIETNHHSAVEKDAEKIKVRSPPVVVASSPAPAAPSPFSFEETAFPSLPKKVEPVKPPQKPTF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41f48a678f8f3e704088b3941e7ddd3e14d659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LKTDLLPKINNEDYQRLILKHSAEFSGGEIRLLNEILEKFNFDVVQAQALAQAVMQQIRFDPNAYHIDSDDEDTTGICPHCINPPMPPLRDYLVWRETR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1831b59a057d6adf150c3ab190103a6dd073dc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DRLKSAYLDSNVFIYATLYSGKTAEKSKEYLLRASDGEFNAFTSTLTWDEVVYVVRKVAGIEEGIKAGEILLKMPFIEFLDVDFAVCEEAQKLAEKYNLLPRDAIHAVLALKYCDGVIISNDADFDVVDGLKRMF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9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755aef30c8dfd1e649bc5756af873d3cc3cb6b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4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LSLLSKLDVSPLQFQDPSKDGSKIINLNLDGSGDPLRLSELGESDYSNSIKVRDNEYVTYHLSNDYSVLTIYSMNDALQNKTINIKLPVQSTNKQHTSIVFVKDEAFNVEFILRNSIYLKISIPIDFIINNSSELNEDWFYVLQPYDFSVRKPHMLHRVSDNFSVVFLEDGGLVGLTSHGETDLEPILFNDNSYLQSITRLFSKSKHSKNSKVVSCSNYQSNFLIVLTEDCILKIWDLKKLILINEYNLFDVNNSDFIAGGLFDSCGNYLHLFNNLLTIYLPFTNGLFQVGTLDVDSSDKLTFQSKIVIPSNLPASSLWSLTDMRMINPLDLNLPETFLNIIVLWKSGTMSKLQILNILNESVDSYEWIDASNKDLEETRIESDIESSDFSKTLFKLTSRYPKAIVDRAIKVLEENGISIPLQEALDEEYLANLETLLRDIKGGCDEASSLTLYNDEIIVINCLQKYNYSIYKINCSLEKTYFDINDDSLNDDLSRYLRTVWGFSSTVPDHVLKNISHQFVGIITKSIPSTLTPNEKLTNIYKTSLESQLEITNINTLFRELSSFDVISILNTLIDNNLQVFNNSANTYVDAIKSESFSNIITMKCLKNLITVQNNFVLRILLTFTLLDFDYSVFEKQLNALLDLHYKQVLFISLYDLDKSKLSNELFKQTTKFGQGIKLYSYSDLTTFLQYATFKFYEIDINSNTYFQRYFNDMVVIDKGTNIIEKTELLEYIGWPYFIRDNKSNEFLMAILLFSCGKFGQSYEFFKLHDYVESIADSLPPFFIELTKENNENSWKPLILSFQSNYNHTLYYYELSLLFSKEGQHEYALSSIKKSLEYQMKDVEIEVPRDFKVKQLTQYLNMLIHFNMFREALDVLRFSHVVLSNDIRRDYFKLLLNKNDIDGNFFATLLNLCYTHEGQDMYLNPIDFDIIDGILVQKLRAFSWPTYKRLYSYRMLNKNERKAAEVVYDYSVQVHDNTSELKKCYLIIINILSSFEKENDQWILYNGEIITLHSLENRIEKL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80a77fc0918421310a480d5b77729d65e2ecdd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HTLVRGQKIDVTNNHLEIRGLLVDLTWNAPMNMDVDASAFLVGFNGKITKEEDFVFYGQPYSSCRSVQLNQNETNGSKQRFSIDFTHIKDEVQKIVFSITIHNAEEKKQALRDVSHIQLKISNAQSGLEIIHFPITYPFTDESAIIVGELYRHGGGWKFNPIGAGYFGGLAALCTSFGIEIADDEKQTAPPIEKKIVPTPPPVQKAINAVKVELKKKQSINIQKSKMVTATLEWETNKDLDLYCFYVTTNGEIGKVYYKNLGSSKISPYIVLDGDSQEPGKETIRIYRPEALKYVLFAAYSAVGNGIGSFYSMKAKAVVDNHMGSVVTAPLLEINDHAYWVCIAHIDFTNLNEMKISHVESYSKNHSEASPLLYENGKFRMDVGPIEFKNEEDYQKYF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4305b339e480baa62b86a00a411b593ce0fcce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DTVVKGSLKLKKVSTEAPKKTKKSKPAMDLKQVDMTIRRDSRNTSGGGPHKTEAELRFEARRQANMAERMLKQAALSHREKVEKLNKQLGEMTEFNDIPKVSWT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de5fc2537873e179962b628f4d44b46f3b5a5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QIFVKHNIRIRGASTPLKAAITKALTFDNPAYLKAKKQRRPTWGVQAKLELFLHDRGDIVTPRGFLSKLEEVLKNLGYDPSKVITSQISYGRDVSFGEWDDGFVLKEDQIPMVQALMQENGIGVAPAGSGKTVMGMRYIYEKGKAALWLTHTKDLMYQSAKRAKDTMPGIGRIGFFGDGVHDWGDGKLIVATVQTLQRNPQIIDALNDFIGTVVVDEAHHFPAIQFIETAGKLTAENVIGLTATPSRKDGLEIYMYNGVGPKVYEISRDGMYEAGRLVKPTVKFVYTEFNYETASNRNEIDSVDAGGEDLDYTDLIRHLISDKKRAKLVAKSIVEHYPLGPAIVITESVRYCFVLQKLVQKLLKERYGDTYYGKPIHTACGTRRNQSLHLEKSE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43f6bae25ab3e747a915669e6b6c30843673f6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TAIVRYRLPADIDRAACRDHFESIAPGFQSVKGLLSKHFIWSERGVAGGVYQWASQADAEAFYSGPWRDGIVRRYGMEPEIEFFTVFAKTDNEAGTVTVVEAAQP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0ce504bbf80061ccc417055a99a6a7bfe39a41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VFFSNDSTMGDDLLISGNPDLKVISTLATDFYRAQNADLPAVDLTINMEAEFNDIPLNWEYYKRSTSGASLFVSKYQQAYRTLMAEYHNSDQLPLFVFYSDSFPHIDTRTSDFAKKAIKEQGYIIRNFAYYKWNSEVSCTSIWQNRFINSMLKQISLNDSDPLNSKEVEYIKNKLRTFSEPINSALEEKDDFEIKDFFPVVDDKTLSLYLRLKNERDVIFDNLPAGYKRLYSIAFDLAYRLYILRKTNEEDPKGIAIIDEIDLHLHPSLEQEVLARLKKTFPSIQFIVSTHSPMVLSNLKVKDTGNMIYRMQADEDTPNALPNLYGVDYSAAVYDFMGTPYADNEVKEEIEAILRLSRRGKPELVEKRKEELKSMVSEEQYINIISKINSQLAEDK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94333dacafd86c74053bc2abf41958a313dbcb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GAGVDPVSTQSTEAVDMPSEPCLQDAHLGSHFRALDSFLFAHQALWRPKPFTHLHLPWEDTYPQLSHWLRHRTLAQAEAAHNHPQHLDAPFPFTQLAAEAVALSHVAELPAFPLAPVNARMNVDVPGRKWQQIEAFAAHLDMRDSTTHWLDWCAGKGHLGRRLTARGQSLTCLEHDPALIEAGLALSARQSIEARHVQQDVMADDAWRCLQAQHTPVALHACGDLHIQLMELASQTGCQHMAVAPCCYNRTRHDHYQPLSSEGKASGLKLSRDELGLPLSETVTAGARVRRQRDTSMARRLGFDLLQRNLRGIDDYLPTPSLPTSWLDAPYADYCCHLAKLKSLPAPGKQDWAALEAAGWERLAHVRNLELVRNLFRRALEVWLVLDRAMYVQEQGYRVSVGTFCESQLTPRNLLILARK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8c79a940dc252628ac990e740f08ffe3e9217c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QNTHLKIAEAARMSGVSQSTLRLWEQQGLIEPARTPSGQRLYDSAVLERIARIAWLRSERGLNPAAIKEELGHPETGQKGLDVAEPVTDTAAIGTKVRQMRRLSHQTLDAVARATGASVSQLSTFERTSQGISITVLHDLAKHFGTTVADLNGHPTQQQSASVVRDGEWMTWPTTSMGVSIHSLAAGARQMECHRFDLAPGASSEGAYRHEGEEFIFVLAGALQIVLDGDQFYDLRTGDSFYFESSRPHSWRNPADVQATLIWINTPPT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826f677d83a0592b55355e9bc0244a78262a8f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5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VDFETHFITEACIDYLTQRQEVPKLVPDLNGAYTMCFTPDVSLFHTSALMEELLSLNEQRLAIMDQAGVTIQVLSLTTINGIDSCPGDENKSTALAREVNDQLYSAIQRHPERFKGFASISPYDVKEGVKELERAISQLGFVGWLTHSNFGQDNYLDDKTYWPLLEAAEGLNIPIYLHPNVPIMREFGKYGFALGGSALGFEFDTALCLMRMILGGVFDAFPKLKIMLGHLGETMPFLMERLDHLYRIPDLKAYRPSIQRIPSEVLRQNVYITTSGRFFVPALRYVLEVMGEDRVLFASDYPMESLLDATRFIQDSDLSNQTKQKIFSINAKNLNLI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cb7ebcb28bc736ac1709314594b4aeed0583f3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DSFANVPGGSQKLNSGYNIPFVGFGTYKVTGENVPPAIDAALTAGYRMFDTAKYYLNEKELGEALKILLPKHGLSRSDVFLTSKFFPESKNCREACRGFVEESLQSLQTDYIDMYLVHYPKPNDSDNDDVNNAEYRKIAYEVLEEAKAAGKVRSIGVSNYEIVHLEELKTYAKVPPCANQLEYHPHFARIPLQKYCKEKNIFFQAFSSLARHEPKLIEDPVVVELAKKHNTSVPLVLLAWALRQNVGIVPKSVTPSRIVENFKVIDIALTPEDIQSLTALDRGQHYIRCTGWL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2eedf1b1d43c467661c2da7e456eca7baea7ff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LTYKPGNGWGFMDINQYPSKVFKTEETGLLAKMIIKGLNSVPPSTYIALDASIYTTTRNPQMYSLSTQLGQFKSSHVITPEIAFREQNGMGLAWIAARIGDIALISELAKHQAELNKADNDGFTTAHIAALTGQPLVLDELIKLGADLSPSLISAIHWKKNLLETRCCFSNEFISAV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00f2fe0e5206ec902650a0a91dcdd5d2e0bc45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QTSQYYGDQRYFTSNSYSFNDVIKPDNSSNLLMIKPTVELSERYSSHPCSSSLNDNQQNTKSDGITAGKSTTQNTPNETVNFNFFNSGYRFCDVEPIKEEKISEHDENLKSNIETERQNSSQDLFSKFIFFQIDSTLIVFENFNELLSPSNFKLMFDINKRTYNHRPGPCRKVDGPVHGSEDIAIVEELNLAFITSGLVYLIEDPTQVTWKGQIFAYDLSKKTYKAESIPIVNLEDGDGFHPHGISHWIKKDGSVRLFVVVHSKQFRHSIAILDFDKTKWQLNHVKTVRDDKFVRPNDVVATGENSFLVSNDGGAQTIVGNAIEMFTGFFKGGLVYFDGMNSHYLLENTVANGIILSRDRKTLFVSHINQETIGVFAWDQKKITIKKISEIETLTGCDNFFIDNEDNLWSGCHPVLKDAVGHLGDATNPNLYSQSQVLRFKFSSDLKSTEMLEVFSDDGRFTAASAIAATFDNGKQLLIGTVFRDLTHCDIDVPLD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726bbbc6cdcab58ffcd86813a037a629ded5ff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SEVEWRGRTVPVKIDKVRIFLLGLADNEAAIVQAESEETKERLFESMLSECRDAIQVVREELKPDQKQRDYILEGEPGKVSNLQYLHSYLTYIKLSTAIKRNENMAKGLQRALLQQQPEDDSKRSPRPQDLIRLYDIILQNLVELLQLPGLEEDKAFQKEIGLKTLVFKAYRCFFIAQSYVLVKKWSEALVLYDRVLKYANEVNSDAGAFKNSLKDLPDVQELITQVRSEKCSLQAAAILDANDAHQTETSSSQVKDNKPLVERFETFCLDPSLVTKQANLVHFPPGFQPIPCKPLFFDLALNHVAFPPLEDKLEQKTKSGLTGYIKGIFGFR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40e00a100e584c3b6de2c060203ab6e0656b0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IIKPFIGVRPPQDLVEQVASRPYDVLNSEEARTEAAGNEKSLYHIIKPEIDFPVGTDEHDERVYEKAAENFRLFQDKGWLVQDAKENYYIYAQTMNGKTQYGLVVGAYVPDYMNGIIKKHELTRRDKEEDRMKHVRVNNANIEPVFFAYPDNAKLDTIIRKYTAEKPVYDFIAPGDGFGHTFWIVDQDEDIAAITAEFAKMPALYIADGHHRSAAAALVGAEKAKQNANHRGDEEYNYFMAVCFPANQLTIIDYNRVVKDLNGLTPEQFLAALDKNFVVEEKGTDIYKPSGLHNFSLYLGDKWYSLTAKAGTYNDNDPIGVLDVTISSNLILDEILGIKDLRSDKRIDFVGGIRGLGELKKRVDSGEMKVALALYPVSMKQLMDIADTGNIMPPKTTWFEPKLRSGLVIHKL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cd0648ab1b2c4d55751a91b4718910d4d104a4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NQDQNYLGPRTHPPNLQKSTSFSGAKLHYQYQYTGKEQKTSSSKDESRVHHSESRSPRLSKHLAEDDGSGSTLDQRLSRQLTVDYGGGSTVDQRSQLGTSGTKYLTTVQSSNLDSAASPLSFSGHTAPSKIAVVRETLPVSSQASIFPTSYRSSQYPFLNPSTKVTTTPPIQQSHLGTSRLTTVQSSNLDRSPSPSRSRYMNSRDRRKTTTIIPSSIPQSSEYKSAFQREAPAVYFNQHTESQSTYKPLPMSSQTQNRNLTIGYTPNQFQEIERAQREFKNQKKQEEEIRAKLDRRRIEESQRLEAERFALEATMVDEDEDVAKFIRNPEERFKDSRDSKKLEWRSRRAPNQPEQVCGESCENAKLGKFGKFAKLSKYGKFARLGKFGKFATLGKFSKYYIRTMPNSCKEFSISENVKNISRFVDGERYHTNLEDRFNIPWRIRIEKTNDNFQLYLRCEKEECENRKWSIETEITLKLVSHNGKSLMKNWKYTFAKPTGRGFEFISWKELESDYVVDDSIVVEAHVKILNILDSPCTETMNQKTFMLNHTVQNVSNIKERGIYTTNVETHYNIPWRIEIQRREGFFGMYLQCEKKHFDSKDWSIEVELVLTLKSSNGQRLSFTASSTLNEPASYGYDKLIRWDDMERKYAVNDSIIIEARVKIIKMTGFEERPPVGRLSGIVIPVGDREYSMEEWMEMAFG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c2c46c5439b9dc7879c66f83243f27367aa828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EIAMHCQAVMRRFDMQPDDCELHFYSINFDAATERLLVPLLSGARVVLRAQGQWDAEEICTLIREQQVNILGFTPSYGSQLAQWLAIQGQTLPVRMCITGGEALTGEHLQRIRAVFQPELFFNAYGPTETVVMPLASLAPQQLEEGEASVPIG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4c9d6f734717373ba2b77d1391441f63749802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5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SCTSGQRENSRAGKGKSGRSKRSKRDKKNQNRDRRRLQLMPVTPASPSAPAKGGAGAAKSAASKEGSQRVKKSKKPSEREKAPKEDKNEGSSRAKKASKENQDADKKPEEEGKTPPPANRDDETKAPAPVEPSPKPEEEVKPVTPPPTTAPPAQPDNQENMGSVYLDNGKNSYDNQKASNPAGGNNSAY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03caec801a4e529a4374b760661d7f47bf0184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ATGRHHVDVGQIRDNLEIKSYMITSNGARVHDLDGNLIFAHNLDRDIASDLFGVVNDNPDIITNVYRDDEWFMNRHRPEEMRFFKEAVFQYALYEPGLLEPEGVSKVFFTCDSHEQLLPLEQAINARWGDRVNVSFSTLTCLEVMAGGVSKAMRWKAGELATAEGLIA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115fb7f070c7f1e3330e8b43ecaf111ea69599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KSTTRRSHSEKSSSRGSMSSPPTRFYPSEDSESIYSTRKCSKRTTTTATTDEEKPNNSYYIDDIYDSTEEYQVTFPTVELKLPRQRKHCRRRSKRQDQAQGEHVTITKCVDRRQVYGEPDNKNTISEHSTYTYSTHPERCSQAGRTSRSNSYSDATDATYRTENSQNRLQTLGNCATSIGNFFRNNPR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484598c121b4fe0b4e83a085736c1d04019b95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DIASLAQLQQALSPLHARAYFDEALFVREQEILFRQSALYVGHEKSVPEPGDWRRLPQDDGSRILVRNGNEVALLSNVCRHRQAVMLGPIAGGEAMKGNLSVTGGNIVCPLHRWTYDGQGRILGAPHFPSTPCLNLSRFPLHNCHGLLFEGPRDPLKDLDVLFRRPEFDFSDYVLDHVEVHRCNYNWKTFIEVYLEDYHVGPFHPGLGRFVTCADLSWEFGAQYSLQKVGVHDSLEQPGTEVYRGWHDNLMRYRGGRTPDFGAIWVTYFPTHMIELYPHVLVLSTLYPKGPQETLNIAEFYYPEEIALFERDFVQAQRAAYMETAVEDDEIGERMDAGRLALLRRGVSDSGPYQSPMEDGMLHFHEWYLSNMGEQLGDSAAPHVASTQRPMPFR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bd02cb78eb343deb7163730005e294303fdd62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FKATLLSLSIAATLPSFSLSAAPLHIDTALPDAAQIQQSNSWLEISLGQFQSNIEQFKSHMNANTKICAIMKADAYGNGIRGLMPTIIAQGIPCVGVASNAEARAVRESGFKGELIRVRSASLSEMSSALDLNIEELIGTHQQALDLAELAKQSGKTLKVHIALNDGGMGRNGIDMTTEAGKKEAVSIATQPSLSVVGIMTHFPNYNADEVRAKLAQFKESSTWLMQQANLKREEITLHVANSYTALNVPEAQLDMVRPGGVLFGDLPTNPEYPSIVSFKTRVSSLHHLPKDSTVGYDSTFTTSRDSVLANLPVGYSDGYPRKMGNKAEVLINGQRAKVVGVTSMNTTVVDVTEIKGVLPGQEVVLFGQQQKQSIAVSEMENNAELIFPELYTLWGTSNPRFY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66b247a0f74a6fcfac37265875a833afbd3123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MARLRVINLGLPKSGTTTLGVALRASGLKVADWKVRKFQSANPEVARHFLGDLMYRGYFETGDPLHLLDEFDAMTEINVVGGELNRWPQTDWGLLEAIIERHPGAKFILSYRDPEAQANSMIRWTNLGRKRLRIFDVPGLPGKFGRAPADIVRWIDGHNRFCRRVFAGDPRFLEYDILDPEAPARIGAFLGLPIRWWGTVNENPETGAETVTETVSEPDAAPSEDQT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aeea5cc997ab9bd896615e688b53a484057c91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KIKNRYYVIRMLTNDGSPPTPRKSSIFQELMKLTSEMFGDFGYSILKMSLSVRVLDEDVIVLRVAEGGNKYFGAILPCVHKIDKQPMVLQTIFIGRSMRSCEKRLIKSRRDELHDALGKCTKTETRTQLLEAIHQICGQPARIFSDEQRKDQATT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9988b21519350bec7adc4a6554cbe8a5289140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3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LKILAEVLALPRFSDLQLLSSHSNLTQPLESVEITETPDVADFIPKNVMILTTAMIYKDDQEKLKPFIDSLKQAECTALGIKVGRFLDEISPEIVAYASAVDLPLIKIPSTQPLGGLLHEIVGYLRDSKTEQMSVAFDIQKRFSTLLMQDVDATRFIAEFAKILNAPIILLSPWQQVIAHSNYFYGNQKSAEFFIEQLSKDHFQQLAQEKKIFRLQDERQENIQVAGFPIRVNDYFPYYLLVLSPEQIPYPISEFAIDQAILVLTFMLFKNQKIAESFEHLKTDFLDRLLDTHQEALSKHQNWLELWKNYRLINSDYYQLAIVYGVTKPENETHIRYQQAEGQLIFQWLKEQLPEILPDVALFKLKNQNKSILIFQSKKNDHLMILQNLAERLQQALPITIRFALGNAYENLEDLPNSYIEASSTLEASLHAQKPATVQLFHPKGLAGLFEKIGTEDVEYFCQQQLKELAYPTEPTLQELRKTLKVFLDFNCEITKTANALYLHRNTIKYRMNQCEKLLGTSIQEPETSLLLRVALELSEK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a2902339287ee100cc014951cc88ad1e35e99f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IKENSYVKSFKKLRIAKLFENREEFKKLRRKNTFWKEISEAMAVRERIKDHLIRDPNHVVIDLCSGKGFLSTLVALMHPKTKVIAVDIDEGADREHFTYLKNAQFVKADIMSEEVEKLIKEAGDKVILTGIHLCRDLSERFIELVNNNENVKFAVLMPCCEGNFPREKYQFLIDELGVYEAWCYYLKDKFDENLKVKMKRDKKVISPKNIVLTAER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9952daf4c1832fecbd7fd888fe809690208371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3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QITIKVLKGKDCTIEVAPTSTILEVKHQIEAELQISATNQKLLLLGRPLNNEQTIASYPNIKEGTKLNLVVIK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fdf488944ae2575ad6e152703b80980bc2cba7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RCSMRKIAIVTDSNSGITQDEGRKLGISVLPMPFYINDVMYLEGITLSQEDFYERLKNDESISTSQPSPAEVCGLWDNLLEEYDEIVHIPMSSGLSASCDTATMLARDYDGRVQVVNNQRISVTQRQSVLDAIALRDAGKNAAEIKEKLEEEKMESSIYITLETLKYLKKGGRITPAAAAIGTVLNLKPVLQIQGEKLDAYAKVRGKKQAKRVMMKAMQEDWDTRFKKYVESGEMCLQIAYAGNKEEAEEFKKEVQAAFPGMDIHMDPLSLSVACHIGHGALAVACSKKVT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5fec202e3a2c6344a1f1ce4e37b3dfea3e00b9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KVNAISIGKIETLSYGNYKPMQSALNKIPFKGQMWLNRLGFVDDEQAYHNHGGIHKAICCFSKSNYQLFKDDLDQLPEFAMFGENLTVEHLDEADVYFGNQYQLGDTIIEVSDIREPCWKIQAKYAIPNLVQKMSQSGKTGFYFRVIKEGYVHQSDNLKLIKKAESNTRLSVKDLNHLFYNERNNLRLIYHALRNPYLSPDRKKKLQKMKTRAENRKFIKSDDK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8453d4d6e959f96749009aca20d6138a6f1e24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EKMKYIIAKPVRYDIDRHVTVLEKVLSALPNNGHLTTLLEYAVDDETLRYKMVARFVPLDYLETIALLQGFVQNEKNGGHTITEDSEDEVEKITEALLLRAASCSADGKIDEAMDIAFAILKVIEPAMENVYDEGYTFQCIMEEAFDFITKMIDEQSSVKKQQHLRNRLLKQHEERTDAERYCDHMWDENCWLNGEDVRSS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7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18abed5bebcea4b56359191e6271f5cb46f55a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LFLARDGMRGHLVDVETQTVLRNYAIGEVATNALAYSPISQAVIAHQTRNCALFLSAATQQPLQRSFTPELVTSCAVTQCGTFMVAGTANGTVFLWNLQSGDLIKSCKGHLRAVHCAAISADDSLVATVSEDSVCKVWDLATLASLRMREVVPRCIFNAHSLAVTCCTFLHHSNVLLTGSSDRTCRLVDPHTGEQLRSVTVGDAVTAVTVSLDDASIVAGTQKGFLFFSELYEPSVGLAIESERDGGHREAILRPPSADGHHSPVIFLRCLPSAPSLVLTASESGAVLWFDIQNGRLVKECISPQKGRLLGCCVVPQAALLVKGICAPLQKHPVDPSRGNYRITQCALTACQGRRGVKRDRVREGDVRLGPGEKADANALEEVRAKVVELCDLRAQLQRRLRKLSAA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96502fa6a45058469f6d87d0879053849d4b1b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FLSEIGKLETSLMECLFSRLKVKVPMTKNNSDFTLPPTNSGKSQIVFQPPWYYGVTYIGAHVKFTKESAEKVIPGFLSTDGEGWVYIAEFISTSEDNWDYMYQDPDLVQYMEGAIGLKVNFEGKNYLYFPFMWVDKDWALVRGWLDGYPKKIAKIAMTKLHPLLPKYNKPESGLRLGGYVVRGGGVMFRMQVELEGRTDSLPLKSFGPFLNIRRFPSRGEGEVDLYEIVSRVRDESKYGEIWKGKANVELGGYVNDEVSLLEVERTIGGYYYTLYFKVTTTQLISKKIEETIS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f2d664957877f732d2382e069751c832246af8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7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LNAQNTPEWQSQYAVGLNKLAPHTYVWPYASATDVKKGDYEQSPYYLNLNGKWKFHWVKNPDLRPKDFYKPSFYTGGWADINVPGNWERQGYGTAIYVNETYEFDDKMFNFKKNPPLVPYKENEVGSYRRTFTVPAGWKGRRVVLCCEGVISFYYVWVNGHFLGYNQGSKTAAEWDITDQLEEGENTIALEVYRWSSGSYLECQDMWRLSGIERDVYLYSTPKQYIADYKVNATLEKERYKDGIFGLDVTVGGPADGVASVSYTLNDPLGRPVLSGEMPVKSRGLSNFITFGEQRLKDVKRWSAEHPNLYTLVLELKNAGGQVTEVTGCEVGFRTSEIKDGRFCINGVPVLVKGTNRHEHSQLGRTVSKELMEQDIRLMKLYNINTVRNSHYPTDPYWYRLCDRYGLYMIDEANIESHGMGYGPASLAKDSTWLTAHMDRTHRMYERSKNHPAIVIWSLGNEAGNGINFERTYDWLKSVEKSRPVQYERAEQNYNTDIYCRMYRSVDEIKAYLAQKDIYRPFILCEYVHAMGNSVGGLKEYWDVFENNPMAQGGCVWDWVDQSFREIDSNGRWYWSYGGDYGPKGIPSFGNFCCNGLVSADRVPHPHLLEVKKIYQNIKCTLINKNN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d225c664234a15e994aa6cb7a639d4c33fa676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GRDWLLTGDGQHQACKSVRSWDLLRENYRLYRFLTEVEDVLNGSDNETNCLPETRMLVRRLIVNSYWVQSQHLEPSPKTGNSVLLLYDELGFPLTVQTVTFAPGTRSNIHNHGTWGIVAVLKGQEKNTFWRRTNSPEFQDKIEATGEVTLFPGDIISFTPDAIHSVEAVGDEPTVTFNIYGETDPNERFEFDLVSHKARN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1cfe77188f39c43a4f49cc959333987d948378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QRVETEKFYPAYPVFVLTYLNEIGEPQMSTGSSSYTLGDSIVIGVSAESNAGKHLHAGQKFAVNFPNTEQLGLIEQGGFSSGKRNDKIKVHQIELTKSDSGGVAYIDVCPIVLECTVIQTVSDMDYHTIFAKIDSRLFEKNLVDSEGHFIHEELDLVLFSGDANERKFRQLDAKIETIGGH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c6e0faa066ed82001ebc61db9b83483d4989e0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LSLDLNDFLKVDLTRLAEDDETHQKSTKKHTELLIELIDRKSTKASALARKVIRWPIGQTLPTQIAYNNGDEQLLIVGPTSEALLPMPKSKIDALTATAIAKSGPTTKTKTFSSFAVNPIDTFDTKSLLKSIQNCIENPEKEKRWKQLSSKLDEECSNGEAAGALSAVEQSQLLTAIRRYTDDVDSEPETLHVVLKAIATSRVLSFRNEDGFLRMCIEKLKSNTEIVEHVLADGARVVSEFILAELLKLAAGKPSESERRAQVSQVLARNFSKIPMTEACGAVLSVTESIEIMTILTEIYRESPDISISSKALTLITVLMDAHGSRIVYEDKLHHKFAAISNFIIEMQSLVGTFARLEAAIDECSDTQAANNVVIRMHPVAHPIN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9552417aa5660420f3576b0b4673c24a37fb6a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LGHRLAHINMMIPNSYTHIWDCCCDHGLLGAALLDRHAAMIHFVDIVPALMQQLTAKLECFYPPQNPPKWQVHCSDVSAIPLDQDEHTPLVIIAGVGGDLMIEFVNSLCQQYSDRSIDFLLCPVHHQYELRQQLIKLDCELIDEKLIEQNRRFYEIIYVTRSNSSSQINSDSTTAKISAVGTKFWQCNNDQERDIAKRYLNKVLTHYQKINLSNPQKASQTLQDYLAIKAL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95269448beed9d61f836251c014ce08d2adf00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AMTDSDKKTPLYRRVAQDLMGDIATMPVGSILPTEVELAARLGVSRATIRDAMEILVEHRMVERVKRLGTRILRNTPGHRYVQHMDGLAHALEFAGQSLMRIDDTAIVEGSGGEPGLAALPNATGQWLRVTGTRRLVDDDAPSTWTRVFVPGRYQGIAPLLHGELDSVYAVIERVYSLKVARLRHRVTAVALPGYASGALGLPAGAPVLQVSAWLHEADGALVEYVRSLHHPEKVSIDFSAAQS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74e36f95d1d2c0eb3fd7d4c41d824b7bc9aee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GVLKKTTGLVGLAVCNTPHERLRILYTKILDVLEEIPKNAAYRKYTEQITNEKLAMVKAEPDVKKLEDQLQGGQLEEVILQAEHELNLARKMREWKLWEPLVEEPPADQWKWP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7c63d40991e2743096bccd5d19f6e00315be7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KITMEEMRAAYQRTAPFLHKTLVITSENIDEKVGNGTHVLFKCEHLQKTGSFKARGALNSAILAKEKNAKGMIAHSSGNHGQALAWAAQKIGLPCTIVVPKNAPISKIEGMREYNANIVFCEPTVTSRESVCADLTEKLEYYCVEPYNCVSMINGHSSVAFEILEQVGNEIDSIFLSVGGGGLASSVAFLIGNLRPDIEVYLVQPAQKELSNFLENGIKCPVDTLDTIADGVRVARVGPLCEPILKQYCAQKVISVKEDEIKEGLKLIWTRMKQRIEPTAALAFAGVLYHKPAHIKRPLVILCGGNVDTNYVI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aa497df6b524b407ff3f52dfb0508bbc90ea88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PNNGVKLIIFDKDGTLLDFHKMWMPYATTTVRLLEAATNLRVGPAIYKTLGVDPVAGKVSMGALAEKTLTGIREDISLTLQTFGLLPVEADAIVQGCVPEASPGEMSPVCDMPALFTTLKSMGIKIAVCTADSRAATMDQMNKMNVIPFLDDIICGNDVGIVPKPSPHCAIQICKRLGVELKETLMVGDTIADLKMGKIAGLRASVAVMTGVGTRDTLAQYSDYFLEDISELPHLITKTMTEDTKR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7c75265a443a5a983e342c2fb572d601cdace0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EDSLTTITTAAIIGAGLAGCECALRLARAGVRVTLFEMKPAAFSPAHSNPDLGELVCSNSLRSDDIASGVGLLKQEMRELGSIVMEAADATRVPAGKALAVDRDLFARHITAVIEAEPGITLERREVASLDDPALASADVVVIAAGPLASAGLSDSLAAVVGGQLYFYDAIAPIIAAESIDLSIVFSGSRYGEPGEEGDYLNCPMNRDEYDAFYEALLAAEKVPSRDFEKELHFEGCMPIEALAERGPRTLVFGPFKPVGFTDPRTGTRPYAIIQLRAENRNKTAFNIVGCQTKLKYAEQERVFRMIPGLAGAEFVRHGSVHRNTYVNAPRVLADDLSLRADKRVFLAGQITGVEGYVESAACGMWLGMVLAARIQGRELPTPPPQTALGALLMHLRTPVKNFQPSNANFGLMPELGLKVKKRERKPLYSARAREHFVRWLAEAGVTPVIEPLLPTAPDTTGAAGEETTQAES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9bf8639f942257385796abbeda7f9b54693f36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TEGGGKEMNEIKTQFTTREGLYKLLQHSEYSRPNRVPFNSQGSNPVRVSFVNLNDQSGNGDRLCFNVGRELYFYIYKGVRKAADLSKPIDKRIYKGTQPTCHDFNLLTATAESVSLLVGFSAGQVQLIDPIKKETSKLFNEE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7d4076bc67ba8d758a3a910d002d34eee185de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ILDTIYFILKKKGGVWVDLDMICLNYIDLNEEYIFTQEVDEDNKKSRITTSFLKFSRYSDFGKNLIQEAEKIINKRKKISWGVIGPWFLADHVKKCGLENFVWDYKRTCQIPWCNVKIFLDNTSIDISQPFLHLFSEMWRLNNMEKNTFHQMGVYGQLLKKHEIEKLYNQINTCLKTSMLDNIASFLTKFFIKK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38395936a3fbf8fe3e767ce88644120f3a846f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TPQYRTDEVELCCSPVELFHALGGRGALLEFEGTAIIAIPSGQVAHHIEELEVSGISVAPEAWAPPGWYGYIGYEANDATFGTAVHAPKPAEFPTTAMMYCTEVIAIRGDRAQITAPSSRWGRLRDAVV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3cb7ffc6666a54de4d2d5d4ba7547ab45464d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RTQQQWLQTRVTAPYAGMYVPTIAAPGVDGRSYTLGAAQGQPQVLFFFTTTCPYCRRSAPTVVRAARQLQANLPGRPQLLGVCHCDPAQAARYAHVHGFDFPVVTLTDRRALMLFRARNVPLVMAVDGEGRVRHSHVGLFDTTERVQDLVAALRRTDAPAALATVK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8f68a7042a8b63c2ff33ec2edce8da555c028b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5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KPGDVVFYSRGTESTDFCDAVEKVVPDNTYYHVAIVSERGTIVEATGDGVLEYSLQKSIEENRPGCLEILEVANCCEKVLEAAATWSWTKLGLPYNDLFAADLINSDGKESYYCSQLITAAFEFAGVDMKWPAHTLNFNDKNVNQISFWNEYFEKRGKSQVPQGEEGSHPAQLRRSPRLLLKMRIFPNLINLNSLTETKLLELSSHFVAGNHVEFPSDRKFEVIEPRSGKPMATWHYATRDQVDLTVKEAKKAQKQWAKSSWMERSEILKKTGDLLKTHCNDIAYWECISNGKPIAEAKADVLSCVDTFYFYSGIASDLLGQHVPLDASRYAYTRRLPVGVVAAIGAWNYPIQTCSWKTAPALACGNAVIYKPSPLSPVTALILAEILKSAGLPDGVFNVIQGDAETAQDLIHHDGVSKVSFTGSIPTGKKIMKACADRNIKPVTLELGGKSALIVFDDADIDSAVSCAMMANFYSQGQVCSNASKVLVHKSVLKEFTKKLVDHTQKMKIGDPLKEDTQVGSHISAEHRNKVEGYISTAIAEGATKLCGGDRVAVHGLENGFYLSPCILTGITPKMTVYREEIFGSVLLIIPFDTEDEAIKIANDTDMGLAAGLVTKDLSRSYRVSEQLNAGNVYVNTYNDVSPLVPFGGVGESGFGRENGTAVLEHYTHLKSVFVNTGTCPNP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ff12a5436d1c8f9ba5bdcf9344b8152a5cda44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AIPHAGALNLTKHGYNPIAYRAIKIGGNIVKVIFSIDLFLRPGTRKTLPAHQPARRRPKSEKAIPRIIWQTNYSNRVTTPIYANFLFNRWLTPEFEYRYHDDEACQAYIDRHFPGRYADAFRRLQVGAAKADFWRILVLLQDGGIYLDIDSNFAARPEDAIGPDEEAVFIAMKDGEVTNYFMASRPGHPALKLIADRIAQNIEEGTLVSVYDMTGPTVVHAVVKELGLPERNYREMCTQGQFTNKRAQYADKKDGAWWAEQAKTSILKS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898f090b33afed2ddc6a940793fdc5dc67dd21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SVKTNTTQDIAARFYALAKEEKWFEIQDELFAEEVKSIDPVNSPYMGYAEGKANVRKKGADFVKKIRDFHGATTSAPVVAGNHFAVGREMDVTVEGFGRIQLNEIMLYEVKDGAIISEQFF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8e9e69a05cf59737130f4dc157af60525f26e7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WFACSPGYRHITCSVMRPSQTGLPSMLHSHLTTLNAVSLILNVFQADGCEASALLAGSGIGPADLGHADARITTQQELQVCANAVARREDIGLELGQRMRVSCYGMLGYALLSSATLGDALRLALQYPALLGTVFKLRLLDDGQRVWFSASDYQDSPALSAFNAEFCLVSLKVICDDLLGRPLPLLGARFEHPRPGYHALYAGAFQCPIGFAAEDNAFAFERRWLDMPLPLADPITHKAMSERCRRLNLEFTGRQAWLGRIRQLLAQQLDAAPGLEGLARQMNCSSRTLRRHLQALGSSYQQLLDELRFERAKQLLADEQMPIYRIAETLGFSETASFRHAFQRWSGVAPSHFR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4602ce16bfcd76292db26d7dcd12cf927146d2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SFSVFEEITRIVVKEMDAGGDMIAVRSLVDADRFRCFHLVGEKRTFFGCRHYTTGLTLMDILDTDGDKWLDELDSGLQGQKAEFQILDNVDSTGELIVRLPKEITISGSFQGFHHQKIKISENRISQQYLATLENRKLKRELPFSFRSINTRENLYLVTETLETVKEETLKSDRQYKFWSQISQGHLSYKHKGQREVTIPPNRVLSYRVKQLVFPNKETMSAGLDIHFRGKTKSFPEGKSLGSEDSRNMKEKLEDMESVLKDLTEEKRKDVLNSLAKCLGKEDIRQDLEQRVSEVLISRELHMEDSDKPLLSSLFNAAGVLVEARAKAILDFLDALLELSEEQQFVAEALEKGTLPLLKDQVKSVMEQNWDELASSPPDMDYDPEARILCALYVVVSILLELAEGPTSVS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f9641a57270c72da3b6406f7abf3d59d34d6c3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LQINVFNYRKGGSEVVYFSTMELLRMHGEEVVNFALRWPENYPSEYESYFPESKETRSELLKPVKNIINYFNNREAARKLEQLIEKERPDLAHMHLIWGQITGSILPVLKRHNVPIIFSIHDYRIVCPAYTFRNGKGEICEQCRGRNFYHCVINKCTKDSYLLSVMMAIEQCYRNRFFNPAEYIDGLIYVSQFAKQMHEKYMPELKEKRNIVLYNLADKILDAPAQKTDRYFLFFGRLSYEKGVKTLISAFKDMPNCNLKIAGTGPLEDELKDYTKSNNVTNVEFLGYKSGKELTDLVENAYFIIVPSEWYENNPMTIIEGYAAGVPVIGTNIGGIPEIIEEGVTGYLFTPANSVDLTRVVKAADSLPVEQYSNYQQNALSFARKHFDREKYYPQLIGFYNQL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ac8fe7a9d97f8a6aec5c8e6cd3c52f165b358c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EAAEQSAQNLNSGTKPVDPRHAVDEAKLAAWLEANVEGYAGPLEVRQFKGGQSNPTYQLVTPARKYVLRRKPPGKLLPSAHAVDREYKVISGLNKADFPVAKAYALCMDEDVIGTIFYVMENVEGRILWDGTLPDYQPAERRAIYEAQIDTLAALHNVDYAAVGLADYGKPGNYFARQIDRWTKQYKASETKTIEEMDRLMEWLPSTVPSDDQTSIVHGDYRLDNMILHPTESRVIAVLDWELSTLGNPLADFSYFLMNWVMPSDQRGGLSGVDDLAAYGIPTIPEAVARYCKATGRDGLPELDWYFSYNLFRLAGICQGIVGRVRDGTAASAHAQLMEARVPVLAKGAWDFARKAG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d4ec3978559ac58a5914ac9b618670d30bae3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ALIHYRGGLMDGVSLEMEKWKKVLTKMGHEVHIVAENKKEGVDLTLKEIGFENPDFERVNRNFFGGIKDFLSEKEFLDFLKEKEEELFHILNEALKDYDLIVPNNIWSLGLFPSLGLALSRLEKNFVAHHHDFWWERKHLIPENRRFREILDKHFPPDLPNVKHVVINTIAQRELKRRRNIDSVVVPNVMDFSSPITSEEMYHRVREELQIAPGTIVALQATRIDRRKTIELSIDVVSLLKETLTSKKEADLYNGERYSGEVILLFSGICEDEEYLKELKEYASSKGVSLLVLSEEVRKNTSLFWKLYNAADFVTYPSILEGWGNQLLEAIAAKKPVVLFEYEVFKSDIKPAGLKYVSLGDRCFRENGLVKVDERILKKAVEEISRLLFDPSLYRETVEHNFEVGKRHFSLERLEDILSREVL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5aa542f0207aa5e9b6af379734d8680d2b72f5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SRFISTFRSSSAQLSIVLAVILATGCSQPTTLQEIREEGVLHVITRVAPSIYYQDREQDTGYDYELARLFANELGVELRVRVADDNSEILSVLSRNYAHVGLAGLTQRPDFDNQYRSVPIGVSAQSVIVYHKEVPAPESLEDLASETIHMLADSNHEHLIADPANEAGPIIQKHPGLDAAGLLARVESGEFGYAAVASNELDLNHVFFPKVYEAFALNEPSDLVWLFPAAQDDTLVNAAEAFMERVNNNGTMAQLAERFYGHLDRLNYVGARTFMHHVENRLPRYQSLFKDYAQESGMDWRLLAAIGYQESHWRPNAVSPTGVRGLMMLTRTTANYIGINNRLDAEESIEGGARYFRMVHGRIPDRIPEPDRTWFALASYNVGFGHLEDARRLAESAGKDPDRWMDVKEFLPLLAQKEWYTKTRFGYARGHEPVVYVQNIRRYYDVLVRITEPDAPSASGLEDQLAWLGDN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13fbe7c0c20ad67889ac606909041535b5142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LTICSHPSKKFGFNSNKLRKIIIVIGYATVKNPPSLWLRKHRGESMIRCHLARLMGERKMRISDVMRETGLSRTTVTLLYKETALKVDLEALDKLCDLFNCDIHELLEKSPAASAVNENT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afc05567be314b9deee7e5afcf3adfcea1fa80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TVVDLGNFNIKYKSGSNQGNFSSKITDYQPYPEGFERIQMQGESKITYLGVGELNKEFNKVARNYLPQLLYAICRANNYDNIETNLVTLLPIVQMKNKEKMIENLKEKEFNFQFNGEKRKVLINDTIVLPEGYATYFSLSEEDKESSLCIIDLGSRTINICVLQDGAIQLLHTIKLGSFDFYTKVKTRENSKGEDYTEEDIPRLVENGTIEISDIEYEDFLTEVLNEVKAYVNLKTYKVIWTGGTALMLKEQIEKLPLNNSKLHNDPLNSNTNGAAGAAEIIWQSE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d872d8fd2c2622847b684cdf3e057d3b5d910e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KRWVLRHILDSFSAGKWHVYRVRHEAGSLGTCIFHLTGRQVTLLHESLTELAELAPQCSDTPTVRGVLAESQDLVRNAIDHGERPQALVEWFSRLVTDVLHSEAIADMTGGAQLVLTGAIGRGDALPSSPIKWLTVGESHVDTTPVSDLITSVGLVAEHTRLGPTARTKQEWLSMIGTAQGSDLAVFADAGTWCLEEVVALPDHRPLLIDAIEHRPPTLRIHDGLPSRDMVVDIRKDLLYPIIAIARWAGVAAHSTDFSTRRRIPAAVAAGILTTSQADFLRQAWDAGLQLQFRRWTDRVHSHAATAESLPAIQRSIYGASSRLVSDVIRALAQQYGIPL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c224be0610dd1e04b4557a10cd8441f378f82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VDLIVDMRFGSHLYGTQTPSSDLDYKAVYLPAARDILLHRVRGTITEKVEKAPGEKNRPGDVDRDTYSLQHYLDMLAEGQTVALDMLFAPDAAMTRPPSPLWREIQANAPCLVTRRSAIVVRYCRRQANKYGIKGSRVATARQALAVLTTAEATYGPAARLGEAEAELRAFVGAQDHAALVEVPSSEDKPLRHLEVCGKQMPFTASIRNARETARRLVDDYGQRALQAERNDGVDWKALSHAVRVGHQALELLGTGKITFPLPNAADILAIKRGEQPYETVAATIEHLLTAVETAAATSTLPDEPDRDFIDTLIVRAHRAKVLEA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9d66ec3d918988e02c35c8854f59156a64d493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6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DEPQGLFSLGSLESTAAVRIPSTLAHFNQRYPKIHLALSTGPSGTMIDGVLEGALSAAFVDGPLVHPGLEGLPVFPEEMMIVAPYGHAPITRASEVNGANVYAFRANCSYRRHFESWFHADRATPGRIHEME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a9bddf721324d2148bf56bdb7d37a4a1f30bde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IRELSLRDFRSWPECTVTLEPGVTLFVGRNGFGKTNIVEAIGYVAHLGSHRVFHDSALVRQGKESARVSVTAVNHGRELTAHLLIKAKGANQAQINRTRLKSPRELLGVVKTVLFSPEDLSLVRGDPAERRRYLDHVIATRKPRLGGVKADYDKVLRQRNSLLKTAGAALRRGYGADDGALSTLDVWDSQLARLGGQLIHARHSVVRELGPLVHDAYARIAPESRPAHIRYVSTVPFADVVELPSPEEFEAAMLAELGQCRDKEIDRGVSLVGPHRDDLDVVLGDYPAKGFASHGETWSMCLSLRLAEFHLLRNDGTDPVLILDDVFAELDTQRREKLVSVTAEAEQVLITAAVGDDLPDTLTESAVHRHFVSVADTPEGRISLLDAATGVPHD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7a6cce1472472dbaff0b78fae65da3030fdaa3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HFFARLTGKREVPPVNTEAFGVAEFIFSDDLTKLHYRVILKNIEKVTSCQIHLGKSTQIGPVVLYLYGPLEQGISLNEGSITGVVNVEDFEGPLQGKSFVHLLQEIIQANVYVNVHTKSQKRGEIRGRVRKVK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500776497f05b4aca6b4bbfc3b1f26bde39928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TMGASDDAALSSEASLRSSSSGSSAAPLSEDDDMQDKRARCAALKSLSGQHTVETVEVTKLRLQREQRLRRVLSQRHLGQPEPVPQNAFYCTRAALSEEDTVWLYTLTNRACFERLMHDVHSTAMPALAGQLDAVLSHANPLFYFSYRMPVKVVDGAGDAAATSLREAPAMRRWLEDTPPVLRKRPAPEKEDAGQQQRDADGELARGALQKHPKTSASSVSASSGLVAQSMKAWEAHLTATLTEEGETIENFRHSRTKSSYTDKKRFQEKAAWQEYVREVRIQAQQRDREMKRALRRGEMDEPR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bb94d05b991ca89ebd2ecba46f01d8d932b619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SNFKSPEPELQPISPPPSIHDDLINDMDGGMFGSEKTDDSSLEDLQLHVQEMDKNTMLTENFDQDQEELKLFVQELEQNAAETINNSSHQLENALKAEENIETEISEEEASDDEEEDNFHTMLQEQAARHKEEMEKVMKKRAEQKKKLEELNRKVNAIVFY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4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f4c55c2877b3f3a03aa6379117701f83d66725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FHSGAPLFDEADGVRALRIKLLDILAEPRLLKILDYAALFDKEKLPLAVFVGWMQKWLVDLGLCLQHMKPVYYPAYEDRLLQTVSGFRPRNVFAAEDMLKQLAPYGFHTLNVKMQIEHLLINYLELKKEN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d45348f655de0b3495963678b1ad0b24e64911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KSWQLLKSFHCRSNSFINQEREVFMAKYKLDVNIANVNEVYDGAGGILWEMLMGEQIHVGAEAETDVLARKAGVTAETHLLDVCSALGGPARYLAKNYGCRVTGLDATQRMHAEAIRRTIEAGLSGKIDYVLGNALDMPFPASSFDVVWGQDAWCYITDKQRLIGECARVLKPGGVLAFTDWLEAGPMTDEELTALNTFMVFPYMETLDGYAMLAEQAGLTVIEKEDLTPDFAAHVQGYLDMVQNQYRQAIVDNYGQEMYDAVEQGIMLWRDASAAGKVGRGRLVAR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afd3fcab24e4cd1b413fdfe6e4ea8793f65f85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DAPGTEVNDTRVIIGKGLSLDSIKFPDFHMFDTNWKMKLHAEWSEELETEVVSIKLRHRRRNVDDIWSMDATVKIHFEQDWLKGEVQVDSQFSNQGQEIEILNCGTVVILNAFSNSSTFCESVPDKSVKRHYSSGGWREIPCKSNESDLVKQFEHIQRILRIGKSLQISIVLEVADKWLVKYGRHKLGDTLHLVQAFGLRKLMKVRIATYVVQNVQKRQLTSSCVFKSVQLMQFIQFI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8a2f36496184903ab80598b945d40506ae71f0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MKCIPWSSFPGGKAGISHTGPAHAISSGGAMNDSVTRITQAMVLNAKQSKWVAERIGKPYPTMMRELNPYDQSAKLGADTLLEIMRVTKNISALEYMAEELGYKLSPGAEQHPMQEEQEHLADS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932111c323359291048b8ed06a7b6b47e013a2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SRVLALLAVLLLSANTWAAIEINNHQARNMDDVQSLGVIYINHNFATESEARQALNEETDAQGATYYHVILMREPGSNGNMHASADIYR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04cc11201aeb5f823f06a6f762d696aec7efa08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IFWLKALTSGLFYLPLSIKNGLCRLVAKPISRKKMAAALTQLNYALPDLGDVKKQAIVEQSTRLSLKNLLGFCHLKRYQYQVEQPDLVQEILDNQGGGIIVCPHMGVYDGVTWWLNQQGKKAVTIFGAGSSGDRPDENAMISQAAKLAGVPYLLRKQNLMLELAQRIKQGEWVVLHTDMRTEGVPVRWFGQATQLSATPFFLAHKLACPIYFHYALSEGMTQRLHFSRFALHQTDDLSRNIAQDAQQLADMMQQAITAHPEQWIWLYRRF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358094be3fcbf70e291fc391597230223932af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WRAAEPSDLAWIEALLFAHIEGAMFLIGNLRDHGFGSDHSHGLTLWVREARDGVFGITNSGSVMMMAPGATRRDWQEAGQLLAGRDVTAVLGKAMQARRFIAANDIGDHPCQLDRDDPGFVLDLRDVSVEMRPEEALVPLAEAPRGLVEGWRAAYEVEVLNAAPDAARDKARHDIATYIARDSHRVLTVQGEPVAMSGFNTAFDEAVQVGGVYTPPMLRGRGYARRVVGRHLLEARERGARQGVLFAAGKDAARAYRALGFQPADAFALVLFSTPAQICAGRVEDV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72a9c67fad7bac93e39ff402aef027de6b87e5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KKDLIPDPFEKTREAAGYGEMNDQNDPVTMILRLKDVRKCAHNFKTFQSGARPGRIVVPSEVSIRDTRQIPFEVDPPEHTDYRALVEPWFKRPLEAEYREKLSQQIGYIVEERLARDAVEVVEEFSLPLQSRALTLLLNIPIEEAETWIKWGTHVFRSEDSPVDGDKAKILYDYIDQQIDRALEKPGEDLYTVLLNSEINGKKLSREEVKGVMILTFAGGRDTVINAVTNSVAYFAVHPESLELLRKEPEITGRAVEELIRYFAPLTHMGRVVTEDTQVCEYAVKADSRISLVWASANRDSSVFEKPNEVVLDRKINPHVSFGFSHHNCLGATHARQIMHILLKTLAEKVGSIEIQEHEDNIETWGEFERKVGYDRLKVQFNPLQ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98eabad06fea5fb70565e38d3f4358f551c63e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TVPTRSGSPRQLTTKQTGDAWEAQARRWLEGKGLRFIAANVNERGGEIDLIMREGLTTVFVEVRYRRSALYGGAAASVTRSKQHKLLQTARLWLARHNGSFDTVDCRFDVVAFTGNEVEWIKDAFNDH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7d5070cf1ae58d696a447b3295fafe86fd858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YFELFGLPIQFELDGSLLSSQFRALQKRFHPDNFATASERDRLMAVQQAAQINDAYQTLKDPLRRAEYLLSLQGIEMNAEQQTLQDPMFLMEQMELREELESVTACADPEAALVAFDTKVTAMQRHYLAQLQGQLAQSEWLAAADQIRKLKFIAKLKNEVERVEDQLL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7e03a6f9252541ce53eaa036e4d4c2791cfee6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AKLSSIEIPVGQDELSGTLLTPTGMPGVLFVHGWGGSQHHSLVRAREAVGLGCICMTFDLRGHEGYASMRQSVTRAQNLDDIKAAYDQLASLPYVDAHSIAVVGLSYGGYLSALLTRERPVEWLALRSPALYKDAHWDQPKVSLNADPDLMDYRRRALAPGDNLALAACAQYKGDVLLVEAENDVIVPHPVMRNYADAFTNARSLTSRVIAGADHALSVKEHQQEYTRALIDWLTEMVVGRRIALAKEVVAARKQLLKEQQGDAVSLPGQGSREFRGDIRAVEKTS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7c8a28394f56ebcd96d624678f1e79c3ad5982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2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HQNGGFPERSAFFEAMRINNGYGLDCNGNTDVNDVCSSAPQPTIAVLGNSHSMVYVKRLSEVTPTGVVQLTQDSCAVGYVDILEAAGSISCRQFFKQAVDTILRTPSIRRVVISSNFNKELSQADYEASLTGLLNELEG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a26ba9529b6c7d9fb9a57204c3211cc91de3f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RSEKEPSNKTKERYDLFVDCYLQTFNATQSAIKVGYSQKTARQQGHKLLTNAYIKEKIQLEMKRLRDRMKDEGLRSFSMLLDIAMQTEGKIQDHNEAEIAIDKIKSELSDLELEMLKANNDLEKVQKAADAIDGRKKEMRSHKRSLLEQIDSIKKEYFELNLERVVLLNELSKHQSRYLDAKEWEKLQSLKKSIFQDILDRGGFKAIDQIQHSGKVDVNPLANLSEEELRRLANGPRA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c19de21e3916169bd9b28b6c61b67e7cc40433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7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NAHDKSPANKSAYEAYLTRAVFYEVTGTTSNSLVGAAFATDPSFKFPPELAHLERNANGAGLSTYQLAQNGIRHLLKHYRCALYVDYPDVPPARNLAEFKAQKAYPMIHLLNALDVVNWDSVMVDNQKKLCLVVIREFRSERGADGFSKTEQEQYRVLRLEQEGNGEYIYSVQVYTKGEKGNWVGGDKKFPTDYNGNFWTYIPFTFVGAIDNSEEIKKPPLLPLANLNLAHYRDSADFQESVFYMGQPQYYAKGVNWEWYDQAKKRGIYIGAKVLLPLPENGGLGIVQADPNTLAREAMKDKWEKMKEMGARLIEKGAGGKKTATEANSDDAVQHSVLSLCVVNMNEALSAALRWAAKFVTPNVDVLTKDDLMFEISQEFNKQGYLAELARQLFEAALQGRSSFKSWWEYNQTGMFPKQKYEEELQNVEAEQDGTLNQKV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85fbe3d3d35b73b843fa04a2464f0c431516da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3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SFCNRTEITMHGKWEEFHDEVAARSLPSIPITAYTDGQNIYIENTSPDCDIQITITGNQTGEVMYEQLVPQAQTSYIIISIASFPSGEYTLELTSEDGKYLVGAF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8530fec11c036c48a8c4bb6d956ea71bf216396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LDWYYTFVILAKTLNYRLASEEINLTIPSIHKQIKNLEQHLNVKLFETYKNQIILTEDGHTFLPIAQSFIEQYESGIKHIQLKKTMFQSKLNVVVSSYIATFIMPKFLKSFFNEHPFIDVSLHVKNENIEKDINNHTYDIGISRNQPKLREVHSEKVCEGKIVLIAPNKENNHLLTEASLFEKYKIISDNHPEYWSSLKNNILNIYGKAQFLSINDVHTSIKLIEMNQGISFLPIYITTDSDYNISVINTKILQAPISFTYIYSKKESPEILVFIKSFKKYIANEQ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026974acaa35ed53865c99b7cdb9f40c21c30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2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ESQVLKVGIRIALMPVIAGVSYEIIRLAGSSENPVVNVLSKPGMWVQMMTTKEPDDSMIEVAIRAVEEVFDWKAYLEENFSKTEESFGENKCTQEECA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7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9f2e121787c3671a15721c33dd0ac30b67f3ce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VIALNPGYAGETRDRVENFHGNQLVYFGWDQHLLFCSPFTLPLPPDMPFGTMVSDVIAPLLAAHPEGAAIDWTQVQWLLGGEPFAPDADASLAVNGLGHKSLLRLRTPELRGIAGSC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7c665cd42ed29f362f246e0c0c166642700470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GDKTDCEVLHVDLVERPVPTEELFSKISVIPLETNDSSFLVRPVKVIIKDNGYYIVDEGVPAVFSFDEEGHLLHKIGKKGQGPGEYREIYDAVIKEKENAVYMLSPFGSLYVYSLDGKFIKEIKLPTRSNYQLIEELDSKYFVTWTLPASENENCISVISKESFNNVKEFWHVPPVLTTLNSKPFYNYEHKVYFSNPYQNEVYEVRTDSLRVAYRWDFGKDNLDLKEYGFTLLEDQKVEEYKLMLQCLRDSTVPYLLRHQFQNKKYYYTMLTFGFRHRINLFYRKDDGKSFFFEKTAEGVLLHPLAFNEDFLTCIVFNEDFPNYEKVLPSEEYKKLEERLEDDNPCLIKFYF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5213f69525b9ab702689f774eed6f946c4928e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KQLHFCFHGAGGLGSVIGGFLARGGHKVTLIARKPHVEAIRRDGLSISGVRAQFVQRENLFAVETPEEVEGDIDYYILLTKAKGTDQALADAQVLVDRTACALTLQNGVGKEGKLQAAFGKDKVIGGSIMDGATLLEPGKALNHMAVPVTAYFGELEGGESERTRIMAEALDAAGMGSRSTPDIVHVHWEKVVQVGGASSWSASTLGALPKLDFVDGVAVREGAEHYVHVVKDLLAIYKALGYEPQNYFAPVSRLVEIDREGFEEAVSGVMAMGTRFKPENRPVRTSMHDDLVAGRRMEVDEVLGPLAAAAEQLQVPAPAFLSAYRVLKTLNSY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4f111234db2cdd3481c6ecab50c7881b0f7cf6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KLDLDSIERRIGSVYPGRLNAAMDGRSSLRLGDAGGLSQFGVNLVRLEPGAKSSLRHYHMEQDEFVMVTEGALVLVDDQGEHPMVPGDCAAFPAGDPNGHQFVNRTDAPATFLVVGTRTPTETAYYSDMDMMVKQDASGFAFTRKDGSPLTADQIGDDN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ec090ae67dfa2e53007fe9481817bace19bc9a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GVDDISSNVHKLVGVTAGMNTAASTGPMNLVLDKCSVVLEELRTIQILTETHSEGLSEQLKMTEKNILEMENLFDQIDQLCLFVQKAKSDLDKLEKLYNVVDR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9bdb70164fdd837643b921379dae6a2229245d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QLIFPEQANGSLIERDGKIIGSSLVGQQIKSAAYFQSRPSASNYSVDGMSGSNLAVSNPQLQKQIRERSIAFAQSNQIGGAQVPDDMITASGSGIDPDISPEAAQLQIKRVAQQRRLSEQEVRQLVMQYTQTPQFGLYGEPRVNVLKLNLALDQ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079c37d9f1a5c3734a0610eeafe75b6e5fc11d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KPSNYQPPYTITPAIVNLVAEIGEIIGRYTVLAEQNLTPRLRRENRIRTIQASLAIENNTLTLEQVTAVIDGKRVLGHPREIQEVRNAFATYEAMEDWDASVEGDLLAAHELLMRGLVDETGRYRSGGVGIFRGEQLVHMAPPADRVPKLMADLLDWLENTNEHPLVASCIFHYEFEFIHPFADGNGRMGRLWQTLILRNWKPLLAYLPVETVIRDRQEDYYRVLAVADSQADATPFVEFMLGALRDAVREAVSTDHVGDQVTDQVAALIRAIGGGELSSNDLMQALGLSHRPTFRNNYLNPAMEDEWIERTQPDSPRSPTQRYRLTGKGQRWLQHHAD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03b0091513a4a4271ab9a9780557e7cc8b5e0e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KKVIKIMRNDGKVVEYRGPMKVHHILTQFSPHYSLFDSLTNNCHLHPQAKLLCGRLYYLLPQETNSIKHMKKTMKKVRFANPEVEKEEQEEDRLTDCCDNTKEKTNGVVRVKMVVSKQELEKLLQGGSVHEMVYRTLAKQHLCDDDDECHKEGWRPLLDSIPET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abb75ab11d42ad526c027d2565faf091107f9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SFFLNSLRGNQEVSQEKLDVAGVQFDAMCSTFNNILSTCLEKCIPHEGFGEPDLTKGEQCCIDRCVAKMHYSNRLIGGFVQTRGFGPENQLRHYSRFVAKEIADDSK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3d6747cfb0dcbdc514aa265ddf6667278d44f4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5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FASVDEALLKRGFHVAYYDLTHLYGSPRARKSGTDFYWNMVQMYGLSPRVTLEGFSRGGLFAYNWAADHPDKVACIYVDAPVCDVFSWPGRSSGNAGLWKGMLDEWGLTEVRMNTFPGNPIDRLKPLADARIPVICVCGDSDRVVPFSENSAVVRQRYTAMGAPFELILKPGVDHHPHSLENPTPVVDFIVRHQAG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9496a7d523e1d88659b57cf28ae1d7e44188bd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ATHFITAPTFHRKRLFQNQKYGDLLTETLLSFRESYPVQIHDYVIMPDHVHVLLTIYGDLPANDAMQKLQRHFAEQVAQQFGYNGEVWETSFHNDQVNNAEDCARCVKKIHSNPVRVGFCDKPGEYRMSSKASRWVLDPLPENLRELYP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a8bbd434a41aa2794dab81019baeb8e8661143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QPLRIRHLAALYGPNIYRPQPGVVLRVGAAADYSDRLRTALKGGALAIGLVIAQLHVEAKPDNDDMLMSAFFTTPEPAIGAELCRYVVDGINAELGHDESWDPDEPLLALRDRRQAQALPVAALQLMANARHRDIPTTILDDGRLLIGQGERGWIVAPADLRAAPDLQPPWSRLGRILIIAVTGERYRQQAIAEQAARHQGIILDQANRASVITALADPACTALIVGFDTDSLIREGLPFDRCDLAIITDRAGSRPPTAADDDEWLRALGLPMLCSVAPTLINLTDPALHPLLSYAPNGVIGWTPV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7ddc4b11f3e9327fdfb3165345f2f4576219ab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KHNIVKATFALLDDNGDLIKDATKGLSTDGIYVADHNGEGFSQINVSAIEAPGTPGWGNGQIKRTAYGKSMPTLALTALDLEFKINQMLKGFTQSATTGAWVRQLPKPHVAMIAESQSLDGDISIYECFNNIEFVEEASNNSTDTNSEAAYSTTLNGTVLTPLKPNIFLAANGVQQPYMIAKSNDANFSLDKLMAETFGGYTKSTSATTVVTPG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aa96e2359fab36211b7dbdc9f0952ab65ca852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DLGEDSTLLAVALDGEDKYWLCQPVTGKRLGPEWKFCTCYWLYLLGDNEDHGDKPWYREDLGDILEIGYNETSRIGRYSVIDDAVKAKKFVVEEGGVSRTFFFIGNDEREALDAKFEDLLKREAALASHKPDDDGDKVQSSVKASKATAAEYPTVNSDSGPGNGKQVGNEEVFAWRERYIVEHGNRIFFVCPDVDGNSSGFRVERIVRNGMTIFLLFHDEASLPCRVSESHIGEKVIHTSIMKNSEGKVLIMSTRKPNEPMSKKKERVETPPPEPPLKVQKKESVKTTASHDTPLKAIGVNMWVDFKGKVEGVTGLVNSFPFSGEVGNKMRTSVFPGGVCVTYDSSIAAKFALKKKAVSSPTDNDMVGLLENIQLAKEQFST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03be48a0cb7da998518a1b7bc4c6171f84b6b2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SFDRPFEAARPDGENPSAHETLAEGGRLRPEATYTIPARQGRAIRMAQGEALMVINRDGSQIGDFWAFVEGDCGEYLSMEHLRPTLRRVSPRPGDVLVSNRRRPILTLLEDSSPGVHDTLVASCDVHRYAQLGHEGYHDNCTDNLRMALGALGLRPTTVPCPLNLWMNTPVVEGGAMEWRPPVSRRGDHVLFRAELDVVVVISCCPMDLLPINGEEAQPRALDVRLRPRP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85909c3304b3a1726632e0cad2042a4cfe6e57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KLITANDIREAHARGEQAMSVVLRASIITPEAREVADLLGFTITECDESIPVTASVPASVPADKTESQRIRETIIAQLPEGQFTESLVAQLMEKVMKEKQSLEQGAMQPSFKSVTGKGGIKVIDGSSVKFGRFDGAEPHCVGLTDLVTGDDGSSMAAGFMQWENAFFPWTLNYDEIDMVLEGELHVRHEGQTMIAKAGDVMFIPKGSSIEFGTTSSVKFLYVAWPANWQS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1aff33b532983f9389caf5eea4ceb3303f3c0c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TQPQSYQAPEQTHMRIENRRIEAGKGGTNLLLIIESRVDTLSINLPTLYSLLFTTNITILMSAPQHRQLRRAAHITKIASIDLCSLEEEDHEDLVLEESGHHPSDIQNEKPNRPPYSTLIRKRSGKVFRFVRPKLADLWHSRYHEASFDLGRRLGIGRRTQSCCEDVCDEEVSVETMAITALPMDVWLKERLKKWVQLSGHEGSIVPATPHTLYKKQCANCGEGRAYKNISKDPALDGFTPKYYDELEKNEEHFIEIEDLLQQFHDPTKTAIMDIKIGTRTFLESEVSNTKKRADLYEKMVAIDNDEPTEEERKCGAITKLRYMQFRERESSTAQLGFRIEAAKRLEGALEKNFKKVRTVEDVTTTFMDFFGTQRSRVRQQLIERLKSMRKAIEHSSFFNSHEVVGSSILIVFDTEKVGCWMIDFAKSSPVPNGRTLNHRTTWIPGNNEDGYLIGIDNLVKILEELPEYGEHPDDQLMVTEEVIARMKNT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b6e0702a2d981f02ad6a3010c3f0d6aaed71fd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LIDTLKSFFGNLSGRDEIRRLRRENEELAERERKAIAYIREKTNHLLTTIGTLPLRHEELDDRSLLEVDPIGIVCDSFEQILEHMKEVNAELKLAHDEIQGIFDCSDAAIFVLDTSMNIQASNSQARKIFAYDGNPIGKTCDEIICRTKYPEGCIFTSIIASKRAERRSECGRVGRWFNVHGAPIKNRFGDITHVVLFYTDITEEKRVLDTLREREGMYDLILDNASDLFQSIAIDGSINYVNRAWRTTLGYTDDDLATLSIFDVIHPESVDHCREIFMRLLAGARSGPVSFSFVTKHGRIVPVTGSVSCNFRDGKPYATCGIFHIMSGVGQDNATAGPDKESRAGGQRA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7d81f46cbbf955cd5842a21523c3bd9134d9de4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SVSRAATRMTGMVARFSAGGHGDGAGRGGGSGGSIRDAGGAFGKMEAAREDEYFYKKQKAQLQELREHIQEEVKHHEGQLENHKKVLERHQQRISEIEAQERALG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5a01057b62add1110009caccbfa0bfdff5e16a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HLALFGTSADPPTLAHQAIIQGCADCFDHVAIWASDNPFKQHAASLRDRSQMLAAMVNACQPPLSNAQVYADLSFPRTIQTLTVARDRWPQAKISLVIGSDLLAQIPRWYQAAQWLPSVSLFVVPRPASNDWQTAADWLTQQGTTVAIAPFQGPAIASSTFRESSDWRLLPAAVTAYIHQHQLYSSASAA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5d8f4c643851242cc9ed5c14cd29759c04beeb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7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VINLNDKQTKTSKEGLISVSHPLAAKIGKDVLDQGGNAMDAVIAIQLALNVVEPFASGIGGGGYLLYYEQSTGSITAFDARETAPEHVDKQFYLDDSGEYKSFFDMTTHGKTVAVPAIPKLFDYIHKRYAKLSLEDLINPAIELAIEGHAANWATEKYSRQQHARLTKYHETAQVFTHENQYWREGDWIVQPELGKTFQILREQGFNAFYKGDIAKQLVNVVKACGGTIILEDLANYDIQIKAPISATFKDYDIYSMGPSSSGGITVIQILKLLEHVDLPSMGPRSVDYLHHLIQAMHLAYSDRAQYLADDNFHEVPVQSLIDDDYLKARSTLINSNKANIDIEHGVVSDCISHTDVEENHTETTHFCVIDKEGNIASFTTSIGMIYGSGITIPGYGVLLNTTMDGFDVVDGGINEIAPYKRPLSNMAPTIVMHHGKPILTVGAPGAISIIASVAQTLINVLVFGMDIQQAIDEPRIYSSHPNRIEWEPQFSQSTILALIARGHAMEHKPDAYIGDVHGLQVDLNTRDASGGADDTREGTVIGGDVLSIRKQPLPSPKIYDNDTHRVYFNDMQLPLYAEQVRWMHDKYWVDESVIRIIFPEVSVHIEDLRSYEIAGKNYIDIAWLARKKGYQVTLKDDSLYLTDETYHSVKANTNAYYRYDRDSITR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4b756a5b47e97ea82709c053f0c0d4a2f2e27d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TTEFIAAIELGSSKITGVAGRKNSDGSMQILAYAQEDSSTFIRKGVIFNLDKTAQSLTSIINRLEGELKNSIAKVYVGIGGQSLRTVRNVVSRDLEEEAIISEELVNAIGDENVAIPVVDMDILDVAPQEYKVGNNLQANPVGLVGSHIEGRFLNIVARSSVRKNLEHCFQQAKIDIADQLIAPLVTANAVLTESERRSGCALIDFGADTTTISVYKNNILRFLTVLPLGGNSITRDITTLQMEEEEAERLKKTYGDALYEEDESEEPATCKLEDESRTVELGKLNNIIEARAEEIIANVWNQIQISGYEDKLLAGIILTGGAANLKNLEEMLRRRSKIEKIRMAKLPRNTVHAPSNILKKDGSQNTLFGLLFEGNQNCCLIETAPQIPVTPATPRPEPEIHKTVDMFEDDQELKEQARLARLKKEEEEKEARAAAKEAERLRKQKEKEEKERRKREAGPSWIQRKIDSLTKEIFSDDDM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d0ddbb02cdd3b90dac37675f4c909acb0135e5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SLEARVREVKGKREARRLRRRGEVPAVVYGPATEPIPVKIKRSVLEKIFHTISEATPIQLIIKDDQGNTVAEKTVFLKMVQRDKVSETVVHLDFYEPTKGHRMRINVPLKVVGKPVGVEKGGFLEVFHEEIPVETDPDKVPQEIEVDVSSLDLGDVIHARDLKLPEGVKCLLEEEEAVVSVLVPKEVAIEEATEEEEEAAEPEVIKRKEEE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0bf1d42809663e6c203b7c1256c23ec0c72452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NEAANIDSERKRVAALLARATVQELETVWSRQDASPQTENVRGPETGLVMVKGRIGGGGAPFNLGETTVTRATVKLASGTVGHAHVLGTGRKKAWYAAVFDALWQESQTRGFIEAELLSPVEKRLSEEKQRKTKETAATRVDFFTMVRGE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09fecef3db73057dec6a535e5004be7b97f1d2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HRHGSKQKNFENIAGKVVHDLAGLQLLSNDVQKSAVQSGHQGSNNMRDTSSQGMANKYSVPKKGLPADLSYQLIHNELTLDGNPHLNLASFVNTFTTDQARKLIDENLTKNLADNDEYPQLIELTQRCISMLAQLWHANPDEEPIGCATTGSSEAIMLGGLAMKKRWEHRMKNAGKDASKPNIIMSSACQVALEKFTRYFEVECRLVPVSHRSHHMLDPESLWDYVDENTIGCFVILGTTYTGHLENVEKVADVLSQIEAKHPDWSNTDIPIHADGASGGFIIPFGFEKEHMKAYGMERWGFNHPRVVSMNTSGHKFGLTTPGLGWVLWRDESLLADELRFKLKYLGGVEETFGLNFSRPGFQVVHQYFNFVSLGHSGYRTQFQNSLFVARAFSFELLNSSKLPGCFEIVSSIHESIENDSAPKSVKDYWEHPQAYKPGVPLVAFKLSKKFHEEYPEVPQAILSSLLRGRGWIIPNYPLPKATDGSDEKEVLRVVFRSEMKLDLAQLLIVDIESILTKLIHSYEKVCHHIELASEQTPERKSSFIYEMLLALASPQDDIPTPDEIEKKNKLKETTTRNYRGT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96e2f8a0f2cfe112a627c937864dd26befbcde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DLRAGDSWGMLACLCTVLWHLPAVPALNRTGDPGPGPSIQKTYDLTRYLEHQLRSLAGTYLNYLGPPFNEPDFNPPRLGAETLPRATVDLEVWRSLNDKLRLTQNYEAYSHLLCYLRGLNRQAATAELRRSLAHFCTSLQGLLGSIAGVMAALGYPLPQPLPGTEPTWTPGPAHSDFLQKMDDFWLLKELQTWLWRSAKDFNRLKKKMQPPAAAVTLHLGAHG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0db81228f86467d8bb4ba4d91435deebe176ec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DFIDKNYPDITNGEKFRILVDRLTNNEIKNRVLLHDNNVVAYAFFVDSVYGDRCIGNIGFMDAKYCNEARLSNLISWIELNSDGRSVFLDEIFNGADTVEAVLKSRGYSTLTRIRMTARLDSIPRKQADLPFVNFERKMIQEFSDAEYNAFAGVEDQVLLPRSREMRIKYLADEIGGSETELIKDASFVLMDDKIRAGIISVKYRGSDDPYFSDIFVDPDYRRRGIASAMISTAAQKLMDLGYRSVALIVSENNPAIGLYRKMGFSDSGQRKYTIHYRIR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2dbd01a57971aeb6375642dd39da3912c92b65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NNNKAKTLITQLEQEINWVEELNTLLSEEKEILSTSQFNQLETLAEKKQELSTKLEASAKQRVDLIKESNPGDKPHGLLLSDFLKNCATEDGIQINHLNNTLAERLNLCRELNTINGQVIANNMYTRQQIVNALSGNKSDAVSVYTSNGNLE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4eb118ef424d28bb7a58153e56687d794be6c1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YKNNSIRYFSDHFSRLQKSMACMELTNEICSNETELENIIHELIKKNGYGADVRIKLMVHRNWGGLYAPESTNGILTVLVKEHIASNQISKEYVVFSDDVRNHYYKGSMYKLLSSGRYVLAGLEMKRRKANDIIITDIDGNVSECLQANLFWIKNNTIYTPGIETGCIDGVMRKQIQQYCAVTNIEFKTGFYNITELEKSDIVFAGNVAGLTPFAQIEKVKFRTEHELFDKLKKHL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0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61c0b4522489adcadd61938db26df49efa4a86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ELKIRYYRQLFDPIVTIWAFLSQVLDTDKSCHNTVSKVISYLAGQEVELPSTDTSSYCQARKTSMRKGKIVGSCDKLVTWYKPEKCPKGLSKDEFYALPLTINLREIYYYIVVPGFRTEQVSLITTLLDITTYSTLDIVGLYGKRWDVEIDLRHLKTTLGMDVLRCKTPSMVRKEIYVYLLAYNLLRGLMWSSGTTYRTPPLRLSLQATCHHLNNFIPELLAATSTKRLQIYCNA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d067c61adadc13ceb366c29c5a2e07671c86e7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TFKQYTKKGKKYWKVTAYLGVDYLTGKQINVTIRNCNTKKEAQLKLNQKKLDFDNGNLANEHTRLTTFEEVYYMWLDEYKKTVRESTFIATERRMKKHILPTFGKMRLERLTVKIVQKSVNEWYKKNEMGKVLLSYASRVCDYAVGLEIIDSNPFKKITKPSSLKKLEKNTKRKFYTKDELEHFLNTADSIANQAKEESLVLKYYADLDCAIFRLLSFTGIRVGEALALNWNDIDLKKQVVNINKTTAISTNGLTINDPKTPNSIRKISFDNKTAYILKKWKLRQHEALMKKGGFKTQLIFTKIDGTMSRSQDIYQRSKRLAEKANLHSIGCHGFRHTHATLLFESDNVRSKIIQERLGHSSLQITMDTYTHVSDEVTKEATDAFSSYVN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b0334971144cc6a88a529377af17abe0a4693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SEIATQTFFSIPFYKGYLPFKEAQQAQSYVVLALATDDAPVLNGDDKCAVSSVGSGHVVAKAPSTTPERSVTPEKAASNRQSAVLHPLSSLPLPPRDGSPIKRSRSTTNENSRASPNVLSSSIDSSGIHTAAPATTAVGGGVAFYLFHKRDVQPPPIRFYVSPKKVHRCFSGCERLSCGCERIHFNPDAWRMRLETLPRLPLTVARAGQNIRVASNQIEPTAGYFFALGLKMAKVLPAVVPTMCRFNTACRNGIRCLYIHADTTVTPKQVQTSEITLRTWGQHVMDSALSDNEAGAFFAFLDEQGVRTVGDMQVLGNAAFDSLAARVPPQWAEAFLTLSVLRDLDTKMLLTNALMAFPHIEAPVRLPGFLNTVGDLLSLTASAFMQLQVTPFVMNACSLIRTRYGTDETFTIIDLKKEQPNTFFSNATRIIQNFCRTHAHCSWRKHNPSRLVVTSVLTFVDVNKCHCHLNGDNPEDTHDERIDAPITADIEAMGTPSGSWCQCMRGGVIAVNYELSTPSGSRCSEQNAMGKLASLGVPTWGVREVFVHGMAATEPNPLFPCGVCENMLRRVTKDVLAHYGGDVTLYMFDATTPRKIVFLPIPEISNRDGANFKKFVAEDLRS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9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ec319c1f8c487bd1ec50e9a7e97a372ecf47b0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DLYTNSNAKRDFIRHGIITSIEDDMDVFIASAFFTESSVIDELVQKGCHIRIVVRLGFPTSPVALEGLLKHEKVEARFFTSNSFHPKFYIFGDKKVLIGSANLTQSALLSNQEVMISLYSDDHRFDELKYLFSDYWEEASVLTKEVIKDYRNIYNKVGKIESLVKKLDNCVINTLGDKNFPNIGRGKKKADKKYIFQDTYRKSYQESVYAFRCIEKIYSTFERKIDENFIPLRLEIDSFFSFVRDRYASTDIWKRQPIGWTENQRINIKKLIDEWLITYWSHFEDKIVPTNYPLIQKTFGSDQSIKSASMEDIADALCVLHSFHDRFRFYKGGLDTLKRAFISSNDESKVKNTFCYLLYGTEDIVVRMSNCIHDFKYELNEFGPANVQELIGWINKENLPVINGRTTKVLRYFGFEVKQLG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0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5181155daa80b6eb2386f0ebed9e8c0bdf01f1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KYIKVGSGGGEVTWHRAMLDMEPGDYLLLEPGYYVWPRGRLLEDVTIKGLGASPEDTRIRSFFSIGENSSRVVFENLTLEPYGDVNTLDLPEETNSYLILRGCVLTGTGSKTTTISVNGQDTVEMYSCRLLNGTLSFFEKANFRLEMADCLLDYESEKFGTISLEGTGTAIINNSEIRGTVNSFDSSNIELNINNSAIGNLNLGGKSWVNVYACRFLNRDYSLYARGECWLNILESQMPSQLAIEDHCHLLMQNSQLYNFQARGESQSFLSNVQIAAAASLEGKSFMDGSLVTFSGNGDYPYFIFLVDQAVLKGRNLQFDPQNWPVLVDNDAR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339786de0b1c261f90fec6f2cb3039b3803c8c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5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HHHHHHMCILAFITRHCERFPFILIGNRDEELARVTGGLTLDTSTGLVWALDRRAGGSWMGIEPRSGRFAILTNCRRSPAAPLTCSATARDEDQCGGSERGEPAQRTGLSTAAAVWRGAAPLSHICAHTTVVPVAALPAVPATAKTAAEDNHCPQHSKQLQTVTLAYDPPTSRGLVIKNFLQTGILPGDTAQTPIGCTRSEDAEAPLDKSAATRAALPAVLRVPPYYAGFNLLSCDDLRRCGVDAVTSEHGRQVSGNTSAAAPEILYTTNRYAAEHRQPVAPGQVHCLQNSYLDNMHGEPITARLGQLFTDALHRVIDPIAAEQPPSSTSGITPAIVTEVATALADECLCDRCNFDLPKMEKTALSAAEAAALHAQLHSNSPLLGFTEKELREYFGNSAVGDGDDVSVRFCDGGAATREAYLQSSIFKVPFRGYGTRMQSMVLVERVAAVPSTLPNVALSASTTTVIHFCQREVSVDVATQRVVAAPWIAYRILQDGSCLRDSAETPTSSC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352798293ebcd1b4cb3e84d91ed99d1ec63cb6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DIVGQLQEGMRRFSAQESRVATFILQNLSFTASASIDELAASAGVSPATITRFARSVGCDDIRDLRKQLAQASERRASWLTPDSAALPVAWRDKLSSLGVTLTRQLGHTAEAAVEKCKSRLLSARAVHCFALGAQDVTLAALLQHQLLPSGIAINLCQDAALMRLTASTLNDDHLLLVLATAEANPVLQSATLQARTQGVTIIALTPEQHALGDMASAILPLPADPQQARYALLLLVDLLNDTLI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00cc26195956e87be5592b59e5363fbcf0d2dc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SPSLPDASLRASTLHLPAGPWSTVLDCLCARFPAIDRDTWLARMQRGRVLDAEGRALGPQAAYREGLRVHYFRELPVEAPIPFEARILYRDEHLLVADKPHFLPVMPAGGYVEQTLLARLARSTGNRDLVPLHRIDRHTAGLVLFSTNPGSRGRYQALFRERRIDKCYEAIAPALPQLDFPLLRRTRLVPGEPFFRMREGEGEPNSETRIEVVERNGRWWRYRLYPVTGKKHQLRVHLAALGAGIQNDGFYPELLDAEGSPDDYLRPLKLLARGLCFDDPLSGERRMFESGLRLDWQ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54998fb177d06b9bad272a1b06251f1a4d3ef6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GAKIMNKSYIPKYTHKFPTNIPHGDKKYTLTYIRRMISEFVYDMGNLENNPFTFPEVQTLLDGITVGGHKLSDQNQILNIKSSWDYVIKLSNKENLSLNKDTICSIHKIVAKDEALIVGDFRNGNIGIAGTTQYECIEATLLNDLFVNDINIINKITNPLEKAIIINLWLSYCQFFYDGNKRTARLTSNLILINNDIGVLSIPAKHKQEYNTLMLNFYETLEADEVIKFLLEKCITFFDGYNYKSYKELFKNG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a37bbe8875e7176fa0d714907a2eeb1bcadbc5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ITIILVAPARAENIGAAARAMKTMGFSDLRIVDSQAHLEPATRWVAHGSGDIIDNIKVFPTLAESLHDVDFTVATTARSRAKYHYYATPVELVPLLEEKSSWMSHAALVFGREDSGLTNEELALADVLTGVPMVADYPSLNLGQAVMVYCYQLATLIQQPAKSDATADQHQLQALRERAMTLLTTLAVADDIKLVDWLQQRLGLLEQRDTAMLHRLLHDIEKNIT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4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898a464cadcb61e1ba18d5289d5eee3d9f8555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ENPQFIIDLGNMDLLQDEEKISLEQQILVSIKTIREYLFDYNLKLAHTPDSFKLEGRNKIEILNYIPKDNAIVLNPYGDTIANEEIIRNTKFFIIGGIVDKGRRLKNATYELSRRYGYDELPQVKISLRNSTVGVPDRINSIIEILLKVIVGYNLEEAIISTQSNAD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5df1bcb901cfd24fa7c162a0f95f8b2b033f39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KIAFFFFLLVIGGAMSSCSRDTTSIKYSKNGLPILDDRHIVAYVAAREEVGEALLSSFCKPRGCTYEFIRLSTEELLRRVEEEAGNPKADIIIGGAVDAHQMMKQKNLSIPVISQHANRISKTVKDKDGYWYGYEVEKLAIAINKERWNEEIAPLGLSYPLRWKDLLNPVYKGKIVMPDPNVSGTAYTFFQSLIDTLGEEEAKEYVKSLAEQVGEVTVNGYIPAELVASGEYMIGINFMGDQRMLQKQGFPILSNEPEQTGLSVNAISKLKRAPSGIIADLFIDYCLSEEAGHILEKVSFGVPTMFAKNEKEIEGQPVRRTNLNISNSGIIEIWNRQRLS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37e51d2b01fcc7de1579d1c932be11f077192a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YNSITLDMQRIEDYVMETNLILEDVAEKESYVSNEKEDYISRLMHVKKGIENSKTSFLIERYKEYKIKSIESLIYTISEEKKDYLDEVDRYNKLGEKEINKLINKNFLEVTYLSITTY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59c73b79af7e2f1b6be9c5a789fc33d7fe35a0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NWQEEFQLVNLTKLLHSDTETSAAISNGQMIKLTHEVAINAEKYRSLPAWDKAAARAFAVGMTVDKAVVAGQSAARLWGYQTLTVEKTVLCLLPERLRSKSSKHWPSGMRYKDRYLSSRDIREVHGIRVTGAFRTFLDIALDDGVVAAVVTIDSARRQNPSLTREKLMHSAESFPRHRGVKAYRQAIELSIPNSDSAQETRARLILREAKLPEIQSVKVQARFDQSHNKYFLVDFLINEWIIVEIDGRSKYDSPELNEVLMAERDREKFFLNQGYAVLRIDPKQLDLNQDGECEFIGILKNTLQKTPPEHLKQ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788263875328ca4c8cd7c42383f6b93cb970d6f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IFNTIQSVLFAAFFLKQGNCLASNGSTALMGEVDMQTPFPEWLTEFTNLTQWPGIDPPYIPLDYINLTEVPELDRYYPGQCPKISREQCSFDCYNCIDVDDVTSCFKLSQTFDDGPAPATEALLKKLRQRTTFFVLGINTVNYPDIYEHILERGHLIGTHTWSHEFLPSLSNEEIVAQIEWSIWAMNATGKHFPKYFRPPYGAIDNRVRAIVKQFGLTVVLWDLDTFDWKLITNDDFRTEEEILMDINTWKGKRKGLILEHDGARRTVEVAIKINELIGSDQLTIAECIGDTDYIERY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65645f39dcb8b39dcef2d6e8fb627beb1ef320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2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TEMLSTRIDHDTKIAFTNVCDEMGLSTSQAIKLFAKAVINHGGIPFELRVPQPNEVTASAIQELVEGKGHKAESVEAMLNELTEGKVKH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cce5b3c1fea47ba6493b7cdbc4df9be5036a12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LFVKDLTVLDFSYLCAKRGMVGESWIVDVVLEGGLDSQNMVLDFAKVKRTIKDTIDRVADHRLLIPTASSNVRWQQQGDRVWMDFHSDVGNIHLACPSQAFALIPAEHVDFEAVNAFLRKALREALPDNVDGIHLTLRTESLSGPFYHYSHGLKKHDGNCQRIAHGHRSPVQIFENGESAPDWDAYWAKRWKDIYLGTEEDVVPVAELELSAQCRIDDNSHIGFRYEAPQGDFQLAMPRAICDIIPHDTTVELLADFMAKTLADKVPGSHFKVIAYEGIGKGAIAAAEIAS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3ed87d2c464288652d4c103cfbca99c65c4e70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LQQVRAEERRPKTQPRQRRATRIDSNSQPAMIQSMLVMPDRKEPRLWPQREALKIALQYPEHAGEYFDSLPDDAFTHESYAAVRKAIVAAGGCSDAIRGSTWLDAVRDNVYDMVGKSLVSELAVEHIILDEWGLAAHTDTTLARLMEQRIGNQIAQLKGAMQRMRPSEDMQAYNSLFADLVALEQTRRELLEKIF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662922c6a00b01f4d3d7b06969f6297edac405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RSAPFISNKFPPAQSSAPNPSRMFCVSYASTQQSANTPTIHEQQEEIYSSLKKVRTTDDLTSSQLSIDKHVTMIPLGSPHELHREITASGTLIRVSSGLPQKMDMGANEKMKELVPKMRPEATLQSFQPVRQEAPQKKVEIQEPKKEFESWSGRAMEGRVSGGQVRGTNNMRGYWERNIQIEQRQRAEDERRQRPKSYGFPKWRSTDALSASLVASNSIQIPVDSRIPVERLRKMEETEREAIEVKKEIHEEAEMTAGVSNTRKLSKGKSLDSLSMQVDYQPWYDTEKIKSAVSRESIANIATSREFFETASTRDWRSGANSRRDSMCSLSIAPPLPPKSDAMQLRQATVNHASRPPTNYHQNGGYGQQYEPNLSSVPISSGAQNINMLTISSGYDDGRQMVQKQQQPQTSINRLVQQDSPQTADPIEQQEVLLMLYLKQNLDIVRGLGIHIPHDLLAEMDDLQILPVELRICDEEPQRGQMFSPVNKNGRYQRKPQPNMAPNRQVMGQMMGQKYGSRKDIPISTRSRQNSEMSNSNVDLSYHHHQPHSHMTTNSSYGY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fdd939b6ba769effbfc942aec11e0e13f0e0e7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PFLLGLLKCKRCSFMTKLILECEKAESNDVDTDDVKIFNKHMFTENGGERLKSLVNSLRDFHGRELSEQDISSFVENPGDDEKIKEFLFGIDVVEGSLRCDMCGLIYPIKGSIVETVDTVES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f99229100a00e950da227e1d0b8f5baf18e4ff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NRLLFLEGSSLTSRETLTVLLKEGYKVDVLSPDKFSIATFSRLTHRIPTVDVNRFPLDYLKQVNQLLHQKNYAAILPTHEEGWLLANGGNFLPTRLPVALADKEQIEKLAGKIAFAEISDQLNLPIPKWERVENLESVSLPYPYWLKADYGTAGRSVYKITSKEDLAEAASRLTASDEKWMVQQDIVGDYGQVQAVFHHGQLLAVHSSVKVGSGAGGSAAARLSIESEKTREHVEKLGQFLQWHGALTLDFIRTDGHFYYIECNPRMVEPANAYKAGVNFPKIMIELANGCYSKSDVSVGQAGVGTHSLMALLIGTAERTKSRKKIVRTMRKWLFNSDSEEVLTPIWKDPLSFIPLAIIIGRLLINPRSVTKLVDKTVKHYSVEPTTLKN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98e34d73022745b1f4b827430a824e3246970c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ARRQAIAQEWREIRRRGGVTHVMNERSDAEPEAYVLNRGMYDDRRERVSAGVPAVLPPMAESLPRNRLGLARWLVADNNPLTSRVTVNRFWQEVFGTGIVRTSEDFGAQGDQPSHPALLNWLADEFKKSGWDTKQFFQMLVTSATYRQSSHATEDKLEQDLDNRLLSRGPRFRMDAEMIRDYALASSGLLVRTIGGPSVKPYQPDGVWSTVAMPQSNTRVYQQDTGSKLYRRSLYTFWKRSAPPASMEIFNAPTREHSTVRRERTNTPLQALVTMNDAQFIEASRHLAERAMREAGEEFNQRLDYVTTRLLARLFEDNERALVRQTHQELLEMYRTDIDGATQLLNVGDSVSDPALPVPDSAAWTMLVSQLMNLDEALNK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55279170e854b409e5f049437ab60e92fe8280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TQNETYTSTVVPYSPDILDDLPIDDQLAVEFFATARCASFKQAARGLNVPVVGLRKRLEKLEEHIGAPVFVYKHNKLALTRTGERVSHYLCQLFGPDGLGKSGEKEVPRLTIAITEPVLNDIVNRDLVAYVRDHAEMQLEIHSECTTQMLSECEVDVGIALVSPDDKGALDRHPTYRFERLGRIGHALFISSRYSRSVTLPVESLDLHNFMLVVPWDEEILAGSRKWASIMAEHQGGTTRVKSYNLSRGLVVGGACIGVLPDYSRKLERNILPVPGFLDDLEEKDVYLVIKTKLVRNPQVLEIRRLIKKSFFDKKDWLV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f73cf1e6a53ee0e30320ecb3b2ad3b8bd03b41f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PRLDFASSPSPGSALMTQACTRTHATGLAWTCTMTETDFLSLAEQYWHGQVDLLETDHPVTGTYPGAQELAPGLLYFKGVAAISVIDTGAGLIMLDAGTRSDMDRVYETVRKWRPHTPLVAAVFSQHHLDHIWATRRFDEEAAQQGWAAPVVYAHTLLPQHLDRYRKTAGWIDAVKARQFSRQLGPAKGPTDFRYPDVTFDRTLTLKMGDLTFELRHARGETDDHVWVWVPERRWLFPGDLFIWAVPNAGNPQKVQRYCEEWATALREMSGCQPEVMICGHGMPIFGAARVKEALLDTAEYLESIERQTLALMNRGLPLDDVIHRVSPPAHLAGKPYLQPIYDHPQFLVRNVWRRYGGWWDGEPDNLLPAPRVQQAREWITLSGGVTRVLERVAELEAEGDLRMACHLVELTILAQPGSEAAHRVRAKIYAARAGNEAATMTQGIFNHVARSSHERRRDLLIGEPPNAASAKEM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06085bcbbc25271f1b7551b327c5b4c2297d51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NIFTPEVTTEVIARINTLSPESKAGWGKMSINQMLAHCNVAYELVYEDKHPKPNVLMKFIIKLVAKDLVVNEKPYKKGAMTSPAFLIKDERNFEKEKIRLIDHIIKTQQLGESYFDNKESHSFGVLTKGEWNNMFYKHLDHHLNQFG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53ea660676f7cc463d04a2d97fbaff7625d31b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AVLAFPGVQMLDLAGPIDVFHEGARQAGEPGAYVFEIVSAVPGVLRASNGMTITPDTTLETSSPDIDTLLIAGSPLVSQVEKDSAIGNWLTRYARTVRRLGSVCSGAMLLAHAGLLDGRNATTHWNSTERLSRQFPQVRVQPDQIYVKDGNLYTSAGVTAGLDLALAMVEEDFGRTVALKVAREFVMFLKRPGGQSQFSAHLAAQGAEKSAIRDVQNWVLENLAERLSVESLAERAGMSTRNFARIFKQECQVTPADFVEGARIDAARRQLEETRNPLKRVAAVTGFNDPNSLRRAFLRRLGVSPADYRRRFRST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5b086e8af215a42add11652ca64e80a00f4bb8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SRHQRGWGVEQWAAYLKDRDIPVLSATRDVFQTLKSQGKDAPEFSPREMVDFVHDDPYLALKLLIEAERHRSRRLGKETTTQLGTILQLGSDELYSLIAGSPVVNVDHSGWKAAVSTAVMASSIARAWSNLRADASPEEISLATLLSETGELLLWHFAPELPTEAIAEFESGRASRTGLAQLNTAGFTFRQLTLVLSDVWQLPQMISQLIRGVDRPRTHIAQIAIDCARHLTQNPDNPALPSDIGNIAQYIPGVSKEKLVSVLPISDEQRAHVLAGLQ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73e676be1f0c86c1766597bb0e52b64de75524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PKADWLKIVVTHRAKLKIRAAINEERRQEIEKGRSIWEKMLSGSKKLFTENDAIRAIRQHGIKTPADLFNALAKQQISSEEVLERISHPHR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c64192f08cb086fbee232c91e65f74d54ad33b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PYFQAHPGRSMMEAAVDLGSTPSQIKEDLNRLFCCGPGTFPDELVDLDAQLQSVTIFDSQGMDAPLRLTRTEAGALLLSLEYLEQFPELVHMETVKSAAKKLREIMGPESSAVFDSQRFEDTPASEPVIDVIRDSMAQRVQLQFDYYSRAKDTTTKRIVSATRLFSADGSTYLVGWDHEAQSHRTFLTTQIRNVWLSTQPAQPHVSSLRFDDSDPFGLQTAEQHVEIEINESAQWLTTVFPLEDVQPAHNGWIQAIMPVVSYSWLIDTLTRNADRMRLRDVRSPLAISMRESAKLGLTAYASEHAEGNQFEGKESL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4c457c8665bd423317559e19bfac8d450709d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TLAQLKAGQLQGITRLQLVENLTEFPREIFDLADTLEILDLSNNQLSSLPEDLHRLTHLKILFASNNRFETLPEVLGQCPKLEMIGFKANQIRTVPAASLPAQTRWLILTDNQITTLPERMGQLQRLQKLALAGNRLTALPASMAHCRNLELIRLSANSLEKLPSWLLRLPKLTWLAFAGNPFSHTLVDPHADVASVPNVTLADIELGKKLGEGASGIIYQGRWLNPAMVAATGSEHIAVKLFKGEVTSDGYPADELDCCLTTGEHPNLIKVLAHISAAAQLGLVMALIPAGFANLGLPPSLDTCTRDTFKPGTQFSLEQVATIAHQLADTLAHMHAKQVSHGDVYAHNMMVNKQMNLLFGDFGAASNLGNLSTLEQLAMEAIEVRALGCLIEDLLAYVDESVNAEHYAQLSAIKAACMQSDVALRPRFIEVKQAIASLLISTS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abb7ff8436fcf49e27144bd33204a9f43d37b1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KYVALLRAVNVAGKNKVNMKNLKAALQEEGFQNVTTYIQSGNLVLSSNLQTETEVAAKITEVILASFNLSIDVFVFSEQNYKTIIKNNPFPPEIIGEEERWMIAFYNENIDIPKQKNTQAEVIAIG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b1f8eb3bfc8865655c370efb3815e2a1f5e2e9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KKSGDAGLCCSKTVTLPRLNRLSPSLESTALKIMEESGELAQAIGKFRGLNGERLRVKETEAMQMVAQELIDVAQTAVTMMFVLEEQYGIDIEKILEEHVCKLKQKGYC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c50c39cac544a577950c52e356b4677ff5beec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QKKWFAHTLNQEEESVTSHVVDRRPRVIIAGFGRFGQIVGRLMYANKIKVTVLESDASQIHLLRKYGYKVFYGDATQIDLLRAAGADKAEALVICTDSPDEVMAIVDICRTHFPNLKLLARARSRVEAYQLMSHGVQNYSRETFLGALDLGRQTLVELGMHPYQAKRAEAHFRKLDNAMLKDLLPQHNEDKKLAQRAKEARKELEEIFGREMESDHQSPNHW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a94008898cb6e0b072794229e5bc66af1b48d7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WSEISIHTTEEAVEAVSHILHEAGASGVAIEDPAELTKEREQQYGEIYALNPDEYPAEGVLIKAYFPQTDSLHETIAGVKSSIDVLPSYDIEIGTGNITVNEVNEEDWATAWKKYYHPVQISDTFTIVPTWEEYTPSSPEEKIIELDPGMAFGTGTHPTTTMCIRALEKTVQPGDTIIDVGTGSGVLSIAAAKLGASSVQAYDLDPVAVESAEMNVRLNKTDDVVSVGQNSLLEGIEGPVDLIVANLLAEIILLFPEDAARVVKSGGLFITSGIIAAKEKVISEALEKAGFTIEEVLRMEDWVAIIARN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3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def388f5ab8587071ae847b93067633f3fd3be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FRFTLTVIAFLTTQSDACMKMISPDDVSISTPAPPLPCTQCDTKSVVENPTNPEMQVPTTWKETTPTAEGCTQYIAEFQAPAGQTCISLSVYITQADDPENRIYKVNSGTYAALTFTCKNDMMWGFDQLT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c853410dad78475dd02d50a4987b20e5446a20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PDLSRQALQTIAAYLPIFGAPNFHFTDGASPVCPMADGSLHLLGYRYEEQVLNLVHTADQLGWIYQDEHFQWSEWLQTAQAQALRNDPAALAQATPRQLAQLLTVFARQERFCEGTQLAFWESGLLLGLLRRADVLARQGETSPL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29941bb9972e71ca1d8e1b2c6734cb72a9c606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CRSEVLEVSVEGRQVEEAMLAVLHTVLLHRSTGKFHYKKEGTYSIGTVGTQDVDCDFIDFTYVRVSSEELDRALRKVVGEFKDALRNSGGDGLGQMSLEFYQKKKSRWPFSDECIPWEVWTVKVHVVALATEQERQICREKVGEKLCEKIINIVEVMNRHEYLPKMPTQSEVDNVFDTGLRDVQPYLYKISFQITDALGTSVTTTMRRLIKDTLA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e4ad15d9b9e6f39f0375471c7888406f8186c4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SLPSFDTENEPKIARSVEKFFKYYKVMELLRRCGLRKSKGIPLWSVLSYIFSNVFPDRSMYMQQKSGKCTAGFSKNTYYRFMQNQHINWLRFTILLAEKIINEHLKDLTSDQRADCFVFDDLLYSRTGYKKTERAAKVFDHVSMTYKKGFRMMTMGWTDGSSFVPIASSLLLI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62856098e81dcccadd1cf6cd9f21402388013e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KEKTLDDLFHDTLKDIYYAERKILKALPKMARAAQAPELKAAFEKHKEQTETHVERLQQVFEMIGKRAQGKTCEAIEGIVAEGEEIMDEFKGTAALDAGLISAAQAVEHYEISRYGTLKTWAKTIGLKDAVSLLDATLKEEVVTDEDLTKLAMAQVNKK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40c57df4083bb3ae4112b5d0d7f5164dcb2cd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DSAGLPPIYADKPIELAPAKIITSFPVNTFLENLASAPDGTIFVTNHEVGEIVSITPDGNQQIHATVEGKVSGLAFTSNGDLVATGWNADSIPVVSLVKSDGTVETLLTLPDAIFLNGITPLSDTQYLTADSYRGAIWLIDVVQPSGSIWLEHPMLARSNSESVFPAANGLKRFGNFLYVSNTEKMLLLRIPVDSTDKPGEPEIFVEQTNIDDFAFDVEGNLYGATHIYNSVVRIAPDRSTTIIAQAEQGVIGSTAVAFGQTEGDCTAIYVVTNGGMFLPPPTGVVPANVVRLEVGKPGYPL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9982cc6c0d08656fdd0e375727985d189d73d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QHHMLIIGAGRMAEAIFSGILKREENPFQITVSNDKDVARLEKLKKTYPVKTTTDWTAVVETADVILLACPPAAHENVLKKLSPICNGQLVITVAAGIGPTDLETHLPKGTPTAWIMPNTAASVGESMSIYCFGQHVKERDKQLISFILDAIGMSEQLTESQIHHLTAITGSAPAFLYFLAEALEQSAQSYGVAPEKARELVIGMITGSAKMLEEYKDPTQLREQVTTPGGATAAGLQSLLHDDFQGALQRAVQATNGRAQERA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6659bd83fc65159bd65dea3566ca3cd1cd7dbd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SNHTHIRKTHMEQLYHTTELIGIKDKNIKILFILKHQTHLEIRAKLDYDSPGCPHCQGKCIKYDFQKSSKIPILDCQGFPTLLLLKKRRFQCKSCQKVTVAETALVKKNCQISLPIWEKVTQLHTENMTNIAIARRLHISVSVVQRKLAQFQFEHDFTKLPKVLSWDEFSRNKGKLAFIAQNFETRSIVTILDNNRQTTIKNYFYKYPRAVRETVEVVTVDMSGSYIPITKKLFPRAKIVLDRFHIIQHLSRAMMTTRIDIMKTFDTRSLPYRSMKNHWRILQKDSRKLSLNRFFSRTFGQTVTPREVVQKTLNFSEELKFYYELYQILLFHFQEMNSKYFFELLEDNLDLVNPAFKTVFKTFLKYKTYITNAMELPYSNAKLEATNKLIKDIKRQAFGFRNFTNFKTKIYIALNIKNERTNFVLSR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19d29de01d3548812a8960f9f22bd5c83cb05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SIREKIGKRIHEARKAKGLTRQALADLTDDIKPSRINNWEHGTRMPGPEEITQLAQALEVSPSFLMGLSDERDGDFGINSRVGSLIPLLDHKQAGDPKYHIQRVKEEPYAEKITFLPVNQDIANQLDEYAFALKMLDDSMSPELRINDIQIVDPSISPNPGDFVVVKISGKDDVIICQYKKISYTSSEFELLTLNDNWPNITFNESEQVEIVGTVIQNIRTY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fcd11135ca828ee535d2e14ca31ffa83327d32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ALGKLYTSTAIVTVNVEGKLNGITVAWVTRVSWQPPMVAVSIGKTRYTRELMDRTDSFAVCILGKDAKEIAEYFGTVSGRNTDKFKKYPYTMSEGNLPIPEGTIAYIECDKTGQFEAGDHIVYIGTVRRQKVLKDEPPLIFGEHEL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c69450ae0b8aaf686c1b617a05c9d6d473af59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EDKKTCSNSQKKAKVKSVSESTCDDEEYEKLLEKKLEGILERMDGVGEVSVMITLSDDGTRIVDKDTKETSESIEKTTVIYDDEDASVPYVTSTDKPTVSGVLVVAQGGGSPQVNNDISNAVSALFDVPMHKIKIAKMISR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1e0c97ccdbbd4ff3ee9afd19acaac8b688ac80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NFYQPSRINFGQGTLSELPRIIGKYGKKCLLVTTPNVEPLDKLYKRVTLNLIEKGIEVVHFDRVEPNPTVELVNEGFELAKKESVDVVLAVGGGSSIDTAKVLALTFGLEKIDWDYMFSTYTNPFKIYDKVSEKELPLIAVSTTSGTGSQVTQAAVISRGSEKNTIFHQNCFSKECIVDPELMLTLPERITASTAFDAFTHAFESYINPNANDFTEIMSEKSMELVINYLPKVMEDKNNIEYRTKLAVADTLGGSSLANAGAAAPHPLSEIIGGVTHIPHGEALAIVFPKFAEKFYKDNIEKFAKVARMLNQELEKVEDDEAAKTLGNEIESFLKRVGLKTKMSEFNVTKEQLEQITSCPVLGFLPFGKKEDLVEILEKS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9a0e452783113b6cb428d322dda437a95dc5f8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RVAAVIEYDGSNFFGYQGQPDVRTVQGVIEDALERIFKQRIYTQAAGRTDTGVHANGQLIAFNCPNDRMTTEDIRNAMNANLPDDVYVKEVFEVPVNFHPRFDVTKRIYHYFILTSRQKNVFLRKYVWWFPYELDLDAMRKAVKYLEGTHDFTSFKTGSDERDPVRTIYRIRILRLKNDLVLIRVEGRSFLRRMVRNIVAALVKVGLKQWEPEKMKEVLEARDRSAAAGTAPAHGLYFYKVL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5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f153aae22c53afb1ee33c578389d3b3778fc2c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VLFIFIGLIDIPEVSTEENTRKALIRKILLFLPKKNTCQSLDRKRFEENRSVKPKTRHLVFTSIKLQKKLIVCLLFFLLTTIVGKANVLNNPNRDSVYTYIEANPGVCFSDIAKNTGLNRRTVQYHIQVLETQYKIEVYKEGGRIRCFQNSTYSEKEKKILVTSQNITNKRIISEILNGKCNTNVALAREIGISKGTVSWYMKNLKEIGFIKETKRGKNIIYKINISYKHLIERYK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a85b5c19a73fb4a5682d70c0caffcfe0b0d36a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QIRRFRPADAAEVAQVVATTLNISNSQDYSSAYLEATIKRMSPQFFLDKAEQTHFYIVHDGNRIVGTGAIGSYWGSTTEYSLFDIFVLPTYQKRGIGELIIHTLEHDVYFRQAERVEIPASITAVNFYRHMGYTFKKGHETVDEEQLYRLEKFPHQQTASSSSSQQQEGA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3755245e2b5a84c8b7351b6333c86f8f549247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KTWPPRTVIRKSGGLRGMRTLESALHRGGLGPVAGVDEVGRGACAGPLVVAACVLGPGRIASLAALDDSKKLSEQAREKLFPLICRYAVAYHVVFIPSAEVDRRGVHVANIEGMRRAVAGLAVRPGYVLSDGFRVPGLPMPSLPVIGGDAAAACIAAASVLAKVSRDRVMVALDADHPGYGFAEHKGYSTPAHSRALARLGPCPQHRYSFINVRRVASGSNTAEVADGQPDPRDGTAQTGEGRWSKSSHPATMRATGRAQG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e9c1403120b80e537758c35c2f44247b3fac5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DIKSHTTPTASDVPVVNELALKQINSQIANQLNTGVLVIDADFNIVIWNRFLQVHTDKVPGSIIGQSIFSAFPELPQRWLSRKLSSVLQLNTPSFCSWQQRHHLFELPHTRPITTDSEFMAQNCTFLPIETDVNGKHICILIEDVTDACHYQMQLQKTLAEIAQISRIDGLTQVYNRRHWQDSLEQEYAKARRHDKKLSLIMLDLDHFKLLNDNYGHQGGDMVLIEVSALISTLLRVEDTFGRYGGEEFAIILPETDSAGAIELAQRICRIIATTPFTYNDQVIKVTVSLGVAQLSSKESNYEELITQADSALYQAKSQGRNQVCNAAELV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8527d81263a874eeaa13ec8910049ad34c9fa7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RKNYIKKGDNKYEQNNHGVNNISEKKRNSHVNNTIGIENEEKSNINDKVLVIEKNNICRRKSYSDISERTKNENNEISIIRTRRRTIDNTPRENIYLTSKICDKNELLTKFPNERNISKDKCFLKKMNNINNNNNKKEVKINNKRKNITKSYVNNNCKLNHHHHNNNNIKKNNEYKCTHKKEKYIFNTCEINSIKVNNNIYICQFKDKLNKVHKHFFPIYKYGDASTAKNRAHMLQLHVCSCIYCQNGILCNFVEYYM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f5ebc1ea863bdef3f5032e4bcf7987da2ca262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LREHVDVLYGQLYARIEQADYGINDNLNYKVDTILTPHLNDLGTALDAHDAHMKIFAWENYRHKGESLSAAKQRFFMSLPPATGSTRLLQEGCAQLMTEFDQLCRDNNLPYWLDFGSLLGAVRHHGFIPWDDDTDLGMMREDIDRLQGIVQHDSRYRLSLVYDAIAFCRQIRFMSSDTSNPCFVDIFIYDYTDSTAIEVYDRRQHIRTELLDALRQSQFRAWHDLVYLSETSDGAAEIQQVFSRYQREMEESGIVVSKENASGIMYGIDNVDNSSVRLYKLDDMFPTTCLTFEDHEYQAPHTPMTVLTRNYGDIYSLPRDINSHFIHVDPALLQQDNVQESIQDSLSEIPISKNEE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b533d9b4dc8090a103f37eb8dda2df7a983d17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GRKLALKTIDWVSFVEIMPQNQKAIGNALKSWNETFHTRLASLSEKPPAIDWAYYRANVDKPGLVDDFKNKYNALKIPVPEDKYTALVDAEEKEDVKNCAQFVTGSQARVREYEKQLEKIKNMIPFDQMTIDDLNEVFPETKLDKRKYPYWPHQPIEN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e1c19de55e2d5345b38727124cf11c4d426303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NILMINKNDLELISDKVESSFGLFKNKNIFITGGTGFFGKWLLEAILYLNLKRNLNITVTLLSRDPERFKNNYPHLCSSDNISFIKGDVRDFPFPNEYFNYIIHAATEASSTLNKENPSLMRSTIMDGAKHICNFANTVKCERLLYTSSGAAYGPQPPNMKAMSEDFIINPNFNVNDAYSSAKLESEDFFKNNLKCQIIVARCFAFSGPYLPLDGSYAFGNFIRDALDGKNISLNGDGTAVRSYLYAADLVIWLMKALVIGQDRTIYNIGSPDPITTLKLAEKICDASGNNSSVNVLNKSSDSGNIYIPCTLKSQSDLDVEVYTSIDESILKTLKFY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7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52e27081eac01fb9bde3a3b51e38c35f6b65a8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LTSWFLVSSGGTRHRLPREMIFVGRDDCELMLQSRSVDKQHAVINYDASMDEHLVKDLGSLNGTFVNDVRIPEQTYITLKLEDKLRFGYDTNLFTVVRGEMRVPEEALKHEKFTIQLQLSQKSSESELPKSASAKGTDSKVEAAAEVQPRATEALKSEEKPMDVSAMPRGTPLYGQPSWWGDAEEDEQRAFKANGKPEGKSQEAGASGKNTSVAVASNSYWASIYSLNKSHST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acf054cde2cf51ba0c692e97561d281ab5dac7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5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TALRPYHDVLSQWQRHYNADRNRWHSAWRQANSNNPQIETRTGRALKATADLLEDATQPGRVALELRSVPLPQFPDQAFRLSHLQHMTIDAAGLMELPDTMQQFAGLETLTLARNPLRALPASIASLNRLRELSIRACPELTELPEPLASTDASGEHQGLVNLQSLRLEWTGIRSLPASIANLQNLKSLKIRNSPLSALGPAIHHLPKLEELDLRGCTALRNYPPIFGGRAPLKRLILKDCSNLLTLPLDIHRLTQLEKLDLRGCVNLSRLPSLIAQLPANCIILVPPHLQAQLDQHRPVARPAEPGRTGPTTPALSPSAAGDRAGPSSSATASELLLTAALERIEDTAQAMLSTVIDEERNPFLEGAPSYLPGKRPTDVTTFGQVPALRDMLAESRDLEFLQRVSDMAGPSPRIEDPSEEGLARHYTNVSNWKAQKSAHLGIVDHLGQFVYHEGSPLDVATLAKAVQMWKTRELIVHAHPQDRARFPELAVHIPEQVSDDSDSEQQTSPEPSGH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a6c4867f28e9e552170e9b7404ca51ab2c60d9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YDVIVVGAGPVGSTAARYAAMNGAKVLLLEEHASIGSPVGCTGLLSTRAVEECDLKPTDEFVFNSVRGAFVHAPDGQCLPVDGKHTRAYVVSRKNFDRALAVMAVEEGVELSLKTRAIGFEKENSETGTGTTGEGGKKETGSPVKLRIVKNGKPETVSASVVIGADGVKSRIASYAGLGRPARVLPGIQVEAPYASEDSDFVELFPGSSAPGFFAWTVPLDEKISRIGLAIDPELAFRNGYGENSPLYYLEKLLRSNPCIKTRYSGGMLDFVVGGIPVGPQDKTYTGGVLLAGDAAGQAKPTSGGGVYTGAFAAKIAGRVAAEAALENDTSANRLSEYDRLWRKGLAKELEIGMKIHDYMGKLEDKQLNELIGSLNTPSILDTITEYGDMDHPSILMRKLMFSGNSLRLMKAFGTFIKTL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691088f95e1ef482bb8e2debf4d9b59d95f4ac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CVDSVHSSRDHSVQLSLEKTASSNGDENSEADPDQSSGAVNRSRWTENAARCYKCKDLVPHKLLFVCRHEKCAGVFKGNKKYASPFDFYLHEKVFCSACIFTGSHKNHSDQAEGAYKLAIKSASTGEDMGLIYQTLAFLDIDESTDFMITNDFGIPHLPVADVASYLDNANSCTEFVKRKKMLVDLKNTVDNCRTESDVYVKKLAGLSLNCFQDILAKFKGSNKDSEPSSKKEEKKTSHKDLEKRASDVTLPPAAASPVPDIPKVDSTSISIITTVKVENLKQNDSAINMLCRSLSLRFDQIRDELTIEQALQAVSDMLHESVGSLEEKMAAASRFKERHNVALYYPP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1a04a85f793a0afab7bec1d4eaf6a0850dd7f1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4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DKLIGSVISTETKDGNVYQGKLTTYDTNNGNLTMANVIKNGLPLHRCFTLSSSDISRLKVIRGATQSTQKSQPLPVQNSSNSVNKQRPLKKSAESTVSSTSTASSSASSVPDSSRNRSVAVSPQKSAKGRSPKKFATNVEKLFEHHSTPSKLTLAKKQSRQSPMHNGFSHTAEEISATPHFQSFDRQVPNPKVLSTIASNGGRCSKKQGPSGNPVLDALNHYKGIGGRNKNDLADPIDFDLDSDFDFAENLKLFEKDENDDQYYETVEKFKCSQNFAHYENIIDDENRVTSWTNLKARSELVKTGTTPQTSEKNNFRVTAVSFEKSIIGDPIPAISLNEKKEFLNECRVSLGEAVYDTIVADRIFQWVSEVQNSYGDAHGTVVLLASSANSVRSIRRLLTHFDKRRYNCHLFGKYPGEIFDHVNVVTDVKMLPREVPIICILSPVVNDDVECWLRAQSNGASSHYVCIENVPSVLEPSRCHLLQFGCATNGLRHAERKVQTINRGGITFEHLCQGKMHEETSSILVDSAIADLGSPSNWFDNTSSKFISTAFSTTFLVRLSQS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9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253f220a82872a48b7ab7fdcecc2f543588377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SLQFYDGGSFADCPFIQYPHGMGKQRAPAMVLAAAAAVTQETTSTSFPMAATVRRVPGAAGAAQVSRSGPLASAYSSLQPSSSEALTVVPHATSALRYGTSALATTTSSSTTGETAEETTARTAQMLQETLAAARQTTEVFDSHSLAVQSRLRSASNKSNSQALALTITAAGGSSTGVDGATRDPGPIVRSPTTEKKSLFTDALLLRSGGRSSNHNNKGQQAGDGGSASVDLAASTSASSMMLAAVSVHSAGRGGAAVVSANNRKVVVPFCVSSWQNRKKLIVPVEQRLAQQQDDRLDPGSGIGDAVMDLAVAMQQASKEVAAELAEKERAKAEEEERRQAALEAAEAEKARQLLEQKAAELAAHAQRRETREQRMVRIRLERELREQEKLAKQQQRLRERAATRLNITVEDLEADEQLLRSVEEASVYAKSGSGGMASADPTGAPSSKEKQESFGGSGRQVPGDNGDDDGDGTVGGSRKPAVRGGVFANAVISNEGIQREMQALAEVEQQQHHHHDGIRLREDDEASAADDDDDDGGSFQLNKFVKKKQR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ca74af0217035e9820f4e5181c0e59060714d6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LTLSDLEKGYDKNLNQLSLSFLNLRDNDIPLLCEFLQNHPAITSLDLSHNDITANGVKLFVNKTSVSSLNISHNNIGPEGAQWLSEDNHITTLDVSFNEIGDEGVKALAANAKLITLYALYNKITKVGAGYLAQSNLKKIDLCFNSLEDEGVIALASNINIKELIASACDVSDIGAIELAKNNQLTLLILGKNAITDKSTLHFANNTSLSTLHLGSNQITAAGKKILETNTRITDLDLIGNPIEVHETDELNYSKKSPDSHSVFKFLQKFTFLSCMSPCQETAESDKGLNKKP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f5cc9c90d26cf1c406712c617f83dafa8bc3df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8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FGPYEVWEDVLDESFDSQVAPELGDVYTGEAPEIYRDPKEFFKRTYFTDATVEILKRILDTFEGKERRNIFLIYSLFGGGKTHLLLTLYHAFKTPEALEDPEVLEGYIPEKRETIRELAERIKLLGESVKVVPVYGKGRVGQPSIPLNVDPYSVKTIWGYIAHSLGKYSIVEKNDKNLTVPDIETLRDLFKGERVLLLIDEIADYVDNLHNSGAEEDRRYAGNVDNFIDRLSSALSNSTSSMVITLPMTEERGNLRTQEEYNHSVVRALWDAVRRVGGADSYTPVRTVGINDELVEVLKKRIFKHVDPDIRRRTLERIRSETNDVEIFGHGGFAQEIPRTYPFHPEYIQILRTIIEKTDLQRTRDMIRITRIVVRNLIDRYEKEGFAPAIILPIHIDLTNDRIRGMLFGEKSKFADYASIIDAELVNDEKYRAFRHPELARMILTYIFLRTYPFDAPTPLNDFPTLTTISRAIYDPETFSKKQWIPADIKDTVEEIESHPHFVFLNRKDGVFWFWRVANVTKMVDSKTEELIQSNYGEIWNQLVRYVDQLVREKKSIATTRGKGSTVEEHVRFFEQVIVSKEPQELMDNEMYKLFVLVSEDVDEKLLKGIVFQIGSGSRTYKNTVVVCYPIPGTMKHLIMTTARDMACQRVMDTVKEMYGKYGEDVVKIQLNQLRDIRNRALEDLENQIVGSFRKVAYPVKDGIDTADAPASSKSVVENVYSALKGRGKIAEEFDFIEFANWLKENIGLNILKPEGYCVSELRKIICSNPSAPMVDFENLKKSIKEAVRKLKIGLERKGKILFKRVYSEIPDFAQESGVEISKVEPDDIILPANEALRRQVCELLKQEKDEIRDGKRYRVWYEIYLPSSEFSELLKNLVTVENEECQIGDEEAVMYGLILEKKEEVEIKKGEFDLEVARRSVEGKPGEKVEIPVRITAFGDAEIELSSEYGELSYQNVFLREGESLEILWNMTIPSEKKVVKIEAKSEEKMIPKEIVLVPKVESSVLETNTLDETHKGMFLVSVKSIRDLDTLKSLPEDFEGVVSGRLETEKPEWKVQFSETDRKTFEYIAGELEDFLGTKALLDVNFRLSEPQMINDLIFEKLKPLNGKVSFILKKGDQ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652243396eeb50856e53b177594eeb964dd7d4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PHHTPLHPCFDPAETSNELSRLLVSGPIVDADLDRRIARLRERFRIYCGIYPFGMWDSGLVVTREMRALTDLLLPLAEILPAFSRLFRLTLRFPPLLEATPLTTACSWLDLLERLDVSAARGNPARLLEQLAGDGARRTSFVFSLFIPRHYGGGFDRYPDQTAFLKRWIRQRGTPEGGIFSVLDAACGCGEGTYALARLLMGMGVAPDRFRVLGSSLEEIELFAARHAFFPHDQRRGEVLRSFAAPLLAAGAATSIGFVREDIREATGGAWDVILCNGILGGPFIHDRQTLERTIARLAARLAPGGLIVAADRFHEGWKRRVPAAMLEEMLRGAGLTVLTVGEGVAGVR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d28151ef532284651e56a178c616e36a13a346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LKTLVKPKERLVTITADATLEDALKVLEDSGFRCIPILDETGHIFRGNIYKMHIYRHKSRGGDMSLPVTTLLKNATKTIQVDSAFYNIFFSIKDLPYIAVLDEHGYFYGILTHTRLLDMLSQSWNVNVGSYVLTVVSVGERGDLAAMAKIITKYTSIAGCLTLDVQNGTLGYRTLFTLPENVDSEKLKRIIDNLNRKQFKVIEVEDLQ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838ccdc95795404c0c8128e83739d2aa5d5477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DSLVYKLRSGKPPKFIYFAYDMLKMAIPSYFYRMQLKRTIAQLSKRPDRAYIEERVSYYNRLSGNNHPIPQGTHVENKIRYLIYRGKLGNYKMSYFHKAYFFDAREYTRWFSPDLRWQYCPGDVYFTPDSPTIVKSRLLAGDNQNSVILKLDALRHFMFVNDKRSFTTKKDCAIFRGKIRDSRIRTQFIKMYINHPLCDCGVVGHETGIPQEWMVAKKTIREHLEYKFILSLEGNDVASNLKWVMSSNSIAVMTRPTCETWFMEGKLIPDYHYIEIKNDFSDFEEKLTYYINHPEKAQQIIDHAHEYIKQFQNKKRERLISLLVLDKYFKATGQSGEM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1e5cb2ca3192e08f2d68a112e84c7188dff36f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YKCHQKRLQERGYDMEFQHELVIPDEGLPFKFFLFEGSQGNYVREKHWHTSIEIFAVMEGSLTFYLNDEKHPLKAGELMIINSNEVHSIDSPEENHTAVLQIPLKQFEDYFTAHRFIRFAANEQETDSQLWRLIREMYKLYGKRGTGYEFKIRSFYYDVLYLLVNHYRLDEAGEQEVRHSRRLDALARITSYMREHYQEELKLTDVANMFGYSDAYLSRMFQKYANVNFKTYLQDIRMTYAYRELLNSDKTISQIAMDNGFSSSRAFTREFQKRYGILPSEVERE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4051b782bda9854bb26a6e7d7e674c8ec62a58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KNERDFFYISNSDLDKLSESYPDRPLSYVFYCYLKETGLLKNFSMDKCHNFFNRINFNESCFEIKFKDDSFFIIGNGKIDVSDSNNFFSVSFE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0230c93bc6a5b592ec861b0e6abe069fd9ea7c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FEEVYLTAIQARFRAVREPAEQALGWLNEEQFHQTLAPDTNSVALLIQHMTNNMTSRWTDFLTTDGEKPDRNRDAEFVDQGHDKETLLTLWNDGWKLVESTLVSLTPDDLERTVLIRGEPHLVVDAIERQLAHYAYHTGQLIFLMKILLGPDFKPLTIPLPHQR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3c8f80e8ca16df8d58ac33cda2987d5988746a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RKDGEFRLHNPVKEQELSDKLGKAEAKKQAEKDNAQSLDALIAAGRDAVEKTESVAEPARQAGGENVGIMQAEEEKKRVQADKDTALAKQREAETRPATTAFPRARRARRDLPQLQPQPQPQPQRDLISRYANSGLSEFSATLNSVFAVQDELDRVFAEDRRNAVWTSGIRDTKHYRSQDFRAYRQQTDLRQIGMQKNLGSGRVGILFSHNRTENTFDDGIGNSARLAHGAVFGQYGIDRFYIGISAGAGFSSGSLSDGIGGKIRRRVLHYGIQARYRAGFGGFGIEPHIGATRYFVQKADYRYENVNIATPGLAFNRYRAGIKADYSFKPAQHISITPYLSLSYTDAASGKVRTRVNTAVLAQDFGKTRSAEWGVNAEIKGFTLSLHAAAAKGPQLEAQHSAGIKLGYR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e9b85e7ba374fa231a52f791b1f38a0937e11b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IERTEIKSIISTEEELRKILGQPSERALKKVISSLDHHCIDFLSKSPFLVLSTANKLGECDASPRGDAPGFVYVLNHNKIIIPERPGNRRIDSILNIISNPRVGLIFFIPGLGETLRINGRAYITNDEEILQEMQANGRDPLLGIVVEIEECYIHCAKAFIRSNMWDPESWLHKKELPSAAKMLLEHAKVNTSEEDVARSLEESYTKRL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d881460c9db8b7594f33161a9be75450ec3dfa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KKENTVVLFPQLSERYIDEGFLALKERKFEDALRCFEILRQYNAETEQTELASVICLLELKRMEEAKDKCEQLLKTGVVLFGDILETYVTILVQTNDYEGVIETVEKVLQTKDIMPDQKEKLAQLALFAEGMLNEGDASLVDSNFELDEFTNEIFGENFGQKLRAIQRLSLKDLDLALPVLKKFLIEEEQHPYLKTSILYKMIESQVEEEIEVEKFGNTIKVIPAFTGHNEEQSNNIIHKLSSRLEQNYPDIFEAMVTYWKELQISVFPFALLMDKEEIWSAVLERIGRKRFGLAIDEEELMAAYNIELEEFHIAYQWLLRVEREGYLP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aca29d58f1c7e00d7d4a65d1b3a4ffcb99da28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7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LSSSSPLRNPFPPIADYAFLSDWETTCLISPAGSVEWLCVPRPDSPSVFGAILDRSAGHFRLGPYGVSVPSARRYLPGSLIMETTWQTHTGWLIVRDALVMGKWHDIERRSRTHRRTPMDWDAEHILLRTVRCVSGTVELMMSCEPAFDYHRLGATWEYSAEAYGEAIARANTEPDAHPTLRLTTNLRIGLEGREARARTRMKEGDDVFVALSWTKHPPPQTYDEAADKMWQTTECWRQWINIGNFPDHPWRAYLQRSALTLKGLTYSPTGALLAASTTSLPETPRGERNWDYRYAWIRDSTFALWGLYTLGLDREADDFFAFIADVSGANNNERHPLQVMYGVGGERSLVEAELHHLSGYDHARPVRIGNGAYNQRQHDIWGSILDSFYLHAKSREQVPENLWPVLKRQVEEAIKHWREPDRGIWEVRGEPQHFTSSKVMCWVALDRGAKLAERQGEKSYAQQWRAIADEIKADILEHGVDSRGVFTQRYGDEALDASLLLVVLTRFLPPDDPRVRNTVLAIADELTEDGLVLRYRVHETDDGLSGEEGTFTICSFWLVSALVEIGEVGRAKRLCERLLSFASPLLLYAEEIEPRSGRHLGNFPQAFTHLALINAVVHVIRAEEEADSSGMFQPANAP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a808eeb396dcbb5e101f0a7b1882d148f0ec37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ITPIEPSLRRQADVQNQWLAERLATLLPVLMERTGIDLWIVVAREYNEDPVIMTLLPAPAMNARRRTILIFARRDDGVVDRLTLDRYGYGDLYQQVWNPDTESQDDCLARIVGEYDPQRIGINTSATFAFADGISHHEYERLLAALGPLAARCVSAEPLVIGWLERRIPAELAVYAELVALGHRLIATAFSRAVITPGITTTDDVVWWLRQTMHEAGLRAWFQPTVSIQARGMPFNTPATRNRIWPGDLLHCDVGFCHLGLCTDQQQHAYVLARGETAPPPGLVTALAQANHLQDIVMAEMQVGRTGNQVLAAARERAISAGLQPSIYSHPLGFHGHAAGPTIGLWDRQDGVPGAGDYPLYDETVYAIELNNVAIVPEWDDQPVRIALEEDAVLTGGRMEWLHGRQTQLHVI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35e003a5c289fd832aef308c40268fe5dbfa6a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7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FESNLLSQINTASPLPTVVEVQFTTSINQSLYKAFQFAHTLLAEKSDRAAVLLPWSDEIYLAVSGMLERLMLEHADTTFSEMIFALRRAEVDGPLAAAPPLSSSSAAASGPSSPGRRPGARSRYLRWLLLGPPPVTTPEERAMNFINDGVSSQLRVHASAPADTAVAAIASPDMATPTPLMDAVATDAAEAVGNAAEAAALSQLKSVELLKAEHAPYGYLRFKTLSRRNKVISLLLLTLKPYLERKAEQWYVRNTDTSVDAVAMRNAYAYRYPHRAALLHFLAKYVYPIYHVMKQGSRFLYMMCFLLEMTPYTSPLHRVFGIALRRSTLEDSLATGPRAQRALLVARVVLILVFCGFRLLDFTRNADGASSPRQIREEGLPIPPPPVLGSDVPLPEDRSSLPKAGECPVCRRHVTNAAVCLTSGIVGCYPCLQGYVREQRTCPATHQSMGVEQIRRVFE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ccd942fd8d1afcde4c3323eb9f3ac6883da2e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QNWRLQQPAKIERLADGRLNFGAHCWLSGAASLCGGDQRLMPDPRLRYQLKNFPLDSLAQWMPKDFAWKGTLNANVQLDIPAAGPSGQISIDAGGGTLRVRNNDQWLDFPYQTLKLASTLTPKRIDSRLDFEGGKLGRLLLNAQIDPLAKNKTLAGDFNLSGLDISVARPFAPMVQKLSGRLNGNGRLSGSLLAPLVNGSVTLEGGEVAGAELPMELHDLKVQA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2f6dd681d563cf91209c931fe204ab35e08053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IEVKFRVNFEDIKRKIEGLGAKFFGIEEQEDVYFELPSPKLLRVRKINNTGKSYITYKEILDKRNEEFYELEFEVQDPEGAIELFKRLGFKVQGVVKKRRWIYKLNNVTFELNRVEKAGDFLDIEVITSNPEEGKKIIWDVARRLGLKEEDVEPKLYIELIN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691b8f4fe3f6112efbaf87ef4929d274305d1e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RGLQDHDIWQPTAPLLPRYTVLHCRAASNAAHPEARNMDVEISKSVLMDIAAGALEGIEGIEVSNAPLKVGEVLRQQGGPRRPRALKVTREGGQVTVDVGLNVEYGRNLVQLAQQAQRAVCENVELMTGLKVKAVNVTVLGVVLPKGAV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756669887afce143f1f3ede8a4c6e15eadf3a9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KSKFKFLVFAAALAFVGMGKNAVHAATYSVKSGDTLYSISRNYGTNYNYLMSANKLQTSAIYAGQSLKVPDVKYTIKSGDTLYSIAKRFGVLLSDLQLANNISNNIIKVGQVIVIPVNTSTAATPSYVISCTSSEVDLLARLINAEAGGESYNAMVSVGAVIVNRVQSSAFPNTVTGVIYQVSNGYYQFTPVLNGMINKGATASSLSAAKAALYGSDPTKGALYFYDNTVSNTWLTSKPVSLVSGKLIFA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e67f33c0915b0c736d9355ab82a103f2195e13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PRPAPRFAMGHMLPHRSNVGSQFLHTQRHGSRSTWYKKHYFSLRPFAIQRHHGTTPRILLDRSLWKSLWITKLQLPDINRWERVVNSQRVTEDRYAFVEEEGVMHKVNWGLYCERLETELTVTQERLPQHTLLMKAAPSSWKKLDIDISVIRGLSLREAMAQCKLSLRKGHQIVFRALEMAQQGAEAKGLDKEHLRVAHISCYPGPTDKQIDIRSKGYYAWKTKKSSHLVLTLAEDPEMVLPDRTCLPYSSLMSMKRAGLSAQPTVIDVPAITAEG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d7f3c9b5c31f1a7461b00182053c5bfe2cd346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RRIFDPERTLRDVERFKIHAMISSPIFLKRFFEVEGQEDIDCSSLEFIFSSGHALSPWLVEAVHNRFGKILCNLYGSTEISAAAIANMEEVAKNPTVAGKICEGTTVRILDDNDQPVPAGTVGRIFCYNNTTLNGYTDPRIPIKRVGELVQIGDRGYIDERGLLYVLGRADDMIIVGGENVFPRSVEEVLEPMPGIQDLYASGVDDDETFARIAVWIVKSPTAAGEALTEDAVRDWVRTKLADHSIPRDVHFIDELPRNATGKVMPRMLPGISHPT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142c89691bce214be3d061868fe3281bdbbe86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QSVILVSDQAAVRTLTLNREHKLNAANDKLLLTLTRELERADADPAVRVVVITGAGRGFCAGQDLGDVSGRDMTFTEHLNHTYNPLIRTIRGLSKPVITAVNGVAAGAGASLALAGDIRLWTRGANLIEVFSNIALVPDSGSTWFLPRLVGYHRAFEMMALAEKIGSDDALRLGLCEQVFPDESFRADVQAYAERLAARPANALKLTKQALTDALTSTLDQALDREAELQQLAGDHWEHEEGVTAFKEKRPAQFVRE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14ce8915a1c35b3d60504009c010c9a9cc43bc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EEHHRGGKKNESSYKFLNADEINNLEYIFNKMKRSKNESVTIQNVQKFLHANHNKDISDDLLDLFHMYGTTITLEDFLTSLNCDINKFKSKEKMKSLFNLLDASNRGYISTRSFIQAAKEFENEFSEETLRSIFNIMDLSSSDRMHFDEFKNAIAN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70d2e27053ffab566db43dfb810a4b31530bc5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PSTQAPDIINSVLECGCGAWSEWQGECSQQCGGCGHRLRKRECKKEACRKEEKRPCNFSACPDGTNFLINNAEFHILWRGCCVGLFRSGDQCSALETESNPFFKIINSLLNIQDAKNNDTLIAKRMMRGE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fe8c3c40f375a703c28260848fb63f6dac754c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DAKFERRFKSFCNSLDALAEARQRDLSDSFVLSGTSAKFSITFDLSWKVMKDILVQYYSITGFVTGSPREVLRESFKAKLISDDAWMDMLKVRNELAHDYDCEVVRTHCNTIVEKYIDLFYDFKNTIDELLKV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8470a9d8c79f449f3112ad679c84b19244af8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VNKASLTYDVPEDREYATKRILSLKRPSKIMVIGDVDTGKTTLIVYLANELISRGFKVAIVDADVGQKGILPPATISLALADMKFSSLSELKPLIHYFVGSITPSQFFGEMIVGTMRLSEIGKKFADYVLIDTTGMIYGSGVELKRLKIEAVKPDLILALEKKEELNPIVSGFEDKTIKLKVSENARSYSRSERRQIRQEKWRKYFENAKIVSFSLENVVVTGTSLFQGSDIREEEKSLLERLFKWVILHGRRIGDKYFVVKADVAEVPRVVDKNVVRYFDFEKLSNLLVGLLNEEGLCLGVGIIKGINFGEKRIDILTPVSEIENVREIRFGRIRVREDGEELGILDREA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53f973805a9b3a9aa2744b6f37ee282b63834d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1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ATHYLNQLNHRYLNIHRVKEDFFWDTYMGLSYDHVGSAQAQTEWTQFLSNGARIEEIRQQIELAEQITDSEEKAQTLTGLQGWLAMFESHALESEQAQSLKAGLIQFEADLFEKKQKHVLTYTNEQGEAVEASIVTLGSTVRTHDQEAVRRSAHQAFLGLEQWLLQNGLLELVKRRNHFARSLGYKTFFDYSVAKKEKMTTEQLFTILDDFEQRTRDRHFTSLAELAQSKGEQALQGHNFIYSFAGDVMRELDPYVPFSQSLRRWVESFGRLNIEFSGAELTLDLLDRKGKYPNGFCHGPIPAFYDQGQWVAAKVNFTSNAKPDQVGSGYDGINTLFHEGGHAAHFANVKMNAPCFSQEFAPTSMAYAETQSMFCDSLLMDADWLKTYAKDVQGNPVPDELIKAMVFSRQPFKAYEERSILLVPYFERALYELSEEELTAERVTELARATEKRIIGLECSPRPLMAIPHLLSDESACAYHGYLLAHMAVYQTRAYFLGQFGYFTDNPAIGPLLAKHYWQQGNALSHNDTIVNLTGEGFNARYLADACNLTPDEAWQKQQHKMAQLATREQTKPASLNAQIRVIDGATELASNRDSDEEMCRQFEAYIAKHYG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3435857f99d2de002c2bb6932ae9453afff340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3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NMVKRIMGRPRQEECSPQDNALGLMHLRRLFTELCHPPRHMTQKEQEEKLYMMLPVFNRVFGNAPPNTMTEKFSDLLQFTTQVSRLMVTEIRRRASNKSTEAASRAIVQFLEINQSEEASRGWMLLTTINLLASSGQKTVDCMTTMSVPSTLVKCLYLFFDLPHVPEAGGGAQNELPLAERRGLLQKAFVQILVKLCSFVSPAEELAQKDDLQLLFSAITSWCPPYNLPWRKSAGEVLMTISRHGLSVNVVKYIHEKECLSTCVQNMQQSDDLSPLEIVEMFAGLSCFLKDSSDVSQTLLDDFRIWQGYNFLCDLLLRLEQGKEAECRDALKDLVSLVTSLTTYGVSELKPAGVTTGAPFLLPGFAVPQPAGKGHSVRNIQAFAVLQNAFLKAKTNFLAQIILDAITNIYMADNANYFILESQHTLSQFAEKISKLPEVQNKYFEMLEFVVFSLNYIPCKELISVSILLKSSSSYHCSIIAMKTLLKFTRHDYIFKDVFREVGLLEVMVNLLHKYAALLKDPAQALN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d81b09a05c406abbc204256a7d99ebce52a08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3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ELLESNLLRHFRIVRFLLGREWVTIGELAHTLRIPSRTIRQSIGEINQYINLAKIESSQKFGIRLTYDAQLNSFYIYASIYKQSAHFLIIENICIHRYATLAVLAEKLFISQSTLKRKIAVINQTLEEYGFWIDTKSVDMVGDERKIRFFYYCYLLEKYDVLDLVAPEQELRVIDELISEFFAQFPSLQSPERQVFSYLNKLRTMLFISFKRLKKGRRLASHDQIDEQYSLLLSEKLSKKIAVCYHIDCTKDVLHQLFFLFFNRRYAWSANDLQKKAEHDEAIAKVRRTLLAFFAKIEKSEQLVLINKDELLLLLYNATSYTWTSAKILHNPSEDFFVNLNHYHEGFARRIKKELVACLNREQLDIYLDDSVINQLLFMLVTAWKGLMDQLEASAPRVKAGIFFNTSFEHSQFLLNDISYHLKSRLDMTLITAKTITELRQQCQHVDMLITNLSMLPSPDCHIVSIQANLTPKDFENILSVYSEIVNANVTA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ec56ed37ce90d0f6c1e01bf6f987599cb8c784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LQSSDKRSPSLLDASSEVFVHDLAALSPTDATAWGISGFEGDLQDFSPDYWNAIAERNRDMVADVDAFDDGTDDNDDEEDFDDVDRVTADVLRDRVCLDLALHHQGETLANLNNIDSPVQTIRDTFLIMPRETDDDVENLRERLSRVPDALHGYCESLAEAASQGHVAAVRQVEEVVSQCEDLADEDSVLQHLGLDENDPVVVEAQEAFARVAGWLAEQLAPHAPHVDAVGRDRYEMFSHLHVGEFVDLDEAYQWSLEQLRDIDAQQLQVAQQLYGPGTTIREAMKKLNADERYLIRGTDALQEWMQKTADQAIADLDGVSFNIPEQARQVECLIDPAGTGGIFYTPPSDDFSRPGRMWWSVPKTQEVFHTWQELTTVFHEGVPGHHLQISQTLVEKDLNLWRRVACWNSGHGEGWALYAESLMKELGYHEDPGNLMGYLDAQRLRAARVAIDIGIHLNKRNPECTGLWDASYARSFLRENTSMNEDALYFELNRYLGWPGQAASYAIGQRLWLNLRDEAISQGQTLAQFHSKALSYGSIPMGILRDQVL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8733a2ca1f59882b753bc3b77efb5b4990049c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TLRHNGEAYEVVVKFKPQGDVPFAVEPCLHDFVAGRTDVPVPRILVYEDNPDADVPPYFVTERIHGENLAEEFAGLSTADRRRVLAQSGRILGDMHSEIGFEAFGRLTLHDDRIIVSDWMGNWQEYFESLTRSHLSHLDGTPFEDMTDRAWDCIEPALSMVPEDGVPRLVHDDFRPANLMFEQTEESPITAVLDWQDVLAALPEYNLAQTEFLFIDSSFQDPERRESLRTVFHEGYQEMRPMEFDEGYEQRRPLYQLSTLLWRMAGFEAVFDDKSGLAAARAEAQYRQQFERLVEEIQT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7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05bab536c4cb0e7d8e82315003ec0b3aa67700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2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NECKSKGKNQAKRILDAALNCISMKGYANVSMRDIADEAGVVLSQLSYYYRNKEGIFKEITKRITEKYLYEIDNILKRGKCEEEKISSLIKYFQETLKNNPNRFKILFDLTSMSIFSKPIKNLLNSFYDKASEIVQNNVMNDLIAKERFKNYSPKVLSKMLLGTLYGVSAQFVMSDKDENVPDNIFEELRMMF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cf512734f505e41cfc4a2f5a9b427399d73c09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1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DENRLNSILCKFDADWMASDEARTEATNDLYFSRVSQWDDWLSNYTTLQYRGQFDVVRPEVRKLVAEMRRNPVDVLFRPKDGANPDAADVLMGMYRTDMRHNTAKIAVNVGVREQIESGVGAWRLVTQYEDNDPTSNNQVIRRLPIHEACSHVIWDANSKQMDKSDAKHCTVINALSRNGWKEFAEDYGIDPDTLPSFQNPNDTWLFPWVSNDVVYVAEYYEVEEEKEKVFIYRDPLTGEPVSYYQQDIKDVIDDLANRGFIKVAERKVKRRRVYKSIITCTQILKDREKIAGEHIPIVPVYGEWSFAGDKECYEGVVRLTKDGQRLRNMIMSFNADIVARSPKKKPTFFPEQIEGYEYMYGGNDDYPYYLQNRTDENGNDLPIGPISYMENPEVPQANAYMLEAATNAVKEVASLGVDAQAANGQVAFDTVNQLNMRADLETYVFQDNLATAMRRDGEIYASMVNDIYDVPRHVTLTLEDGSEKDVQLYAQVVDYQSGNVVTLNDIRGRYECYTDVGPSFQSMKEQNRAEIQELLTKVPQGTPEFQMLMLQYFTLLDGKGVEMMREYANKQLVMMGLKKPETPEEMEMVQQAQQQPQQPSAEQIQAQGILLQGQAELLKAENQQAQIQVEAAKVEAQNQLNAAKIAEIFNNMDLDKQAELREYLRLVGQFQQQRSKDARANAELLLKDADQTHSQRMDFANLMRQVQIPSGGVAETP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99c4fba4783e8b8a3bc323329d4be4c49f9e1c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KKPHHTPSLFSSLSDMLNQSHPLYKLADKIDWEKFDTAFRPLYCQHNGRPSKPIRLMCGLLILKHLRNLSDESVVEQWSENAYYQYFCGMQEFAPGAPCASSELVHFRHRIGEKGIELIFQESIRVNNEDDDEHHHDTAFIDSTVQEKNITFPTDAKLHKKIVRKILDIVHKLNLPLRQSYTFVLKRIYRDQRFRHHPKNRKKALKADNKLRTIAGRLVRELKRNLGDNSLYAELIERFEAILSQRRNSPQKIYSIHEPEVQCISKGKEHKKYEFGNKVSVIRSATGIILEARSFRNEYDGHTIEASPEQVERLTHRKIKIPAGDRGYRGRKEVNGTRILIPDTPKQSDSRHQRCKKHKLFCKRAGIEPTIGHLKSDHRLGCNFYKGLAGDAINILLAAAAYNFKRAMKALWDFIKIISQMPFANGFSLKEV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9f15e9946414f00ac5e259675ad0c90e72174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QYLIDIHKTTIDGDIVQTVNARELHTFLEVGKDFSTWIKDRINKYNLLENQDYLVFTNFGENLQGGRPSKDYHLTLNVAKELSMVENNKKGREARLYFIECERRLKQAATLQIETPQVDYSKPEVLRGVLNHLQSQIEQKDHVIAELAPKAEALEGLKRSDGLFGLIEAAKMLEVRPKDLTDYLRKHDWVYRRAPSGPLLPYQDKIKKGFMDCPAITIQRPDGTEKVLPSTKITPKGLACLREQIHGGV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6f88160655b5a08d282077df95b84395db0988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RIIDVTVKPLKRYQYERYAVLCNLAYPRIFKQTRYGFDPNGQRVITNQFGKIMIRVLWSRASDEVVVVIKGSHSLTDWLLNFAVWTRSCRHLGLQYRIHAGFYHLLHQESQPSRNQDTLGMTVIEKLEQTLLPLIEQG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53ddb9e829d68332f3f35958a3769c04ae23aa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PGPGLVKDSPLLLQQISAMRLHISQLQHENSILKGAQMKASLASLPPLHVAKLSHEGPGSELPAGALYRKTSQLLETLNQLSTHTHVVDITRTSPAAKSPSAQLMEQVAQLKSLSDTVEKLKDEVLKETVSQRPGATVPTDFATFPSSAFLRAKEEQQDDTVYMGKVTFSCAAGFGQRHRLVLTQEQLHQLHSRLI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763307a7ab857c43ac3bfbb375b40419d41ee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ASVFATIENPIFFCESPAMIDPLAEVVTLLQPSTRYSKLVHGASPWRISRTVAGEPFYCVVLEGGCRVAIDGHPPIELLPGDFVLIPAAYGVAISSLELPPPGVETAAPVVLDNGEYRIGDASRPVDARMMAGHCSFSSPDAALLVSLLPQYVHVRGEPRLTTLVQLVRDESRAQRPARELVLSRLVEVLLIEALRFSADTGTSPGLVRGLADSRLAAAIRGMHERPAHPWTVVELAKEAALSRSTFFERFSRAVGVAPMEYLLTWRMALAKNLLRRDEGRIAEIAGRVGYSSASTFSVAFTRHVGRPPAQYARDERAAASD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97d8526889e9bbe6e681a7616e0b1bf9afb0e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ADVTSYVKESGVYTVADLSTTQGTINQLGSFGAWAIVVVYRNNSETFKNITLFDGYDIVSSGNNKSYTLSGFLTPTKGTVKSSFLTFTGEGDVDITGDYIQLGGTR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e42373cf82558d7b107dd22c62ad03d72fa369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FRKLVSLGILSTLLLSVITGCNNASSGSNLKSNNKIKGELTVYTAIEEDSIDTYLTTFKEKYPDIKLNVLRLSVGDITARLLAEKDNPKADVLWGVAATSLIILDDKEMLEPYAPKGFDKVNPVFKDDKKVPSWVGIDAWMTGITVNTKELSDKNIPVPSSYEDLIKPEYKGLISMPNPASSGTGYLTVSELIQIMGEEKAWQYMDKLHKNIGVYTQSGSAPAILAASGEYPIGISFGNRGIKLKGEGYPVEVVFPKEGSGWEIESNALVKKDNIKEASKVFLDWAISKDAMNEYSKNFAVTTIDTGNPVPEGFPKNPLEQMIDNDLKSAARNREAILNKWIEKYDGKTEKE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ca67f59e4529d010d3f007666a52c21d2ae2c43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VSFSLENWMSFRNQVTFSMVASRERQHGDRVPKLGKYQTRVLPVAAIYGGNASGKTNFFKALSFAKALVVKGTQPDSLIPVEPFRLDAKVADQPSRFGFELLIDEIIYEFSFAVTRKAVLEEKLVAITSTSEKVLYHRRDGKPNFDDSLAKDQFLQFAFKGTRDNQLFLTNSVSQKVDNFRPVYDWFKDTLELVAPDSRFEPFEQFLDEGHPLYSTMNEMLPQLDTGIAHLGGEEIPFENIPLPEPLKTKLQEDVKEGMTVRLLTEPINERFVVTRKGGELIAKKLVTYHPKADGTEAKFEIRQESDGSQRVIDLLPAFLELSAQVSKKVYVIDEVDRSLHTLLTRRLLEAYLTNCSTETRTQLLLTTHDVLLMDQQLLRRDEMWVAERDATGASNLLSFSEYKDVRYDKDIRKSYLQGRLGGIPRILLGGALTNPCLTEESEGD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0d442a8c4d5f41e4279424bc06af0e2a8fd662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7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RINNQEDAEKAYKEALSIIEILAKNNPSAYEIVYAQTMTFGILCLGKDPKDIQQIKATLQKYPDNNQAIALLERIKSREEENPK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660d880599e684408315c23db7463a2be42108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KRAMNALAADGETTYQLSAKDYTIGDSEVTGVYDNEKAVTIKLFVDDVAVDEITPDNSKNIYAISTSKTTIVKDSKVEVAEYDADKNELTKILVTVIDPNGGGNEMDEKEKIDKFISRKLTVLNEKDGIVYEQLAIRVIQVNQ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5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44f2729de6eb53f0d7eb85a9a27d9df776afc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RIRAALPWRKKNYYGDSDSTGYCSSSDVSKALSDSQFILRPNTALLSSSYSNGTNYYALDCTERSRLKEKGGTVTSRTSTVSSTTFKSHSMSTAADCDYEGEDESTTIRANSVRQVPMMPKLTSIKHLMTESSSEELPQHDEMEDDVATLEEVSMEYDDEDDDDVTLDIVPRREYRNSSFRSFPFSYQLMESEMDRLFDMMQVDEQIPKPTSTIYYHDISSSEASPPPPRPSITRTESVPRSILKNSSSFAIYEEIYGDHLTPPPIDIRPQLPVRPIMAFQQFPPCTTFQPRLIQRLPSVRRRKKMPSLHHSTSFASYFRKR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8a0ed32ef193dc2650835bde7e36958d5fafc5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07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LQSCRRLFDTLPFVPMALSTLDILEQRLLAAGLGGTTNTAATPKSLVAPSASSNYSEADKADQLKWFSSSVNAPFFISPKHDGVRLISYVSPTTATGPPSAQQASSKTKTGAATVAPPPLMTCYSRYGRPIYGLFWIEEELRLLRALCGDASLIIDGELYLHQTDMDASRGGREGRANASDGRKRKPARTALPSSDADGVNSFNTGFLAVSALVNRFRSSTFRCASKESVLKYVPSLPRLCVFDVPSYNPCANPLAPPTRNAPTAISAASRLHVETKASVKYDGSPQQVLAELQRVRGNVTDALRLNDVEQLRIVPNVTPFSQRLRTMHYLFELLSRGMKSPVLRQHFCPTSSRMCGAPTTRPIRNCRKHTPTAAQVQPPHSGIGQHHGGHFVSRIPYQLVKSLEDTTQRMLPMYLDAGYEGAVIRAPVNTYDFKEKTKGTLAALVAPLLRATETTKTRRGRHLRGTSTGAGEASGRRARNRAALLLSLNTGPVLGAATPLMVHAYRGDAPRREPMQPILPSDAGLTDAELDVLDVVAVGRRAVLQSAKLPQRSMTAVKVLTYHDREYPILRPLLKEPSKNPRTRELVSIPRSHVRALGYPIKRSTDTALSDGDGATTLTPATPRCGKKKTKSMNHATTAGQGSAVFYGLQCLAENGLVFNTSLPKMTLAQQKTLLQHLLSAGRDPMREGREAASATMKTPHNKRSNAEAPYGGAAHPSPSKIVSLTGLYATVKFSTLTEHGLPRFGSIKAIRGGKGWF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8ebcbc6b8dc0f5f76b62e9351c056bd0234e5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SRKFTEASKRRLSELLDAKSEQGNTMRCDEVQGFMTALLSGPDKLTPLDWLPEVLGDESQFTAAERSEIERLVLAMAMETTAAMSDKKLPDLWLYENEDGGSDFYTWCNAYLYGLDIVPTDWFEAVDDEAFEELFYPIMALGGIYDEEENGAIRLQFTEGELAELESELPYALADIYRYWQAVINKPQTVRREG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3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ae503f50c992b02a3c6a27c29607f13a221f27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TYFITGATGVLGSAIVKELLSNPENRLVLLVRAENELVLQKRITELLSFLGVGEKTRDRMDFIRGDVELERFGLHPGNFIKLGDQVTHIIHSAASVRMNYSLERARLAAVTATEHVLQLARLSRKNGLLQKMEAVSTVGVGGRYYGALPEQWLNTPRNFHNTYEQSKAEAEIILKTEVDQGMPITVHRPSMIVGDSQTGRILNFQIFYYLLEFITGRRTWGVMPDISDRHVDAIPVDYVARAISWSSKNPETIGKILHLCAGLENITSLENAEKLARSKFMKMNLPVPHKRVLPVAQFRFLVNSVTPFLPRKIRRSVSALPIFLNYTKNQIFDNTETNIILSSAGLQMPRSDEFLGPVIDYYLSQAYL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85f1638ade6bd484ec5a6033e2bc6b5f30a91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LMNLAPPESVAGEHFDVIIVGSGFGSSFFLHRLLRQPGRRVLVLEWGRHSTHDWQLEEGRNSPVTDSDTYATNSEKPWNFTIGFGGGTNCWFAQTPRLHPADFRLGTDHGVAQDWPVSYDDLEPYWCEAEEIMAVSGDPDMAQVMPRSRPFPQPPHVMPDPDRLMKAARPDSHFVMPTARARIATETRAACCASLRCQICPADAKFTANNSLVPLYETPGVTLCLETEVRRFEAAGSSISAAVIRGPDGREHKVTGDLFVLGANAIHSPAILLRSDLGGGLTGVGLHESYGWSMEAWLDGVDNFGGSTITTGLDFGLYDGPHRKDRGAALVYFENRWSHGMRLGAERMRQTLPLVIVTEDLPEDRNRVTLDGEGRAFVDYHGPSDYALRGMERAKAALPELLAPLPVEKILDHGIRETESHLQGTLRMGSDPATSVVDAGLVHHRLRNLVVVGTSTFPTCSAANPSLTAAALSLRAADLLI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58aef0ada9b90624ebeee5ab026edd078e233b3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AAQRFESGLFEYLGGIHPGELYLITYTSEEPVHLAFYILVKNLAESNIPFAVIDVLDHLHLIKVNLKLAGIDTSIIDKAKVIKVGGFIETGEIVKRISFDSEILVFGKQLNEMIMRLGASKGRPIIIIGVGAEKIVRMFEGSPSELETFFALLGRAPLGNESFSRIVFLNTSLLQKEALYEFIELATRVFELKLEGEAGIDKRLSFKIVKSMKFEEYGEELKVSASTLQNHLKT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79c2f78175c528151ae79461e8ab2678289e26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GMQYPPQALNKAMLEAVDFIHAEGWDAPPTLFALVPAELIGQALPDDDDSPLALVVQDNLPEHIRPGSEELGDYVSRISWPEQVVGAVLAQEIMFRDSSADSDEARPARLFSGVLRGDADLTLLQIRPTEEELTERGPFAEDDIELRGGPSVAPGVIAALRATL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18e9c6ce4e9980c75a070256d0f04352716ad9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6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PMTEEFYDEEEELGCFRFNPSEEELILDYLLPKLGFHQPNTIYLLEDRDNIYAKEPWRLNHTENDIFEPNEWFYFVKRTNRKVKGWKATGELKDVVSKKTGEVIGKKRNLRFYVEGDESKTSGWTMREYSSIGNQNQRLCHLKG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2be61ad64267c005c41a57ce321427ee398d92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GVPESGYKAPALSDPDVCQRTPFMLRLSMPALLLALAGCATKPPANPDNLCEIFREKPKWHEAALKMQQRWGAPVQVPMAMMYQESSFKHDALPPRYYFLGFIPWGRVSSAYGYAQAKDETWADYKREAGGWGASRDDFADALDFMGWYIQKSQRVNGVSKWDAYGQYLNYHEGWGGYRNRSYDAKPWLKNVSQKVQSRASLFGAQYRSCQQELSRGGWF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6400833381fe129e877d59d3b849164f873f74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1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LQQLQQNQNQAAPQNMLNIAGAFPPQTQPPQQAISAAHSELEQNHRVLLQLMDTLVSQIKDYSEDVEFNLQNDSTIKNTIVEILSFISRSNQKDQLSLKVSQAVVNSLFGSNESKLCRDVLSLLLEKLCSLSIVARKDVVWWLVYALDPRKFNVPVVRSLLEVNLINIAEFDAVLVTAMKNGMAGATEFSMNLIRDTVMADSPILMRLDFIRILGYLRTINTPEIKAFLEEYEQCRAVPVSKTTSITKVERYYLVFTEWVKLQQRVETDDVVNIVFIRQLFEKGVIDSKEKVIEFIKAALELSVNSFKQSDPTGEVFTSIDALSRLITSLLVVQELNVEERKEYLNLLLSVVTLVFAKDHQTNMTSFNERPYFRLYSSLLSDWDKLRDHHFIRVSDSVVRKSLIEFDQYFFDIFASFLHSYQPIAFPGFSFAWITLISHRMFLPKVLRSKELYGWDKLVLLLIDLMKFLSQYIKKDNVPDSISVIYKGALRIFLGISNDVPEFLIQNHYKLVKNVPPTCIQLRNIILSAIPKKMMIPDPFVSEITEDNCKDIPQVFYDPSQDLKSLKKPIINYLRIPSSSLLRTICGGMFRTELEYENGIGYDENNVDVNLIHAIVTHVAVEVGLEVEKASKNAVFNVKSSYYTLLFGLLSDGNDEVKFHIIQAMVNQLRYPNVHTHWFNFALKLMFQSDQWPDDQLSTIQEIILRSLLERIIVNKPHPWGVVVTFMDLLKLEGTKMIEKPFINDIPEIHAIMKNLQKYALTSSS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e8baf2c818e2a2f69ab3d9c63d5f8f6c34e24a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KIESQGYCLSIIKEPPANLTVVTGVEVFDECLALIAVIEEKNSLYFYKIRKKLLMPKTLPLELVIRQNYEY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335cd466224ff47c9d70c9a7ba0c6ee2b9f64e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0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LVDTNVFLEILLGQKKKEEAKKFLSENIDRLYMTDFSLHSIGVILFKLRKPEVFEEFIEDVLPNVEILSLPVEGYPELIRIHKTLNLDFDDAYQCAVANVFDLTVVTMDTDFTKALNYVKILFL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6202cc4bc0fc6962f5e6b92190bf719ed35782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YHLARRRTLQVVVSSLLTEAGFESAEKASVETLTEMLQSYISEIGRSAKSYCEHTARTQPTLSDIVVTLVEMGFNVDTLEDPAANKARKEAELAAATAE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fa0ad8d068a61eb74c5c3150fb3aa74b52830a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3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YGHEPHDWGTSSSTSDMKECTICEAPSNGYHFNAASCSACAAFFRRTVTLNRNFVCTHQNTCRVNYAMRVICRACRYHKCINMGMERSAVQPRRDCNAGRRKIMYNSTNSLKTQEHTFAPPTPTVPQTTTVIVTKDERIYEDSSPEIHYAQSYSSSISEEISSLSPKISVSMCSGTDITLNFEAEQVLEDLLREERLFNERRKLLYCSNSCISELLTNENANEIPYSQSNLQPLTFAGIQKHIRPQILVIYEWLRGWRHFELLNIKDKSVFLRRCVLYHTILDPSYLSYRLGLPEKFVMFNGMYVGVQDGDKTGWEDEKDCITADLKIKLYRPLMDRLINEVCVSMKVINLTFVEFVLLKALVCFKSSTTCEVSVPLKKFMNTYMDTILRALNVHYQTLGMTKEDIAQRIGNVILMMSSIFAVGMECLESHQKIQFFDLWQLDDLLIKLIQRGGGGAN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67eacd9d88a428fb71d89954afaa3faec654d8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RSSDILIVDDEVGIRDLLSEILQDEGYSVALAENAEEARKLRHQARPAMVLLDIWMPDCDGITLLKEWAKNGQLNMPVVVMSGHASIDTAVEATKIGAIDFLEKPISLQKLLSAVENALKHGAAQIETGPVFDKLGNSAAIQEMNREVEAAAKRTSPVFLTGEAGSPFETVARYFHKNGTPWVSPARVEYLIDMPMELLQKAEGGVLYVGDIAQYSRNIQTGITFIIGKAERCRVRVIASCSYAAGSDGISCEEKLAGLFSESVVRIPPLSMQHEDIPFLIQGIACNVAESQKITPTAFSDDALAVLSRYDWPGNFEQLQNVVTTLLLEADGQEIGIGAASSALGRGVPADGTGHMACGFDFNLPLRELREEVERRYFEYHIAQEGQNMSKVAQKVGLERTHLYRKLKQLGIGVSRRAGEKT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90b14548468bf647909cc54a9f1dba77cb6641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7725BE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EPRILLESGTNELEIVEFMIDETGPNGETVHSYFGVNVAKVREIIRKPQMWKVFNANSAVSGMMKLRDKVITVVNLATVLGKEYSALAPDRVVVLEFNRMMVGVLVNGVSRIYRISWEQVEPPVRAIESAYVTGVVKMEDRIILILDFEKIVGELCSEETLRALSEEQLLPGPVLDRSQRRILVADDSAFIRNSICSSLRGAGYNVDEAENGEDAWNMIQDKLTRCRAAGVNLRSELDLLITDVEMPKMDGLHLTTLVKKDDVLKDLPVLIFSSLASDDNKRKWKDLGALDIVTKPDLPNLVKIADSVM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7725BE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7725BE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7725BE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7725BE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7725BE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7725BE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7725BE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1adefa13058bcb56dcfea72ff62bf6af7aa52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RDILIGFVGKPSSGKSTMLNALTDATAKTGNFPFTTIEPNRAIGYAQIECACSRFGLQDKCKPIYGGCKNGVRSIPIQLLDVAGLIPGAHAGKGLGNKFLDDLRHADALVHVVDVSGTTDAEGKVCRGYDPSVDIAWLYKEITAWIGNNLREKWPNIVRRHIATKANPVNTLQSQFSGYGSTPAVTAKVLDSLHLDTPLEKWDDDTIEKVVNRFVDIKFPTVIALNKIDHPDADANISKIARKEDPNRLVLASAISEVFLRRLAKQGFVKYEEGSEFVDTLDDFPDSGLKPLSENLKTRIADLQDMVLFRHGSTGVCNVLAKAMELLNLIPVFPVKNVHNFANSPNEGVFRDCILVKQGTTAGQVSQMVLGGEAMSIVGVNGNVGESDVIVPGKTDILHFRLRKA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bd907edb8ede7900832db34b464c7cbf2707f4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1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TSTPFSTDDERYSGYTNSAMSPPLQKQLIQEVSLSYSAPYTSTVKPSRHDLPLAFSPYSLDSEIEDLHSHTYSQLSNRSNGNKVESAERIYTASRKETEFPAKADPIPYFSAQSAIKAGRESPSYTTRSTPTPRQTPISFDQASTARLDSGLSQNLIVSESTTFEELTTITTSNNRTTRKKEIKTEMPTVNALTKQFEISSQQEKVVPLKPRKSSNVDYNGNGNSRSQNGTYTPNRSAIVYSPGGILTTTIVDIEPARFGRRTEEYKIQEEYIVQRYDNGSSPNYQRQEQGYQQQQQHRSREYKTHRQEKQENYNQRSYSATENREVDAPVDTSPIDVVKNVIDRWETKIGGTTTRFYASDQQLRSVSRVDMNDNVPRSAQEKIIVHQRSESQPTERVIPISPLPHRVEPTRTTQSGGLLQTYEELKTVVVKQSSDQTPQKIVPRAQSPVTSPVFKETILSPPPIPTPSPTSDIAEEVLRTDETTQHTAITMHSIVTKEVKQEAKEKINSVTDNAEMKEKVVEIAKNVEYEWEKKPLTPTPTPIPPQQQEVKQEELKVENKIENDQNEVHLHKFLDRDYRIKTYEEYSTTKRLRDRSQPPERPPTSYSSYSDRSRSIDRTYERRVLGSGMSRTYSEGRGLASGTYASGFGQLVSGMSSAGAICTTQIRDAREREKREIGLLNDRLADYIEKVRFLEAQNRCLSHDIDILRNGFSGGGHVSGLFDAEINQAKHILEQTTAHRSTFERDITGLSAEIEVFRKKWLDAVNAVKAHREDHDVDLDRLAKIEAEISLFKRKIRIVEEDVIRIRRENDGIYNEIARIKQLTHNEIALKNERSLNVSDLLQRINLLQTENNVRIEQELVFIRRDTTADNRDYFRHELQAAIRDIRADYEAISIRNRQDIEVWYREQIRKIQDESVRVNPDLYKEELISIRTTVTNVRSRLAEVEGRNFFLERLIDDLKNNEEAKFFEISLAERDAQIATLRDQCTELSIQMEKLCDNEISLRAEIERYRILLNGANVTTYTSNTHGSGSGIAVGGVVGGSTRVISQTTRTHSSSNTSYSNVPASRGGYSISGNVGGISVGGTIGSHGASAHATGGIIGSGVQAHRGSVSSLITDKPRDRVHDEKGVDQSGRHFHSWYLGTISINQVTPSYIELKNICKIRRVDVGGFRIEQSVNGQVLGSAQINVPLILDPQEVVRFNHRHGKYLGQFFMDVDAFDNSTVARTSMYNYTEPHEERAWFVYL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9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ededc3e24e52beafdb88cded0e0aabf4f2f6d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AAAQKARSKPATSATATWRDVTPARVVLIGGPEEYLGIRAMDRIRSQVRAAQPDVEITRLNAGSYEPGSLAMNVSPSLFGESKLIEVESAEAMNDAFLTDALKYLADPEPDAVLVVRHGGGVRGKKLLDAIKAAGWPVVDCQPLKKDADKSAFVAAEFKAASRRIEPEAVHALVNAVGANLSELAAACSQLIADAATAVDTDMVDRYYGGRIEATAFKVADAALAGNGPLALSTLRHALATGADPVPLVAALAAKLRTVAKVAGAQGSSAQIARQLGMQPWLVEQAQRDVRRWTPEGLVRSIQVTAEADAQVKGLSRDPVYAVEHAVTVIATSVRR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f5089a84e3beb12100e9097842b387b2c09fa0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VLLADDHSIIRNALKFILQDLEAEVTFEEAREYPSLEDRLAAEGPPLDMVVMDLQMPGYEGLAQIRRIVERAAPTPIAVFSMMEAVEDMRAVLRQGVRAFIPKSTDEALIGTLLKLVAGGGTYVPAQVSGISDCRFPPPLKVVLATDIRTIGEDFDDNPRLSDLTRRQREVLALMSQGLSNLEIGNRLGLNLSTVKTHVTGILKALDAGNRTQAVLMARGLDH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486cfc72a90651307320cfbab7b877f413923f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TRSKEVLYRFRPDSLEAIAEHLNLRTEKQLATALGLWGDVEVLGELRRGMSVGAPMVLHVSSLMGFENYVGAWFDPVREPQ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634634c8afe6e114546d7d86c28043b5f4c0912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AAAGFNWDDADVKKRWDAFTKFGAATATEMTGKNFDKWLKDAGVLDNKAITGTMTGIAFSKVTGPKKKATFDETKKVLAFVAEDRARQSKKPIQDELDAITEKLAKLEAPSVGGAAKANAAGVYSRLTDHTKYTGAHKERFDAEGKGKGKSGRADTTENTGYVGAYKNKDSYDKTHG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7acbd93e3994516f8b7e5bd9fab36bdecd0979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FDVLIKNGKTEREQPIEIGINGSQIAALAPKLEGASGKQEIDLHHEAYVSAGWIDDHAHCYEKLTLYYDDPDEDGYKTGVTTVIDAGSTGADNIRDFYNITRDKKTNVYALINIGRTGILAQDELGDISKVNKEALFDAVHDLPDFIVGIKARESHSVVIDNGIKPLLAAKSYAALLGNLPVMVHVGANPPELKDIMQAMGKGDVLTHAYNGKPNGMVDEHGEIKEFIYDAYDRGVIFDVGHGTDSFNFKTMRIARDHGLDPKSLSTDIYHRNRENGPVYDMATTMEKMLQVGYTLPEVIRMVTFAPADNFHLLNKGRLRPGKDADITIYNVTDGEKTLTDSNGNTETGHQLITPIRTIVGGTVYDLEEQH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e6aee6cbda6dc27d8e8a394a664de6895003a8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NIFTMFSPTVGARHALARRLCFNSHLDHISPAEEYYSPQLINLYIGYEIFVRVTNMDLVTLAQLILMILRNLNLKPRKYELKDIALAAYSLGVQITKTGIPPSTLYYYLRKVGIRRRRESRPTCPSCNSNRVVKNGSSRGKAKYKCKACGRTFYDALKHRMDREQRERILKEYLNRMSMRAISRVEGKPLTTVYSLVRRVGIRAFTNLTILKGELKNFTAKFTVFDEFWTYFRVRHGVMREDLWIWTALADGVPFYEFGDRSYGTFRLGWLPRSEVNYTDYYCVYQVLDNRVAGKKYTYLVESHNSWCRLVRLARDTKAVTRSGRMAEYSLALLNVMYPHVFSRERTPLNEAYLKGVQYIRENL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6aa599d2a184d81acdf7a8d9ed3c0dc0fce319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VEGDCLSSFKRGISAPLTQHDVHKSMFIAYLRPLKKEKVSYIYKGTKNQSIDNEISKKIPCDSLTYIDAVNGLIYRGCCGWRIVHIVLHLKQTFIL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20e35f973401dd295f967d7166ecb5febff903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LSKLTGDPAPFVYRVLKRLEGKKVVFRISESPMIFKAYPLDIVLSSLIHEREKELKMLSSTKDTIIKLYETSLMRNQGEKGLDFIVVNGITDTINLIGDMIDRAEWEVKNMVGVEGVERIKYWHIIEYERAISRGVSVKLITSMDSASIPSEITEIAEVKYLKIPMNARFVISDDKEILIITTDEERDMVSIYSKNRGLVKTLNEIYEYIWAS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36f7ef4e8f683560cf83f86cfa80f464d92c62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4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AQWVVHDPGNLAQGIINTTKEIVETSATAQHTLDGFKETAKIFEQGRKYYDALKAVHDVVKGGVKVKKSIEMVADISEIYVRNYQKMLGDPNYTPDELSTISFGYAKLLSESADILQDLKNVVNVTGMSLSDAERLAIIDQSYKRLLEYRNLVQYYTDKNISVSYLRAKKKKDADRVVALYGDAEDRY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c957ad0eccc6c9020bf6308d97e33538c43fab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HWTIIGGGLQGTTIALKLKNEGLKNEALTIIDPYSSLCERFNIYTQRISMPYLRSPFVHHIHPKPFHLKQYARYHQYTSAYYGPYKRPQRDMFMHHVHDLIHQFKLNDCHIQGKVEAINKSRGKWCIKLSTGDKMITDCVVIANGYTQTPFIPEIFRNKANVKHIFADNYHASLDKDTQHVVGSGISAAHLTLKLLNEHNHQLVHLWMNKDIEIHDFDADPGWLGPKKLNYLASISSSDARMKLIEDERHSGSMPMELFLRLKKYVQSGRLVIHTSQIDDVTESYIISAGKYFEYKHILLATGFYNQLLTQPLIKNLIQNEQAPLNQSGYPSLSNELEWLNQLFVAGGLADLELGPFARNIMGGKESAERISKAYKRLNKKI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6f5949c59a8ba8dbb07a03a02879304a238fa7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AQPAHEPPRHLRFSTSGILPDNRVQMWEGHNARALLPLDIRTIDDRPMQASETNLHLPSMRMASVFGTSQFVERSESFISENPTGVVAIFFATEGEAVFFHRGGHVALRPGQAIVYDADRPFLRGFNNRFRELVLTIPKQRYLEIVGSKGPELPAIFEFGATGTANEQALARLVQESLHRIESGEPKHIDSSGPLGKPWSDIEHEAHGLIRNVLGDATSSEEGLISAAQRFIDINISESDLQASRIAAAVGISERQLSRIFSDSGQTIGRYVLNTRLDFAKEALSTPERDKVSVSEIGKRFGFASPSHFSRTFRERFEMTPLQWRKESQRQSFQ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1ae22c851f9a13896e75a9590071f29116a23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ARENILAKLKKADALPMEEPAVFDYYREKGVSWDSEAERLKHWAAAMRAVKTEIYWVTKSNWMQVFREAAEGKGLKNILLPLATEHGQIARAALAGSNIEPIVFEREIDTWKTEFFTNINAGFSGAQCGIARTGTLMLFSSPEEPRTLSLVPPVHFCLFDTSKMYNEFHNAVEGEKLVENGMPTNVFLISGPSKTADIQLTLAYGAHGPRDLVILAILPDHISPTDLEEN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d3a4d4b45992f2eb5b43ce8b42d8271cbab26c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DLLYRVKTLWAALRGNHYTWPAIDITLPGNRHFHLIGSIHMGSHDMAPLPTRLLKKLKNADALIVEADVSTSDTPFANLPACEALEERISEEQLQNLQHISQEMGISPSLFSTQPLWQIAMVLQATQAQKLGLRAEYGIDYQLLQAAKQQHKPVIELEGAENQIAMLLQLPDKGLALLDDTLTHWHTNARLLQQMMSWWLNAPPQNNDITLPNTFSQSLYDVLMHQRNLA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44ad670f3df270c3bb86eb155b96c00436eabe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ETAFRQGKKRFFDTKKFPRGFAKSGDFTLAEEDILTRYGDTMLGLESGELQPENADEEHFLKVLANPELAENKLEKAWLKYTRLARGRKRFHTLNGRNKPDGVEDYTDDEPSLTEE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ba2bccba79a59eb00fc311250dc38df174b569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QLTDDDSQFKNNPSELTIFYPAVPRVFKNYELIISAARKLKEQSNIKFLLTISGTENAYAKYIISLAEGLDNVHFLGYLDKEKIDHCYNISDIVCFPSRLETWGLPLSEAKERGKWVLASDFPFTRETLGSYEKKAFFDSNNDDMLVKLIIDFKKGNLKKDISDANFIYRNEN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df5e573e397e41361b651aae7b661c36d0ccb0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LRQPSSIERLQAEVFVPDALTPMTPAFRRWRTTVTVQDIVGAVSQYLGPERARDSFRSFAAGRRITLDPAAPADFELLKHAEHLIASSIGAASSRLVLSLLLRKRTVSAEAALKLLDDSHAALHFNREILQTALNHVRQGIAVFNPELQLICSNRQFGEILGLPPHIIQIGIPLIEILEFLASNSIAPIDAEAHTQMRMAAYTTEGEPFIERFPDRHLVVEVRANRMPDGGLVITFSDVTPSFEAAEALERANATLERRVRERTEELTRLNSQLALAKSTAEEANISKTRFLAAASHDILQPLNAARLYATSLVERQNGGEDSRLVENIDESLQAIEEIIGALLDISRLDAGAMTPSLSNFVIGDLMRSLEIEFSPTARAKGLELTFVPCSLPVQSDRLMLRRLM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9f83c71cb23a9eeee7a18c2aa10a38c9de2236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VLMPFEIMETIKMIQEENLDIRTITMGISLRDCASSNSKETRDKIYNKITRLAANLVKVGEDIEKEFGIPIVNKRISVTPISLVAESSDEENYIKFAETLDKAADAVGVNFIGGFSALVQKGYTIGDRRLIASIPEALSSTKKVCSSVNVASTKAGINMDAVREMGHVIKKAAELSADSGGLACAKLVVFANVPEDNPFMAGAFHGVGEPECVINVGVSGPGVVKSALEKVRGADFETVSETIKKTAFKITRMGQLVAREASRRLGVAFGIVDLSLAPTPTIGDSVAHILEEMGLEKCGTHGTTAALALLNDAVKKGGTMASSSVGGLSGAFIPVSEDAGMIDAVKAGALSIEKLEAMTCVCSVGLDMIVVPGDTSEETISAIIADEAAIGVINNKTTAVRIIPAPGKKVGDIVEFGGLLGSGPVMKVSNFSSRDFINRGGRIPAPLNSLR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1ea3a4c6c77555596a34c92d006f4a3a491d79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QDFFERHQPMLQKALEAAAQRGYWSPFPESPSPRNYGETAAQDGQAAFEALRGKPFALDLPQASGAVGGEVSPFGFELGITYPQVAPEALVAASSKALEQWRRAGPRAWVGVSLEILQRLNRRSFEMAHAVQHTTGQAFQAGGPHAQDRGVEAVTYAWQEMSRIPGVALWEKPQGKHDPIKMEKRFTVVPRGIALVIGCSTFPTWNGYPGLFASLATGNTVIVKPHPGAILPLALTVQVAREVLGEAGFDPDVVLLAAHPAGDDTAQRLALDPAVRIVDFTGSSANGNWLEQNARQALVYTEKAGVNQVLIDSTDDLKGVARNLAFSLALYSGQMCTAPQNIYVPRDGIQTAEGRVGFDEVAAALGAALDKLAGDPAKAVELTGAVQNDATVARIGKARQLGLPVLADSKALAHPQFEQARVHTPLLLRADAGNDALGQEWFGPIAFVVATDSTAHSIELAGASVRQHGALSLSAYTTDEAVASRVQDMAEHSGVSLSLNLTGGVFVNQTAAFSDFHGTGANPAANAALSDSAFVANRFRVVQTRRH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cb72f51f94a13086e17d4dd31061c9f94d438b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TLESLEMLLSIDENELLDDLVVTLMATPQLAFFFEKYPSLKSALLNDLPHWKETLKQRLRTTQVPPELEREFSCYQRSQSIDNQAFQTRLPAIMDTLNNVESPFLTQASQLITSPERTLGQKVTSGLHALFLQRWRLSLTLQTVSLHQQLMNQEREILLDELQQRLTLSGKLEPILAENENAAGRLWDLSAAQRIQTDPRLLLDFGTFLQRQPALQKLAERLGRSRETKSILTQEAPQEAFRVRVREPATVPEQVSGVHQSDDILRLMPTELVTLGISELEYEFYRRLLEHRLLTYRLQGESWREKVTERPVVHQQNEQQPRGPFIVCVDTSGSMGGFNERCAKAFCLALMRIALADNRRCYIMLFSTGVVKYELTSEDGLEQAIRFLSQSFRGGTDMAACLSALLDKMDDALWHDADAVVISDFIAQRLPDEVVNKVKSRQKQLQHRFHAVAMSDHGKPGIMHIFDHIWRFDTGLKSRLMRRWQHGKA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bfec5a5569beb62d05301c25e5cacb3f7fe4c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QLLAAFYGDDFTGSTENLAQFCRHGLRGRLFFTSSNREAILEMASELDVVGLAGTARGLAPSAMTEEVDPALALLDTLSPRLKQFKVCSTFDSSPTVGSIGHVMDLARRRWPECALPILPATPAFGRYTAFSHLFTRYENEICRLDQNPAMAYHPSTPMGEADLRRHLMAQTAIPPAAVTLLDYQQPDGGWQCLASAVEEQRFVVMDATQAAEIHHAAKLILKLAERHPTLAVAAQGLADALGGLVTRDMEQREPLPTTYPGVDRLLVLSGSCSPQTRKQLAHMEAQGGCIVAISPMEALRSPSALSERLAQEVMEAFTQSQTVGIATTFQDTDLVDGLASDRLSLAVGEAYALLAQHLRRETAIPRIVFAGGDTSSHAMRRIGADALELVAFDEAQGGHLCRLIAPGSPIEGLEVVLKGGQIGGEDFFSRAQQGTSPR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87edf5f8eb0af211c270f26ead2bb847188f622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PFVPIPVVDSSLYLFGGHQRTVPGGWQFFEQKHQAFELMCVTAGHQTTEIKNLATYTYGPGDAMIISPGTLHTNKNSSDTEEMTYICFHFNIESLELKSEMLSSMVNAVIPADQSIAQAAVKVATKVVTYSADHQLTKEQANLKIEIAVLEFFFALTENLKAHVQEKGQKYTESEAKTGRMIATLIKKAIEKKHVPVFSFTDICRKVGVSSGYGHRTFKKVYGVTPLHYIENQKYNKAKRLLGSPEYSIEDIADLMGASSTSNFSKQFKKWSGITPSKYQRQLKQKRRVRTVKESGY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a8abd2a346a220ae3affc4878573e7881d01bf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RMLDKDGCPTVEITCTKQVVGTCKFSFIAVNADGETPVKGAQTVANTVGYSVTCRKDGTFSMKDDNKNNIFGLTGIKCDWKG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7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c825f531cb4b36f5365613cb668a24827148b7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33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EEPYKRKLTKAEKKAKYRTDYAEPLKSRREVLKAIMNGPESERERKVRAKNREFFNEDYRSGVNIYGMAVDMMKAMPDRGKTSGQSLAVWYLEDFGVWLKESGQETELRQKYLTGTIQINALDVCTIGQKQLLSEIFDITKEKFTEDITQLLDAAIKKQDFSVAADMAIQYNLLRDHHFEHLVLPLMLSGKDQTAYKLISNNERMQQQLVEFFDRMVGISVVAVEEMLKPYKETKIMTIPMEKLTGKTLDKLISTIINKNTHEYNFSRELSKFAKNHSQNGNLKALKFNISERYEKGKSDDNYFQHMVETFTKAEDVREPILFYLWSSNDTEKQIDAICFAIYLGIASSSSYQLPNVMRDFFRQPDSKLREAKELLVRRKTLQVPLNGEQLFVFENERRTQIHMVKTESEMNYLCSEIKSLSDEPAPVYVGFDSEWKPSNLTAVHDSKIAIIQLFFKNCVWLVDCVELEKANMADDWWQKFASRLFGDSPVKVVGFDMRNDLDAMATIPALKSSMKIEDTKNAFDLKRLAENVCDIDMEILELPKKTFKLADLTHYLLGLELDKTEQCSNWQCRPLRKKQIVYAALDAVVVVETFKKILSIVEEKNKDADIEKIVRESNVMAPKKDKGHKSYRKLKTIPWLELYDILRSHRNPTRSPQRPHDIKVIVDTMLIGFGKNLRRVGIDVILPKDVSDFRKYLKEIERVGGEHLRHIITVPSKSYEALKMDYDNYTIAIPELNNMSPVDQLIEFFDLFNVDIRPEDVYPRCTECNSRLQIKFPGPVLHFLHQYCVIHVQNVYRADMSEFPLEEWWNRMLHINPDDYDGVKVEMSRPSPTSKWIVATVPTGCLHITRQTALHTNLPDGIEVRIHKVPDDEFKRRNLSFYVCGECGTVACDGRGNQASESTSQE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c433634942610f5220afa961c8b6944458a108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TCIQPSSSSIGGFGKADDNVRILLMASVRNEFGDTSIFSRLGVTALGQHYVLVTKKKMFGGYTTHMITANMRNRPFISIPFKVSSGAQSIEESRDLISRLTTVLGRPGMFSFDDPPIGSQFPVGKELIQLDEVPVGVHDRQDKYLEKGDEVFCEVNVSGVKFYHSGIYAGDGMCYHFVCDAQESESFADALAVFSGASAHVVYDTWFEFVYALVEVSDVPPKIFRASHPLICRSGEQVVKYAEHLQRELENYDIRRCNCQHFSSECSTGVPFSYDMTSNFKYLACTVLKPTSTVVNAMTRPNRDRSSFASSSTS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615509948e1769b5ac8a49ef0dcb66586157cf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GTSRVEYITPPVNICGDIRSRYGDVLDIFKTCGWPFEQKYVFLGNLIDGGKFSLETLVILLCCKICYPQNFVILRGFYEHELVKSDRSFIGELRVRFPDSNKWQALNAIIKSLLKRLPVMTVLNRKLLCVNGMVTSNIKNEKNVVSVKNGNMFENHNTRVEVQFLDIDIPSPVTPNKIDEESKIIKELLKSMDMSMMINSNNVVREGYRFTLKNQLITITSGTKLQKNYNNRGVVMMMDRHNKVNFKSIQGIDGEDRTDLASVPLR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c8b61b4bbd78279aef824a7bd599bccb6b7701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2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PPAQKTAKKAAPKDAKATKVVKVTTRKSYTRPQFRRPHTYRKPAMAKPSNRVTVESKDIAAFNVIRYPLTTDKAMKKIEENNTLTFIVDSRANKTEIKKAMRKLYQVKAVKVNTLIRPDGLKKAYIRLSAAHDALDTANKIGL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b45ac582ebd2c7bad21fd48d64c6aa5c474a78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0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MKVIKKDGTLEEYNEQKIINAIDKSAQRENFTFSQDEYGMICNRVLNEVDEEDFENDEVPVGFIHNIVEKTLLDLFPKVGYQYQQYRNYKLDFVHMMDTVYEKSQSIRYIGD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6f987e2aeb244892b79cc5774478ee3beb8088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AIQEYLETKQKLLAEHSLFRDLKLGDSKLEDFARMASSVGFWVMSFQDLLRINLSFITDEEYYQFIRKHLMEDIGHDKWFLYDLKALNTEQPNLQVLYNQFHTPVRDATFLLMSEVFRANNDYERITLILALESAGHVFFECVADFIKENNCDTSLKYFSSHHLGVEKEHEIFETGMQDLIGNIQLNHEQKIHHLKMIDRIYEAFDLMFDGLAIALSPSAALMVAV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027f769be82829b64419e28e42ef0646fe012f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DVRQLRDKQPENEKITINLGFVDLGRIDLMVQEGFYSNRSDLIRTAIRNQLDTHTGVVDQTLERHTMELGLRDYTVADLEALRDAGEVLHVKVVGLARISAEVTPELALQTIGSITVLGALQANKDVKTALADRI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1fd7ac471789383acf755018819f35c6bf4ec1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TDVRDLYHIAEAILDDAERLFIQGIGSAPTTFKNGGDFATDMDLKIEQYLRTQLVMMTGIPVFGEEYGGKLGTPMWVVDPIDGTANYAAGN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8fb9e401de56b757d62397cc43eb955a2e93eb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ELNYSLVQKVVTRFPPVPQQQLLLASLPAGSLRCITCAVVGNGGILNNSHMGQEIDSHDYVFRLSGALIKGYEQDVGTRTSFYGFTAFSLTQSLLILGNRGFKNVPLGKDVRYLHFLEGTRDYEWLEALLMNQTVMSKNLFWFRHRPQEAFREALHMDRYLLLHPDFLRYMKNRFLRSKTLDGAHWRIYRPTTGALLLLTALQLCDQVSAYGLITEGHERFSDHYYDTSWKRLIFYINHDFKLEREVWKRLHDEGIIRLYQRPGPGTAKAK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8bedd4b9405a8c0cf4f24a6089d9461399606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CAPAVPAQLDVAGDLLALLRDTTTEPRPDIQLEALTLAVAADLPVLLWGEPGIGKTAALTQLATALDLPLTTVIASVHEPSDFSGLPVVGDDPAEQGVPMAPPDWAVRLVRAGRGLLFLDELSTAPPAVQAALLRLVLERRIGALRLPPGVRIVAAANPRSSAADGWELSPPLANRFVHLQWTHDQDVVVRGLGGTWPRAALPSLDPGGLDGAVRYARRAVCAFLTARPGLVHRLPSGETRRGGAWPSPRSWEMTLCLIAFATAAGSSREVLSLLVRGTVGDGPGLELMASLDRMDLPDPETLLADPAGAVLPERGDLRQAVLDGVVAAVRKRPEKSRWDSAWALLARAMETGAPDVVVVPATTLATLRQQDWDIPASIERLAGAMSLSRRADRAADRAAARLAGTARTSG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c5eb732066ef19e19d106e36d1509717ff2eec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DTQPEDDDVLMALDPLEVVEHVLSAENLTFDRTEDGDLAFALKGDWKDYELWFAWRPEADCLQLCLSLDLRAPKSKRANAYELLALINQRVWLGHFEVWTEDGEVVFRHALALPSGERPTMAQAASMIDAAVEAADRFFPAFEFLLQGAKTPDQAMAACMFETVGQ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3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50a94ddcc637e1c5589ddff7f996d038211b3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NIEIYEEAMCCSTGVCGPEPDETLIKTNQINEYLKQNQIEVQRYNMNNNPNEFIQNKEVIRLIQEKGDEVLPITFIEGNIAKTGAYITQEEADEIITVNQMRNGGCCGGDGC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78e50cbce3375e9bb430677bd51c4826623bd1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SPSYSCSMSIPSPSPAFSPFTQQPSPPLSPAIVACCPARGTEQKAVQRQRSESVPPSAVAHKLLSTGCTAEPDMPVVHPAARRRSSYVSGSTMLGSFCLTEDGVESSDGGATATADTPLMRSNTSRATAFSSAAAAAAMTTTSATPYTLPSPTTTQRCRSASAMMRYASTFLSKDGSSVDASAAAAEAALLSTPSQSTTHPPCALSSAVVSRMQNDRDKDNGEVAATVPAVAVTPAMPSTYHLLTAPATGARSDDLSWFLPSLPDGHAPSFLAEAPQHLRAYLAAECDRAMRAVQRQELWAGQTAAGREELRRQVEGHIVAKHHNRAEGLRKDASAWRLPLEALWPEQPLRSNKAVLVLDDGKSSARSAADTTIAVAGDALPSLALFPRLMSTSLPCMEFRRGTATQPEVHTSTPTRTEPAGDEQDAVAVGSPVEKGDVEDSAIFEKSGLAESQGRPSRSEAAASVPLPPGAPRSRASVSFLGSSLSYEAALLDAAQEMS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a2720ba845fb22bb8db85992aae92e78028e23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FISKIIISEDFLGIKEEMINNFGIKKLRFFIPQNEFLLDDARAVEKESYIAETEEKIIVLMADSYRIEAQNFLLKLLEEPPKNIKFLIVIPSKNLLLPTIKSRLICEKRKVEKEVKKLDLDLKRMDLRMLFDFLQKNENLDKNELMDQIALLAKECVKYKDFNAEELEFFYESYELAKLNSKSGVLLATLLLNYYTK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7c5416e088d54fefff594093ec9e00b55ec8a5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LFSFITVAHMSENIEQDKAPDGWSADLSVGVDIIDEDHQAFFRLAELLRDVIEGPEEGNDYLIETAINVLEEYVEGHFLREEMAMAAVNYPYLAEHLAAHEAFAAKAHQIAQEYRNGNKDIAGTISGLVERWIVSHIQTIDKQYCGYLTNDNVDSRPLIYLSDEDGNELE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3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58263457065077028e478a4c83d11b0bdc08a7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TLCIAISAILMSTHAMADDNSYIRNGNIYSNQGQYFVGAGVATGSKFFKDQDDQTGVYFNGGYHGEDFNADLGGINYRFFGNNDSAINFSAYMVANPGFDTDSEDILKGMKERDFSGDLGLNADFHLGQGTLSAKFQHDITGAYDGYQADITYYHPMDLGFASLVPYAGAHYFSNEFVNYYTGVASFEATSKRPAYQSNGALAFKVGYVLDIPITENLSLTQATAYTHLGSNMADSPIIDAKNQWLTTFGVNYS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14ccf8d33b3a7fc5e7e307f6ce80ae9be1c8fe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TAPKTTGKPTGRSAGKREPCRPRRSRRPAAETRQEILRAAEELFRQRGYQQVAMADIAAELEMSPANVFKHFHSKTALVDAIATAHLEKLMAGLADLELLPSPQMKLLQMAEQLLTKLLQDVCDNPHLFKMIVLTTDLELTAADLYREKICAIFETIVLEGVATGDFFVTDPHHTASVIATALEGVIHPLSITREKPEILHIRCRDLIGLVTTALQNPLA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f18f9784f2238dd5a54ee66cf46c3214bbde9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3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IEQMFPFINESVRVHQLPEGGVLEIDYLRDNVSISDFEYLDLNKTAYELCMRMDGQKTAEQILAEQCAVYDESPEDHKDWYYDMLNMLQNKQVIQLGNRASRHTITTSGSNEFPMPLHATFELTHRCNLKCAHCYLESSPEALGTVSIEQFKKTADMLFDNGVLTCEITGGEIFVHPNANEILDYVCKKFKKVAVLTNGTLMRKESLELLKTYKQKIIVGISLDSVNSEVHDSFRGRKGSFAQTCKTIKLLSDHGIFVRVAMSVFEKNMWEIHDMAQKVRDLGAKAFSYNWVDDFGRGRDIVHPTKDAEQHRKFMEYEQHVIDEFKDLIPIIPYERKRAANCGAGWKSIVISPFGEVRPCALFPKEFSLGNIFHDSYESIFNSPLVHKLWQAQAPRFSEHCMKDKCPFSGYCGGCYLKGLNSNKYHRKNICSWAKNEQLEDVVQLI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3f8b6d9476e3c9b6db6344d5b40b3d43912dfc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LPPYDPNFTLAFSYGRRDNVFENDPEHDESASAAIVAVELISSARLALKLDSVRTEYSAQYLVDKAGSRNLRRRRKLTVKDCLNFALKKGGIPRAEDWPPLGSESKTPSSYEPALVSMKGEVIEPKDMDEVPELLVHQSAVGAKLHVFTPHIELQQDVSAIAYARYVGLRDGIVVGTEKIQGKSMAIVKVWYKKKFVVVKVALSRMFYLAGVGPSVLLVDFCVPRLSI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0257f04072870bbf5f36b8972ba52a319457e3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FDLSSIVDNEQTSDALEDVVMGLIINAGQARSLAYNALKQAKAGDFAQADELMAQSRSALNDAHLVQTQLIEADQGEGKTKVTLVLVHAQDHLMNAMLARELITELIELHQKI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7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b5a8a6db73168fb185dcdfbe8cc11ba015b35c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0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LSDAEGGMQSKMRSYQAKVRQGALVCFLSTIKSIEKKVLYGYWSAFIPDTPELGSPQSVSLMTLTLKDPSPKTRACALQVLSAILEGSKQFLSVAEDTSDHRRAFTPFSVMIACSIRELHRCLLLALVAESSSQTVTQIIKCLANLVSNAPYDRLKLSLLTKVWNQIKPYIRHKDVNVRVSSLTLLGAIVSTHAPLPEVQLLLQQPCSSGLGNSNSATPHLSPPDWWKKAPAGPSLEETSVSSPKGSSEPCWLIRLCISIVVLPKEDSCSGSDAGSAAGSTYEPSPMRLEALQVLTLLARGYFSMTQAYLMELGEVICKCMGEADPSIQLHGAKLLEELGTGLIQQYKPDSTAAPDQRAPVFLVVMFWTMMLNGPLPRALQNSEHPTLQASACDALSSILPEAFSNLPNDRQMLCITVLLGLNDSKNRLVKAATSRALGVYVLFPCLRQDVIFVADAANAILMSLEDKSLNVRAKAAWSLGNLTDTLIVNMETPDPSFQEEFSGLLLLKMLRSAIEASKDKDKVKSNAVRALGNLLHFLQPSHIEKPTFAEIIEESIQALISTVLTEAAMKVRWNACYAMGNVFKNPALPLGTAPWTSQAYNALTSVVTSCKNFKVRIRSAAALSVPGKREQYGSVDQYARIWNALVTALQKSEDTIDFLEFKYCVSLRTQICQALIHLLSLASASDLPCMKETLELSGNMVQSYILQFLKSGAEGDDTGAPHSPQERDQMVRMALKHMGSIQAPTGDTARRAIMGFLEEILAVCFDSSGSQGALPGLT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c0e27f15dabafe8a1de0a2a5a0f9fa47ae6805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FVMALGKETEMGLKELFKANAEDFMSLMLVAEKLEQLGKKEEAKALREKALVELGHAKAIFETLLKNQELRGIVGEMAKEEQEQHVSEYNKVAMTAKQEGHEDIEKMLCSFADQEAKIAETIAKVSKVLNEMAKEEQEQHVSEYNKVAMTAKQEGHEDIEKMLCAFAEQEAKISETIKSVAKA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374ad35c1fd3e23bd420462c9aafedec3be0dc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QSHFFAHLSRLKLINRWPLMRNVRTENVSEHSLQVAMVAHALAAIKNRKFGGNVNAERIALLAMYHDASEVLTGDLPTPVKYFNAQIAQEYKAIEKIAQQKLVDMVPEELRDIFAPLIDEHAYSDEEKSLVKQADALCAYLKCLEELAAGNNEFLLAKTRLEATLEARRSQEMDYFMEVFVPSFHLSLDEISQDSP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6b3b5daf9bd569236af8d0693363b5bcce3004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ESNPADRVAIRASNMAEFQNCGGTMVTDQWVMTAAHCVVMGQGSNEASYYVTQPGELSITARVHNLHDTSIDNYYTVSHVVVHPNYTRISKADVDSKGNVKPIQTALDNDIALLYITRPVTGVNVADLATKEDMISIEARLAADWNDNYDTNQRTENVQVYGWGTTTPMASEASPLLQTTQIGFLPIDKCYERLEIGNSYPGLVNSRTNATKICTVPTFNRILE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979e6a4449d41be02000a076bfa4c637c9dab9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TKIHLVKLPVHIALSVPAKNKPRKGWELTDPSFRHRAVMALFPDTDSPLPRKSVDILFRFEQLAGQPPFFLIQSTVAPKQVDNLDSEVQHRTVSLRRFSPKSAVRFRISINGIRRQTTEHNGRKRITTSPVPFDSDEKAPSHITRMTPWVQKKLNGALRNVEILNHQREVIGTKHRGGKAASMTIQIDTVDGFGIVEDPELLNELILHGVGRAKAYGCGLLSVSE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707f24d684a7963fee8f988445acc46b226521d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YRWCGEKLLDHQEHIVAQGSRGALSIANQKIPVDVARPTPWTWQCNAKDLQATAHTHAGMKSITVECAGRKYVMRRAGWRRRELVDSSGHCLAQINGLSIDAGSAIPTTDLVFAVYVARLIDAPFDVR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73a6aad187e03158c9b6e846c2e1854b540910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FYKEANVMTMIVVSDIHGHLETMDRVRAMQAKYPHTLTVYLGDYIDGYPYGGRVLTQIREQVQASQAIAIRGNHDQMLLDYLADKDNPWFINGGKATLHQMVQDYAPAKARKSNLQQAALTYMSPLIQFIAEMPTAVEFDKLLLIHAGLDLSLEDPLKETTPFNRMWVREPYIYNMDETKNREHPIFAHNPIAKTIVTGHTPTALIYGDYENNVKPSLPPTSFSDGYPKCPVKVIQYPEESPRYFIDGGNHMTYKENYGNICVFDETKGVMIDSDQGINA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38d0eecaccc0ec802d2b5adfb5ba4622afccc0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DDEEKLQLLADVERLKKILRQKDEMLEEMEDDLKNQGKPCSSKLSLEERAQELSEQLRDLHVEMDGKNATILDRDALIDSLRSEIDKLEKINKEFANGSVIPEHDDSNSFGESEMLRISEDCQKYKETATALYERNAELEKEAVNLKDEIESMMDHIRDLKNHMETRDEEIARLEGELFDERNSHEGKLAARGNSMFSEVIDAERKVEEDLKVLHGENRALKGMVKRLRMEVEEVEERLRSSTKRFNVTRMTTSDIDVKEMRRLRDRVCHLETERVHLWERMFIKMRSIPKREVGALITGYFKSFELSIASVKGGFDGLMKDNEKYVTIIRGLQQEVENLKADIVQLQFDNKCAHRKAAPVVNKDFEHPLLAAPLKTLNNGRPSFFIKPKNVEPMPQLGHSLSSIAVTPQKPAAKFTTRSSIKDDTSEWAERRMKAQAEKKLATPTPRYNYIKLSEPVPKFKPAVLQMPSTSETKE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b9548cbeadc0f2ed58b5fc409a17a3ed3575c2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VFSFSVLLAVLTMPMLPPVANALKRSETGAEETSEQDAVKRTKVLDMAQKVTRQIISSANAPGAIGPYSQAVRAGNTIYLSGSLGLDPKTGDLKEGVVEQTHQSLKNLGEVLKAAGADYGNVVKTTVLLQNIADFAAVNEVYGQYFKSPYPARAAYQVAALPKGGLVEIEAVAIAGEIEEVK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b67f229106548e929d30fe3b1d1ccbe659befd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YKVGIVLFDDFTDVDFFLMNDLLGRTSDSWTVRILGTKPEHHSQLGMTVKTDGHVSEVKEQDVVLITSGYRGIPAALQDENFMSALKLDPSRQLIGSICAGSFVLHELGLLKGKKLTTNPDAKAVLQGMGGDVQDLPLVIEGNIATAGGCLSLLYLVGWLAERLFDSVKRKQIQNQLIPAGQMEIFETLISETIQSAESAYEYRSACESDAESLV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9ce3c7f684e4c42e6860e09cff8ae9923ff5d6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5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NEDVAEDVSQVTDFHFHTCRKFRLFSSKSDGYSQNEINIRNRVATSSQLGVTFVTVNSNQLSCFHTKSLLGYKITRENMNVEVTDLPIKTIRLHGVVLINDMGVNSDGTVLGVLHTKNNDVSVDVFDIKKICTSSSIEPFKPLCTTRVGTEQINQGSCLEWNPAFPDTFAASSTDRSILVAKINVQSPANQKLVGIGKFGAVTTAISWSPKGKQLTIGDSLGKIVQLKPELEVVRSQHGPENKPNYGRITGLCWLATTEWLVSLENGTDQDAYLMRCKKDKPTEWIQFHELSYSSSKWPLPPQLFPATQLLVDWNVVIVGNSKTSEISTVGKRDDWQTWVPVEGESIYLPTTSSGKDTVPIGVAVDRSMTDEVLLNPDGSQRHRPSPLVLCLTNDGILTAHHIISTFAAHIPCQMSSQNLAINDLKKLQFDSQKPISAPPSDQTPVTKPSTVFGQKPEAETLKSSLVGSPSSVQTPKPSSSLFNPKSIASNIETSQLTESKPSTPAAPSSQPKIASTPKSEAIPKISDKTLEHKKAELIATKKQVLIERMDKINDSMAGAKDATMKLSFAVGKVKTTIMECADVVRASLGDSKEVMDELKNLILSIERMSDRTQHTVKEMDFEIDEKMELVAGVEDGNQVLEKLRNMSETEKLMRFNKLETAADLLNGKYEECSDLIKKLRMSLSEKESLRKQAILSPLRLSSNLNQLRSGSETELALKVMRNVSKIIMDTREQIQRTELEFVRFQRDVKFQNFKKGKENLNFTQPLEMSSLDGDAPQGKSLTDAESIKVRQALVNQIQKRGIVKTRNVIVESYKKSENSAAMKNDLLDTSNLSNAILKLSMTPRRVMPSSSLFSASPSTPSTKSDAATQADEPPIVKTVVVTVESPAKPIASAPAVSSPLIKLNTTTATTTMTTPKVTVPKEEANKTQDQKPIISTPASSSIFSSGSLFGTKTQTPLVSKEESTLTTGVPSLINSSLSISPQEIEKASSKVETLNKTEEVKDEKSENEVTPDLKSEEPKSLETKVKEEPKPAVQTPVKEEETGSNIQKTPSFSFNSTTTPKSTSSTSSIFGGGLKTQTPSSSNSTNIFGARTTTTATPTPASNTSSIFGGGSKAASSPFGSFGQAGCQPAKTSNPATSTASVTFSFNTGATSASAKPAGFGSFGAGASAKPSSVFGGSVTAPTVPNVDDGMEDDSMANGGGSGGFMSGLGNARTSNTSGGNNPFAPKTSTGTSASSSSWLFGGGGNQQQQQQQKPSFSFNTAGSSAQQASAPATGTSSVFGGAPKFGSQPAFGAKPFGGGANAGLSKNASIFGGATSSTTNNPATGGFAQFASGQKTSSLFGGGATPQTNTSIFGGGANTTPAPTSSVFGGGASANANKPTSFTSW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079ecc21978f2abba2884e5ed38245b7079c6f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RRNRRSAAALVYDAQSGDPAPRVIAKGYGMLAEMIVQRAKEAGLYVHEAPEMVSLLMQVDLDARIPPQLYQAVAELLAWLHRLESGAENEPPQGANAAAQDVIDVVATEVEGGTAA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e269ad88f604e8593a06440e8be452caf57729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SFMIIEEIKERALNLLSEKEEDFKVIDFSFALPYSYVLIESNGKKALGVAMTLLEEYRGHGNRKDLNINKNLEEFINMADSFDIVERTLGVAAINAVSQYYFNFEANGKDAAELVLNRDDIKKIAFVGNMIPVVNMLKKSEKFDIYVFERSPSLLMDGVLSDAFEYRLLPEMDAVFISGTTLLNDTLDFVLDRAKNAKLKILVGPTAQSLPELFKGFGITHIASTKIIDVDKALLYLKFASSSMLFKGASKKYTMEV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bd34710043e7e7752aa2084df5b7185b888739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1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GGMGFPSDPALLPRVQAHIRKFPGTKYFKPELVAYDLQQEHPEYQRKNHKVFMGMVREALERIQLVAKEENDEKMEEKEAMDDVQEIPIVKALETRKRKAPAAGRKSTGQAAAAKEVVLSDDSEDERAARQLEKQIESLKTNRANKTVLNLYTKKSAPSTPVSTPKNQATKKPPGASAAPPALPRGLGAVSDTISPRESHVKFEHIGGADRQFLEVCRLAMHLKRPKTFATLGVDPPRGFIVHGPPGCGKTMFAQAVAGELAIPMLQLAATELVSGVSGETEEKIRRLFDTAKQNSPCILILDDIDAIAPRRETAQREMERRVVSQLCSSLDELVLPPREKPLKDQLTFGDDGSVAIIGDSPTAAGAGVLVIGTTSRPDAVDGGLRRAGRFENEISLGIPDETAREKILEKICKVNLAGDVTLKQIAKLTPGYVGADLQALIREAAKVAIDRVFDTIVVKNEGHKNLTVEQIKEELDRVLAWLQGDDDPSALSELNGGLQISFEDFERALSTIQPAAKREGFATVPDVSWDDIGALVEVRKQLEWSILYPIKRADDFAALGIDCRPQGILLCGPPGCGKTLLAKAVANETGMNFISVKGPELLNMYVGESERAVRTVFQRARDSQPCVIFFDEIDALVPKRSHGESSGGARLVNQLLTEMDGVEGRQKVFLIGATNRPDIVDAAILRPGRLDKILFVDFPSVEDRVDILRKSTKNGTRPMLGEDIDFHEIAQLPELAGFTGADLAALIHESSLLALQARVLENDESVKGVGMRHFREAASRIRPSVTEADRKKYEHMKKIYGLKQATPPS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2fc25ea3e1e1026acf5743c93851e18e23d149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7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KQIISLGALAVASSLFTWDNKADAIVTKDYSGKSQVNAGSKNGTLIDSRYLNSALYYLEDYIIYAIGLTNKYEYGDNIYKEAKDRLLEKVLREDQYLLERKKSQYEDYKQWYANYKKENPRTDLKMANFHKYNLEELSMKEYNELQDALKRALDDFHREVKDIKDKNSDLKTFNAAEEDKATKEVYDLVSEIDTLVVSYYGDKDYGEHAKELRAKLDLILGDTDNPHKITNERIKKEMIDDLNSIIDDFFMETKQNRPKSITKYNPTTHNYKTNSDNKPNFDKLVEETKKAVKEADDSWKKKTVKKYGETETKSPVVKEEKKVEEPQAPKVDNQQEVKTTAGKAEETTQPVAQPLVKIPQGTITGEIVKGPEYPTMENKTVQGEIVQGPDFLTMEQSGPSLSNNYTNPPLTNPILEGLEGSSSKLEIKPQGTESTLKGTQGESSDIEVKPQATETTEASQYGPRPQFNKTPKYVKYRDAGTGIREYNDGTFGYEARPRFNKPSETNAYNVTTHANGQVSYGARPTYKKPSETNAYNVTTHANGQVSYGARPTQNKPSKTNAYNVTTHGNGQVSYGARPTQNKPSKTNAYNVTTHANGQVSYGARPTYKKPSKTNAYNVTTHADGTATYGPRVT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72a53e30ff58b5369129dba004fc5c13c8131c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RLAVANQKRSLFLSVPCSSQQDHYKVLGLAQSASQKDIKSAYYKLSKQHHPDTNPTNKEEAAKKFHQVAMAYEILSSEDKRKAYDMTRIRTSPMPNDPSSFSNRYRRRTSSNLKQYTDIDIDYKDFEHFQRSTRRRPQYHSHFDMPNEFYAEFGGFKKRVFKSEYEEAQEKHGSMYKDGRAAQREMEELRRQVEREQAAHQARYPIPTFEQIMRDKRAKEASEAR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becd7edfe7cbb6646101c8c8a994851581fab2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NQRELTVLLIEDDKFACEEIRNYIDQLDDMRLLGITDDSNKALDMVKYCVPDAIILDLELHEGGGNGLFFLSKLHDLALEKLPYILITTQNTSNVTLEAARQLGADFIITKYERDYSAQKPVELLRMMRNAIQKHSSPDTTVPTLTPAEQNRKLTIRIHRELDAVGISPKAIGYEYLTEAIIIATKEAVPNLPKLIADNHHGKTPASIERAMQNAINKAWSNGNPEDLARNYTAVINYERGVPTLTEFIYHYANKFRNE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0371371d84342b1530a42efaa2ddc466b8b741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9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PSNMNVLEQAELVIDGGDPGDEQQVAHEEIVDDGSTEMVVDHHHHPQLRGNPMHHHHYDNRQSAPAYQVPQQQSQSIRRGVGRPMAPRPQSYPHNMDMVQKLQNKNVYMPAQQRPQTRISPAGARIVSFAGRKRDNSDGLPPGVKKMNMPAARPHQQQTQQQSHLQQGQQSQKNLQPVKVVRLASSVARANPTASEHALIEIENNIKQTIEDAKVDTERLRELQEADFSQDEYHQYLGMLIMDLERSNEANSTLTTYYRERQRHEKTISEARENAFSARIRQLETENRKLRDSIHVMYYGKFNEAGGHNNIYRNDHMGQMMVEEPEEHVVIEGHVGNNQEGEEVPQEWIVEETVDEHRMHLEGMEADDHMVEDQQQQDEEHEDVKDKNLLAGGSGRS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2cad4af4334be3656660bf4e6823ae75292e79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LSAATGDTQALRKEALVYQLAAARASQPETALTYTALHALTTSRLQKQESDISKEENRIRTLIDKLRCRNANLKLLLYRTPTQPLKVTATAYANPSNKWLGASDTLQCTLTAAAEAAANDPCKGLAETPDIQQNAAAEFTAAQEFPFTADDEFKAPAVTSVVRGIGDVASAAKALTDGPACAENANSMGSKTTGAGIQTQTLAELKQPQKTPVVKAKGTDHNCKEKEDEYPWGFVGAGELGGLLCAARQVTIPTQQAPSRQTGKQLAQDPAMVKIANTLTGTTPAAEAGTETKAKAAKHILEDTDSTIQKKFIDPLAEITIGFKLGDATVEGNLKDLATGGDAVATLTYLQHQKTLISKSKPEINAGQKTLSSVCSSKSNLADCSKDDKCEWKGTEKKESARLKIRKG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b506b867b71d7897701c08c69768e5f0b5672b8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NFEKYNLSQVKTERFYQLPKYLFEDAYFKKMSAEAKIMYALLKDRFELSLQNEWVDKNNNIYFIFSNKHLCEYLGYAEQKIIKLKKELIKFNLLTQERVGLNKPNRLYLLKPNYDIEASHIKELPNSQFQNNEFGSSRTVNLSGQELPNSQSNDTDYNDTDYIKTNYNDMYDLNDRKLTYSSNHTNHSNHYYSKFNDEALKFQLLEELPQSIQSYLSNFSVSEIKLIKSVLLKAKTSFNNSIDAYYLLEDMEFEIVNVLKRFKATLIQKNETVEAMQGYLMKSLKSEFAEVHTLNKRRDHLPITSLFN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e544a1786eaf1480e000d7556f1a0c8b62e34f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LYIIPIICYNLLEKHGILMRFIGMEYMKVKEAVEKWGLTDRRVRILCEQERINGVIKKGRSYLIPADAEKPIDGRKLRVKRPVYAMN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7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88da63fcdddae3bf9add5dd854033fa30b2cfa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KKRIMIIGPSRSGKTSLANLINGLTGPTRRTQNMVYGEKTLDVPGVYLESPWMHKHLIVAAQDASHVLMLVDQSSFLESYPPGFAKTFRVPVIGVITRSGVKPENNDWCIRQLKKAGVREPYYNINLAEEASLVELMEI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3e89f260860a37be01178293398a1d527c583b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HTTEAKNDLRVGGRFVSKMEAKDGSFGFDFGGTYNKVRLYEFISYIMDDDRSVEITFKPEKDKTYIVESFEAEKSNPIDLQQKGWQAILDNFKKYVEENKLRGRE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0bd6e3c0d771241883ce829d5540e8ed86e6be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CILGMVALLLLAASCSNKKENTETSEELLEIIHRVNQRYQSMHKPQVRSFWDNAVYHTGNMEVCALTGNKDYLQYSIDWADYNQWKGATSNNKAEWRSTYGESPEYVLFGDWQVCFQTYADLYKLDPDTIKIARAREVMEYQMSTSKLDYWHWVDALYMVMPVMVKMYDITKNPLYLEKLHQYLTVTDSIMYDREVGLYYRDAKYPYPFHKTINGKKDFWSRGDGWAFAAFAKVLKQLPAEDKYREEYITRFQTMAKSIAACQQPEGYWTRSLIDPEQAPGPETSGTALFTYGFLWGINNGLLNADIYSPIVEKAWNYLKTTALQADGKIGYIQPVGEKAIPGQVVDANSCFNFGIGAFLLAACERVRFL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0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1efdfff23b5e9b0a2bb04f42f6d3024d61c4f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GSHHHHHHGMASALGNLLKVLTCTDLEQGPNFFLDFENAQPTESEKEIYNQVNVVLKDAEGILEDLQSYRGAGHEIREAIQHPADEKLQEKAWGAVVPLVGKLKKFYEFSQRLEAALRGLLGALTSTPYSPTQHLEREQALAKQFAEILHFTLRFDELKMTNPAIQNDFSYYRRTLSRMRINNVPAEGENEVNNELANRMSLFYAEATPMLKTLSDATTKFVSENKNLPIENTTDCLSTMASVCRVMLETPEYRSRFTNEETVSFCLRVMVGVIILYDHVHPVGAFAKTSKIDMKGCIKVLKDQPPNSVEGLLNALRYTTKHLNDETTSKQIKSML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e92f662dda81a47ea33af6213f47a438eaf814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GRHGSKIIAVILNYERRSEMNVVSDPFYNQIVGFLEEEIRKKSYFMMLYTSGSVTESLRLATAWDIEGLIVLGSHPDDAKNFIKQQKRPVAFIDTYVDKESMTDDFINVGLQDFKGGYQITNYLIGLGHRRIGFFADGNQLLGVDQQRFAGFKKALSEADINLENPGFFGLDYRTNQRHIFLKKFSETKLKDYTALVFTSDFLAVDAINVFLDNGFKVPEDISITGFDHNIFSEQCRPKLTTIGQNVQKKAVLAVDFLTERIQSKQAIKKINLLLDAELIVQDSTAR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9208f2f0d3d21ee37b476d74efaaa8e21d59f7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QSFERASFKGRKSPSDYGLDARKILYVDAGIMGLPELDQMMKTNLNAKGIILDMRKYPRWDIMEVLGKYLYPQPTTFMWYSINSKKFPGNFGLDIIGKIGFKENPDYFKGKIAILVSEMTQSFGELMSVAYRVAPKSAVIGTQTAGANGHVGYLYLPRGIKFTYTMAGAFYPEWKLNQRDGVTIDIPVEQTVEDIAAGEDMWIRKAIEYIES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08559ecfe3708a7e04a8acb764f8fe722a8ffc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2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TWTHLPLGNKTSRFTQSALALMIAGTLPAYAGTFNPRFLEDVPGIDQHVDLSMYESNKAEHLPGKYRVSVVVNEKKMESRTLEFKAATEAQRAKMGESLVPCLSRVQLEDMGVRIDSFPALKMAPPEACVAFDDIIPQAASHFDFADQTLIMSFPQAAMKQTARGTVPESQWDEGVNALLVDYNFSGSNASYDAHDSETSYNSDSYYLNLRSGMNLGAWRLRNYSTWTRNDGNNTWDNIGTSLSRAIVPLKSQLTLGDTSTAGDIFDSVQMRGVQLTSDEEMLPDSQRGFAPVIRGIAKSNAEVTVEQNNYVIYRTFVQPGAFEINDLYPTSNSGDLTVTIKESDGSEQKFVQPFSSVALLQREGHLKYSLSAGEYRAGNYNSAEPKFGQLDAMYGLPYGFTVYGGAIFSDDYYSLAGGLGKNFGYIGAISIDVTQAKSKLANEENSEGQSYRFLYSKSFNSGTDFRLLGYKYSTSGYYTFQEATDVRSDADSSYSQYHKRSQIQGNVTQQLGAWGSVYFNVTQQDYWNDEGKQRSLNAGYNGRIGRVNYSVAYTWTKSPEWDESDRLLSFSMSIPLGRVWSNYHLTTDQHGRTNQQLGVSGTALEDHNLNYSVQEGYGSNGVGNSGSVNLDYQGGVGSASLGYNYNRDGQQVNYGLRGGVIAHSEGITLSQPLGESMAIISAPGARGAHVINNGGVEVDWMGNAVVPYLTPYRETEVSLRSDSLNNQVDLDTASVNVVPTRGAIVRARFDTRVGYRVLMNLTQANGKAVPFGATATLLDTTKESSSIVGEDGQLYISGMPEKGALQVNWGKDQAQQCRVAFTLPEQQDNTGVVMANAVC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0ff664f19127894cc8882971d58c8727c8d37a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YGKHRFRKCVWREGQFIEWTEPAIGRTAEIDDAVDMMLPRTESFDLSRRFLYRALDLFGKRSPARDGAQNVRLDVPVGDQQYRLTPAAGDILVSIGLDWDQSYSSEFYNLRKKKGIHVITCCYDLIPVLFPQYCVGDVSSRFKEYFNFLAWGSTAVLCISEQTKKDYLDLCNRIGSPIRPSHVIPLGDNVPTGDGDVGPQVQEVLRTPFILFVSTIERRKNHEILYRAYHRLCREGHGRKLPKLVFVGMPGWGVGDLLKDIELDPLTRDLIVQLNHVTDHELMQLYKHAFFCAYPSLYEGWGLPVGEALAMGKAVLSSDQGSLPEVGGDLVRYLPAWDVQAWADAILEWCSTPAKIHEVEQRVKKGYRVRTWTGTAEVVKQVIDGIAAAGADARTVIYPGYDCSTQIGVHAGSGLKGTGNDGFLMFGPHRAMTAGDYTVKIFGTPDEEKDANLSFDFVANEGRQCLWRGDVRVPRARSDAESLVVEFDIDVKQHLDDFEVRCIDHGTQMQLTRMEITK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2813b29d12b910311a4a85b7f0536335c9993c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THDFFVYTPDALTFSGGTIRVNSGFDPLSDRRVVSLTDDDSTLDGDFTRNERGIDSNQRATVFESDGSTLARIGGDFVQNDQVYAENQYVLTGDDGSEITVYALESGGTLIGYLPTAPLLRDVNYSYRTHNVINDDELTGSYQYWYRQYLGEDATDAGSYDDIQGAVIVCFTPNAQVTTPEGPRRIRDLAVGDRVLTRDNGYQTLRWKYHRRLSRADLDRQPHLAPIIFEPDALAPGCPKRRLKVSPQHRILIESHMSGLLFASNAILAPAKGLVNGTSVRQDQSGMPVTYVHLMFDRHEVIEADGLYSESYHPGAWALAAAEDAVRRELFEIFPALEADLNAYGPTCYPSINAQEARLLK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2d0619602e8ed6bc71207b4631c017733564a1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NIEYEINYAIEHMMENNYPRKEFWGMDSKVPGLSCGIRAGDDGVVIGKSVYNMEGPYPLILGSKTALIHTTCDIVAMGAKPLYAMDAIQAANEEEIEIAIDGLKKQSIGLNIPIIGGNTQTIESLKSCMSVVVFGELISDKIIRDSGSKDNDVMLMLGHPVEGDIGERVQKAKNKFDTFLDVLKNDIEVHACKDASRGGWLCNILEMLLKAQNGVEITGLPYPRATRYLGTYLVSVPEDEVSNILEIAVKHRCPLTPFGRVTSEKVLKIGNNEYIDNEKMNELIKNFPY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20952ef5fca2960c8177d7474882334fc29c42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6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LHITVLASSLALAMPALAKDIPLSQAESIAKSVTPDSASVAFNDLEAQWLTQLRKALQGDTAALTRDALAQMRQNSIQADNAWLQASGYDFHTTENQQMGITLLSAFNTLPEAVLKDNLATVTAINHDADVNTRHQALADAESVEYLYFLSDAMGPRLGRAFLAAYDKGELGKAAALIKASEVSTGAAKKYFHYPRPYQVPGNTIHLTPDDVVVKDGHPYTAGGGAFPSGHTNTGYTDALLMAEMIPERFDALVIRGARYGYSRLVLGVHYPLDVMGARMVAQRNVAHYLNDPYYRTLFNEARAQLREALVKECGTTIVECAASTGKDDPYRDPAMHTFYRFTMTYNLPQQKGEHQPLKIPKGADVLLQTALPNLSPAQRQALMEETALPAGYPLSGETEDQQFWQRLDLSAAYEMARKT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ac27bbc49cd626c6bf020eee874704720b0430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APNTNAPVVAEMSDETITENTIAVNSQHKNMRLFFVLNTLVQHLHDFAREVRLTTEEWEEGIKFLTECGHITTDIRQEFVLLSDVLGFSVLVDSISHPKPDNATSGTLLGPFHTHDAEVKENGETIVSEGKGEPLLIEGKLTDTKGNPISDATIDLWHCDKDGFYDTQYEDREKADLRGIIKTGKDGSFAIKASKPVPYPIPSDGPVGKLLKRINRHPYRPAHIHFIIEKPGYDKLITALYEKGDPYETSDAVFGVKSKLLYTLGKVGMEKSKQYNMSPDDWYLNWDFKIITDKESRELVYEKNKKAIGLNSNLVLNKNGLPEMAPL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94bfa812e1ad5aa9ce40ae597609d5517fa8d4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0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LFLEWKSYCVPDMIEALETAGHYVTLITCKEMTDRYNTEFEKIFNSYIEQVSYDAVFTFNYFPIVSKMCNKLNLLYISWVYDNPLVTLFSCTVINKCNRIFLFDRNSYEYFHNAGIETVFYLPLCANPQRLCSYTTDPSPINDISFVGSLYTEPKQRLYDRIDGIDE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8dc07a902dee13cbeba35857eb9c970ef24bfcf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NIEYLLIERHLSTAIHPKAGGITFRTMELFRELGLEQRIRSTGKTLENCRGRIAVHTIAEANQEELAQMRANQYENDEKLLQKIEEISPSKQTACYQITLEEIMLQEARTLGGELSFYHELVSYEQNEQGVIATIRNRETEKESVIHCDYVIAADGAKSKIREQLG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5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76ffb520e9116ae0479f64b843fad93f0a2e02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RTTMKRLLAILLSALAFSSCSTKEDFTFDPYRNYDALWEILDRGYCFFDLKLPEDSTWRDMYHKHYRDLHPQMSSDSLFLVMTQLLSELKDGHVNLSSSFDYGHYWKWYEDYPLNLSLDLRRKYLGHDYRIAGGLKYRRLTYNGHAPDSIGYIVYESFGKPISNSNISGMLSRLTECKALIIDIRGNGGGQLTYADEFARHFTKEKMLTGYIRHKTGPAHDAFSDPLPLYLDTLSSGVVWMRPVVLLTNREVFSSANDFVLKMRSLPFVTVMGDKTGGGAGLPISSEIPCGWGVRYSAGRMTDPSGADVEFGIEPHYYVSLLDSDLANSHDTLIEEAVRYIKRKIAEYNQSGQWI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75c9fe1d1f04f3f22b8e20ff64948113c55e6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PGGNFPQFGVPIPQFRTIYDYTLDKGNLEGTKNTSDAVFEKEILDRAANLTPSVEIRKRINEYAKKVIVALEKEKREKTLVDIGIATISHVGSFVTDTTTHSSDKSDVVVQLSTLPSYETVAELGRKVVENMKIADPKETGEPLQMEYGCLITSHNCQVRLLITIIPEESTKLEPLLHLDSKQMMINFFSTRHITWFSQISSELPPAFIQEWQALVRVLKDTRSRYSDFQPLSIWTIQYLAFYCLANGPNRQKACLGTAFRRFFEIIAAGIFLPKSPCLIDPVSANYRIGFDLTLPQMDTVCMGAQTLVRIFATGNDGYRAILGTHGTAADLTQTISTWKGIEIRPSIDAYRDGCMTRFPARAEIPT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bb5b59b56f32573e10a1ad7b829bc4225215b5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NSKIEEMRITLIETAQKYGMNSKETIQCSQELDILLNTRIKEEMIFGRYLENSR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cf5dde92ebbc5748798aabac841d9c0fe672a0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YGKQIFFYILEYHKDCINELYLAKECDKITFSKIAKSGFKIKKLDFKTAQAYAKGGNHQGFLLDIKESSFANLNEIKKNDFIVMLYGISDVGNIGAITRTAYALGVGALIFIGEKLAMEGVIRTSSGAALDLPIVISNDALSVINELKQVGFYFYASDGSGKEIHSVKISNGKKVLVLGSEGFGLSSKIVKKCDECVGIAMKNNFDSLNVSAAFAILCDRMLNA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985d8f9ba22dd80069ff31793211f9293d45b7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KEKRLIATNKTEEERDRLTEVWKKRIVSEKGYSETIAERIAEKVKSLADYMQYGHAIIAYYRQNGSFQLVTGTLISYSKDFHHSYDMKQVHSTFIFWCMEEKGWRTFQIENFLDWKPI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e30813a4dc942f27f9c77a9d8d5bcccb80a4d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CIYIHPCLFLRKQREVTGVVHIGVGFLRCSFSVVGIAKALNMERTKVRFPRFFIYSFHLTFIRLPGGSQGDTHRKIGHDSCGTAYRTYASRTGTHSYLVRRTVMLYTSQYIQDIQEGKYRHPSSLAHFVHTR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bb6d43eea0f2ff03fea2e64d6a5165da3d1a51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LTSVDAIMEQIRTAPSRRALWQIMLDFMHDEGVVMGSYHFVDADAASVRVAADGFPEEWICEYLNRKLALIDPIPALAARMSRPFYWHEIQDLIPPSAQTDAYLDRLRASGLGDGLAFYVFGPGLRNAYVGLGFGRPVVDLPPEQIFRLQCVAQAGHLRVCELSDQAPKEAALSPREKQVLDWIAKGKSNSVIAEILAMSPHTVDAHVRSIYRKLDVTDRTSAALRGVGSGVLQYPGIDTAT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9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adc2b71fbbef56ad156bcfa164e25275a61d54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KRIDEIQSKYREWCHLLPQLEEDIRRWKHVVTLIRDMDNFYTHEYQACHQAIEDGVELDLSTEGEYSIMSEDALWNALGEFHQLAWLYLRSSVDALDKYTQE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4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bc06f8bd2145126506a8973876b17b286b95e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NEVKESLRSIEQKYKLFQQQQLTFTAALEHCRENAHDKIRPISSIGQVQSYMEHYCNSSTDRRVLLMFLDICSELNKLCQHFEAVHSGTPVTNNLLEKCKTLVSQSNDLSSLRAKYPHDVVNHLSCDEARNHYGGVVSLIPLILDLMKEWIAHSEKLPRKVLQHVSEPQAHQESTRGAARPAQAIGTQPRATKHKCRQLTKASLKPRGCSKPPWRPPGGK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2aef76e6883d418e72284e190f3fe9b48c0fa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SQTGHALPAAYDALNIGIALYDPDSGAILDGNERLAEIFGYSVSELRERSISEYTANTFVHSVADFRSRLQDSAAGGSRQFTWRIKRADGELIWARIHLSERVVSGRTYVCAEIRDI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a82a6fa1f24bd90143a1f508813e6e3390f30d7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RAVVGDLTKVEGVEYICNAANGIGPMGGGVAAAIRRAGGRVIEEEAIRVCQAQDPKPGDLYVTGAGSLPFRGVIHLVTMKQPAGATSYDIVRACLERLVAHCREHGIKKVALPALGTGVGRLDKEKVAQLFVEVLGPVEDVEFVVVDIDQAFISFVQQR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7bc681a9d2b2e3b51f7a41017ef93e1687601f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QIVRYSEQTLKIAVISKNPVLVSQYEKVDAGEQRLMNEAFQPASDLFGPCILHQIGSPPTLRPPKTLNSSSVILTERYPLQTNAVFIYGPLDLYEAPELSVKNILNGSRATVKHISI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71172979c3da4f537c6097108a389948bae580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RIAILGGGLSGRLTALQLAEQGYQIALFDKGCRRGEHAAAYVAAAMLAPAAEAVEATPEVVRLGRQSIPLWRGIRCRLNTHTMMQENGSLIVWHGQDKPLSSEFVRHLKRGGVADDEIVRWRADDIAEREPQLGGRFSDGIYLPTEGQLDGRQILSALADALDELNVPCHWEHECVPEGLQAQYDWLIDCRGYGAKTAWNQSPEHTSTLRGIRGEVARVYTPEITLNRPVRLLHPRYPLYIAPKENHVFVIGATQIESESQAPASVRSGLELLSALYAIHPAFGEADILEIATGLRPTLNHHNPEIRYNRARRLIEINGLFRHGFMISPAVTAAAARLAVALFDGKDAPERDKESGLAYIRRQ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a44861ed0292365385c7cab5f4428b37708f9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LIKVAEISIEKLEDRKTVTAILHENGYTVGPGKRKKTETGKQLDYYLKVYVEEGTDKAELYKATSGKTKVTAKKVTDKMSAEIGDK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0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a7df91abc0114de1e362d30f26fd3f91f82e5c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6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TRGGRTLTVFDLPTGIEVADVMPMVVSALSEAISRNMMKRIVVEKINGEQVFQSQWVETLRAAGAHIVPQGIRISAVTQQDTTFHARGRRLSQALSDLEDQQEQHPRLRRGGFQSGG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504f043c47f6336b4ee941ea42bc0843f14916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3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SRRQFIQAAGLALGAGSLPLRAQASSTQQPQLPVPPLLESRRGQPLFLTLQRAHWAFSGNKKAAVWGINGMYLGPTVRVFNGDDVKLIYSNRLTEPVSMTISGLQVPGTLMGGEARMIRPGEDWSPVLPVRQPAANCWYHANTPNRMAPHVYNGLAGMWLVEDAVSKAMPLPSHYGVDDFPLIIQDKRLDNFGVPEYNPPAKGGFVGDTLLVNGAQSPFVEVSRGWVRLRLLNASNARRYTLQLSDGRPLYVVASDQGFLPAPVAVQQLSLAPGERREVVIDMSQGNEVSITAGESAGIMDRLRGLFEPSSILISTLVLTLKPTGLLPLVTDNLPMRLLADQIIEGSVIRSREFQLGDNLPGINGAIWDMNRVDVQAQQGTWERWIIHADMPQAFHIQGVSFLVKSVNGAAAMAEDRGWKDTVWVDGTVELWVYFNQVSSPQFPFLFYSQTLEMADRGSAGQLVTVAAPT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7419a856f5dc32354774f15944805c7944d66e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ILVIGPSWVGDMMMSQSLYRTLKARYPQAIIDVMAPAWCRPLLSRMPEVNEAIPMPLGHGALEIGERRRLGHSLREKRYDRAWVLPNSFKSALIPFFANIPHRTGWRGEMRYGLLNDARVLDKDAWPLMVERYVALAYDKGVMRAAKDLPQPLLWPQLQVSEGEKSLMCSDFSLSSERPLIGFCPGAEFGPAKRWPHYHYAELAKQLINEGYQVVLFGSAKDHEAGNEILAALNSEQQAWCRNLAGETQLEQAVILIAACKAIVTNDSGLMHVAAALDRPLVALYGPSSPDFTPPLSHKARVIRLITGYHKVRKGDTAQGYHQSLIDITPQRVLEELHSLLSEEG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e0e47ef6eabedcd9701549a96879e3c7ca9892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SHHHHHHGGTGENLYFQGGSGACRSHKVTCVEQAVWCETLLRHSQHTAPLVLANINAAAYTKPMAEGNDPLDVQGVAIPPCKDVFTEQDSHAITSEKTSTIMSLQVLFENIFKHHELALPDYARVAQAVHATLPLTTLLCDITIY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39479a415e8b8cd1842df3116d0f70cb072158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2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YGSDYRFIPATSIESGHGIEVLPDLFCYTIQIVNICFVGNPESNDFVLVDAGMPKCANEIISVAKDRFGTNSRPKAIILTHGHFDHVGGIIELIKYWDVPVYAHQMEIPFLTGQQSYPKPDPTVEGGMVAKMSPLFPNEPIDLGNSIKVLPTDGTVPHVPGFRWIHTPGHTPGHISLFREKDRTLIAGDAFVTVKQEYLYKVITQEQEISGPPRYLTTDWKAAKESVITLEKLKPLAAVTGHGLPMSGELLSTSLNTLVQEFDKIAVPDYGKYVDKKR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d9e49bc60f3e4a930c6239a27105554e15ae1f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GDPMSALSFRGNSPGIEYTVKVSQRARYARLKMSPVEGLTVVVPVGFDKKQVPALVESKREWILKVRRTFDKHRAAAPAQGDAALPTVIELAGIGESWRVRYRSEPRQRITITEKGEGELEVSGPVSEHAMCFAALEQWLKHRAKLKLGAQLMRLASINGFKVSGVSVKKQKSRWGSCSSRGNINLNLKLIFLPPLLVRYIMIHELCHTLHMNHSARYWETVARFDPDCVVHDREMKHAWRFVPAWFSNAR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11c4c364a4df2d755cae7f9f3a100885c3884d8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3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VHDDAAAALRARLDALPGSRRLTAEQLEVIYAMAYAHVARCEYGKALPIFAFLAQYGPTRKHYWAGLALCLQKTDRPDEARNIYALILTLYPDSADAVLRTAECELALGENERAQAALFGAIAIDAESGQPGPVSHRARALLDLISVSHP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8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195980729bd915e294a9c68e04297dd956fa87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TFILLAVLGLASASVHQHKIVWRESKKMGMIRTGQYPAYLEYQRNLRAVSPNVLANLPQNVNDFGDFEYLGNITIGTPDQGFIVVLDTGSSNLWIPGPTCKTNCKTKSKFDSTASSTFVKNGKSWTIQYGSGDAAGILGQDTVRFGAKGDSQLSVPTTTFGIASKISADFKNDATDGILGLAFTSLAVDGVVPPLINAINQGILDQPLFSVWLEHRGAANNVGGGVFTYGAIDTTNCGALVAYQPLSSATYYQFKAAGFKLGSYSNTKTVDVISDTGTSFLGGPQSVVDGLAKAAGATYDDFNEVYFIDCAAQPGTLDITIGTNTYSIQPVNYIVDAGNGQCLFAAFPFDFGGFGPSWILGDPFIRQYCNIYDIGNKRMGFAPSLQ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734f1a03a343665a0119773b7dee8b5aea72a2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8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KYTLPTRDALLKAMQVGETSIEAAEYMATRFEQILTKAKLLPECNDMLEKIKEYAQFVKFKLLSSAQVWSGQERPTSDYQNTQENKAEFLASHLEGLPSGLKLEVAIGDDAKILRGFSSNGKMVEGDQLKTMDGLLEGWLAKNSLAISGGAVVKIDNTGNQTKVDPQEIRQLINDSEKGVAKYFADKGVGMEVAQRTYQEPKALETKREEIRQEIESGAEAPTTQSI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248d7ca1cb1615f8b5fa976465cb2ed47e8bc3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MIQGHLFHQDRKRTFRIVEPFGSTTDALIYFHGSQQSGSVGRSFTNRTFDPLPFMVVYPDGVDQHWNDARLGLDENTRHLGIDDVGFFVKLATHLGNTYGIKRIFIVGYSNGGQMVLRLMHEVPKMLSGAATIASNMPVAENTLPQVKTFKTHPVPYLAMAGTADTFSPYEGGDAGIGREHRRGVGMSAFDSAAYIAARNGLTEHRHDVIDDVVSIDTWDGENPVEFWTLNGIGHLVPSGKTYPEFLGPSTTSVIAAEEIGKFFDGVR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b7ac77768d118bb925ae34fa764afb3c34faf2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ATNHWTRDQLLIAFTLYSQLPFGRLHSRNPDIIRYAALINRTPSALAMKLVNLASLDPFIIDSGRTGLRGASNADRALWQEMDGNPELFEQQCQQAMISLEAGAATATVAPSPFQANESDIRDYHGGERFAQVKTRIGQQLFRKRVLSNYGERCCVTGLEEPTLLVASHIRPWKTAAEHRLNPSNGLCLSNLHDKAFDMGLISFNDSLEMLLSTRIKKLKSAISDVNFAQYEGKQIHLPDAYPPDLSQMEYHREHIFLGQ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170256657e1da5a11002ca38466f95142e0a71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9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LDEGSQRSFPSDREARLMKTRNGFVPAYNVQSVVDSQHHLIGAMQVTDHPNDFEDLQPSIHAMQEDLQVEVSQAVADTGYANEEQILALEEEGKVIAVPFNEGDHSPKEDREHGIFFTYDADNDYYICSQEKILPIKDRQVRKHGKIYRKYQGRDCKGCPLIKFCTTSKKGRIIYRRADAEPIRQYMKKCKGMKYKALIRLRKTWVEHPFGTLKYWMGQIPLLLRGKEKVQAEIDLYATCYNLRRVTNIQSIQVLLQQVHYWGIKY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6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da17efedce9ffeb586b57091999a2c1032953f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SAIRKAAKGGQCTPNIAGVCNDNPETVVLCRFPGETHGAGLKSGGLGAGFGCGCRRGAIDGRGAGLSREDKEFYMRRSQLRTIRRLEALGVVGVKGR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55439479710b615430b416ca0b9b6db19f7891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SSVILVNPIAFGPNPKTKDNALIQSMHVGNAKADMDRSQVCALVTELESFFKVDCGIRTVVVHQSREPKLYRVPLEERGESVCVADSLSVHNVVDNNGVIQRHLVVFYPMNPYRQGELARKQLVNHITKAAEENAAIELIDLRPFEEEGKYLEGSGSLIFSPGGRYVYTAVSQRSHPDVLEVLCRPENLNIPPQNRFLLRCKNAVPHTNLLGWCGMGICAWAISSLVFDVEEEEVAFYDHLSAAYSCVLELSEAEVEKFAASALEVPVQPQSGSAGKAHYVLVISETALAGLTSKNRELLMDWYGKENVHTFYGEVLERRCGTSLPSCIAASYTLGSRPPLPSQPSTIELLRLGVN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bf6b3296b675b52a8717b68038f498e68f774f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5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KKTGSDVLKEFITTFEINYIFGNPGTTELKFLEAIEQCDNATYFLTLQESSTVGIAAGYAMITRKPALINLHNYVGLANAVCNMYNAFTSGIPLLIIAGQHARPYLIHSPVMSGDLTSLAHTAVKYAYEVNSASDLAVALQRGYAQAILPGPGPVFLSIPMDIWQEETQETTIKKTKFLHACINAEIEQICEVLTNTPKGKLAFIADYEVGASNSIRLLHTIADRLNADIYAAPYHVREVINPLSVNYKGRLSDKSGEVHNLLLQYETVVLLGEKVKGYLYTGQSSIPQGIRFIQISAASEHLAFDYPCDLAILGNLEATLTAISKHLKINGLNVPLKPATNIKNLEKKYKQHPLHSLIVTLLNQVNRSVHLITEGSSEDAIVQDIATTLGFLNVNFSPRGGGLGWAMPLAIGISLATRHHSICFVGDGGSMYAIHSIWSAAKYKIPVIFICFVNREYRVLKTDMSQNRSFTEEDFFRLDLNHPPIDVQQIALSFGAQVKTIKSKEEVETVLKSSFAFQGPTFITLYHQ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6300e82c70cec80502999472ac357c7e66a80b5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5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TETFAFQAEINQLMSLIINTFYSNKEIFLRELISNSSDACDKIRYQSLTNQAVLGDESHLRIRVIPDKANKTLTVEDTGIGMTKAELVNNLGTIARSGTKAFMEALEAGGDMSMIGQFGVGFYSAYLVADRVTVVSKNNDDEAYTWESSAGGTFTVTPTPDCDLKRGTRIVLHLKEDQQEYLEERRLKDLIKKHSEFIGYDIELMVEKATEKEVTDEDEDEAAAAKNEEGEEPKVEEVKDDAEEGEKKKKTKKVKEVTQEFVVQNKHKPLWTRDPKDVTKEEYAAFYKAISNDWEEPLSTKHFSVEGQLEFRAILFVPKRAPFDMFEPSKKRNNIKLYVRRVFIMDNCEDLCPEWLAFVRGVVDSEDLPLNISRENLQQNKILKVIRKNIVKKALELFEEIAENKEDYKKFYEQFGKNVKLGIHEDSANRKKLMELLRFHSSESGEDMTTLKDYVTRMKEGQKCIYYVTGDSKKKLETSPFIEQARRRGFEVLFMTEPIDEYVMQQVKDFEDKKFACLTKEGVHFEETEEEKKQREEEKTAYERLCKAMKDVLGDKVEKVVVSERLATSPCILVTSEFGWSAHMEQIMRNQALRDSSMSAYMMSKKTMEINPAHPIVKELKRRVEADENDKAVKDLVYLLFDTALLTSGFTLDDPTSYAERIHRMIKLGLSLDDEDNGNEEAEPAAAVPAEPVAGTSSMEQV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fe0d7252c909c8cd11f58dc0c9a2309c167fc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SGGPMGGRPGGRGAPAVQQNIPSTLLQDHENQRLFEMLGRKCLTLATAVVQLYLALPPGAEHWTKEHCGAVCFVKDNPQKSYFIRLYGLQAGRLLWEQELYSQLVYSTPTPFFHTFAGDDCQAGLNFADEDEAQAFRALVQEKIQKRNQRQSGDRRQLPP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ab813fa55088beee79b92a08e8729a8eaa6aa1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KSSEISRFENRFSENVIEIAAVTGALGIGASKGGDNILWTASIDLIAWKDLHNNETIRKEDIRLAWLVDDAEWRKSKDILTANTVVALQVRKSENSLMLVKVLETPYKDDELEIILQDAMKPLFYHDEMLGVFELDKRVKAFEKRISWAGEECHLYFDWSEDKHMMKSALETAHALFKEQDEWKMKMKMYAAKELVELANEWLQDDDEAEIDEITKEMFINSITLSSLSVYSEGDFEIFFSDGDIFWGHSIIVSGNIHEGLSSAEIA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4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3913a0f79024686eddce9583f53a1b038361d4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DTHAHIFLKKLNTVANARYKPDYDASFKDYKANLDHYDFNKGVLVQPSFLGIDNEFLLQSIEYYYNIKAIVVVDENIKFDELKKLKERKACGVRLNLIGKELPNFKSMVWTQFFENLSKLKMQIEIQRDLDNNLVDIVENLIPYGCNIVIDHLARANANLTNLEDLICLKNSRIFFKISGFYRAKIDYANNEQAVKFAKKIYEILKEHFPLSNFVFGSDWPHTNFEANINFSSALVAFNEVVVSKKEQEQILGDNACALFG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4a55e89ef46c1034efd61c344280d704340d18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AQDITGDIATSCSATTVLAALQGSYAQYSRIFGVFSVENNAVQNKHKNSILNLPSTTDDSPSDVAGFPLAYVETEVYLAADTKVLAANIVLDAELQPLEDEDLDEEAQQALTRCFDLLSETALEMRRPIIHVQLPYGKVATSAHNFCVNQLMQHGYRLAHEEIHGYVVMPLALERVENIHTECFENSEFPDEIIPGILELLNQSNTDIPTGDLLRQPQPWTLQRLQQSATEHKKRGNRTLTTVLRDDSGCVLALSEALQRCHSSADLAEQGITIVDCDHRNQGYGTRVKAAALKNIHNNWPKVKRVFSDYSSHNTRMGSINSRLGFQRVSATQIWQLT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9fd690238ddc0dab5517993a08bc7ea39ccc3b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DHTAAIAAHFDQLAPNLDRWRRRNRTYYRDLEKLHRFWIPTGSRVLQVGSGLGDLLATVEPSFGIGIDVSPQAVAIAQQRHPQLQFHCLAAEELTPEAIGNPEPFDAIILTGVLSYLTDIQVVLEQLQAFCHPRTRLILGFHNFLWQPLLTAAEKVGQRSPQPPESWLGMQDVLNLLTLTG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079efd21bb9c0d870e5d6171685d952c5ab84f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THDNDSEGYLIPENEADNKIGYAKMVKAHVMHRHLHLKQDFSTWFNDCVEKFDLKEGVDFVFTKQEWNRQKICPKSEIETDKTDNHYFKIHVAKKIAQAERHRNYGRILYQDLCF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91e51ba5d1aeca0c4e6934eeada095e955e39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AQPRISSNKETHHFGQIEWKRPVSVEYTITNTGDKPLVLTNVTTSCACSVANWTKTPIAPGEKGTVSATFDAKALGHFNKSIGIYSNAQPSLVYLNFDGEVVQEIKDFTKTHPYAIGQIRIDRTDIDFPDAHSGEKPVITLGVVNLSDRPYEPVLMHLPPYLKMETNPTVLLKGKKGTITLTLDTKQLMDLGLTQSSVYLARFAGDKVGEENEIPVSAVLLPDFSGMTEQDKAVAPVIRLSESKIDLSQVLAKKNKARRDIVITNTGKSPLQISKLQVFNPAVGVALKKTVLQPGESTRLRVTVLKKNLGKKKRHLRILMITNDPVQPKVEIDVKATNNESH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147ad9a151e0091a984fa1a13ce645b6880685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HHHHHHMDSAVEKQNLFSATNSRGIAAASSVDNAASASNQMNTKTKKQLFMLQRAERLKDPKVRKMGIDREALDAQVREKEALRRLEKERNDYYDRQALLMDRHACALQQEVNSIRAAREKELQDYRQTFQKKEMGREWDLNDPEARRKELPARIGDDDPRNGPSSLQKFEGEDLDYASRRAAQRRQQRQWAQQQVNEKLAKKWMEQERDRAFDDRNEEVNYRLYEVEQKVAEQRRLMEKNGADFNRALAEQQRREAVRAKEEDTRLGLQEMAYQMDSDFLNERETVVSELGASVMAERYKGMSEKQKALLRAGQDEQLRELRRRRLLEVEEQRQWSLQENMQLRMANALDRQRERERRAECEQLAETHKMQAQAAAERKAQLDELYKNAVDEDYFKYWDRC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d42b831c159d3a6dfd3079e88bd8fce9553bf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5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NSSNPKIVWEVKPQADLNNIGGEQISTPGFKMPDYVKGVVPGAVFTAYVEAGIVPDPNYADNIYKVDETFYNRPFWYRTEFELPASYSAGKRVWLHFDNTNRFADFYFNGEKISGTKTSTKDVSGHMLRSKFDVTHLIKKSGKNAVAVLITDPDQKKTRKGKDPYGVACSPSYLAGAGWDWMPYVPGRLAGITGNAYLAITGDAVMEDPWIRSELPTLQQAELFFSTGIKNVSSAPKEVEVSGVIQPGNITFSKNIRVEGKETVQLSVDKSDFAALVIRNPKLWWPNGYGEPNLYTCKLTCSVDGKISDEKDITFGIKKYEYKMINNVVNYPVLTFFINGQKIYLKGGNWGMSEYLLRCHGKEYETKIKLHKDMNYNMIRLWTGCVTDDEFYDYCDKYGIMVWNDFWLYVAYNDVAEPEAFKANALDKVRRLRNHPSIAIWCGANETHPAPDLDNYLREMIAQEDKNDRMYKSCSNQDGLSGSGWWGNQPPKHHFETSGSNLAFNKPAYPYGIDHGYGMRTEIGTATFPTFESVKLFIPQESWWPLPTDEQLKDDDDNVWNKHFFGKEASNANPINYKKSVNTQFGESSSLEEFCEKAQLLNIEVMKGMYEAWNDKMWNDAAGLLIWMSHPAYPSFVWQTYDYYYDPTGAYWGAKKACEHLHLQWNSSNNSIKAVNTTTKDLKGAYAKATIYNLNGKEVAAYGRTKQMDVPASN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31ef9d8ee0b0bb00617288edeb82f7fc313951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1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QKTSFALLVAALQLASASALAATPPVADAIWFNGPIITIDDQHPKAQAVAVKDGKILAVGDRQHVLKNKGPATQMLDLKGATLLPGFVDPHGHVSMVGFQAASANLLPPPDGTNNSIPGLQETLRRFEQQSPIPKQFGVLFGFGYDDSQLQEQRHPTKADLDAVTRDLPIAIVHQSSHLGVLNSKALELAGIDASTPNPEGGVIRRVDGSQEPNGVLEENAFFNALIRIFPKLTADQAVDMLSAGQKLYVSYGYTTIQDGRSSPDQVKTAIKAAGDGKLLADIVSYPDILTPGVKQLMVAPWYHPSNQPVVYNQHFRIGGVKLTLDGSPQGKTAWLSQPYFKPPQGQDASYAGYGVVKDADALAIYKEALANRWQILSHTNGDRAIDQLLGSMRAAEQAYPGVDVRPVMIHGQTLRKDQVAELKQLKIFPSLFPMHTYYWGDWHRQSVLGPERAENISPTQWVLQAGMKFTTHHDAPVALPDSMRVLAATVNRTTRSGYVLGPDQRVTPLQALKAMTLWSAYQHFEEDRKGSITPGKLADFAVLSANPLTVKPETLSEIQVLKTVKEGRVIYERPAKVASLPPPFGMHGDPSLPVPQGIRAVAQGDGDLGPALDVIYDRLA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273b2afdf7b4d695fd7afba5e75efc987ddb06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VFQVRIRICCVLFWRLPCWRYLFPAAAEALNYNIVEFSESAGIEVAQDTMSARFQVAAEGRDKNAVNAEFVKKFNNFTRKSKNGSFKTELVSRSAMPRYQYTNGRRIQTGWEERAEFKAEGRDFDALNRFIADVQTDASLEDTDFSVSRERRNEVIDQVSKDAVLRFKARAEKLAGVLGASGYKIVKLNFGQIGSHIAGDGAVRAKMLRAMPMAASVNMKGTDSAAPGVEEISISINGTVQF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cdb549000276c8547a0cea3e590586e2b07963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RKATSFNVVIVGQNGRLQYEAALFLASFRAANANFPGKLFVAEPQPGPRWSKDPRMGDPAVRALISDLGAEIIPFINKHFGETYPYGNKIEALLALPKGEPFVFFDTDTLIMGDLTKVPFDFAKPSASRRVQGTWPNIELYGPGYTAIWKSLYDMFDLDFEGSLDCSHPDEYWRRYLYFNAGFFYHACPHEFGQRFAEHATRIHDDGPRELVCQSLDPWLDQVALPLVIHSFGGGRDALEPGWIDGKTSCHYRVLPLLYAREEQHVVDTLEKVTAPNKIKKVLKAYEPMRRMIFQGKGAKARALFDQANLPRREQQIRNTLKREKLWL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aac42782b2ad23c48caa6f0b9c8011b8df4aee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LMMKHLLGGVKKGAFDQAAAENKFEAWLKGKKDALNNMKAKVKEAAVADDKVKLEAEKAVNKARAEAVAEKKAAEAKAKAEAEAAAAAEEAAETEETPVEAAAEEAPAAES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77b521364db999bda4f45412c41b150477767f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92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KVACANTYINKIKPVIRKTSFSQLKIDEIAKYMDISKATLYKRFSSKDEIIEAVVEDFMNYLLEGDADNQDESMSFAERFQKTFIHSLKCVTYISDVFLQDLKEAYPHLSDQLVAAQQNRNHNLQMFFEAGMEQGYFNKMNAQLFMVQDDVMLRRIIDHSFCIQYDITLKKAILDFYQLKKYQLFKPEYIEAIDDSEIEKEVMAILQMI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0197c0bb1926d734075c80edf8040cb267a9ba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GSLTSVDKSRIRQAFQKALNDYDRHALIQQKMTINLMAHLQDYLPNGSLDSVLELGCGSGMLSSLLQKQISADYWLFNDLCDVQTQLAEKLPQSFDFYCGDAEHFLFLQQFDLIASASAVQWFHQPDAFIAHCKTGLKTNGLLAVATFGEDNLKEVRQITNIGLNYPTLSQWQTWLAKDFELLWCEDFKVILDFDTPLDVLKHLKYTGVTATNQKNWTRKNLNGFIGDYLSAFGMPSGKVRLTYHPLFFIARYSHIEN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626de07a2ccf8113fb28f6821cd46c6c1b4244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VAGYSEMAHMLGLYDVAEKYAGIAKKMAVKWEEMANEGNHYRLAFDRENTWSQKYNMIWDKMWNLNLFPNNVIDKEVSYYLTKQNPYGLPLDSRKEYTKSDWIMWIAAMSPDQDTFEQFINPLYKYINETTSRVPISDWHHTDSGKWVGFRARSVIGGYWMQVLMNKVMNN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0d3024a12797ccc6ede26d052441aaf602f4fe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9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SNPLQQCCSSSSDMNIRSQRTMSEPARNASALLAEALKPGASLDQITLALEAILAVTAKGLGGDASAYAQYQALLLELHVGSDPHTEPTRRWMASQVYLVEDRFAPEPAGFSAVPVEEFRKKVDAEIEARSRVRHPMSVHLFQGTPPVEDVRFFLEHHWVRSYNFYSLLAELAFRFENIEDASVFYRNLYGEAGAETPERSHPALLSHLMTYFDIPLRIDFPALHPLEKAYLNNRIRCVRHTDVAWGLALLYAVESVSCVNHRRIYELLQRLGVPEQPSEFHRLHGTQDEIDTEEMWALIAKFAPSEDFQRKFMQSLARHFEINRAYFDLLWEQMQANSLAM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5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1b0509a65772fac56c6842286f90944d1616e2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VQQGNHVALFPTPRLYTADVVGNVYVTTFPASSVGETNKAEPPAKRRRVDNQSSGGVDEHPFWEPVVAASTSGAEAYGARGWCGLTPLADDQVVCCREFFFDLRLLDARNCGAVIRQYGTLHAPTGMATCGGIFPHGVVVAEGPVASVYDTRCSGAVMTKQTEAMSGGQRSVPLVSSRFTDATTRVADVCATCNEFEVAIAVGRAVCVHDIRKWTRVSITTSVLKYDIGSIAPFACGKGVVAAGIDAEVRLVLLTEKLNGASSTTGTVVHGEGNCCGGNGSKKEVDVDVNGGAAVKSDELTSVTSFRNRIDSVVSCRSTWQGGWVPSVDASCATGISADHEFFMA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3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79142495b68ad6c876de3e4d0f166bc876bb57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VFPNGFSIKTDRDNFHDILNLYLFSYKYGVDIGSNWKFDEKYNILITPSGIKFSIKGFDPVIFSETFLYDIHFIDYNLENKKIIQAGAYVGETALYYAKRGAYVYAFEPQLDCYNIALTNLKLNPELASRVVLRNWAIGEDGEIEFPNTRCNGGTSYFDSYKDRIRVRSVSISTVLEEFNISQPDILDLDIKGGEFRVINDKSIQKFSIVRIEYNTVIDNKKLGDVTYLIEKLRSYGFTKIRIYKHNELPFDLSINGVIEAR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b7a445591343336e74aafffc200e3d8dae3ad3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VSIITSCYNREATIRGAIESVLEQDYPYIEYIVVDGASKDNSLAVINEYKNGIDTIISEPDKGMYEAINKGIRAATGDIIGLIHSDDFLFSSHTISDIVKTFEEQDADMIYGNGVFVDYDDTNLMIRNWISGRYSKENVKNGWLPLHPTVYIKKECMDKWGLYDESYKIAADSDLLVRYLYEADLKVYYLNKYIVKMRMGGLSTDAGKSKLKWAEDLRMYKSHGIKPISALKGKILSKIPQFIEARLPWSEIPEAEEESLIQPDAANK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e054b60b6f631fbcde3d867a15636575dcaa31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TNELRKRIEDIEGKTFHFESRNTVIRGDEAGEDGEIAVLHRHVYFDQIMDEFYLLNPAEVYVCPMCYEHYLNTRFLPARIEEGRSVKRLHSGQPVVDPLDVLSHMHGEEPSSGDADNSAPIVLDTVWDNVLVHIVFRRAAQWKTHMESHHWVRGVSAGDYRLRDVLCTYYNDYNQWNEEKHEEEVRLYGGSRKKAALTLQRYWHINASYNRLRYNRVVAATELAEGHAEAVTESAFPNETIADHLNPEVDNEDDFIDDDTEADDYVPPYSSEHEEFGDEEDVTDTSEGEPREQCRKRNRDRSAEFEVVSYRSRSSSTTTSSTDSDYVAEIEKQRALFKRGLLAERDCYFSRLSAEDRQFFEKSHRSNVAPSQLYDPCMHLKHTPSSAFDDNIDWENIGEALPITNSVKLKKEMSASLPHEAADLEPIKTKLLLDDDEASPLSVAQPQLTPSRPSSRLLLDDG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7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476099e3db02429ef3eae0b913577c6acc3bee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RKVRETHAALASAIEAAAARASAAASAALLVPPEAHQLESLIRELQAARVSGRAGGGNDGAWAPSEGLRSGSNTYDSRTATAATAPSTAAGDSYGYQEVSTSSTTDRNNAAAGRQYMYSSRSSLEHAPAQPASPEHMYGLTSPSLLAAASQRHASSRPGPAAPASSSGLDYWEGAGPDPSASASASAASAGTAAVDEAVHALRMHREMQRLQAVQEAAAAARTPGAGGGGTVLGVSGVGFAREVWGHRSQQQLAPAPYGGEPLASSTSTLTYPWQREYVELYGGSCATAGGRTSNGSRQQPAESVAIPQTVPASPEKTRPAAQYQASPSLNSAAYDWGGRSAGLYAAGDPPATAYAAAPVAAATGQHLGGYSTLAGSSSGDGAGTVNGDYAAVRARLVAHSSGSSVSYGSGIGSGYAGPGSSSTAPAVAPAAVATVTSGGRSGSTVRLRMQDAPPSTTAAPTSLLSGAAGGGTDLPQPRSRRNHYSDILETAGRTSSRARTNGPTGNYSAAAPQPARTRDLSSSVSWRELEAEAREPAAPEAAAHAAATWPRGATSVSAVHATSTSRVRTVTQSAQEAPSPFAYDLPSLQQQKPASRTYDSRSAVPTAPDAADSAARVQARFAGPAATNRDDNVSPAPPHASRAYPRGRGGGDTGTRSNGAEPAGAAAPAASPSLSPSPSPHRHGHVSSQQLVADTDRALELYDEAQLQRAIQLSKQEAARAALAAAGMTGLTDSSSRHRDGDKDGGGDSLGPSHSPRPSSRLRSSSPLLEHLPRIGGATTPRRVAVAAAMGSKAALQDDEVGRPGSVATPSRRRLGNQEAGAAASVSPRSTEVQAPPASQAAATEEPGSSNSSSGMLVSALAPLTALHQRYADLLPLLCAKLVSLEDDFPITRRVAGDGNCFYRAALFGLLEHVLAAPDPQLAERLDLVVSRHLARLDEPQFQQQPPPTSPAANDGRGAGMSPLRLTPARGDPAFAPMHASPGQPAAAAAAAGAQVPPRDDPAAYRGGQRLLRLLRTAWFKCPDAPRPSDVSSLERLFNSVEQSGEVIRFARSLTARELMAAEEFYTPFIPGCGGDYTGLTLRQICERHVLPMGVEVEQLQIIAACTALGVTLAVLDVAGSAVGAIKHGPAAQQHGPPVAWVAHLPGHYDVIYPARPLDVAPGGQLVAAI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06bd6f7b0de07121d662c50c94e2a10fa7e8db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DEFAIQGFRGRLIGPSDKDYDDARALYNGMIDKRPKLIARCTDAADIIAAVNYARENKLLLAVRGGGHNGPGLGSCDGGLVIDLSQMRSVRVDPASGTVRVEPGCTAADLDHATHAFGLAVPLGIVGSTGVAGLTLGGGTGYLTRKYGLTVDNLLEVDVVLADGSFVTANKDEHVDLFWAVRGGGGNFGVVTSFLFQAHPAKMVFAGPIFWDARDARQVMSTYRDFIPNAPEELGLFVGLKTVPPTDPFPQEHWNKRACALIGAFNGPIDAGKQLVDSLLEKLPAPLFNWMGEMPWTAINSLFDPFFPKGLQWYWKGDFVKALPDEAIDVHIANAIEAPTPFCLMHLYPIDGAVRRIGRDATPWSARDASFSMVIAGISPDPKDAEALKTWGRAYWSAIHPFNLQGAYVNFLDADEAENRVELSYGENYTRLAAIKAKYDPDNLFRVNQNIKPK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5ebae9b3eac435ea2705db3982b60818b5f3f6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PGCTLFFLLCSALTVTTEAHAQTPDTATTAPYLLAGAPTFDLSISQFREDFNSQNPSLPLNEFRAIDSSPDKANLTRAASKINENLYASTALERGTLKIKSIQMTWLPIQGPEQKAAKAKAQEYMAAVIRTLTPLMTKTQSQKKLQSLLTAGKNKRYYTETEGALRYVVADNGEKGLTFAVEPIKLALSESLEGLN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5254b334a46a6b8ac99bbce66778af7c9db07b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5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SAKQDGSTAESRKAPHSYRERVNSTVELAALVYRPLTASGALLSILRGKLYRRRSVRNVLDVVAVRSISGGQGHSAESKVRVEYLTPAEGNANGNSISNISAAPCADIRGSSDTAATSSSPSTPAQPTLLEGRCKMCLLDPTVLKATELCPDPASAAQHCTPVFLLGAAVVGSHVTRQLEAAVQAGQLSRKAADLLQQLHERLAGGPSSVSLTEDTDGSEQPQGLPRAAAAPPPPSNKRRASYTGAVEVTFTPRAVELNYQAYTMSELLSMVLPLREHADLVALSGFEQVGHIAHVNLSAAHLPYADIIGQVILDCNETVSVVVNKVDAISSVFREFKMDIIGLRRRTDSVDGNVVAGADLDDAGEAGGSLTAAERQAIALEALSPTYSLAEARVHRLLTATVRQHGCSFRVPYNRVYWNSRLSFEHTRLVDRMRPGDVLFDVMAGVGPFAVPAAKKGVQVFANDLNPVAAQYMKVNAELNHLPANALHVFNMDGRDFLNSVLFTSVTRAADASLPGHLCTGRRHVTMNLPAIAVEFLDVFQPLSSTCAPASEQRCNASAAAVVNERWNHLPAHVDPNAIDRRTLFHVYCFSAAEDLITDAVRQVEVNLGYTLPPENIEETLMVRDVAPTKRMMCVSFTLPPAFWKNLLASRPGQGGEPGGAHAETASTLVEVEQAAKKARPDKM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c5928b32a52e92ba44498ffc838f5ece82835d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IRHLATFLKIIETGSYTAAAAELGYTQSTITSHMQTLEQSVGGEVFTYFNRKLQLTALGKELIPLAEDLLATHDKIKNMQKTDVLCGTLRVAAPESLTISRLGPVIKRFSQHHPDVKLILTNGTCGENQEELLNGRVDVAMMLFPAMAVEKCLHHVLTEEKIVMVGAPDAPEHFKDIQKKQSDHVYITNEQGCSYRTMFEQHLTKQNLLSFQTMELWSIGAIKKMVMSGLGFAVLPYITVQEELENGSLKIIKQDEAFEPIYSHILIKKKKWVSPIAHAFMEAVIDAIPKQVDWTADVEANSFK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1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ea4d0bbaaae7ef2e88ef41d3add3c496fc378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1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ETEEKVEEEVIILNSSINNVSQDDEIVLDYEEDLLEDPLDEPIEQKEPKAAEPTPKQLQKVEASTPQATPSKAASSSAGSGKSMLFGDDVKKTSIWIRGMTPATKASSVKQLASQYGKVIQSKIFNSKAADANGDVKNCFALIQFADVTAMELAMTSLHQKNYQGRVLRVEKVSESHLTSSAEKLAREKHVAEAASTMSTSPAPTPTPEPVVTTTTTTSAAPKRKEPIHAPESSSSEGQRAKRRAIEAPVRSRSRSRGGGGEPRSSRKPITFDREEESNRDSRRTIAAAPPARTSRMARSPLRAPLRAARGSESSRSSTRGGGGGGESLTISSRVDTSGCRGGAIKRSVERSVPNNISTSELRRKHHQIHVTVQQDAPRASYQTEQYARERSSSTTTSSRRRQVSPDRSEQRRHRDEPPPRRAPQEQPSRRRGASPPEPPRRQEGARRSEEPERRRLFDEREQLAHIMAAKDMYAEQQKIRAEKALIAFQMQQLEKKKLEAELQIAQKALLMQQAALGGGGALVVDGGALVAGGGAVGYHHQEHRSSYGGGGSSSNGGSSNRRRQTRRSPSPPQQHHSSSRRQRRDSGGAGRYRQSTSSSNSNRNSNSGGRNLVVTATTTNNTNATNAGRSYGIQSVPDASSYSTNNYQQRSSAASAYDLQITATMPQAGAANSGAAYHQPYGNVYQHNTAAYPVWGGLDAQGHMAMDTNWSQNAATPSTSTSSGGGGGQQWQQQSYGSNQHQHHQNNNSSQPSSSNRRGNDYGNYRGN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9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daa79360e230ddd06c1368d078155d3f4f0a5b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IDGLDALLNQFHDMKTNIDDDVDDILQENAKEYVVRAKLKAREVMNKGYWTGNLSRNIRYKKTGDLQYTITSHAAYSGFLEFGTRYMEAEPFMWPVYEVIRKSTAEELKALFE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a2ffcc38bcd3351038551426b956cbe32c8b5f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AQEDNSKYLAGAVPVVNGKVIFTEVIQASDMSKRQIYDALLKWAEKRFTPSKGQKGRVAYFDEKKGQIACLGEEYLQLSATNSFFLDRATIKYRLVINCLDGSCKMEMYNISYFHGDDTEMEAEDWITDETGLNKAKTKVVAKYGKLRIKTIDLFDDLTEQVTKTLGGAKSEVPLLAKEPKVTPEVFDRELPKAVEQGAMAGYKHIPADKIPGNIIKMLSEDWMLITAGTEDKYNMMTASWGGLGYLYNKPVSFCFIYPTRYTYQLMEKNDTYTISFYTETYRDALKYCGSHSGEDVDKVKGAGLTPLTTPSGSKAFSEAWMIIECKKMLSQPITPGAFDTPELKEAWKDKSLHTMYIGEIMNVW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adf3da2815a19abf04b305fd475b1ac2bd84e3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5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KAELAVLERRLRPIYDSLDSQQFKKALSDCDKVLKKHPNTSAAKVLKALTLIRLEKLADATEILEALDVPGAHHDELTLQAFVHCYRDSNQHMKVVTLYERIIQVDPSEHNLTQLFMAYSREKMYKEQQKIGMRLYKDFGNAPYYFWSVMSLIMQAQENPELGKKMLLPLADKMCQTQVEKSGYTEGSSAELDLQLLILEGQEKWKECAAFLDRPQASVLPMAPYNLVEKGMDFLMKDKQYKRVDQLAMEAVTKMPDNWNLWKIITESTICQIEQCLESDNKENIELAHNFVKRLGLLIEKVQKQVGYKSRAPFIATFFAYKQIGKLTKQIPDMDDMTSIFGEQVDKMLEYAKNFYKKPVCFADLQMFFCDLTSEQKSNFLKGIDLWIGEVSAKDDVEGDESKVWAIILTERCRRALGEYEKMDAAGHRSLFQQCIAQIAAPERTEHAQGVLCNLTVSHLWDAYRKENDLTKFYEMILLLEFVAASNKTDPMCKLALIRAYSALCATGRISALVKTLDIKVIQMDTLGHLTFPVYETSGRFNLAIIQNTQLSLMYEQAEKEIQDCIAQAYRNGKFSAIPRMTAASKHMKLSAQKTACDVMNRYLSSLFVLDDVDQITVTLWGDEDPIGEKRIDWKQLIDTRDFNAIPYTETEEYEALLDDMKKRTFKELIDISELRSTLCRALGAVGRVTHENMEPRLARLQLKMTVMEFKQHLEYCCREYPSFLIPSKLAQSPAPHHLSQWVHSGGLQMVLEYLEAAVKLVDILDSGEHPEKSLVGTRTEMATKLIKLIEIPPKRKEGEKLPPFWIVDPIIKSSRALQTIAAIQVVLRLIEKVVLKLVKNVPTAVPEPVGKGKGKKDKKAAEEAMTKALDECKAVVFLEHIRAMHVELRSAGNFLHTYLGQMLALEDEYIPSNIGEDLGGAKAALEGMHNPVASRLQRSFLNTCEDMHTTIKLR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b5cb28c434f5cdffe80327936b95877f1da73a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9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NKLSGVLAATLALTMSLPTGAIASSSSKTPVVSSQEVASKDLEKIAAENAALLTKSYETTSVQYALIDNGKLILSGQTGKNDIEGKEPLTKDTLYGIGSTSKVYTAAAVMKLVDEGKVDLDASVTRYIPEFKMKDERYKRITPRMLLNHSSGLQGSTLNNAFLFKDNDVYAHDILLQQLSNQNLKADPGAFSVYCNDGFTLAEILVERVSGMSFTEFLHQKFTEPLKLNHTITSQDKWEDEKRAGQYSPTYQGQLPSEMVNVIGTGGISSTAEDVVRFSQIFMGQGKEILSNKAVKAMEQEEYKKGMWPGDSGNVFNYGLGWDSVKLYPFSEYGIKALTKGGDTMLQHATLVVLPEQKMAAAVLSSGGSSMTNQLLANKLLLARLKEKGTIKDIKPDRSFGKPVKAKVPQDVVKKAGFYGNSYSHFKIEITKKGELFLPTKPEEKYVYTADGSFINEKGTSKLNFVTEKNGKVYLRESAYELSPGLGQNVLTHYLAQKLENNVLPKKTAAAWAKREGGKFYLVNEKFNSINYLGQQIPLNTQITLKDGYWDGKKITGPNTATHQIQIPVMNGRDTKEAHFYTEDGTEYMEMSSFLYVSESNVKSLDTGQLSKVTLQKSGHAKWFTIPQEAAGKTMNVELPSGSSFAVYDENGVCVNFSVVSNNNKVKLPENGTVVFAGAPNSEFTVAL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e564d3b791c6f8db6ae2533a7668b1fb5dacf7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06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RNEPSSQQPSSSGSNGTPAQQNGSAKPSKVTVKVVNASFTKAADCYVEITSDTSSAAPKKTTVKKKTMAPEWNEHLNVHANESSTISFRLLQKAKLFDDTCLGMAKLKLSSLTRNENGEFKNDINNISLLAKDSSKIGTLNIIFSGYPERKRRSAGVRAETAASASSEASTSNGVATSSSARRPATAKRDTLAAPTSTAAAAAAATAGGTPAAGAEEQLPDGWEMRFDQYGRKYYVDHTTKSTTWERPSTQPLPQGWEMRRDPRGRVYYVDHNTRTTTWQRPTADMLEAHEQWQSGRDQAMLQWEQRFLLQQNNFSADDPLGPLPEGWEKRQDPNTSRMYFVNHVNRTTQWEDPRTQGFRGSDQPLPDGWEMRFTEQGVPFFIDHQSKTTTYNDPRTGKPVGPLGVVGVQMAMEKSFRWKIAQFRYLCLSNSVPNHVKITVSRNNVFEDSFQEIMRKNAVDLRRRLYIQFRGEEGLDYGGVAREWFFLLSHEVLNPMYCLFMYAGNNNYSLQINPASFVNPDHLKYFEYIGRFIAMALFHGKFIYSGFTMPFYKKMLNKKIVLKDIEQVDSEIYNSLMWIKDNNIDECDMELYFVADYELLGELKTYELKEGGTEIAVTEENKLEYIELLVEWRFNRGVEQQTKAFFTGFNSVFPLEWMQYFDERELELLLCGMQDVDVDDWQRNTVYRHYAPQSKQVTWFWQWVRSLDQEKRARLLQFVTGTCRVPVGGFSELMGSTGPQLFCIERVGKENWLPRSHTCFNRLDLPPYRSYDQLVEKLSMAIEMTEGFGN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bffde96ae97908796a63add1832809183d0d03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5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EYLGWHNRKPAAGSRGNSSFDRDIVPGGAHTKSYESYVKNIFHPTNRLRAKDKDQLVRDHGLSATSMLRAEREFGRSALDDKYDREHFFEKMPLESLYAELGLKNPAASNYRSFQVYEPKSSSEYFAASYEAERERRKKDLERELASYDKEDYEDFTGEPKKNLYSSISSYRPPLSSYKSREDEEYEKNNRKTLIDYKDFDSSPLSPYLYQSHPYVRSQDSRIIGSNFVQLTSRPKDKFISKIEETLAMVRDMPR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8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3466e3bfce4b8a3eddf6490962048d3604d6b3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77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SRMLGWSCATMICRCRTVAEPQSFAQDELSLDAFLGGQIKLLQPKSGYRAGVDPVLLAAAVNAKSGDSVLELGCGAGQAFLCLAARVSGLSIVGVELQPAYAELARRNAAVNAVPAEVVVADLSNLPATLRQRRFSHVIANPPYYRAGAHSQAKDPGRRTALGEGTPLELWFDVAARRLTPKGYLHMIQRVERLPDMIAAAQGRLGSLEVLPLSPRVGRATELVILRARKGGRAEFRLHAPLVMHQGDAHHRDGEDYSPAVRAVLREGSALPWPDIGR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7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d1840877f3d559d464ecd87584a863379d3754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KVLLTLMLSTNFRNTCARFQIKPNVHYLGETHWQLFNECSQGMLQSFLGSLNTRGYPDKHCLTDWNVVGEWDGKFRLQHAQSRKFLCFNKRARITLRFNGSDAKCTFIEEVRDNGFSRLRSSWKPELYLGFNGRGRFQNPLSYHLKPRCFDWIKLVRYVAESEKSVCSTPPKPKLSPSPLEHSSFVHHAVRSNFLKKVSATHDSLYRTMKSRK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3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74bffff43bce0874610ddf2b7fbc96be47357c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DKNQLAKYKQDHLCEYEKIMSNNEKEALEEKVASLDLDFIAKLYNDLYINKKTIDDVSAVSEVKYDIKSQMSDDEIKRLEEQGLQAIKEGQFAVLLMAGGQGTRLGYKGPKGSFEIEGVSLFELQANQLKTLNHQSGHTIQWYIMTSDINHEETLAYFEAHSYFGYDQEAIHFFKQDNIVALSEEGKLILNQQGRIMETPNGNGGVFKSLDKAGYLEEMSNNGVKYIFLNNIDNVLVRVLDPLFAGFTVEHDYDITSKTIQPKPGESVGRLVNVDCKDTVLEYSELDPEVANQFNNANIGIHAFKLGFILNAVNRELPYHLAIKNLKQLDENFGVIEQPTLKFELFYFDIFTYGTSFVTLQVPREEEFSPLKNKEGKDSVATATEDLRRMGL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7701f6dcb7234ce165a164ce64f824e2e393dc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KNILNLALVGALSTSFLMAKPAHNANNATHNTKKTTDSSAGVLATVDGRPITKSDFDMIKQRNPNFDFDKLKEKEKEALIDQAIRTALVENEAKTEKLDSTPEFKAMMEAVKKQALVEFWAKKQAEEVKKVQIPEKEMQDFYNANKDQLFVKQEAHARHILVKTEDEAKRIISEIDKQPKAKKEAKFIELANRDTIDPNSKNAQNGGDLGKFQKNQMAPDFSKAAFALTPGDYTKTPVKTEFGYHIIYLISKDSPVTYTYEQAKPTIKGMLQEKLFQERMNQRIEELRKHAKIVIN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a926cf029f3c1e7afd9e11cb41692f2a30e236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VVWINGAFGAGKTTTARELIELIPNSTLFDPEVVGGALAHLLPPKRLAEVGDFQDLPIWRRLVIDTAAALLADLGGTLVVPMTLLRQEYRDEIFGGLAARRIEVRHILLAPAETILRERIASREVPRDLPDGELRTRQWSYDHIEPYRAALASWLTADAHPVDTGALTPYEAAARVAEAVGSGAVPACEIVQTPEPTGETVAAGVLLFDERDRVLLVDPTYKPGWEFPGGVVEPGEAPARAGMREVAEETGLSLRDVPALLVVDWEPPAPPAYGGLRLLFDGGRLDAADAGRVLLPGPELRDWRFATEDEAAGLLPPVRYERLRWALRARERGAAHYLEAGTPVG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8615d8befd6fcac0f62917d80c85e26512b617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7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PLSVGQGYFTSSISSEKFNAIKESARLPELSLWEKIKAYFFTTHHAEALECIFNLYHHQELNLTPVQVRGAYIKLRALASQGCKEQFIIESQEHADKLIIKDDNGENILSIEVECHPEAFGLAKEINKSHPKPKNISLGDITRLVFFGDSLSDSLGRMFEKTHHILPSYGQYFGGRFTNGFTWTEFLSSPHFLGKEMLNFAEGGSTSASYSCFNCIGDFVSNTDRQVASYTPSHQDLAIFLLGANDYMTLHKDNVIMVVEQQIDDIEKIISGGVNNVLVMGIPDLSLTPYGKHSDEKRKLKDESIAHNALLKTNVEELKEKYPQHKICYYETADAFKVIMEAASNIGYDTENPYTHHGYVHVPGAKDPQLDICPQYVFNDLVHPTQEVHHCFAIMLESFIAHHYST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f9956090df7d48448bd4b55cb179d1249806f3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EKQVAKKPIEKLAIVVVTYKRQQLLATLFESIEKLTVAPWRIIVVDNEHSDKTHGMVEEFSAKLTAQWGTTVADLSGNENRVVYAPQTDNLGGAGGFSAGVKKAYELGAEWFWVMDDDVAVMPEGIERLAKWTDRHDVIQGSRYDYDGGPFYWQYDFIVPLGIPNPIAPAAFGPAGYRVMDTLCFEGGLFRRNIVEKIGLPDPRFFIYWDDTMYGYRASKVTNPIVVPDVVLRRTREIGNWDIAGVRQLNSTSDMNRYHIMRNRGYMARYFMTYGDYRPLLFGLGTALTAVKEVIRLTMVDREHFKTGIVQIAKGWWDSRKLLHDPEWQPMPP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0937674fdd1b97cc91fe52ba7c601822f18476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LFKRLYPKHFVASIYDIDLEMLKRNGVKAILTDLDNTLVAWNIADAPDELVSWLDMVNNQYGFDVIIVSNNNGDRVKKFADPLGLHYIAPARKPLPIGFKRALTEFGYHAKEVVFLGDQLFTDVLGANSVGIEVIHVQPVVKTDGVVTKFNRLMERLIFRRMKRKGIYKLTQRVKEDPAVLKHPIETLRQDKQ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659896e6dc925c85f60300354286a671e60ea47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SRQLQILIRKTLPLVPDHVLIIGESGIAFSKATNLLGQEFEHILFDGRNGIHLEALAIAAGTLKMGGTLCLVLSDWENLSQQPDQDSLRWNGNQSAIATPNFIYHFKQCIERYHFPILREESAVEFPTVFYSNEHHKNATLAQQQIIENILQAEQDIYFLTAKRGRGKSALLGMLANQIQAPVYLTAPNKSAVHSVIEFSEGDIEFIAPDELALTLQTEPEFSQSAWLLVDEAAMIPLPLLQEYSRYFQHIVFSTTIHSYEGTGRGFELKFKRKIHRTFQHFELKQPLRWQENDPLEHFIDDLLLLNAEDDFQHFDYSNITYNIEENAKNLSFPCLRGKVPEGPKGGFRY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6b440fd3fcfd4a908f48a869a228ba5cbf75a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GTRWISSSNARCARRNSAICSAISAGESVSTRRAYTTPGDLRHPACQPGGGCDNAGAPLGKRRRASPHHCRAATAVEKGVCTMRLRSSLLALSLLTASGLATAADVTKYDGFLCCNLRTDGSWISDSNYAEDGKRVLAVGTPVSVTGFGRNRVNIKVAGEKQSIGNDYSRDLDNTAFAARYVVTADPKLKLATFPPKIRLAITEGKLTGGMTREQVLMAVGYPISSENPNLDASLWRYWRTSFAEYQVQFGPSGKLVKVTADPQLMNLVWI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36723981dacebf12094ed013611c67e55284e8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ETCVLMQLKNCIKCSIAHILRYKRQKCSNFKQESINFRHFTDRLTRIRRGISTL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6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4.3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d52b4e34542e84c1736e9ac02d2771fe884175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KLTLQEQLLQAGLVTSKKMAKVQRTAKKSRVQAREAREAVEENKKAQLERDKQLSEQQKQAVLAKEFKAQVKQLIEMNRINVSKGDIGFNFTDNNVIKKIDVDKLTQTQLINGRLAIARLVINNSGECEYAIIPASVADKIAQRDADSIVVNSALSQEEQDEDDPYADFKVPDDLM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f84fd990b2ee0a3416fc8714bf1e8c85ecc548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5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EALQIASLILHCRPERLPAVKANLALLDGLEIYQESPQGKLILVLEAEREEQILDTLGQLQNLPGVLNAVLVYHEILHDDDSNDAAAMTDRAIPCSPEETIDEPHP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3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c6898c0b1ffa46e8d94f43e544adb763cc683d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SYEKEFTTLFSKIAPHFRRSELFYDFITIFGLEFYLAIYSKHANEQLVKRYQTAVSHYTAKEKQQLSQLFVIIINALEQKTYDFLGTVFMALDLSDGYKGQYFTPPHIAQAMAAMTLMDCHSIIEKRGFMKLQEPTCGSGVMIIGSYNHLRQEHFNPQQQLWVRAQDLDFTTAMMCYIQMTLLHIPGEVIIGNTLTDEVCYHLYTPAHILGNGTMRLNNMTESEVEAQHNTDTVNNPPFEIDWETEAVF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2a9bebcedcc562c01806036006e172d060ba7e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GSDKIHHHHHHMSLYDVAIVGAGPVGLAAAIGCKRAGLSYVVLEKGCVVNAIFEYPTYMGFFTTAPELEIGNHPFVTGHDKPDRRDALMYYRLVTQRENLNVRQYTTVNKVHAAPAGFTLEIEAQDGTPGVVEARRVVVATGYYDNPLSMGIPGEDSENVSHYYTEAHPFMGLNVTVIGAGNSAADAALDLWRSGVNVTMVVRAPELKSTIKYWVRPDLENRIKEGSIHAHFNSRVVEIHPEHVVVQGEDGRTFELPTDFTFALTGYRPDLSFLDGLNLATQPDECLVLTENYESSVPGLFVVGSAGFAGKTNQVFIENGRFHADHAVAEIERQLRSGELRP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3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be69a8323e5171cd71e56be1f1e6c8deb6babb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ALSFTVKEATFKEADLVGHIVESVKKIFSTMIFIDDIVDEYPLAKPESHFIASISGMVGLGGDFSGMVGIHIPIEFAKEATASMLGMELDELEGEDDIHDAVGEITNMLAGEIKMLFSANNLTVGLSTPSIISGSDYTVEVVSSGAAVVVPFNRNEHRFLATLQI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1ed194183484473aaad46d125b6d4cddeec49f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GMCMFLWTTAVSKKHEPLLRDIKATGFDGVEIPIFAGMPDDYKKLGDLLDRIGLERTAVSAMGDPTMNLISADAGTRKAGIAYMKWAVDCADALGARTLSGPLHSTLGAFSGSGPTPAEKNRSIASQRAIGDHAGTRNVTIGLEALNRFECYLFNTMADLSEHIDAVGRPHIKAMYDTFHANIEEADPIGAYTKHRRNVVHIHISENDRGVPGRGNIPWKETFAAIRKSGYDDWLTIEAFGRSLKDLAAATKVWRDFSETPEAVYREGYKHIRNGWKK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72a1fdbec1979c67cb38abec580465a2cb57c4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EEIVAAERLARSIIEQAAEAIVVCDTTGRITYFSNTVSKVCKCDPAFKRFEDIIDIRFSEGKDAGKSILPVSSALKGDTILGLEAILEYKSCQKFNQKLHLLLNSGPLRNSNGRIIGCVVTLTDI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3415a5cc5f3114cfd24a9764fadaef583b1473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DRSGLPDLQGRFELSGKNRQYPLDALEPQPSIGDIKDIKKAAKSMLDPAHKSHFHPVTPSLVFLCFIFDGLHQALLSVGVSKRSNTVVGNENEERGTPYASRFKDMPNFIALEKSSVLRHCCDLLIGIAAGSSDKICTSSLQVQRRFKAMMASIGRLSHGESADLLISCNAESAIGWISSRPWVGELMFTLLFGDFESPLHKLRKS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7752cb5e0c7016abee411cd9734e05851c8dae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PEVRGNKRAFFDISINGEPAGRIVFSLWNHCCPRTVENFRAFCTGELGKMNGHYASYQGSVFHRVIKGFMIQGGDITHGNGTGGYSIYGRTFDDENLALKHKKPYLLSMANRGPDTNGSQFFITSEEVPHLDGKHCVFGEVIKGVEVVKAIENLETGNEDKPVCKVEITHCGEMVRKGDVVGNAGAAASEPEPTGVKMEDEPKTRNWLMRYSKSPESREEKKKDKHGREEKRDRRRRSNDRHGRDRRSRSRSQSRDRNRRRDDRSGRDGRVGRNERDDRSGRDERRDDRRSSAPVNVKKKTQMKSPNFVHAPTKDGIKVRGRGKLTFLGGRTRSTTPPHWKREESKKLTLEAHQKRQEELEERQKRAAQREKEEAERNARLEKERVERQNQRELERQKQEAERELKRQQENEESGNRRRRRSSRSGSENDESELEEPKNRSASPRKRSSSSSSSSSSGHSSDS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6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7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192b489c773a40b3d92dbc8849682c6072db62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YLNSKLPAEPRNGTIKIYENPARTFTRPYSAKNITIYKENDTFYTGHRVPVSNHRYKTLDVLMDDLNQHFYIYDHLPYFTLIFHCLAENIFNSND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53aa04286223ea2dc1ddade938bd3ceff271f0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RVECEKICSLWPCEQPEEFRNVWVVAELDEQGVSEASLQMLTPARRIADKLGESVVGVIAGPPGSSQLAVEMVERGADEVIVVEHERLSEYYPDVVGSVIVELSLKYKPSVILFAATARGREMAPYVANTLKTGITADCTDFDVDPKTRDVLLIRPPFSAIMLAYIRTPFRRPQIGTARPNVFPLPERQPGRQGRIVREEVEPPEPMARLVNRVRIPRSEVPIEKAEVIVSGGRGLGTPEGFRVLEELASLLGGVIAGSRKAVDAGWIPPERQVGQTGKSVKPILYIAVGISGSAQHMVGVREARRIVAINIDENAPIIRQADYSLIADYREVIPALIEELRRLKEERSRYLEELLGPEALRTAPQGGG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2b42addbdfdaa1adc228b09d534e16bbc633d4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63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NAASRNEKKASREVDRIREEVSNEKSEAQRQLEAEKRARQEMQRKKLEKEKELAKKRKEREEDERRKNFTIPKRNEGPSSSSSSNVNSAAVRAVLERQRAEKEAKEKKLDSEKQKLMMLRMQANGGKATKKMGKQFGLDVISLQTRFGGNNEHLETLQKRKWKEEEDQDMEADRYRNGVYKALAAKQKNEGALRATVQGPHRVSTSKSNSLAGLCSRHERTRDTFSPPKDGKKVPERREPVVEKKKIQAAAPIDFRSLMAAASDISEGKSVNLDHLKTKPAKSTLDQHQKTSSTSSNGNQKSGLSSSEREKLREKEKLKEKQERQREVEKLRIKEKEREKARAASSSSQKSSKPSSSSHNNGSTSSNGHSAPAKKEVRKPFQKGPTPPPLIPVAIPGKKYLPGDVRYKEQQALMKAIAAAPGSSRNAPSSSNSQSSKNHIQAVREAERQREKEREKQKSLKRARGDQMMKEYEREKKIQKTSEKPGPSSSSHKQSSSSSSKSNGDTKRSYEARRMAELREQQMREKERKKKKAMNRERDSRGGGGSFYKGGDDYSDEEMDEDEYDDEDDFSDMDDFIDDTEMNMDGMCRKDFEDTLRMVNRKYDTDKWSRREKTISERDMHSNYRRIQSEENFSKRAGFMEDIKEASKGRSVK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adafbd5540107a8e691e1d0c7f6ad0f9933d0f8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7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QPNDITFFQRFQDDILAGRKTITIRDESESHFKTGDVLRVGRFEDDGYFCTIEVTATSTVTLDTLTEKHAEQENMTLTELKKVIADIYPGQTQFYVIEFKC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5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1dcaef68f39ad96461a72468b3c2539c66505a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GSHHHHHHGMASALFGSSRGGVRGGQDQFNWEDVKTDKQRENYLGNSLMAPVGRWQKGRDLTWYAKGRAPCAGPSREEELAAVREAEREALLAALGYKNVKKQPTGLSKEDFAEVCKREGGDPEEKGVDRLLGLGSASGSVGRVAMSREDKEAAKLGLSVFTHHRVESGGPGTSAASARRKPRAEDQTESSCESHRKSKKEKKKKKKRKHKKEKKKKDKEHRRPAEATSSPTSPERPRHHHHDSDSNSPCCKRRKRGHSGDRRSPSRRWHDRGS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56abebbbbd61717358eafab47aea4dbe4d6210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4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TLYHPNREEIQFSSVLYALSDQIRLQIVNMLLEKNEQSCGALNIPVAKSTLSHHFKVLRESGVMYTRLEGTQRFISIREEDLNARFPGLLQVVLHATEP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0a7be03a587928e2b50f1e7e79f1ad4abac828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3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RMRREDCPYPLLVMQQLQERNLLPVIYVIFSRRGCEQAAQSLEDLSLVEPAEQESIQLQLLDFFFGKNPLLRQKLERDLANGLPDLVQAVVAYLDHPQDSEAAQRLLTALAIDPEGMFKLWGWIAQSSPMTRFEQIEPLLRGIAVHHAGILPDMKTLVEKLFEQGLIKVVFATATLSAGINMPARTTVISALSKRTNEGHAMLSPSEFLQIAGRAGRRGMDTEGHVITVQTPFEGANEASYLALAEAEPLKSWFTPSYGMVLNLLQKHDLEEVKSLLERSFAEYLAQFALEPTKVAIAETVKKLSQLDIKLAGIGEKDLRSYEKFRGRLREEQRLLKILEEQAEKERKQQLKDQLKTLAPGQLLYLKGRHVKIHQPRLAVIVAPLAPAHNLPQWCCLGSDNRWYHVTVGDIYAVPIGNLSPAQWQHLTPPPAELLAPGKSVKGDEETLAIAAGLDPQTYPLEPSPELVEQQARVDHVEKLLAVHPLASQKHPGKLLEQFHQRQELRKTLSKRQQEYDRLQSRQSYYWQEFLDLIDILQEMEALEEYTPTLLGEVAATLRGENELWLGLALISGKFNDLEPEQLAAAASALITETPRSDAWTDFKPSPVVLAALRPSNDLFGLLFCLKHPQPPLALWQAMTVADHLQRLNLWDLRRKLIKAQNQRAIAIPLWLEVDFMGLVEQWALGMEWENLCRQTSLDEGDLVRLFRRTVDLLWQIPQVPHLSPRLKRNARIAVQQMKRFPL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5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b1dba1e6b636f1372865d214e80e47a725baa1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89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TTILELTSANKTNNKATNNKLQREGENEYPPAKRSKTDDEEEPTVVGNGTIVGAPKQQTLSGVNQSGNVNVETTKNTEGQDGEKMDTSNNAGGVGGNSDELLDKNLYSRQIYTLGESAMVNLRTASVLISGLGSVGVEIAKNLILGGVRHVTIHDTKLAKWSDLSAQYYLRDADVGHNRATSCYERLAELNDSVNVQVSTDELTEEFVKTFDLVVLTDAARTAQRQIAAWTRAHNRRILITDARGVFSYIFNDFGDNFRIDDATGEQVREFFIEHIDKTTGEVTTLENLFHGLEDGDHVTFSEVKGLTEINGCEPLKITVKNASKFNIGDFAVSFSDYKEGGRCRQVKVPTSVSHVPFEKSLVEPEFGIWDYAKFEYPSQLHALWTALYAFEEKYGRSPAPRSTQDAALLKELIPSGTEEIPEKLIELFSFSASGNLVTVSSVVGGIAAQEAMKGVTHHMTPLKQWLHLDHVEVLPGDWTSFDNSKLSETDCQPRQSRYDGQAAVFGWPYQECLFRQRWFVVGAGAIGCELLKNLSMMGVACGEGGLIKITDMDQIEISNLNRQFLFRRRDVGGKKSECAARAVTAFNSDVRIEALAERVGLETEHIFNDEFFGELNGVANALDNVDARRYMDRRCVYYRLPLLESGTMGTKGNTQVVYPYLTESYSSSVDPPEKEIPVCTLKNFPNEIQHTIQWAREQFETFFAQPGEMANKFLSDERGFNEHVDKLISGQQIDILQKVKDALIDARPSSAEDCIRWARNQFQELYHNNIAQMLHSFPPDQLTDSGAKFWSGAKRCPHVLNFDPSKEEHFNFVFAASILIAELYGVQPILDREEVIRVALSVNPEPFEPKSGVKIAVTDAEAKEQNERGASSMIVDDDAAIEALKLKLATLNVKSTSKLNCVDFEKDDDSNHHMEFITAASNLRAENYDILPADRMRTKQIAGKIIPAIATTTAAVAGLVCIELYKVVDANGIPKTPMERFKNTFLNLSMPFFSSAEPIGAPKKTYMDREFTLWDRIDVQGPLTLQEFIDNVQNQTGGCEVSMLSAGACLLFSFFMNAGKKQERLKTEVKAVYEELLKKSLHPSVHALVLEPMMSDPDGEDVEVPYIRYS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93e6db26e4b759db90b957bb5f55f85924f93b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NVAVLIKQIIDIDQMKTDSEGKPILTGIPYRLENLSKNAIEAAVRIKEKYGGKVTGIIFGTEAGTSAMKESYAMGVDEGILITGYKGNNPQVTAKAILNYLKQIPFDLVILGDQSADSYTGMLPGLISAGLGIPLLGNANNIVVDGKTVRITQVGETENAEMESEMPAVVSVKQEINEPRLPPVLQIMAAGRKPIRTEKFEDLSA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8763caf4d9e05304baec35f0c1d0fe3b54511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230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KKTTSILLSMALVFSSFGALSAHAESLQKEKQFSPQLKTTIEQWGESKIAQHVETKTTKEISVIVELQHAPLAAQSNIQHAPDLQNSHAQSYHTELKKAQEETTKKIKEKAPGAKIKEVYNTLFSGFSISVPGDQITALASLPEVKTVYPNLTYKLHETTKSATSEEAPNIGGPTIGAPEAWNLKDPSGKSLDGKGMKVAIIDSGVDYTHPDLKANYIGGYDTVDEDADPMDGNVHGTHVAGIIAGNGKIKGVAPNASILAYRVMNDGGTGTTDDIIQGIERAIQDGADVLNLSLGQDLNVPDQPVTLTLERAAKLGITAVVSNGNDGPKPWSVDAPGNASSVISVGASTVSIPFPTFQVAGSSKTYQGLSLSKSDFPIGNDSPLVYVGYGNPSDYAKQDVKGKFALVLQGTSSTLVKAEQAKQAGAIGVLFISTEKEMNSMPEYFTRENLALPVMQLSNVNGEELKNLITKRKKNIKIGQPVPTELIGNFSSRGPSQGSWLIKPDIVAPGVQITSTVPRGGYESHNGTSMAAPQVAGAVALLRQMHPDWTTQQLKASLANTAKTLKDVNENTYPIMTQGSGLINIPKAAQTDVLVKPNNVSFGLIKPNSGKVKLTQNITLQNLSSKKKSFSTRVELLDTNTKTKVKTSVPSSISIQPNSSTEKPFTITVDSSLPQGVYTGNVYVKEQGAKEETRIPFTFSIDPKDYKRIDGLEIINSTFSPNGDQILDDNLINYYLVAPVDDVTLHANLVTKERVTYQGIIHQAKNETAGYKPFKWDGTKADGTPLADGLYQIEAVASNSGGETKQTAAVFLDRTAPKLTYEIDQENLVITGKVDDILLDWMTESGWVAPGIPVRLQYEINGNGVWESAFLNPWEKNYGIYLDRTQLQEGKNTIHIVATDAAGNTSNLNVDLD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1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92291c32b2ee011fcd68d2d7e21f6073c621c9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RSFQAGRSPRIFLDETSVFDIGACVVNGIDIAPGRAIPDDGDARIDHSLEGFLFTCGPDHIRHPEPIEGDVEGRRYPLHGSFSSHPATIIAFDVHETNALARVEVPVKLADGGTALLERTWRIDGESGEVSLDDRVVNTSDRPIPVFLMYHMNIGARLFDDAVRLEGAMMDGGGHGWRFGEEPGNVFCVSAGKSEWAELKLGPIAAIGGKTLTVGFRTETLPYLQIWRNQQDPANVLGIEPVSHRWVGRRELEAAGEFNILQPGESRSFGLRFSI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89236724d0bf1e25e3be63caa62b4dce485ed5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HHHHHHSHMQHARKAGLVIPPEKSDRSIHLACTAGIFDAYVPPEGDARISSLSKEGLIERTERMKKTMASQVSIRRIKDYDANFKIKDFPEKAKDIFIEAHLCLNNSDHDRLHTLVTEHCFPDMTWDIKYKTVRWSFVESLEPSHVVQVRCSSMMNQGNVYGQITVRMHTRQTLAIYDRFGRLMYGQEDVPKDVLEYVVFEKQLTNPYGSWRMHTKIVPPWAPPKQPILKTVMIPGPQLKPEEEYEEAQGEAQKPQL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2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5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442c347e569907f82f523c29bf5e5bf334abf1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KTPFTIPEDRRFEHTHIVAGSGHGKTQTLQYFIAKDLEAVSRGDKSVVVIDSQGDLLSTILMAKTLPPDRIVLIDPEDIQFPVSLNLFSVGQDRLENYDPLERERLTNSIIELYDFVLGSLLSAGMTAKQSVVFRYVTRLMFHIPDATIHTLRELLEPDGTDTYRKHIEKLEGTPRRFFETEFDSKEFANTKTQVLRRLYGVLENQTFERMFSHPVSKFDMFTEMNAGKLILVNTSKSLLKEQGTEIFGRFFIALIAQAAQERATLPDYDRLPVMVYVDEAQDYFDQNIGIILSQARKYKVGMVMAHQYLGQLTQGLQEAFEANTSIKLAGGVSARDARALAGQMSCDPDTIQRQPKGTFATYVRGLT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3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c8ac6a80bbbd5f43946cc6e225745a7e84b63d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7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SQSLVSSNPHSNSTNTDGTSSNLEEVKYPVVYEIFIRSFYDRDGNGVGDLNGVSQKVDYLKELGVDAVWFMPFNEAVSYHGYDITDYYNVEKDYGTMEDLENMIQVLHENGIKVIMDLVINHTSDEHPWFKDAVENTTSSPYWDYYIMSLEDHSGQDHWHWKINSKGQKVWYFGLFGYNMPDLNHDSQKVREEVKKIVDFWISKGVDGFRIDAAKHIYGWSWDDGIQESAEYFEWFRDYVLSKKPDAILVGEVFSGNTYDLSLYPIPVFNFALMYSIRNYPEGQDGMIENNWVEESFLFLENHDLHRFFSHLQEHYKKFSESDYEFIKKRAALWYFLIFTLKGSPVIYYGGEIGTRGFKWHGPVYDEPVREPMQWYASGTGEGQTFWTKEVYKNAGITFGNADVDGCIYDDPYDGFSVEEQESDPKSLLNFIRFILNFRKDHDAILNGDQTIFRDWKNLIAFYRESSNEKLLVVLNPDPVWQNSFTFEENMTMILEVDFENFIWNESNVSFSAGESFTVDPMKAYIFK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2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3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fd8064b5e7e42431b432597777a5ce530398f9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HVDSMKRARVSAVYEGKERNRSSNGEETRREQSKHARMTAKARMNVYKESMKPLPPKRKKSLMIISLMRKKEDTQDDQNNVTVVEKEKEEKEKGTVQNIRENAEMLSSKCVEEWPHMLTYEEEWTWFAFAFGWGWWQRYDAVMSGKSWF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f498b9e9327fcf069e34a3993a6b903fac9c6a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LQVKEELGADAVIMSNKKVAGGVAIVAAVDNESNPSSSSASSQSNRGASQSNRYNEHRQMSSSAADRFQDRSLDEDKISLQNSKEKSGSMTQRFANMLKQYSGGAAESDDHVAENEDSLSALLQRQNKHRESYNQEKPVPYQPDSPLAKLIAQDNRFERPTPKLDPTRYDRRRPSSEERDESAKELENMREEMTSIRRLLEHQVSGLMWQEVERREPLRAMLIKRLERMGVSPELADQMACYI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6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9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afcf8bfff55cb740f717d3a5b39ebd90f3fb81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3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AKIVNVSEIHPTLGFTEFDILEKYRKSFNESELGKLHSVFPFECMAKAAGLSDRRLGRRNRFSPSAKIALMVLKAYTGFSDRQLVEHLNGNIHYQIFCGIMIPPSLPITNFKIVSAIRNEIASRLDIDSFQELLASHWKPYLDNLHVCMTDATCYESHMRFPTDMKLLWESLEWLYRHICRHCRELGIRRPRNKYRNVAESYLSYCKKRKRRASRTRMLKRRMIKLLEKLLSQRDGIHSEYGALLRYTQDYHKRLSIIRKVLVQEKEMFEGRKVSDRIVSIDRHYVRPIVRGKETKSVEFGAKVNNIQIDGISFIEHLSFKAFNEGIRLKDCIRMQQKLMNVRVRCVAADSIYANNANRKFCTKYGISTSFVRKGRAAKDEPLRKVLRSELSKERATRLEGSFGTQKQHYSLSRIKARNRKTEILWIFFGIHTANAILMIEKIRNKAAK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303b493f48015e21b427589cd94c6c0cf660f5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DYGYWLEVLTNRSVIDENNTLNGTQIRLMAEMFLNNETFAANVLENDFHLYPYGSPNYTIPVYIVAYDAVTFVYAGSQAQWYVGYPPSFPGAFFGYTTSLGDIGKAMGAMTTIAGYPLDEYVNLTEINNTITQIINTYATTNPTIAQTLASQVSQAEPFAW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9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b108272191b2be3d12e3a06c414a5f5eaa1c61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LNSSYVNGNTAGNLYNAGLFCESDGEVFFSNTNDNGRLYAMNIDGSNIHKLSNDTAMYINADKNYVYYVRNNNQKITSQTFFSYDRNSLCRIKRNGHGSTVLDPDPCIYASLIGNYIYYLHYDTQTATSLYRIRIDGEEKKKIKNHYLFTCNTSDRYFYYNNPKNGQLYRYDTASQSEALFYDCNCYKPVVLDDTNVYYMDVNRDNAIVHVNINNPNPVVLTEANIEHYNVYGSLIFYQRGGDNPALCVVKNDGTGFKELAKGEFCNINVTSQYVYFTDFVSNKEYCTSTQNPDTIKALQ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6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61385e3e8f87493e5174c26a725069e2b12b1a1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5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SICPHIQQVFQNEKSKDGVLKTCNAARYILNHSVPKEKFLNTMKCGTCHEINSGATFMCLQCGFCGCWNHSHFLSHSKQIGHIFGINSNNGLLFCFKCEDYIGNIDLINDAILAKYWDDVCTKTMVPSMERRDGLSGLINMGSTCFMSSILQCLIHNPYFIRHSMSQIHSNNCKVRSPDKCFSCALDKIVHELYGALNTKQASSSSTSTNRQTGFIYLLTCAWKINQNLAGYSQQDAHEFWQFIINQIHQSYVLDLPNAKEVSRANNKQCECIVHTVFEGSLESSIVCPGCQNNSKTTIDPFLDLSLDIKDKKKLYECLDSFHKKEQLKDFNYHCGECNSTQDAIKQLGIHKLPSVLVLQLKRFEHLLNGSNRKLDDFIEFPTYLNMKNYCSTKEKDKHSENGKVPDIIYELIGIVSHKGTVNEGHYIAFCKISGGQWFKFNDSMVSSISQEEVLKEQAYLLFYTIRQV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2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200309aefd688b12a0e0ac2375e46038dff97a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KLKHSILSLLLLMGACIVSCSNDDGQTSSTEPDEVGGESFTIPVSSLRLRDPFILVDKKTSMYYLHFNNN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7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e44c0dcb809d6fa351bcf327f63bfe35ff30d9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1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DTMSTWPHIRTLTDGDWFELNGLNIWDHDWMNTAEKIQIKDPLYAQDYTFTVYEITNGPVAVAFAAGEFSNGVWGIYLKK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3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c7354fd005bd45c17636927f3d0ceaf30c3bf4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LPSVFAPFKRDPTFYPSPKMAMKSPPEDLAYVACLYTGTGINRPDFIAVVDVKPESETYSKVIHKVELSYVNDELHHFGWNACSSALCPNGRPNFERRFLVVPGLRSSRIYIVDTKLNPRQPNIVKTIEPEEVKKVTGYSRLHTVHCGPDGIYISAFGNENGEGPGGILMLDHYSFEPLGKWEIDRSDQYLAYDFWWNLPNEVMVTSEWAVPNTIENGLRLEHLKDRYGNRIHFWDLRRRKKVSSVTLGEENRMALELRPLHDPTKLMGFINMVVSLKDLSSSIWLWYYEDGKWNGEKVIEIPAEPTEGGLPEILKPFKAVPPLVTDIDLSLDDKFLYVSLWGIGEIRQYDVSNPFKPVLTGKVKLGGIFHRADHPSDHKLTGAPQMIEISRDGKRVYVTNSLYSTWDNQFYPEGLKGWMVKLNANPDGGLDVDKEFFVDFGEARSHQVRLRGGDASSDSYCY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7be803fce20ad44d8870d2a8bc8885d8537009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GADYASAVSYTRTGSGDDLPDWVGREFVIHAPFPVESSRIADFCAMLEDPNPLYWDIEAATQKFGRPIAPPATLTAWRWPAPWNPYGRPEHGFPATVEVPCPTDTLVNVEFACEYLQQIGVGDKLTYVDRIAAISDEKMTALGRGYFVTADTVVTNQENQEVARYRNVMLRYKSGTGKAADSQKVQQPAPEKVPTDSERPIPALSIPVTWTLCTQLTAATRDYFPGHHDPDYARSQGVLNPYPNTGYYCGLMDRVALEWANFDGVLKRRVLRMFTPAPIGTTLRTSGRVLSRQTVEGTEHVELQIEVRNEEALIAQARITLKMG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1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3f69e90e89836432542fcf7a9c149efd2266e71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4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MYPRLEIDIEKLKHNVKLISQMCHERNIKISFVTKSFCAQKEIVEEICSEGIDHIADSRIQNLKNLQDINLPKILIRIPMLSELEEVINYCDISFNSELGTIKKLNELCESKNIIHKIVLMFDLGDLREGYFYEEDFFNNVREIVRLKNIEIIGIATNLTCYGAIIPSRENIGRLVSIAKRMEEKFGINLEIVSGGNSSSIHLLINNNMPEGITNLRIGESILLGRETAYGENINGTYQDAFKLICQVVECKEKPSVPIGEIGVDAFRNKPVYEDKGILKRAIIAIGKQDINIDSLIPIDTDIKILGASSDHMILDVSNTKYDYKLGDNLEFLLTYGGIMSSSTSKYVAKKII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0c36372011b5ff5942e2f5d1bf9266931ed21a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8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DEGIKAKAIELAESIKGLGEYQEFLENEKLLKEDEVAQELLVEFQQKQQDFVTKQLSGEYDQDLLGELTELQSKLNARESVVRFIESYNRLLAVIGEVVDLIS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6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4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e952b8b31d4e7ca87d4f93f8eb64b9de15a4634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9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QQSLLDVQLVACSTFTTPSGVDWKVDSAATDSEALVEFAGRACYETFDKPNPRTAANDAYIRHIMEVGHMALLEHPTATVYIRGLSRSATHELVRHRHFSFSQLSQRFVHSDETHVVIPPLIDNDPQLRELFLSTVDEVRFAYSELMTALDNKLADEPNAILRRKQARQAARSILPNATESRIVVTGNFRAWRHFIGMRATEHADVEIRSLAVRCLEILKEKAPTVFSDFETSVLSDGSIMATSPYVTDY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fc006e951e8e560abc98d83e378f8e1ee0a893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1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ENEENSAREQEADDFLHIASVKEDWGGDGRGRMNLSGRRTAIAKEYLPRQYQFFDTNTVMEKQGWRVRGMPDNIAPGSRRLLTWHDSGASTSRVVLPPKFEAPSGIFTADLEIFVIKGAIQLGEWQLNKHSYSFIPAGVRIGSWKVLGGEEAEILWMENGSVPLEYKYAQEDHPDARLSDFIPALDSKLLPWGKADTVQFVQANKKWLRKDINGGGVWLLAILPHFDNKYQMIQPYNEEGYCLTGYCDVGDYRIVKDHYWYCPSFSTLPRHITDDGGLFFVRVDRDLSKVATVLSYAPQDT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b9286d2e27d6d6bd6543b7036b097a04ae999d2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8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IRSVSLSELPSFGEDEVLNNLTTVNYVFGPNGSGKTSISRSLTPSLNGIANDYSHVKWGRESQTVKVYNRDYVNKTFTKAEERGVFLLGEDSKETFNQIKELQDALQKAEGKIENFRSMIETAQKELEVMRKDLRDKVWDRRSDIPEVLRHEMTGLNGGRDRCLELTLDKAAEFPDRGEETFESLLSKARVVFSNEIDEQPPIPPVPVLEWNEGNLREALRTPIVGSADVPLSDMIERLGISDWVREGVEHFHDPRNSATLCPFCQQTPPQNLSEQLTRLFDDTYQEKRSEIEQFKRELEAFDQSLTSYKKQNFDVLQYGGGSAEINQAFETVEVGLKSIATSLEQKMMKPSDAIEVGSVAQSHAVLVSIVDRANEEIKENNTIIRTRKDQRSIIIDNAWREFVRGHLNDLITTFLKEKEKVDKKVNGLQEKIEQQEGFCQSHESKLRQLRAQTTSSEATIETINEMLEMSQFHSFKLAKAHHTKDGYRIVRDDAQTADIATLSEGERTFVTFLYFYHSLSEVKQEGETEKICAIIDDPISSLDGDIMFVVSALTRDLIQKVRQQKHDRVSQVFLLTHNTRFHEEVSYNHKGEESPEVKFYRIKKFSPEPNQMQDCGRKNPIRSAYQELWDEVAAARLCPDSRRPWLPNILRRILESYFSTLGGQRNLYEIGEGLPPSEKALHDALIAWSHSGSHTIVGAEVYAQSSVSNERWLEAFERVFQKTSNGAHWGHFEMMMREAEKYV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3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57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944e535c7d9c17b7035166cc05e93c914ed03ae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LALGQVANILDQASQWQRFNQNLLMTMIDHMTQGVSVVDENMCLVAWNNQYLKLFDYPKDLVYVGCPIADLIRYNAERGECGPGSIEEHVRKRIHWMKVGSAHEFERFRKDGRVIQMRGNPIE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29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c0fb400913a04491a4f5bbf99eb93f20bb3548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6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DSKTISGESFVEWLKAGILGNTLTINNSSAKLHIVQGKLFLVTPGIFQMYFNSKGIANFTKKDIESLQYSFQDLKLHKKYHQSNKDSVNFWRCKVVGPRKTSQLIGYLVDKTDYFFGSKIPIDNLHLSLIEENYNE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4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7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8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6d285047d4244c2b7a7de4a26ba04151817534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2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AQTLSGGQVQVSNQSILISDNGQVMIGMDITLPAAMELSSNCVATLTPVLKTQDNSYNRILPAIWVYGRIRSIVQQRERSIPSDAYTILRRKNGTEQTVNYSARIPYEKWMNGAELELQAAIRGCADCQKEENSAFITRANLERYVVKPVVAFVSPAVEAVKNRAEEGRAYLDFPVNQMNIYPDYRRNPSELAAIKHTVDVVKNDVNTTITEIAIVGYASPEGRYAANARLAQGRAEALKSYVMNEYGFKADLFKVNSVPEDWAGLRAYVAKNDLPLKEEILSIIDKNESDFDVKEERIKALDGGKVYAALLQDCYPALRHSDYTVRYVVRGFDVEEAKQIIKLRPQQLSLQEMFLVAQTYEKGSDEFNEVFDVAVRMFPDDPTANINAAAIELQRGDLQQAVRYLDKADAQASATLNNRGVLKLLQGDLDSAENYFKQAQAKDSVEAGANLEEVTNKRKDEAIFV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2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a486f6c521aedcc5b93f9f0d8fd2c0b1dbbf8c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0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KVILFHEAICPAGTTWAQRMKEVVDEAVHAEACGFDGYAMSEQHFASGEAITSAPEIVLPYVAARTTKMRLRIASVNLLPYNHPIRIVEQMATLDLLSGGRAELGGARSNNPYTLDAFGVDAKLTREYRDEFLAIIGKGFTQEKLEHQSPYYNIPPRRMSPWPVGRRPVPVHLSATSLESHEEAGRMGVGAMSGLSILGWEYAQACIDAYRKGAENAQCVAGSITKRQALFSVGVNCHADRATALKQTEENTLRFVEVIMDWMTKLAKRSEGYEYFAQIERIRANMDNLQYLIDNAPYIMAGTPDDLIERCRRLHEMGIDDLIWRIDGMGHETNKKALELIGKEVLPVVQSWPEHEYSTPSSTWNQS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9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edb16ae9aa89856e8eab5c01522f0466b6d03e0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3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PIPYAIASEPTADAMVEGYYYKVAPDGEKYKNTISTFAHISKTRHMYHDASRKQHYDNFHDRTRKEQLMEIHHRSERACFIGKARVVLALMQAEGNTTARSLDISKVGIELDESSKALPLLEESLNTHRTLYSKNPTAEEAKLIDKRAILSREGKSALEDIIKALENGEDPQEYNAFSVLNWGVEKSYLDKVHGTHHAHSGSSHMPELKISAVSTSDKDTKDKVLADADHNR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0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856f7bebd11a45be3c0bfbab5a1733df7bcf9d6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50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FETRAKGRSGEALRSLLNLGAKDAAIIRDNREVRIPIQSLQVGDVFVVRPGEKIATDGVVVEGTSAVDQSMITGESVPVEVAQGSHVTGATMNTSGRLLVTAQRVGADTTLAAMGRLVAEAQSNKAPVQKLVDKISQ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51078977f29e03567e19c7562e9572a23ffc8c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11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ILVLSWEFPPRIVGGIARHVAELYPELVKLGHEIHLITVEVGQASMYEVVEGIHVHRVPVSHSNDFFHWVVNLNQSMGHHGGKLITEEGPFDLIHAHDWLVGDAAIALKHNFKIPLIATIHATEYGRYNGIHNDTQRYIHDKENLLAYNAWRIIVCTNYMRQEVGRTLESPWDKIDVIYNGIRPEKKQHHEDFHAQDFRRQFAEDHEKIVYYVGRMTYEKGVSNLINAAPKVLSEMGGYVKFVIVGGGNTDNLKRQAWDLGIWHKCYFTGFLSDEYLDKFQTVADCAVFPSLYEPFGIVALESFASRVPVVVSDTGGFPEVVQHTRTGIVTWVNNHDSLAWGILEVLKNPGYSQWLIDNAYKDLEHRFSWPKLAQQTQAVYQRVVKERSQVEW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3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8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0f3a6753d6f83cfff324bc12db64b016586d0e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TVSVHSELFLLCSYRFQRRSEESSRVIRNLFLRTLRGMDVWAASFASTGAKAYMPVKGQSMARIYKTRTWHGELAPSMEEMEFLALEAYAHLPEDFRKLTGEIVIQIAEFPTDEIMDDLSLETPFDLLGLFEGRGIAERWNPQTGEGPNRITLYRRAMLDYWAENEETLGDIVTHVLIHEIGHHFGLSDDDMEKIEEAA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93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a53029a1a3cc2a7fd865f99e59d2a3f839a79b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3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IMRNINTDLIDAMKIYLPKGNNLANALMDILYLGKEATYRRLRGEVPFTFAEVATISQHMGISLDKIVGADLNDNAIVNLNMLQCQRPTETYYSIIDSYIKLFGQLIERESSERSTSSNTVPQTLYLKYEALSKFQLFKWIYQHESTYAGRHYEDLEIPEKLIDKQKEFVNLSQLFQSTNYIWDKEIFIRLVNEVKFFLNINLISEDSVKRIKKELLILLNELEKISAQGKYSSGKDVKIYISDINFESTYSYVETDIYHQCLIGVFSINSITSKDDFLFQHLKLWIQSLKKYSTLISQSGEVQRIHFFNRQQELVKS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89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44e7d39bba81dc8adcb646254d6572760a10e076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95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IDHDRLFKELLQTFFEEFVLLFFPDMHEHIDFNHLSFLSEELFTDVTAGEKYRVDLLVETKFKGKDGLIIVHVENQAYVQSSFPERMFLYFSRLFEKYRTPIIPIAVFSYDAIRDEPSSFTLSFPFGDVLDFRFFHVELRKQNWRQFIRTDNPVAAALLSKMGYTESERVELKKQFLRMLVRLELDEARQRLLMGFFETYVKLSDEEEQQLRSEVEQMETKEKERVLELIISYEQKGKIQGRKEGREEGRKEGAEQEKRHIAKRMLMEGFDAQTIHELTGLPVTEIEEMKQGGF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5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5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6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5fb6c475d6ecbd3ab5b4a0aa7b7e03cd03082ec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REYDLTDARWTKSSYSNGEGGDCFEVAQDFPGAARWRKSTYSNGDGGNCLEVTDGVPGVIPVRDSKVADGPVIVVGSAAWTEFVRTVVQSRGAG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6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6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7db590b67cfca6c4c52592314882673be66fb6b9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1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GPGSMLFHPLLPLDLLPPSLSASVSGLLLFSSSHLTTHTTTLPCTASLNLHVQRLPVSTLIHQLLPKDRCSISNFTEVVMNSQASSSPLPPAASCVQFRPEQLQLGTGIPLGSGAISQVVQCRLRCAAAPLLPVVVKIVSKIQVLQQGKVQSVMNEKATLQRLAPFPYVVRLYGTAQSEDELYFVLEWLPHGDLLQHIRYVAQERVRQYNEEEAAAGSTASMSSPGTVAGGTTGSAPDGPPVAEASASTGPSKRATAIPASSTALRCLDFHDIQLITAQLVLALEHTADRGVVLRDLKPENVAFDEKYRACLLDFDTADLGGAENMPETNGGVACPPPVDAAAVDEAESSNGGGGDAAAENGGASSSARRRRRLTVSQIHSMRRRTASFCGTAHYVSPEMVGECKWSFSSDLWALGALVYELVYGEHLFSGMTQFEVLQKVVHGTYVERQELFPRINFADDADGEAEQCCGGRRFAAVKDFIQRLLLTDPQKRLGVHPDTHRFDATALRRHALFDGFQWEPVEEQLRTFRMRRFDLGSSKATSTESGDASCDAREACSDASGASSAALKSLAAACVDPSSSLASRYHILPFNDPAYAEYVYRATADANPLEQFFTQEGTEPASTAAAALHEAAGSAGGSAPGAVPTPAVDSRPEVASVVDDDEVDDVIDDVGMHYTGRPADKCFQDCRDTP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cc53b90289a0e51e5e6357052ea6b52bd2001a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52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GPGSMEERFDWMTFGDDVSGAQAGSAAPPSTGADEDVPIFLREDAGMAQAGASHATVASGSTGIGAENGTPAFLAVCPAADVAPRLCGGWSSEGSPVWDGSLRQQQKPSSTAALGHPGGAGDVPAATSAVLYADQPSAAVLHFTGDSGRSWGALHRVRILGKGSYGCATLYSMKDAASGAVEPTHAVVVKDINMQTMLNPAEEVPAVQNELKVLRTVLGHPNLVQYVDALFDTRPPTYPMSFIMMEYCAGGDLAAVMDGRRPDSTTTNGAPSSPPSIPLATTTASTAAGPDILTEPCVASLFIQVAVALQSLHTEYGILHRDVKPHNIFLLEDGITVRLGDFGISTQLDRVGDTAKEACGSPYYMAPELFEERAYGAAADVWSLGVVFYQLMARQLPFTAASAAELRSLVCRGRCTPLHDLQNESTSRYSRQFKELVSSLLTADAAARPTLRRVLRHKYVRESLKYVPVSVLTAKKPLPAARVPSTGATPSSSSQRFSADGLYASLFGSDVVGQAVSQAVHAGVHPIVSRVHS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4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0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3b3c64728df4efe1be5d8dae9a181996ffa5cff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4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HHHHHHMLDANRPYTFYLHTDRQTITLFTLEGAACMLSSDNRVDTHRGVARAGKLVQMTRRTILSAKRTKVLVIGRPRSGKTLAAHTLCNLLMRYGTDKKSVFLMDLNAESNCLFAPGCVSCIQVSEAPLWPGLTASPKLLPISLYAGAAVRPSASNVNSLLHYYDQLHETVMGYIQELSGAAAAAAQQQSPSPYAPSLNETHSHVVVDAPAPLADLQEGVWYKKLIEILRPSHVVIVSSREDDEERWSTFLQEDVQRVLPDCEFLFTDPVAHPCERSSSRELLREYFTGTPFYSLGCSKVVVPLKSLTFVEEASEGLVPGSADGVLMRVVHPDASFQALVCALSHAELLEEAPLAPIAGLVTIVYVDEKNEEVAMLIPAAEEPLLRRLIIVPQSRYRDTLRMSSVQVTTMEEYVA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71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8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06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76da36e0476ffc6cf539fbdaf6648d03d47582b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9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NYSVSYNLMSGFRIATDSAAGQKVIAQDFGEGEIAPSTMIVTGPGADAAAKAIAEQLPQQLPGDVTRAAFSPRKDVTEDGSAARVDVVLNADPYSTTAFDMLDRATEQAGEIAGSEVRVASAGETATARDSAAEVTHD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6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4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0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1.4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0d52b828612e5cf2c0bd9192c3f3d8ab511b23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0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AKYETPPPVRPLEKLITDFSYTNGLDPVNVFNDFLTYIIHGFSPGAPPLQNWKYKRLQNMKFMEMLTGWVQLMASRIKDDTSWYDPFGDLYMALVSKSAQQSQGQFFTPVHICDLMVLCTQTEEKMTGQRMGDPTCGSGRLLLAYHARNPENYLIGEDINRTCCLMTVCNMLIHGCVGEVICHDSLNPGNFVDGWKVNPMLTWTGIPTIKRMNMKEYRAGRNLPASPYIIRKTMLAGSRKHKTDSLLPLQAVFKMLE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4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13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7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dec80f4fa1c75b2db53c34736e3e79dc4702dd2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20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WLPERAGRWSCSCAAPGSWGGYSGAFRATARVAPTIFRLLSYIRFMELQEKITILSGAARYDASCASSGCSNDTPYRGTGNTSQGGICHSWADDGRCISLLKILLSNDCRYDCAYCVNRSSNPVPRASFTAREVVDLTMEFYRRNYIEGLFLSSAVWDSPDRTMEEMVRVAEILRNEERFGGYIHLKVIPGSSADLIRRAGLAADRISVNIELPSNESLKRLAPQKSKESILTPMKLIGAEAGFSLVERTKSRKAPRFAPAGQSTQMIIGASPETDLQILQLSQSLYRKMNLKRVYYSAFVPVNDDNRLPVLAAPPLLREHRLYQADWLLRFYGFSAEEILSDDAPNLDESFDPKTAWALRHPEFFPVEINRADYATLLRVPGIGITSAKRIIAARRFAPVTHEGMKKIGVVMKRAKYFITCSGRPFEKIDQQPARLRQRLLLGDGSEQKQPQQLVLPGLF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4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.02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a9b46a0fe7dbcd9ced11b3bead1fcc47cee1b8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88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HTKSFKIKNKWLGQNYQMYGHGLGIDQVNLRKGTSSSLVINQKRQIVGIYFATVITNPKKAVRNDVGLVQMLRFQGE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4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11cbde9276300c2a31a76a73cf5b66dab0eb15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LINIALADDESLFLDTLSFMLQRIPDFNVVFTATNGQDLVDQLTVQNPLPDVVVTDLKMPELNGVEATKKIKELYPKLSVIALSSYNTDVFISNMLGVGAASYLVKNTTPAQVELTIREVASKGFYYDKNVLRILQDNSQDGNYKRSTLDHNLLSPRELDVLQLICEQFTTAEIADKLCVSKRTVDGHRNNLLIKTKMRNVAGLVAYAIQNAIIIVEEG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6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02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2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28f15a6111896f1507d4e0ee2d1dee40d9cc7390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VKELIEQGANVTGLVRDHVPQSNLYQGEHIKKMNIVRGSLEDLAVIERALGEYEIDTVFHLAAQAIVGVANRNPISTFEANILGTWNILEACRKHPLIKRVIVASSDKAYGDQENLPYDENMPLQGKHPYDVSKSCADLISHTYFHTYGLPVCITRCGNLYGGGDLNFNRIIPQTIQLVLNGEAPEIRSDGTFVRDYFYIEDAVQAYLLLAEKMEENNLAGEAFNFSNEIQLTVLELVEKILKKMNSNLKPKVLNQGSNEIKHQYLSAEKARKLLNWTPAYTIDEGLEKTIEWYTEFFK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57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54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1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07c9a7b8b9b4c3e9024143edfd5c1edb4cb54213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02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PRDIHVKPFDEGTKAKLSIFQDYLREWLPVFISKRDIYWNNINIYDFFAGPGRDVAGVKGTPCIIIDELEPHLESIRNKNLKVNLYFNEYDKAKYELLNDHVLPKGNEQRDYYVQTESLDFKVAFQKRLAELTTNNSANLLFLDQNGIKHIGEETFKQIINIKRTDFLFFISSSTIKRFCEHPNILQHINLSSEDVEKTPYDQIHRLVLDYYKNLIPANKAYYLAPFSLKKNAGVYGLIFGSSHVLGMEKFLTTCWKVDPERGEANFDIDNDKINPGQINIFSGEISKPKKVEIFEKELEENITKGKIKTDKDVYLFTITNGFLPSHAKNVLKKLASSNKISKMKFNISSTICKIGASLTPIKLN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29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8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35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lastRenderedPageBreak/>
              <w:t>&gt;d837394f5e37201ce85e9a2f982a48bbbb241778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46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HSLLPFRFLFHWEMQAIGVAEMSMLVVVTENVPPRLRGRLAIWLLEVRAGVYVGDVSAKIREMIWEQIAGLAEEGNVVMAWATNTETGFEFQTFGLNRRTPVDLDGLRLVSFLPV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22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21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1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0.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6f81cfbdbcd060db4e5bcf131b8ef0eae1d3444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863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VMKLTVLQQAIRLLAYRRMFLTNLTPVDQVRTLIRQLHPLTPPTPFIRLGPAGDGGYLVPDDLAGITTCFSPGVGGIAGFEHDCANQGMTVFMADASVDGPPSHHPAFRFCKRFIGALTDEQYITLDDWVQQSLPAGNTGDLLLQMDIEGSEYEVLLATPTDLLRRFRIIVIEFHYLDQLWNKFFFRVAGRAIAKLLQTHACVHIHPNNQRGAMTLSDITIPRTMEFTFLRRDRLTGEHYRRDFPHPLDHTNTARDGLSLPKCWYGGDRR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58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2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41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f895c04fb1839b534c5434b3bf6d8d891659eb72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65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GSDKIHHHHHHMKKTIQSVGVWGDSIMKGVLFNPEKNRYTLLKNNCIKRASEKLGLTFQNHSTMGRTITKGHEILTKDLAKDATNDIAIIEFGGNDCDFNWTEVSENPTAEHIPSTPLNIFETQLLEMIARLKKLDIKPILMTLPPLHAKRYFEFITRNGLNKDNILQFLGGDVEMIYRWQERYSNTISRIAAETGSHIIDVRDSFLAEFHYENLLCADGIHPNEAGHIAMSRKFIQYASFHKA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195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39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21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c782fd8735994be457daa0293154330f1235ccd5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KELESIDNDNTLTTDEKAAAKKKVNDAYDVAKQTAMEANSYEDLTTIKDEFLSNLPHKQGTPLKDQQSDAIAEL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0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0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56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-2.89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a02269d18d60d3df95cd3e594cb4e44310a14d0c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1430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PPIKRSKPDGGVKKISITATDVTPAKGVEEKMSWKEYKKMKQHTGGGTRNKLKKKQRPPTENTEGRAKKPKVLTKEQLERHDTGADQIDPSSMRSKLQQEKMKVTKDKFQRRIEATAKAEKRLVENTGFVAPDEEDHSLTYSIRQKDIAESVDLAAATKHFELKLPRFGPYHIDYTDNGRHLVIGGRKGHLAALDWQTKHLHFEQSVMEKVSDVKFLHTENFIAVAQKNYTYVYDNLGTELHCLKTMYDTARLEFLPHHFLLVGSSRNSFLNYVDVSVGKQVASFATKSGTLDVMCQNPANAIIHTGHTNGTVSLWSPNSKEPLVKILTHLSAVKGIAVDDQGNYMATTGLDRKCRIWDVRMFRQLHAYSLPFGVSNVAISQKMNVACAVGNHVQVFRGMHNGTCKEPYLVHNCGGVVTDLRFVPWEDVLGIGHAGGFTSMLVPGAGDPNVDTLRSNPYETKSQRKEREIKQLLDKIQPELISLNPDDINKVNEGLLELEEEERKKILYIRPMAVQYTPRHKMRSKKSGWKMEARKNIVKDQIRMERNMEKHAVEKEVFEAPEVDDEAPKKKHILDRLK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677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90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978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1.4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  <w:tr w:rsidR="00167306" w:rsidRPr="00C01DB5" w:rsidTr="006B73A8">
        <w:trPr>
          <w:trHeight w:val="300"/>
        </w:trPr>
        <w:tc>
          <w:tcPr>
            <w:tcW w:w="34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&gt;1b71cdc6eaa5e7a4b3757862dfba31475db3bffe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</w:p>
        </w:tc>
      </w:tr>
      <w:tr w:rsidR="00167306" w:rsidRPr="00C01DB5" w:rsidTr="006B73A8">
        <w:trPr>
          <w:trHeight w:val="647"/>
        </w:trPr>
        <w:tc>
          <w:tcPr>
            <w:tcW w:w="3485" w:type="pct"/>
            <w:shd w:val="clear" w:color="auto" w:fill="auto"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MSLESHSLYFPRNLQLPEGEVDLQLDTMRLEDRPGRQTVPVTVLVDGTAQAVVDAVVVIRKNVTVAVLKRQLKRDDIVALGDIDWQTIQISREGFRYVSDVREIVGKAASRPVRANIALQASWFEEPVAVERGDRVRVLLKDGALVINTVGVAGKDGRVGEAILVRNLSSNKSFLARVMAPGQVVAEGLEGHHHHHH</w:t>
            </w:r>
          </w:p>
        </w:tc>
        <w:tc>
          <w:tcPr>
            <w:tcW w:w="247" w:type="pct"/>
            <w:gridSpan w:val="2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853</w:t>
            </w:r>
          </w:p>
        </w:tc>
        <w:tc>
          <w:tcPr>
            <w:tcW w:w="18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83</w:t>
            </w:r>
          </w:p>
        </w:tc>
        <w:tc>
          <w:tcPr>
            <w:tcW w:w="21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775</w:t>
            </w:r>
          </w:p>
        </w:tc>
        <w:tc>
          <w:tcPr>
            <w:tcW w:w="185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S</w:t>
            </w:r>
          </w:p>
        </w:tc>
        <w:tc>
          <w:tcPr>
            <w:tcW w:w="246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0.38</w:t>
            </w:r>
          </w:p>
        </w:tc>
        <w:tc>
          <w:tcPr>
            <w:tcW w:w="189" w:type="pct"/>
            <w:shd w:val="clear" w:color="auto" w:fill="auto"/>
            <w:noWrap/>
            <w:hideMark/>
          </w:tcPr>
          <w:p w:rsidR="00C01DB5" w:rsidRPr="00C01DB5" w:rsidRDefault="00C01DB5" w:rsidP="006B3D7C">
            <w:pPr>
              <w:pStyle w:val="Style1"/>
              <w:spacing w:line="240" w:lineRule="auto"/>
              <w:rPr>
                <w:sz w:val="18"/>
                <w:szCs w:val="18"/>
              </w:rPr>
            </w:pPr>
            <w:r w:rsidRPr="00C01DB5">
              <w:rPr>
                <w:sz w:val="18"/>
                <w:szCs w:val="18"/>
              </w:rPr>
              <w:t>In</w:t>
            </w:r>
          </w:p>
        </w:tc>
      </w:tr>
    </w:tbl>
    <w:p w:rsidR="00C05F6E" w:rsidRDefault="00C05F6E" w:rsidP="00FA4497">
      <w:pPr>
        <w:pStyle w:val="Style1"/>
        <w:sectPr w:rsidR="00C05F6E" w:rsidSect="00167306">
          <w:pgSz w:w="15840" w:h="12240" w:orient="landscape"/>
          <w:pgMar w:top="720" w:right="720" w:bottom="720" w:left="720" w:header="720" w:footer="720" w:gutter="0"/>
          <w:cols w:space="720"/>
          <w:docGrid w:linePitch="360"/>
        </w:sectPr>
      </w:pPr>
    </w:p>
    <w:p w:rsidR="00C05F6E" w:rsidRDefault="00C05F6E" w:rsidP="00C05F6E">
      <w:pPr>
        <w:pStyle w:val="Heading2"/>
        <w:spacing w:after="240"/>
      </w:pPr>
      <w:r>
        <w:lastRenderedPageBreak/>
        <w:t>Performance Evaluation Based on Independent Test Dataset</w:t>
      </w:r>
    </w:p>
    <w:p w:rsidR="00C05F6E" w:rsidRPr="00CA7473" w:rsidRDefault="00C05F6E" w:rsidP="00C05F6E">
      <w:pPr>
        <w:pStyle w:val="Caption"/>
        <w:keepNext/>
        <w:rPr>
          <w:rFonts w:ascii="Times New Roman" w:hAnsi="Times New Roman" w:cs="Times New Roman"/>
          <w:b w:val="0"/>
          <w:color w:val="auto"/>
          <w:sz w:val="24"/>
          <w:szCs w:val="24"/>
        </w:rPr>
      </w:pPr>
      <w:r w:rsidRPr="00CA7473">
        <w:rPr>
          <w:rFonts w:ascii="Times New Roman" w:hAnsi="Times New Roman" w:cs="Times New Roman"/>
          <w:b w:val="0"/>
          <w:color w:val="auto"/>
          <w:sz w:val="24"/>
          <w:szCs w:val="24"/>
        </w:rPr>
        <w:t xml:space="preserve">Table </w:t>
      </w:r>
      <w:r>
        <w:rPr>
          <w:rFonts w:ascii="Times New Roman" w:hAnsi="Times New Roman" w:cs="Times New Roman"/>
          <w:b w:val="0"/>
          <w:color w:val="auto"/>
          <w:sz w:val="24"/>
          <w:szCs w:val="24"/>
        </w:rPr>
        <w:t>S</w:t>
      </w:r>
      <w:r w:rsidRPr="00CA7473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begin"/>
      </w:r>
      <w:r w:rsidRPr="00CA7473">
        <w:rPr>
          <w:rFonts w:ascii="Times New Roman" w:hAnsi="Times New Roman" w:cs="Times New Roman"/>
          <w:b w:val="0"/>
          <w:color w:val="auto"/>
          <w:sz w:val="24"/>
          <w:szCs w:val="24"/>
        </w:rPr>
        <w:instrText xml:space="preserve"> SEQ Table \* ARABIC </w:instrText>
      </w:r>
      <w:r w:rsidRPr="00CA7473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separate"/>
      </w:r>
      <w:r w:rsidR="00AD167D">
        <w:rPr>
          <w:rFonts w:ascii="Times New Roman" w:hAnsi="Times New Roman" w:cs="Times New Roman"/>
          <w:b w:val="0"/>
          <w:noProof/>
          <w:color w:val="auto"/>
          <w:sz w:val="24"/>
          <w:szCs w:val="24"/>
        </w:rPr>
        <w:t>3</w:t>
      </w:r>
      <w:r w:rsidRPr="00CA7473">
        <w:rPr>
          <w:rFonts w:ascii="Times New Roman" w:hAnsi="Times New Roman" w:cs="Times New Roman"/>
          <w:b w:val="0"/>
          <w:color w:val="auto"/>
          <w:sz w:val="24"/>
          <w:szCs w:val="24"/>
        </w:rPr>
        <w:fldChar w:fldCharType="end"/>
      </w:r>
      <w:r w:rsidRPr="00CA7473">
        <w:rPr>
          <w:rFonts w:ascii="Times New Roman" w:hAnsi="Times New Roman" w:cs="Times New Roman"/>
          <w:b w:val="0"/>
          <w:color w:val="auto"/>
          <w:sz w:val="24"/>
          <w:szCs w:val="24"/>
        </w:rPr>
        <w:t>: Reported prediction accuracy and Mat</w:t>
      </w:r>
      <w:r w:rsidR="00EE7B8E">
        <w:rPr>
          <w:rFonts w:ascii="Times New Roman" w:hAnsi="Times New Roman" w:cs="Times New Roman"/>
          <w:b w:val="0"/>
          <w:color w:val="auto"/>
          <w:sz w:val="24"/>
          <w:szCs w:val="24"/>
        </w:rPr>
        <w:t>t</w:t>
      </w:r>
      <w:r w:rsidRPr="00CA7473">
        <w:rPr>
          <w:rFonts w:ascii="Times New Roman" w:hAnsi="Times New Roman" w:cs="Times New Roman"/>
          <w:b w:val="0"/>
          <w:color w:val="auto"/>
          <w:sz w:val="24"/>
          <w:szCs w:val="24"/>
        </w:rPr>
        <w:t>hews Correlation Coefficient (MCC) of different prediction tools with respect to the independent test dataset used in respective literature.</w:t>
      </w:r>
    </w:p>
    <w:tbl>
      <w:tblPr>
        <w:tblStyle w:val="LightShading"/>
        <w:tblW w:w="0" w:type="auto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535"/>
        <w:gridCol w:w="1045"/>
        <w:gridCol w:w="990"/>
        <w:gridCol w:w="990"/>
        <w:gridCol w:w="990"/>
        <w:gridCol w:w="953"/>
        <w:gridCol w:w="876"/>
        <w:gridCol w:w="2197"/>
      </w:tblGrid>
      <w:tr w:rsidR="00C05F6E" w:rsidRPr="00CA7473" w:rsidTr="00AD167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C05F6E" w:rsidRPr="00CA7473" w:rsidRDefault="00C05F6E" w:rsidP="00AD167D">
            <w:pPr>
              <w:pStyle w:val="Style1"/>
              <w:spacing w:before="100" w:after="100" w:line="276" w:lineRule="auto"/>
              <w:rPr>
                <w:b w:val="0"/>
              </w:rPr>
            </w:pPr>
            <w:r w:rsidRPr="00CA7473">
              <w:rPr>
                <w:b w:val="0"/>
              </w:rPr>
              <w:t>Too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C05F6E" w:rsidRPr="00CA7473" w:rsidRDefault="00C05F6E" w:rsidP="00AD167D">
            <w:pPr>
              <w:pStyle w:val="Style1"/>
              <w:spacing w:before="100" w:after="10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CA7473">
              <w:rPr>
                <w:b w:val="0"/>
              </w:rPr>
              <w:t>PROSO II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C05F6E" w:rsidRPr="00CA7473" w:rsidRDefault="00C05F6E" w:rsidP="00AD167D">
            <w:pPr>
              <w:pStyle w:val="Style1"/>
              <w:spacing w:before="100" w:after="10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CA7473">
              <w:rPr>
                <w:b w:val="0"/>
              </w:rPr>
              <w:t>CCSO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C05F6E" w:rsidRPr="00CA7473" w:rsidRDefault="00C05F6E" w:rsidP="00AD167D">
            <w:pPr>
              <w:pStyle w:val="Style1"/>
              <w:spacing w:before="100" w:after="10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proofErr w:type="spellStart"/>
            <w:r w:rsidRPr="00CA7473">
              <w:rPr>
                <w:b w:val="0"/>
              </w:rPr>
              <w:t>SOLpro</w:t>
            </w:r>
            <w:proofErr w:type="spellEnd"/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C05F6E" w:rsidRPr="00CA7473" w:rsidRDefault="00C05F6E" w:rsidP="00AD167D">
            <w:pPr>
              <w:pStyle w:val="Style1"/>
              <w:spacing w:before="100" w:after="10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CA7473">
              <w:rPr>
                <w:b w:val="0"/>
              </w:rPr>
              <w:t>PROS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C05F6E" w:rsidRPr="00CA7473" w:rsidRDefault="00C05F6E" w:rsidP="00AD167D">
            <w:pPr>
              <w:pStyle w:val="Style1"/>
              <w:spacing w:before="100" w:after="10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CA7473">
              <w:rPr>
                <w:b w:val="0"/>
              </w:rPr>
              <w:t>SVM-base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C05F6E" w:rsidRPr="00CA7473" w:rsidRDefault="00C05F6E" w:rsidP="00AD167D">
            <w:pPr>
              <w:pStyle w:val="Style1"/>
              <w:spacing w:before="100" w:after="10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CA7473">
              <w:rPr>
                <w:b w:val="0"/>
              </w:rPr>
              <w:t>SI-based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:rsidR="00C05F6E" w:rsidRPr="00CA7473" w:rsidRDefault="00C05F6E" w:rsidP="00AD167D">
            <w:pPr>
              <w:pStyle w:val="Style1"/>
              <w:spacing w:before="100" w:after="100" w:line="276" w:lineRule="auto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CA7473">
              <w:rPr>
                <w:b w:val="0"/>
              </w:rPr>
              <w:t>Recombinant Protein Solubility Prediction</w:t>
            </w:r>
          </w:p>
        </w:tc>
      </w:tr>
      <w:tr w:rsidR="00C05F6E" w:rsidRPr="00CA7473" w:rsidTr="00AD16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rPr>
                <w:b w:val="0"/>
              </w:rPr>
            </w:pPr>
            <w:r w:rsidRPr="00CA7473">
              <w:rPr>
                <w:b w:val="0"/>
              </w:rPr>
              <w:t>Size of test dataset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1764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vertAlign w:val="superscript"/>
              </w:rPr>
            </w:pPr>
            <w:r w:rsidRPr="00CA7473">
              <w:t>1764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1764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1764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64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14200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vertAlign w:val="superscript"/>
              </w:rPr>
            </w:pPr>
            <w:r w:rsidRPr="00CA7473">
              <w:t>14200</w:t>
            </w:r>
          </w:p>
        </w:tc>
      </w:tr>
      <w:tr w:rsidR="00C05F6E" w:rsidRPr="00CA7473" w:rsidTr="00AD167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rPr>
                <w:b w:val="0"/>
              </w:rPr>
            </w:pPr>
            <w:r w:rsidRPr="00CA7473">
              <w:rPr>
                <w:b w:val="0"/>
              </w:rPr>
              <w:t>Prediction accuracy (%)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t>75.4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t>55.1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t>65.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t>66.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t>72.0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t>53.1</w:t>
            </w:r>
          </w:p>
        </w:tc>
        <w:tc>
          <w:tcPr>
            <w:tcW w:w="0" w:type="auto"/>
            <w:tcBorders>
              <w:top w:val="nil"/>
            </w:tcBorders>
            <w:shd w:val="clear" w:color="auto" w:fill="auto"/>
          </w:tcPr>
          <w:p w:rsidR="00C05F6E" w:rsidRPr="00CA7473" w:rsidRDefault="00C05F6E" w:rsidP="00AD167D">
            <w:pPr>
              <w:pStyle w:val="Style1"/>
              <w:spacing w:before="120"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vertAlign w:val="superscript"/>
              </w:rPr>
            </w:pPr>
            <w:r w:rsidRPr="00CA7473">
              <w:t>56.2</w:t>
            </w:r>
          </w:p>
        </w:tc>
      </w:tr>
      <w:tr w:rsidR="00C05F6E" w:rsidRPr="00CA7473" w:rsidTr="00AD16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C05F6E" w:rsidRPr="00CA7473" w:rsidRDefault="00EE7B8E" w:rsidP="00AD167D">
            <w:pPr>
              <w:pStyle w:val="Style1"/>
              <w:spacing w:after="40" w:line="276" w:lineRule="auto"/>
              <w:rPr>
                <w:b w:val="0"/>
              </w:rPr>
            </w:pPr>
            <w:r>
              <w:rPr>
                <w:b w:val="0"/>
              </w:rPr>
              <w:t>MCC</w:t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</w:rPr>
            </w:pPr>
            <w:r w:rsidRPr="00CA7473">
              <w:rPr>
                <w:color w:val="auto"/>
              </w:rPr>
              <w:t>0.390</w:t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0.066</w:t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0.068</w:t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0.127</w:t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n/a</w:t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CA7473">
              <w:t>0.078</w:t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vertAlign w:val="superscript"/>
              </w:rPr>
            </w:pPr>
            <w:r w:rsidRPr="00CA7473">
              <w:t>0.127</w:t>
            </w:r>
          </w:p>
        </w:tc>
      </w:tr>
      <w:tr w:rsidR="00C05F6E" w:rsidRPr="00CA7473" w:rsidTr="00AD167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rPr>
                <w:b w:val="0"/>
              </w:rPr>
            </w:pPr>
            <w:r w:rsidRPr="00CA7473">
              <w:rPr>
                <w:b w:val="0"/>
              </w:rPr>
              <w:t>Reference</w:t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fldChar w:fldCharType="begin"/>
            </w:r>
            <w:r w:rsidRPr="00CA7473">
              <w:instrText xml:space="preserve"> ADDIN EN.CITE &lt;EndNote&gt;&lt;Cite&gt;&lt;Author&gt;Smialowski&lt;/Author&gt;&lt;Year&gt;2012&lt;/Year&gt;&lt;RecNum&gt;2&lt;/RecNum&gt;&lt;DisplayText&gt;[8]&lt;/DisplayText&gt;&lt;record&gt;&lt;rec-number&gt;2&lt;/rec-number&gt;&lt;foreign-keys&gt;&lt;key app="EN" db-id="9vfv905zb92x59extr0prvaafx5e2farz2pe"&gt;2&lt;/key&gt;&lt;/foreign-keys&gt;&lt;ref-type name="Journal Article"&gt;17&lt;/ref-type&gt;&lt;contributors&gt;&lt;authors&gt;&lt;author&gt;Smialowski, P.&lt;/author&gt;&lt;author&gt;Doose, G.&lt;/author&gt;&lt;author&gt;Torkler, P.&lt;/author&gt;&lt;author&gt;Kaufmann, S.&lt;/author&gt;&lt;author&gt;Frishman, D.&lt;/author&gt;&lt;/authors&gt;&lt;/contributors&gt;&lt;titles&gt;&lt;title&gt;PROSO II - A new method for protein solubility prediction&lt;/title&gt;&lt;secondary-title&gt;FEBS Journal&lt;/secondary-title&gt;&lt;/titles&gt;&lt;periodical&gt;&lt;full-title&gt;FEBS Journal&lt;/full-title&gt;&lt;/periodical&gt;&lt;pages&gt;2192-2200&lt;/pages&gt;&lt;volume&gt;279&lt;/volume&gt;&lt;number&gt;12&lt;/number&gt;&lt;dates&gt;&lt;year&gt;2012&lt;/year&gt;&lt;/dates&gt;&lt;urls&gt;&lt;related-urls&gt;&lt;url&gt;http://www.scopus.com/inward/record.url?eid=2-s2.0-84861888345&amp;amp;partnerID=40&amp;amp;md5=ea87dc8eb68511c17b05f1d8cdcbeae5&lt;/url&gt;&lt;/related-urls&gt;&lt;/urls&gt;&lt;/record&gt;&lt;/Cite&gt;&lt;/EndNote&gt;</w:instrText>
            </w:r>
            <w:r w:rsidRPr="00CA7473">
              <w:fldChar w:fldCharType="separate"/>
            </w:r>
            <w:r w:rsidRPr="00CA7473">
              <w:rPr>
                <w:noProof/>
              </w:rPr>
              <w:t>[</w:t>
            </w:r>
            <w:hyperlink w:anchor="_ENREF_8" w:tooltip="Smialowski, 2012 #2" w:history="1">
              <w:r w:rsidRPr="00CA7473">
                <w:rPr>
                  <w:noProof/>
                </w:rPr>
                <w:t>8</w:t>
              </w:r>
            </w:hyperlink>
            <w:r w:rsidRPr="00CA7473">
              <w:rPr>
                <w:noProof/>
              </w:rPr>
              <w:t>]</w:t>
            </w:r>
            <w:r w:rsidRPr="00CA7473"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fldChar w:fldCharType="begin"/>
            </w:r>
            <w:r w:rsidRPr="00CA7473">
              <w:instrText xml:space="preserve"> ADDIN EN.CITE &lt;EndNote&gt;&lt;Cite&gt;&lt;Author&gt;Smialowski&lt;/Author&gt;&lt;Year&gt;2012&lt;/Year&gt;&lt;RecNum&gt;2&lt;/RecNum&gt;&lt;DisplayText&gt;[8]&lt;/DisplayText&gt;&lt;record&gt;&lt;rec-number&gt;2&lt;/rec-number&gt;&lt;foreign-keys&gt;&lt;key app="EN" db-id="9vfv905zb92x59extr0prvaafx5e2farz2pe"&gt;2&lt;/key&gt;&lt;/foreign-keys&gt;&lt;ref-type name="Journal Article"&gt;17&lt;/ref-type&gt;&lt;contributors&gt;&lt;authors&gt;&lt;author&gt;Smialowski, P.&lt;/author&gt;&lt;author&gt;Doose, G.&lt;/author&gt;&lt;author&gt;Torkler, P.&lt;/author&gt;&lt;author&gt;Kaufmann, S.&lt;/author&gt;&lt;author&gt;Frishman, D.&lt;/author&gt;&lt;/authors&gt;&lt;/contributors&gt;&lt;titles&gt;&lt;title&gt;PROSO II - A new method for protein solubility prediction&lt;/title&gt;&lt;secondary-title&gt;FEBS Journal&lt;/secondary-title&gt;&lt;/titles&gt;&lt;periodical&gt;&lt;full-title&gt;FEBS Journal&lt;/full-title&gt;&lt;/periodical&gt;&lt;pages&gt;2192-2200&lt;/pages&gt;&lt;volume&gt;279&lt;/volume&gt;&lt;number&gt;12&lt;/number&gt;&lt;dates&gt;&lt;year&gt;2012&lt;/year&gt;&lt;/dates&gt;&lt;urls&gt;&lt;related-urls&gt;&lt;url&gt;http://www.scopus.com/inward/record.url?eid=2-s2.0-84861888345&amp;amp;partnerID=40&amp;amp;md5=ea87dc8eb68511c17b05f1d8cdcbeae5&lt;/url&gt;&lt;/related-urls&gt;&lt;/urls&gt;&lt;/record&gt;&lt;/Cite&gt;&lt;/EndNote&gt;</w:instrText>
            </w:r>
            <w:r w:rsidRPr="00CA7473">
              <w:fldChar w:fldCharType="separate"/>
            </w:r>
            <w:r w:rsidRPr="00CA7473">
              <w:rPr>
                <w:noProof/>
              </w:rPr>
              <w:t>[</w:t>
            </w:r>
            <w:hyperlink w:anchor="_ENREF_8" w:tooltip="Smialowski, 2012 #2" w:history="1">
              <w:r w:rsidRPr="00CA7473">
                <w:rPr>
                  <w:noProof/>
                </w:rPr>
                <w:t>8</w:t>
              </w:r>
            </w:hyperlink>
            <w:r w:rsidRPr="00CA7473">
              <w:rPr>
                <w:noProof/>
              </w:rPr>
              <w:t>]</w:t>
            </w:r>
            <w:r w:rsidRPr="00CA7473"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fldChar w:fldCharType="begin"/>
            </w:r>
            <w:r w:rsidRPr="00CA7473">
              <w:instrText xml:space="preserve"> ADDIN EN.CITE &lt;EndNote&gt;&lt;Cite&gt;&lt;Author&gt;Smialowski&lt;/Author&gt;&lt;Year&gt;2012&lt;/Year&gt;&lt;RecNum&gt;2&lt;/RecNum&gt;&lt;DisplayText&gt;[8]&lt;/DisplayText&gt;&lt;record&gt;&lt;rec-number&gt;2&lt;/rec-number&gt;&lt;foreign-keys&gt;&lt;key app="EN" db-id="9vfv905zb92x59extr0prvaafx5e2farz2pe"&gt;2&lt;/key&gt;&lt;/foreign-keys&gt;&lt;ref-type name="Journal Article"&gt;17&lt;/ref-type&gt;&lt;contributors&gt;&lt;authors&gt;&lt;author&gt;Smialowski, P.&lt;/author&gt;&lt;author&gt;Doose, G.&lt;/author&gt;&lt;author&gt;Torkler, P.&lt;/author&gt;&lt;author&gt;Kaufmann, S.&lt;/author&gt;&lt;author&gt;Frishman, D.&lt;/author&gt;&lt;/authors&gt;&lt;/contributors&gt;&lt;titles&gt;&lt;title&gt;PROSO II - A new method for protein solubility prediction&lt;/title&gt;&lt;secondary-title&gt;FEBS Journal&lt;/secondary-title&gt;&lt;/titles&gt;&lt;periodical&gt;&lt;full-title&gt;FEBS Journal&lt;/full-title&gt;&lt;/periodical&gt;&lt;pages&gt;2192-2200&lt;/pages&gt;&lt;volume&gt;279&lt;/volume&gt;&lt;number&gt;12&lt;/number&gt;&lt;dates&gt;&lt;year&gt;2012&lt;/year&gt;&lt;/dates&gt;&lt;urls&gt;&lt;related-urls&gt;&lt;url&gt;http://www.scopus.com/inward/record.url?eid=2-s2.0-84861888345&amp;amp;partnerID=40&amp;amp;md5=ea87dc8eb68511c17b05f1d8cdcbeae5&lt;/url&gt;&lt;/related-urls&gt;&lt;/urls&gt;&lt;/record&gt;&lt;/Cite&gt;&lt;/EndNote&gt;</w:instrText>
            </w:r>
            <w:r w:rsidRPr="00CA7473">
              <w:fldChar w:fldCharType="separate"/>
            </w:r>
            <w:r w:rsidRPr="00CA7473">
              <w:rPr>
                <w:noProof/>
              </w:rPr>
              <w:t>[</w:t>
            </w:r>
            <w:hyperlink w:anchor="_ENREF_8" w:tooltip="Smialowski, 2012 #2" w:history="1">
              <w:r w:rsidRPr="00CA7473">
                <w:rPr>
                  <w:noProof/>
                </w:rPr>
                <w:t>8</w:t>
              </w:r>
            </w:hyperlink>
            <w:r w:rsidRPr="00CA7473">
              <w:rPr>
                <w:noProof/>
              </w:rPr>
              <w:t>]</w:t>
            </w:r>
            <w:r w:rsidRPr="00CA7473"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fldChar w:fldCharType="begin"/>
            </w:r>
            <w:r w:rsidRPr="00CA7473">
              <w:instrText xml:space="preserve"> ADDIN EN.CITE &lt;EndNote&gt;&lt;Cite&gt;&lt;Author&gt;Smialowski&lt;/Author&gt;&lt;Year&gt;2012&lt;/Year&gt;&lt;RecNum&gt;2&lt;/RecNum&gt;&lt;DisplayText&gt;[8]&lt;/DisplayText&gt;&lt;record&gt;&lt;rec-number&gt;2&lt;/rec-number&gt;&lt;foreign-keys&gt;&lt;key app="EN" db-id="9vfv905zb92x59extr0prvaafx5e2farz2pe"&gt;2&lt;/key&gt;&lt;/foreign-keys&gt;&lt;ref-type name="Journal Article"&gt;17&lt;/ref-type&gt;&lt;contributors&gt;&lt;authors&gt;&lt;author&gt;Smialowski, P.&lt;/author&gt;&lt;author&gt;Doose, G.&lt;/author&gt;&lt;author&gt;Torkler, P.&lt;/author&gt;&lt;author&gt;Kaufmann, S.&lt;/author&gt;&lt;author&gt;Frishman, D.&lt;/author&gt;&lt;/authors&gt;&lt;/contributors&gt;&lt;titles&gt;&lt;title&gt;PROSO II - A new method for protein solubility prediction&lt;/title&gt;&lt;secondary-title&gt;FEBS Journal&lt;/secondary-title&gt;&lt;/titles&gt;&lt;periodical&gt;&lt;full-title&gt;FEBS Journal&lt;/full-title&gt;&lt;/periodical&gt;&lt;pages&gt;2192-2200&lt;/pages&gt;&lt;volume&gt;279&lt;/volume&gt;&lt;number&gt;12&lt;/number&gt;&lt;dates&gt;&lt;year&gt;2012&lt;/year&gt;&lt;/dates&gt;&lt;urls&gt;&lt;related-urls&gt;&lt;url&gt;http://www.scopus.com/inward/record.url?eid=2-s2.0-84861888345&amp;amp;partnerID=40&amp;amp;md5=ea87dc8eb68511c17b05f1d8cdcbeae5&lt;/url&gt;&lt;/related-urls&gt;&lt;/urls&gt;&lt;/record&gt;&lt;/Cite&gt;&lt;/EndNote&gt;</w:instrText>
            </w:r>
            <w:r w:rsidRPr="00CA7473">
              <w:fldChar w:fldCharType="separate"/>
            </w:r>
            <w:r w:rsidRPr="00CA7473">
              <w:rPr>
                <w:noProof/>
              </w:rPr>
              <w:t>[</w:t>
            </w:r>
            <w:hyperlink w:anchor="_ENREF_8" w:tooltip="Smialowski, 2012 #2" w:history="1">
              <w:r w:rsidRPr="00CA7473">
                <w:rPr>
                  <w:noProof/>
                </w:rPr>
                <w:t>8</w:t>
              </w:r>
            </w:hyperlink>
            <w:r w:rsidRPr="00CA7473">
              <w:rPr>
                <w:noProof/>
              </w:rPr>
              <w:t>]</w:t>
            </w:r>
            <w:r w:rsidRPr="00CA7473"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fldChar w:fldCharType="begin"/>
            </w:r>
            <w:r w:rsidRPr="00CA7473">
              <w:instrText xml:space="preserve"> ADDIN EN.CITE &lt;EndNote&gt;&lt;Cite&gt;&lt;Author&gt;Idicula-Thomas&lt;/Author&gt;&lt;Year&gt;2006&lt;/Year&gt;&lt;RecNum&gt;8&lt;/RecNum&gt;&lt;DisplayText&gt;[6]&lt;/DisplayText&gt;&lt;record&gt;&lt;rec-number&gt;8&lt;/rec-number&gt;&lt;foreign-keys&gt;&lt;key app="EN" db-id="9vfv905zb92x59extr0prvaafx5e2farz2pe"&gt;8&lt;/key&gt;&lt;/foreign-keys&gt;&lt;ref-type name="Journal Article"&gt;17&lt;/ref-type&gt;&lt;contributors&gt;&lt;authors&gt;&lt;author&gt;Idicula-Thomas, S.&lt;/author&gt;&lt;author&gt;Kulkarni, A.J.&lt;/author&gt;&lt;author&gt;Kulkarni, B.D.&lt;/author&gt;&lt;author&gt;Jayaraman, V.K.&lt;/author&gt;&lt;author&gt;Balaji, P.V.&lt;/author&gt;&lt;/authors&gt;&lt;/contributors&gt;&lt;titles&gt;&lt;title&gt;A support vector machine-based method for predicting the propensity of a protein to be soluble or to form inclusion body on overexpression in Escherichia coli&lt;/title&gt;&lt;secondary-title&gt;Bioinformatics&lt;/secondary-title&gt;&lt;/titles&gt;&lt;periodical&gt;&lt;full-title&gt;Bioinformatics&lt;/full-title&gt;&lt;/periodical&gt;&lt;pages&gt;278-284&lt;/pages&gt;&lt;volume&gt;22&lt;/volume&gt;&lt;number&gt;3&lt;/number&gt;&lt;dates&gt;&lt;year&gt;2006&lt;/year&gt;&lt;/dates&gt;&lt;isbn&gt;1367-4803&lt;/isbn&gt;&lt;urls&gt;&lt;/urls&gt;&lt;/record&gt;&lt;/Cite&gt;&lt;/EndNote&gt;</w:instrText>
            </w:r>
            <w:r w:rsidRPr="00CA7473">
              <w:fldChar w:fldCharType="separate"/>
            </w:r>
            <w:r w:rsidRPr="00CA7473">
              <w:rPr>
                <w:noProof/>
              </w:rPr>
              <w:t>[</w:t>
            </w:r>
            <w:hyperlink w:anchor="_ENREF_6" w:tooltip="Idicula-Thomas, 2006 #8" w:history="1">
              <w:r w:rsidRPr="00CA7473">
                <w:rPr>
                  <w:noProof/>
                </w:rPr>
                <w:t>6</w:t>
              </w:r>
            </w:hyperlink>
            <w:r w:rsidRPr="00CA7473">
              <w:rPr>
                <w:noProof/>
              </w:rPr>
              <w:t>]</w:t>
            </w:r>
            <w:r w:rsidRPr="00CA7473"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fldChar w:fldCharType="begin"/>
            </w:r>
            <w:r w:rsidRPr="00CA7473">
              <w:instrText xml:space="preserve"> ADDIN EN.CITE &lt;EndNote&gt;&lt;Cite&gt;&lt;Author&gt;Smialowski&lt;/Author&gt;&lt;Year&gt;2007&lt;/Year&gt;&lt;RecNum&gt;1&lt;/RecNum&gt;&lt;DisplayText&gt;[10]&lt;/DisplayText&gt;&lt;record&gt;&lt;rec-number&gt;1&lt;/rec-number&gt;&lt;foreign-keys&gt;&lt;key app="EN" db-id="9vfv905zb92x59extr0prvaafx5e2farz2pe"&gt;1&lt;/key&gt;&lt;/foreign-keys&gt;&lt;ref-type name="Journal Article"&gt;17&lt;/ref-type&gt;&lt;contributors&gt;&lt;authors&gt;&lt;author&gt;Smialowski, P.&lt;/author&gt;&lt;author&gt;Martin-Galiano, A. J.&lt;/author&gt;&lt;author&gt;Mikolajka, A.&lt;/author&gt;&lt;author&gt;Girschick, T.&lt;/author&gt;&lt;author&gt;Holak, T. A.&lt;/author&gt;&lt;author&gt;Frishman, D.&lt;/author&gt;&lt;/authors&gt;&lt;/contributors&gt;&lt;titles&gt;&lt;title&gt;Protein solubility: Sequence based prediction and experimental verification&lt;/title&gt;&lt;secondary-title&gt;Bioinformatics&lt;/secondary-title&gt;&lt;/titles&gt;&lt;periodical&gt;&lt;full-title&gt;Bioinformatics&lt;/full-title&gt;&lt;/periodical&gt;&lt;pages&gt;2536-2542&lt;/pages&gt;&lt;volume&gt;23&lt;/volume&gt;&lt;number&gt;19&lt;/number&gt;&lt;dates&gt;&lt;year&gt;2007&lt;/year&gt;&lt;/dates&gt;&lt;urls&gt;&lt;related-urls&gt;&lt;url&gt;http://www.scopus.com/inward/record.url?eid=2-s2.0-35748966976&amp;amp;partnerID=40&amp;amp;md5=863204e28f176eeb9fdc8398c843ea38&lt;/url&gt;&lt;/related-urls&gt;&lt;/urls&gt;&lt;/record&gt;&lt;/Cite&gt;&lt;/EndNote&gt;</w:instrText>
            </w:r>
            <w:r w:rsidRPr="00CA7473">
              <w:fldChar w:fldCharType="separate"/>
            </w:r>
            <w:r w:rsidRPr="00CA7473">
              <w:rPr>
                <w:noProof/>
              </w:rPr>
              <w:t>[</w:t>
            </w:r>
            <w:hyperlink w:anchor="_ENREF_10" w:tooltip="Smialowski, 2007 #1" w:history="1">
              <w:r w:rsidRPr="00CA7473">
                <w:rPr>
                  <w:noProof/>
                </w:rPr>
                <w:t>10</w:t>
              </w:r>
            </w:hyperlink>
            <w:r w:rsidRPr="00CA7473">
              <w:rPr>
                <w:noProof/>
              </w:rPr>
              <w:t>]</w:t>
            </w:r>
            <w:r w:rsidRPr="00CA7473">
              <w:fldChar w:fldCharType="end"/>
            </w:r>
          </w:p>
        </w:tc>
        <w:tc>
          <w:tcPr>
            <w:tcW w:w="0" w:type="auto"/>
            <w:shd w:val="clear" w:color="auto" w:fill="auto"/>
          </w:tcPr>
          <w:p w:rsidR="00C05F6E" w:rsidRPr="00CA7473" w:rsidRDefault="00C05F6E" w:rsidP="00AD167D">
            <w:pPr>
              <w:pStyle w:val="Style1"/>
              <w:spacing w:after="40" w:line="276" w:lineRule="auto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A7473">
              <w:fldChar w:fldCharType="begin"/>
            </w:r>
            <w:r w:rsidRPr="00CA7473">
              <w:instrText xml:space="preserve"> ADDIN EN.CITE &lt;EndNote&gt;&lt;Cite&gt;&lt;Author&gt;Smialowski&lt;/Author&gt;&lt;Year&gt;2007&lt;/Year&gt;&lt;RecNum&gt;1&lt;/RecNum&gt;&lt;DisplayText&gt;[10]&lt;/DisplayText&gt;&lt;record&gt;&lt;rec-number&gt;1&lt;/rec-number&gt;&lt;foreign-keys&gt;&lt;key app="EN" db-id="9vfv905zb92x59extr0prvaafx5e2farz2pe"&gt;1&lt;/key&gt;&lt;/foreign-keys&gt;&lt;ref-type name="Journal Article"&gt;17&lt;/ref-type&gt;&lt;contributors&gt;&lt;authors&gt;&lt;author&gt;Smialowski, P.&lt;/author&gt;&lt;author&gt;Martin-Galiano, A. J.&lt;/author&gt;&lt;author&gt;Mikolajka, A.&lt;/author&gt;&lt;author&gt;Girschick, T.&lt;/author&gt;&lt;author&gt;Holak, T. A.&lt;/author&gt;&lt;author&gt;Frishman, D.&lt;/author&gt;&lt;/authors&gt;&lt;/contributors&gt;&lt;titles&gt;&lt;title&gt;Protein solubility: Sequence based prediction and experimental verification&lt;/title&gt;&lt;secondary-title&gt;Bioinformatics&lt;/secondary-title&gt;&lt;/titles&gt;&lt;periodical&gt;&lt;full-title&gt;Bioinformatics&lt;/full-title&gt;&lt;/periodical&gt;&lt;pages&gt;2536-2542&lt;/pages&gt;&lt;volume&gt;23&lt;/volume&gt;&lt;number&gt;19&lt;/number&gt;&lt;dates&gt;&lt;year&gt;2007&lt;/year&gt;&lt;/dates&gt;&lt;urls&gt;&lt;related-urls&gt;&lt;url&gt;http://www.scopus.com/inward/record.url?eid=2-s2.0-35748966976&amp;amp;partnerID=40&amp;amp;md5=863204e28f176eeb9fdc8398c843ea38&lt;/url&gt;&lt;/related-urls&gt;&lt;/urls&gt;&lt;/record&gt;&lt;/Cite&gt;&lt;/EndNote&gt;</w:instrText>
            </w:r>
            <w:r w:rsidRPr="00CA7473">
              <w:fldChar w:fldCharType="separate"/>
            </w:r>
            <w:r w:rsidRPr="00CA7473">
              <w:rPr>
                <w:noProof/>
              </w:rPr>
              <w:t>[</w:t>
            </w:r>
            <w:hyperlink w:anchor="_ENREF_10" w:tooltip="Smialowski, 2007 #1" w:history="1">
              <w:r w:rsidRPr="00CA7473">
                <w:rPr>
                  <w:noProof/>
                </w:rPr>
                <w:t>10</w:t>
              </w:r>
            </w:hyperlink>
            <w:r w:rsidRPr="00CA7473">
              <w:rPr>
                <w:noProof/>
              </w:rPr>
              <w:t>]</w:t>
            </w:r>
            <w:r w:rsidRPr="00CA7473">
              <w:fldChar w:fldCharType="end"/>
            </w:r>
          </w:p>
        </w:tc>
      </w:tr>
    </w:tbl>
    <w:p w:rsidR="00C05F6E" w:rsidRPr="00CA7473" w:rsidRDefault="00C05F6E" w:rsidP="00C05F6E">
      <w:pPr>
        <w:pStyle w:val="Style1"/>
      </w:pPr>
    </w:p>
    <w:p w:rsidR="00342DD9" w:rsidRPr="00FA4497" w:rsidRDefault="00342DD9" w:rsidP="00FA4497">
      <w:pPr>
        <w:pStyle w:val="Style1"/>
      </w:pPr>
    </w:p>
    <w:sectPr w:rsidR="00342DD9" w:rsidRPr="00FA4497" w:rsidSect="00C05F6E">
      <w:pgSz w:w="12240" w:h="15840"/>
      <w:pgMar w:top="1800" w:right="1440" w:bottom="180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755C2" w:rsidRDefault="00E755C2" w:rsidP="00433F1E">
      <w:pPr>
        <w:spacing w:after="0" w:line="240" w:lineRule="auto"/>
      </w:pPr>
      <w:r>
        <w:separator/>
      </w:r>
    </w:p>
  </w:endnote>
  <w:endnote w:type="continuationSeparator" w:id="0">
    <w:p w:rsidR="00E755C2" w:rsidRDefault="00E755C2" w:rsidP="00433F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D167D" w:rsidRDefault="00AD167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755C2" w:rsidRDefault="00E755C2" w:rsidP="00433F1E">
      <w:pPr>
        <w:spacing w:after="0" w:line="240" w:lineRule="auto"/>
      </w:pPr>
      <w:r>
        <w:separator/>
      </w:r>
    </w:p>
  </w:footnote>
  <w:footnote w:type="continuationSeparator" w:id="0">
    <w:p w:rsidR="00E755C2" w:rsidRDefault="00E755C2" w:rsidP="00433F1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A4497"/>
    <w:rsid w:val="00011243"/>
    <w:rsid w:val="00045791"/>
    <w:rsid w:val="0005784F"/>
    <w:rsid w:val="00073D98"/>
    <w:rsid w:val="00076E7A"/>
    <w:rsid w:val="00077F80"/>
    <w:rsid w:val="000821F8"/>
    <w:rsid w:val="001279BB"/>
    <w:rsid w:val="00133221"/>
    <w:rsid w:val="00167306"/>
    <w:rsid w:val="00181A0D"/>
    <w:rsid w:val="001B59B5"/>
    <w:rsid w:val="002E10C0"/>
    <w:rsid w:val="002E3E3D"/>
    <w:rsid w:val="00342DD9"/>
    <w:rsid w:val="003A7705"/>
    <w:rsid w:val="003F045D"/>
    <w:rsid w:val="004325A1"/>
    <w:rsid w:val="00433F1E"/>
    <w:rsid w:val="00455F6C"/>
    <w:rsid w:val="005253E0"/>
    <w:rsid w:val="00535FC4"/>
    <w:rsid w:val="00545E15"/>
    <w:rsid w:val="00565FCD"/>
    <w:rsid w:val="0058179E"/>
    <w:rsid w:val="005B36A9"/>
    <w:rsid w:val="00620C24"/>
    <w:rsid w:val="00640913"/>
    <w:rsid w:val="00652CDA"/>
    <w:rsid w:val="006B3D7C"/>
    <w:rsid w:val="006B73A8"/>
    <w:rsid w:val="006C35ED"/>
    <w:rsid w:val="007725BE"/>
    <w:rsid w:val="00877611"/>
    <w:rsid w:val="00A3402A"/>
    <w:rsid w:val="00A8290F"/>
    <w:rsid w:val="00AB374A"/>
    <w:rsid w:val="00AD167D"/>
    <w:rsid w:val="00AF0C75"/>
    <w:rsid w:val="00B32F65"/>
    <w:rsid w:val="00B470E6"/>
    <w:rsid w:val="00B6513A"/>
    <w:rsid w:val="00BE49C0"/>
    <w:rsid w:val="00C01DB5"/>
    <w:rsid w:val="00C05F6E"/>
    <w:rsid w:val="00C26E11"/>
    <w:rsid w:val="00CE0D73"/>
    <w:rsid w:val="00D47107"/>
    <w:rsid w:val="00DA7583"/>
    <w:rsid w:val="00E755C2"/>
    <w:rsid w:val="00EE7B8E"/>
    <w:rsid w:val="00F20B00"/>
    <w:rsid w:val="00F65F82"/>
    <w:rsid w:val="00F842BF"/>
    <w:rsid w:val="00FA4497"/>
    <w:rsid w:val="00FD00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449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FA449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Style1">
    <w:name w:val="Style1"/>
    <w:basedOn w:val="Normal"/>
    <w:link w:val="Style1Char"/>
    <w:qFormat/>
    <w:rsid w:val="005B36A9"/>
    <w:pPr>
      <w:spacing w:after="0" w:line="360" w:lineRule="auto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Style1Char">
    <w:name w:val="Style1 Char"/>
    <w:basedOn w:val="DefaultParagraphFont"/>
    <w:link w:val="Style1"/>
    <w:rsid w:val="005B36A9"/>
    <w:rPr>
      <w:rFonts w:ascii="Times New Roman" w:hAnsi="Times New Roman" w:cs="Times New Roman"/>
      <w:color w:val="000000" w:themeColor="text1"/>
      <w:sz w:val="24"/>
      <w:szCs w:val="24"/>
    </w:rPr>
  </w:style>
  <w:style w:type="table" w:styleId="TableGrid">
    <w:name w:val="Table Grid"/>
    <w:basedOn w:val="TableNormal"/>
    <w:uiPriority w:val="59"/>
    <w:rsid w:val="00342DD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6513A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33F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3F1E"/>
  </w:style>
  <w:style w:type="paragraph" w:styleId="Footer">
    <w:name w:val="footer"/>
    <w:basedOn w:val="Normal"/>
    <w:link w:val="FooterChar"/>
    <w:uiPriority w:val="99"/>
    <w:unhideWhenUsed/>
    <w:rsid w:val="00433F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3F1E"/>
  </w:style>
  <w:style w:type="paragraph" w:styleId="BalloonText">
    <w:name w:val="Balloon Text"/>
    <w:basedOn w:val="Normal"/>
    <w:link w:val="BalloonTextChar"/>
    <w:uiPriority w:val="99"/>
    <w:semiHidden/>
    <w:unhideWhenUsed/>
    <w:rsid w:val="00433F1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3F1E"/>
    <w:rPr>
      <w:rFonts w:ascii="Tahoma" w:hAnsi="Tahoma" w:cs="Tahoma"/>
      <w:sz w:val="16"/>
      <w:szCs w:val="16"/>
    </w:rPr>
  </w:style>
  <w:style w:type="table" w:styleId="LightShading">
    <w:name w:val="Light Shading"/>
    <w:basedOn w:val="TableNormal"/>
    <w:uiPriority w:val="60"/>
    <w:rsid w:val="00C05F6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C05F6E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A449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FA449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customStyle="1" w:styleId="Style1">
    <w:name w:val="Style1"/>
    <w:basedOn w:val="Normal"/>
    <w:link w:val="Style1Char"/>
    <w:qFormat/>
    <w:rsid w:val="005B36A9"/>
    <w:pPr>
      <w:spacing w:after="0" w:line="360" w:lineRule="auto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Style1Char">
    <w:name w:val="Style1 Char"/>
    <w:basedOn w:val="DefaultParagraphFont"/>
    <w:link w:val="Style1"/>
    <w:rsid w:val="005B36A9"/>
    <w:rPr>
      <w:rFonts w:ascii="Times New Roman" w:hAnsi="Times New Roman" w:cs="Times New Roman"/>
      <w:color w:val="000000" w:themeColor="text1"/>
      <w:sz w:val="24"/>
      <w:szCs w:val="24"/>
    </w:rPr>
  </w:style>
  <w:style w:type="table" w:styleId="TableGrid">
    <w:name w:val="Table Grid"/>
    <w:basedOn w:val="TableNormal"/>
    <w:uiPriority w:val="59"/>
    <w:rsid w:val="00342DD9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B6513A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33F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33F1E"/>
  </w:style>
  <w:style w:type="paragraph" w:styleId="Footer">
    <w:name w:val="footer"/>
    <w:basedOn w:val="Normal"/>
    <w:link w:val="FooterChar"/>
    <w:uiPriority w:val="99"/>
    <w:unhideWhenUsed/>
    <w:rsid w:val="00433F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33F1E"/>
  </w:style>
  <w:style w:type="paragraph" w:styleId="BalloonText">
    <w:name w:val="Balloon Text"/>
    <w:basedOn w:val="Normal"/>
    <w:link w:val="BalloonTextChar"/>
    <w:uiPriority w:val="99"/>
    <w:semiHidden/>
    <w:unhideWhenUsed/>
    <w:rsid w:val="00433F1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33F1E"/>
    <w:rPr>
      <w:rFonts w:ascii="Tahoma" w:hAnsi="Tahoma" w:cs="Tahoma"/>
      <w:sz w:val="16"/>
      <w:szCs w:val="16"/>
    </w:rPr>
  </w:style>
  <w:style w:type="table" w:styleId="LightShading">
    <w:name w:val="Light Shading"/>
    <w:basedOn w:val="TableNormal"/>
    <w:uiPriority w:val="60"/>
    <w:rsid w:val="00C05F6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LineNumber">
    <w:name w:val="line number"/>
    <w:basedOn w:val="DefaultParagraphFont"/>
    <w:uiPriority w:val="99"/>
    <w:semiHidden/>
    <w:unhideWhenUsed/>
    <w:rsid w:val="00C05F6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491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34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897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14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178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38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75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86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36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160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6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44</Pages>
  <Words>116021</Words>
  <Characters>661322</Characters>
  <Application>Microsoft Office Word</Application>
  <DocSecurity>0</DocSecurity>
  <Lines>5511</Lines>
  <Paragraphs>15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57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therine Chang Ching Han</dc:creator>
  <cp:lastModifiedBy>Catherine Chang Ching Han</cp:lastModifiedBy>
  <cp:revision>3</cp:revision>
  <cp:lastPrinted>2013-05-28T07:03:00Z</cp:lastPrinted>
  <dcterms:created xsi:type="dcterms:W3CDTF">2013-07-13T06:32:00Z</dcterms:created>
  <dcterms:modified xsi:type="dcterms:W3CDTF">2013-07-13T06:33:00Z</dcterms:modified>
</cp:coreProperties>
</file>